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734EB" w14:textId="567FF935" w:rsidR="00FC022C" w:rsidRPr="00A64909" w:rsidRDefault="00FC022C" w:rsidP="00A64909">
      <w:pPr>
        <w:adjustRightInd w:val="0"/>
        <w:snapToGrid w:val="0"/>
        <w:spacing w:line="360" w:lineRule="auto"/>
        <w:rPr>
          <w:rFonts w:ascii="Book Antiqua" w:eastAsia="Times New Roman" w:hAnsi="Book Antiqua" w:cs="宋体"/>
          <w:b/>
          <w:i/>
          <w:sz w:val="20"/>
          <w:szCs w:val="20"/>
        </w:rPr>
      </w:pPr>
      <w:bookmarkStart w:id="0" w:name="_Hlk33636598"/>
      <w:r w:rsidRPr="00A64909">
        <w:rPr>
          <w:rFonts w:ascii="Book Antiqua" w:eastAsia="Times New Roman" w:hAnsi="Book Antiqua" w:cs="宋体"/>
          <w:b/>
          <w:sz w:val="20"/>
          <w:szCs w:val="20"/>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A64909">
        <w:rPr>
          <w:rFonts w:ascii="Book Antiqua" w:eastAsia="Times New Roman" w:hAnsi="Book Antiqua" w:cs="宋体"/>
          <w:i/>
          <w:sz w:val="20"/>
          <w:szCs w:val="20"/>
        </w:rPr>
        <w:t xml:space="preserve">World Journal of </w:t>
      </w:r>
      <w:bookmarkEnd w:id="1"/>
      <w:bookmarkEnd w:id="2"/>
      <w:bookmarkEnd w:id="3"/>
      <w:bookmarkEnd w:id="4"/>
      <w:bookmarkEnd w:id="5"/>
      <w:bookmarkEnd w:id="6"/>
      <w:bookmarkEnd w:id="7"/>
      <w:r w:rsidRPr="00A64909">
        <w:rPr>
          <w:rFonts w:ascii="Book Antiqua" w:hAnsi="Book Antiqua" w:cs="Book Antiqua"/>
          <w:i/>
          <w:sz w:val="20"/>
          <w:szCs w:val="20"/>
        </w:rPr>
        <w:t>Gastroenterology</w:t>
      </w:r>
    </w:p>
    <w:p w14:paraId="5A05D597" w14:textId="4CA8AA4D" w:rsidR="00FC022C" w:rsidRPr="00A64909" w:rsidRDefault="00FC022C" w:rsidP="00A64909">
      <w:pPr>
        <w:adjustRightInd w:val="0"/>
        <w:snapToGrid w:val="0"/>
        <w:spacing w:line="360" w:lineRule="auto"/>
        <w:rPr>
          <w:rFonts w:ascii="Book Antiqua" w:hAnsi="Book Antiqua" w:cs="Arial"/>
          <w:bCs/>
          <w:sz w:val="20"/>
          <w:szCs w:val="20"/>
        </w:rPr>
      </w:pPr>
      <w:bookmarkStart w:id="8" w:name="_Hlk37654466"/>
      <w:r w:rsidRPr="00A64909">
        <w:rPr>
          <w:rFonts w:ascii="Book Antiqua" w:eastAsia="Times New Roman" w:hAnsi="Book Antiqua"/>
          <w:b/>
          <w:bCs/>
          <w:sz w:val="20"/>
          <w:szCs w:val="20"/>
        </w:rPr>
        <w:t>Manuscript NO</w:t>
      </w:r>
      <w:r w:rsidRPr="00A64909">
        <w:rPr>
          <w:rFonts w:ascii="Book Antiqua" w:hAnsi="Book Antiqua" w:cs="Arial"/>
          <w:b/>
          <w:sz w:val="20"/>
          <w:szCs w:val="20"/>
        </w:rPr>
        <w:t xml:space="preserve">: </w:t>
      </w:r>
      <w:r w:rsidRPr="00A64909">
        <w:rPr>
          <w:rFonts w:ascii="Book Antiqua" w:hAnsi="Book Antiqua" w:cs="Arial"/>
          <w:bCs/>
          <w:sz w:val="20"/>
          <w:szCs w:val="20"/>
        </w:rPr>
        <w:t>53707</w:t>
      </w:r>
      <w:bookmarkStart w:id="9" w:name="_GoBack"/>
      <w:bookmarkEnd w:id="9"/>
    </w:p>
    <w:bookmarkEnd w:id="8"/>
    <w:p w14:paraId="2CDFE0DE" w14:textId="77777777" w:rsidR="00FC022C" w:rsidRPr="00A64909" w:rsidRDefault="00FC022C" w:rsidP="00A64909">
      <w:pPr>
        <w:adjustRightInd w:val="0"/>
        <w:snapToGrid w:val="0"/>
        <w:spacing w:line="360" w:lineRule="auto"/>
        <w:rPr>
          <w:rFonts w:ascii="Book Antiqua" w:hAnsi="Book Antiqua"/>
          <w:b/>
          <w:sz w:val="20"/>
          <w:szCs w:val="20"/>
        </w:rPr>
      </w:pPr>
      <w:r w:rsidRPr="00A64909">
        <w:rPr>
          <w:rFonts w:ascii="Book Antiqua" w:hAnsi="Book Antiqua"/>
          <w:b/>
          <w:sz w:val="20"/>
          <w:szCs w:val="20"/>
        </w:rPr>
        <w:t xml:space="preserve">Manuscript Type: </w:t>
      </w:r>
      <w:r w:rsidRPr="00A64909">
        <w:rPr>
          <w:rFonts w:ascii="Book Antiqua" w:eastAsia="等线" w:hAnsi="Book Antiqua" w:cs="Arial"/>
          <w:sz w:val="20"/>
          <w:szCs w:val="20"/>
        </w:rPr>
        <w:t>ORIGINAL ARTICLE</w:t>
      </w:r>
    </w:p>
    <w:bookmarkEnd w:id="0"/>
    <w:p w14:paraId="0E27EDF5" w14:textId="77777777" w:rsidR="00FC022C" w:rsidRPr="00A64909" w:rsidRDefault="00FC022C" w:rsidP="00A64909">
      <w:pPr>
        <w:snapToGrid w:val="0"/>
        <w:spacing w:line="360" w:lineRule="auto"/>
        <w:rPr>
          <w:rFonts w:ascii="Book Antiqua" w:hAnsi="Book Antiqua" w:cs="Book Antiqua"/>
          <w:b/>
          <w:sz w:val="20"/>
          <w:szCs w:val="20"/>
        </w:rPr>
      </w:pPr>
    </w:p>
    <w:p w14:paraId="1D8A78FE" w14:textId="0C9950D2" w:rsidR="000871FD" w:rsidRPr="00A64909" w:rsidRDefault="00FC022C" w:rsidP="00A64909">
      <w:pPr>
        <w:snapToGrid w:val="0"/>
        <w:spacing w:line="360" w:lineRule="auto"/>
        <w:rPr>
          <w:rFonts w:ascii="Book Antiqua" w:hAnsi="Book Antiqua" w:cs="Book Antiqua"/>
          <w:b/>
          <w:bCs/>
          <w:i/>
          <w:iCs/>
          <w:sz w:val="20"/>
          <w:szCs w:val="20"/>
        </w:rPr>
      </w:pPr>
      <w:r w:rsidRPr="00A64909">
        <w:rPr>
          <w:rFonts w:ascii="Book Antiqua" w:hAnsi="Book Antiqua" w:cs="Book Antiqua"/>
          <w:b/>
          <w:bCs/>
          <w:i/>
          <w:iCs/>
          <w:sz w:val="20"/>
          <w:szCs w:val="20"/>
        </w:rPr>
        <w:t>Retrospective Study</w:t>
      </w:r>
    </w:p>
    <w:p w14:paraId="7D0A21D2" w14:textId="32437508" w:rsidR="000871FD" w:rsidRPr="00A64909" w:rsidRDefault="00FC022C" w:rsidP="00A64909">
      <w:pPr>
        <w:snapToGrid w:val="0"/>
        <w:spacing w:line="360" w:lineRule="auto"/>
        <w:rPr>
          <w:rFonts w:ascii="Book Antiqua" w:hAnsi="Book Antiqua" w:cs="Book Antiqua"/>
          <w:b/>
          <w:bCs/>
          <w:sz w:val="20"/>
          <w:szCs w:val="20"/>
        </w:rPr>
      </w:pPr>
      <w:bookmarkStart w:id="10" w:name="OLE_LINK3"/>
      <w:r w:rsidRPr="00A64909">
        <w:rPr>
          <w:rFonts w:ascii="Book Antiqua" w:hAnsi="Book Antiqua" w:cs="Book Antiqua"/>
          <w:b/>
          <w:bCs/>
          <w:sz w:val="20"/>
          <w:szCs w:val="20"/>
        </w:rPr>
        <w:t>Multi</w:t>
      </w:r>
      <w:r w:rsidR="00350163" w:rsidRPr="00A64909">
        <w:rPr>
          <w:rFonts w:ascii="Book Antiqua" w:hAnsi="Book Antiqua" w:cs="Book Antiqua"/>
          <w:b/>
          <w:bCs/>
          <w:sz w:val="20"/>
          <w:szCs w:val="20"/>
        </w:rPr>
        <w:t xml:space="preserve">-modal </w:t>
      </w:r>
      <w:proofErr w:type="spellStart"/>
      <w:r w:rsidR="00350163" w:rsidRPr="00A64909">
        <w:rPr>
          <w:rFonts w:ascii="Book Antiqua" w:hAnsi="Book Antiqua" w:cs="Book Antiqua"/>
          <w:b/>
          <w:bCs/>
          <w:sz w:val="20"/>
          <w:szCs w:val="20"/>
        </w:rPr>
        <w:t>radiomics</w:t>
      </w:r>
      <w:proofErr w:type="spellEnd"/>
      <w:r w:rsidR="00350163" w:rsidRPr="00A64909">
        <w:rPr>
          <w:rFonts w:ascii="Book Antiqua" w:hAnsi="Book Antiqua" w:cs="Book Antiqua"/>
          <w:b/>
          <w:bCs/>
          <w:sz w:val="20"/>
          <w:szCs w:val="20"/>
        </w:rPr>
        <w:t xml:space="preserve"> model to predict treatment response to </w:t>
      </w:r>
      <w:bookmarkStart w:id="11" w:name="OLE_LINK1"/>
      <w:bookmarkStart w:id="12" w:name="OLE_LINK2"/>
      <w:r w:rsidR="00350163" w:rsidRPr="00A64909">
        <w:rPr>
          <w:rFonts w:ascii="Book Antiqua" w:hAnsi="Book Antiqua" w:cs="Book Antiqua"/>
          <w:b/>
          <w:bCs/>
          <w:sz w:val="20"/>
          <w:szCs w:val="20"/>
        </w:rPr>
        <w:t>neoadjuvant chemotherapy for locally advanced rectal cancer</w:t>
      </w:r>
      <w:bookmarkEnd w:id="11"/>
      <w:bookmarkEnd w:id="12"/>
    </w:p>
    <w:bookmarkEnd w:id="10"/>
    <w:p w14:paraId="08C065AF" w14:textId="77777777" w:rsidR="000871FD" w:rsidRPr="00A64909" w:rsidRDefault="000871FD" w:rsidP="00A64909">
      <w:pPr>
        <w:pStyle w:val="Default"/>
        <w:snapToGrid w:val="0"/>
        <w:spacing w:line="360" w:lineRule="auto"/>
        <w:jc w:val="both"/>
        <w:rPr>
          <w:color w:val="auto"/>
          <w:sz w:val="20"/>
          <w:szCs w:val="20"/>
        </w:rPr>
      </w:pPr>
    </w:p>
    <w:p w14:paraId="5809AFBB" w14:textId="526730A6" w:rsidR="000871FD" w:rsidRPr="00A64909" w:rsidRDefault="009208C8"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Li ZY</w:t>
      </w:r>
      <w:r w:rsidRPr="00A64909">
        <w:rPr>
          <w:rFonts w:ascii="Book Antiqua" w:hAnsi="Book Antiqua" w:cs="Book Antiqua"/>
          <w:i/>
          <w:iCs/>
          <w:sz w:val="20"/>
          <w:szCs w:val="20"/>
        </w:rPr>
        <w:t xml:space="preserve"> </w:t>
      </w:r>
      <w:r w:rsidR="00350163" w:rsidRPr="00A64909">
        <w:rPr>
          <w:rFonts w:ascii="Book Antiqua" w:hAnsi="Book Antiqua" w:cs="Book Antiqua"/>
          <w:i/>
          <w:iCs/>
          <w:sz w:val="20"/>
          <w:szCs w:val="20"/>
        </w:rPr>
        <w:t>et al.</w:t>
      </w:r>
      <w:r w:rsidR="00350163" w:rsidRPr="00A64909">
        <w:rPr>
          <w:rFonts w:ascii="Book Antiqua" w:hAnsi="Book Antiqua" w:cs="Book Antiqua"/>
          <w:sz w:val="20"/>
          <w:szCs w:val="20"/>
        </w:rPr>
        <w:t xml:space="preserve"> Multi-modal </w:t>
      </w:r>
      <w:proofErr w:type="spellStart"/>
      <w:r w:rsidR="00FC022C" w:rsidRPr="00A64909">
        <w:rPr>
          <w:rFonts w:ascii="Book Antiqua" w:hAnsi="Book Antiqua" w:cs="Book Antiqua"/>
          <w:sz w:val="20"/>
          <w:szCs w:val="20"/>
        </w:rPr>
        <w:t>radiomics</w:t>
      </w:r>
      <w:proofErr w:type="spellEnd"/>
      <w:r w:rsidR="00FC022C" w:rsidRPr="00A64909">
        <w:rPr>
          <w:rFonts w:ascii="Book Antiqua" w:hAnsi="Book Antiqua" w:cs="Book Antiqua"/>
          <w:sz w:val="20"/>
          <w:szCs w:val="20"/>
        </w:rPr>
        <w:t xml:space="preserve"> </w:t>
      </w:r>
      <w:r w:rsidR="00350163" w:rsidRPr="00A64909">
        <w:rPr>
          <w:rFonts w:ascii="Book Antiqua" w:hAnsi="Book Antiqua" w:cs="Book Antiqua"/>
          <w:sz w:val="20"/>
          <w:szCs w:val="20"/>
        </w:rPr>
        <w:t>model for LARC</w:t>
      </w:r>
    </w:p>
    <w:p w14:paraId="06A78BE1" w14:textId="78C033F0" w:rsidR="000871FD" w:rsidRPr="00A64909" w:rsidRDefault="000871FD" w:rsidP="00A64909">
      <w:pPr>
        <w:snapToGrid w:val="0"/>
        <w:spacing w:line="360" w:lineRule="auto"/>
        <w:rPr>
          <w:rFonts w:ascii="Book Antiqua" w:hAnsi="Book Antiqua" w:cs="Book Antiqua"/>
          <w:sz w:val="20"/>
          <w:szCs w:val="20"/>
        </w:rPr>
      </w:pPr>
    </w:p>
    <w:p w14:paraId="00957BFF" w14:textId="559206A4" w:rsidR="00FC022C" w:rsidRPr="00A64909" w:rsidRDefault="00FC022C"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Zheng-Yan Li, Xiao-Dong Wang, </w:t>
      </w:r>
      <w:proofErr w:type="spellStart"/>
      <w:r w:rsidRPr="00A64909">
        <w:rPr>
          <w:rFonts w:ascii="Book Antiqua" w:hAnsi="Book Antiqua" w:cs="Book Antiqua"/>
          <w:sz w:val="20"/>
          <w:szCs w:val="20"/>
        </w:rPr>
        <w:t>Mou</w:t>
      </w:r>
      <w:proofErr w:type="spellEnd"/>
      <w:r w:rsidRPr="00A64909">
        <w:rPr>
          <w:rFonts w:ascii="Book Antiqua" w:hAnsi="Book Antiqua" w:cs="Book Antiqua"/>
          <w:sz w:val="20"/>
          <w:szCs w:val="20"/>
        </w:rPr>
        <w:t xml:space="preserve"> Li, Xi-Jiao Liu, Zheng Ye, Bin Song, Fang Yuan, Yuan </w:t>
      </w:r>
      <w:proofErr w:type="spellStart"/>
      <w:r w:rsidRPr="00A64909">
        <w:rPr>
          <w:rFonts w:ascii="Book Antiqua" w:hAnsi="Book Antiqua" w:cs="Book Antiqua"/>
          <w:sz w:val="20"/>
          <w:szCs w:val="20"/>
        </w:rPr>
        <w:t>Yuan</w:t>
      </w:r>
      <w:proofErr w:type="spellEnd"/>
      <w:r w:rsidRPr="00A64909">
        <w:rPr>
          <w:rFonts w:ascii="Book Antiqua" w:hAnsi="Book Antiqua" w:cs="Book Antiqua"/>
          <w:sz w:val="20"/>
          <w:szCs w:val="20"/>
        </w:rPr>
        <w:t>, Chun-Chao Xia, Xin Zhang, Qian Li</w:t>
      </w:r>
    </w:p>
    <w:p w14:paraId="04FF4275" w14:textId="77777777" w:rsidR="00FC022C" w:rsidRPr="00A64909" w:rsidRDefault="00FC022C" w:rsidP="00A64909">
      <w:pPr>
        <w:snapToGrid w:val="0"/>
        <w:spacing w:line="360" w:lineRule="auto"/>
        <w:rPr>
          <w:rFonts w:ascii="Book Antiqua" w:hAnsi="Book Antiqua" w:cs="Book Antiqua"/>
          <w:sz w:val="20"/>
          <w:szCs w:val="20"/>
        </w:rPr>
      </w:pPr>
    </w:p>
    <w:p w14:paraId="64ADDC47" w14:textId="3F030E26" w:rsidR="000871FD" w:rsidRPr="00A64909" w:rsidRDefault="00FC022C" w:rsidP="00A64909">
      <w:pPr>
        <w:snapToGrid w:val="0"/>
        <w:spacing w:line="360" w:lineRule="auto"/>
        <w:rPr>
          <w:rFonts w:ascii="Book Antiqua" w:hAnsi="Book Antiqua" w:cs="Book Antiqua"/>
          <w:sz w:val="20"/>
          <w:szCs w:val="20"/>
        </w:rPr>
      </w:pPr>
      <w:r w:rsidRPr="00A64909">
        <w:rPr>
          <w:rFonts w:ascii="Book Antiqua" w:hAnsi="Book Antiqua" w:cs="Book Antiqua"/>
          <w:b/>
          <w:bCs/>
          <w:sz w:val="20"/>
          <w:szCs w:val="20"/>
        </w:rPr>
        <w:t xml:space="preserve">Zheng-Yan Li, </w:t>
      </w:r>
      <w:proofErr w:type="spellStart"/>
      <w:r w:rsidRPr="00A64909">
        <w:rPr>
          <w:rFonts w:ascii="Book Antiqua" w:hAnsi="Book Antiqua" w:cs="Book Antiqua"/>
          <w:b/>
          <w:bCs/>
          <w:sz w:val="20"/>
          <w:szCs w:val="20"/>
        </w:rPr>
        <w:t>Mou</w:t>
      </w:r>
      <w:proofErr w:type="spellEnd"/>
      <w:r w:rsidRPr="00A64909">
        <w:rPr>
          <w:rFonts w:ascii="Book Antiqua" w:hAnsi="Book Antiqua" w:cs="Book Antiqua"/>
          <w:b/>
          <w:bCs/>
          <w:sz w:val="20"/>
          <w:szCs w:val="20"/>
        </w:rPr>
        <w:t xml:space="preserve"> Li, Xi-Jiao Liu, Zheng Ye, Bin Song, Fang Yuan, Yuan </w:t>
      </w:r>
      <w:proofErr w:type="spellStart"/>
      <w:r w:rsidRPr="00A64909">
        <w:rPr>
          <w:rFonts w:ascii="Book Antiqua" w:hAnsi="Book Antiqua" w:cs="Book Antiqua"/>
          <w:b/>
          <w:bCs/>
          <w:sz w:val="20"/>
          <w:szCs w:val="20"/>
        </w:rPr>
        <w:t>Yuan</w:t>
      </w:r>
      <w:proofErr w:type="spellEnd"/>
      <w:r w:rsidRPr="00A64909">
        <w:rPr>
          <w:rFonts w:ascii="Book Antiqua" w:hAnsi="Book Antiqua" w:cs="Book Antiqua"/>
          <w:b/>
          <w:bCs/>
          <w:sz w:val="20"/>
          <w:szCs w:val="20"/>
        </w:rPr>
        <w:t>, Chun-Chao Xia</w:t>
      </w:r>
      <w:r w:rsidR="00350163" w:rsidRPr="00A64909">
        <w:rPr>
          <w:rFonts w:ascii="Book Antiqua" w:hAnsi="Book Antiqua" w:cs="Book Antiqua"/>
          <w:b/>
          <w:bCs/>
          <w:sz w:val="20"/>
          <w:szCs w:val="20"/>
        </w:rPr>
        <w:t>,</w:t>
      </w:r>
      <w:r w:rsidR="00350163" w:rsidRPr="00A64909">
        <w:rPr>
          <w:rFonts w:ascii="Book Antiqua" w:hAnsi="Book Antiqua" w:cs="Book Antiqua"/>
          <w:sz w:val="20"/>
          <w:szCs w:val="20"/>
        </w:rPr>
        <w:t xml:space="preserve"> Department of Radiology, West China Hospital of Sichuan University, </w:t>
      </w:r>
      <w:r w:rsidRPr="00A64909">
        <w:rPr>
          <w:rFonts w:ascii="Book Antiqua" w:hAnsi="Book Antiqua" w:cs="Book Antiqua"/>
          <w:sz w:val="20"/>
          <w:szCs w:val="20"/>
        </w:rPr>
        <w:t>Chengdu</w:t>
      </w:r>
      <w:r w:rsidRPr="00A64909">
        <w:rPr>
          <w:rFonts w:ascii="Book Antiqua" w:hAnsi="Book Antiqua"/>
          <w:sz w:val="20"/>
          <w:szCs w:val="20"/>
        </w:rPr>
        <w:t xml:space="preserve"> </w:t>
      </w:r>
      <w:r w:rsidRPr="00A64909">
        <w:rPr>
          <w:rFonts w:ascii="Book Antiqua" w:hAnsi="Book Antiqua" w:cs="Book Antiqua"/>
          <w:sz w:val="20"/>
          <w:szCs w:val="20"/>
        </w:rPr>
        <w:t>610041, Sichuan Province, China</w:t>
      </w:r>
    </w:p>
    <w:p w14:paraId="2AA82010" w14:textId="77777777" w:rsidR="00FC022C" w:rsidRPr="00A64909" w:rsidRDefault="00FC022C" w:rsidP="00A64909">
      <w:pPr>
        <w:snapToGrid w:val="0"/>
        <w:spacing w:line="360" w:lineRule="auto"/>
        <w:rPr>
          <w:rFonts w:ascii="Book Antiqua" w:hAnsi="Book Antiqua" w:cs="Book Antiqua"/>
          <w:sz w:val="20"/>
          <w:szCs w:val="20"/>
        </w:rPr>
      </w:pPr>
    </w:p>
    <w:p w14:paraId="7CE869B4" w14:textId="09D9B07E" w:rsidR="000871FD" w:rsidRPr="00A64909" w:rsidRDefault="00FC022C" w:rsidP="00A64909">
      <w:pPr>
        <w:snapToGrid w:val="0"/>
        <w:spacing w:line="360" w:lineRule="auto"/>
        <w:rPr>
          <w:rFonts w:ascii="Book Antiqua" w:hAnsi="Book Antiqua" w:cs="Book Antiqua"/>
          <w:sz w:val="20"/>
          <w:szCs w:val="20"/>
        </w:rPr>
      </w:pPr>
      <w:r w:rsidRPr="00A64909">
        <w:rPr>
          <w:rFonts w:ascii="Book Antiqua" w:hAnsi="Book Antiqua" w:cs="Book Antiqua"/>
          <w:b/>
          <w:bCs/>
          <w:sz w:val="20"/>
          <w:szCs w:val="20"/>
        </w:rPr>
        <w:t>Xiao-Dong Wang</w:t>
      </w:r>
      <w:r w:rsidR="00350163" w:rsidRPr="00A64909">
        <w:rPr>
          <w:rFonts w:ascii="Book Antiqua" w:hAnsi="Book Antiqua" w:cs="Book Antiqua"/>
          <w:b/>
          <w:bCs/>
          <w:sz w:val="20"/>
          <w:szCs w:val="20"/>
        </w:rPr>
        <w:t xml:space="preserve">, Qian Li, </w:t>
      </w:r>
      <w:r w:rsidR="00350163" w:rsidRPr="00A64909">
        <w:rPr>
          <w:rFonts w:ascii="Book Antiqua" w:hAnsi="Book Antiqua" w:cs="Book Antiqua"/>
          <w:sz w:val="20"/>
          <w:szCs w:val="20"/>
        </w:rPr>
        <w:t>Department of Gastrointestinal Surgery, West China Hospital of Sichuan University, Chengdu</w:t>
      </w:r>
      <w:r w:rsidRPr="00A64909">
        <w:rPr>
          <w:rFonts w:ascii="Book Antiqua" w:hAnsi="Book Antiqua"/>
          <w:sz w:val="20"/>
          <w:szCs w:val="20"/>
        </w:rPr>
        <w:t xml:space="preserve"> </w:t>
      </w:r>
      <w:r w:rsidRPr="00A64909">
        <w:rPr>
          <w:rFonts w:ascii="Book Antiqua" w:hAnsi="Book Antiqua" w:cs="Book Antiqua"/>
          <w:sz w:val="20"/>
          <w:szCs w:val="20"/>
        </w:rPr>
        <w:t>610041</w:t>
      </w:r>
      <w:r w:rsidR="00350163" w:rsidRPr="00A64909">
        <w:rPr>
          <w:rFonts w:ascii="Book Antiqua" w:hAnsi="Book Antiqua" w:cs="Book Antiqua"/>
          <w:sz w:val="20"/>
          <w:szCs w:val="20"/>
        </w:rPr>
        <w:t>,</w:t>
      </w:r>
      <w:r w:rsidRPr="00A64909">
        <w:rPr>
          <w:rFonts w:ascii="Book Antiqua" w:hAnsi="Book Antiqua" w:cs="Book Antiqua"/>
          <w:sz w:val="20"/>
          <w:szCs w:val="20"/>
        </w:rPr>
        <w:t xml:space="preserve"> Sichuan Province,</w:t>
      </w:r>
      <w:r w:rsidR="00350163" w:rsidRPr="00A64909">
        <w:rPr>
          <w:rFonts w:ascii="Book Antiqua" w:hAnsi="Book Antiqua" w:cs="Book Antiqua"/>
          <w:sz w:val="20"/>
          <w:szCs w:val="20"/>
        </w:rPr>
        <w:t xml:space="preserve"> China</w:t>
      </w:r>
    </w:p>
    <w:p w14:paraId="692EE4A4" w14:textId="77777777" w:rsidR="00FC022C" w:rsidRPr="00A64909" w:rsidRDefault="00FC022C" w:rsidP="00A64909">
      <w:pPr>
        <w:snapToGrid w:val="0"/>
        <w:spacing w:line="360" w:lineRule="auto"/>
        <w:rPr>
          <w:rFonts w:ascii="Book Antiqua" w:hAnsi="Book Antiqua" w:cs="Book Antiqua"/>
          <w:sz w:val="20"/>
          <w:szCs w:val="20"/>
        </w:rPr>
      </w:pPr>
    </w:p>
    <w:p w14:paraId="7B2C1D64" w14:textId="210D2B1A"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b/>
          <w:bCs/>
          <w:sz w:val="20"/>
          <w:szCs w:val="20"/>
        </w:rPr>
        <w:t>Xin Zhang,</w:t>
      </w:r>
      <w:r w:rsidRPr="00A64909">
        <w:rPr>
          <w:rFonts w:ascii="Book Antiqua" w:hAnsi="Book Antiqua" w:cs="Book Antiqua"/>
          <w:sz w:val="20"/>
          <w:szCs w:val="20"/>
        </w:rPr>
        <w:t xml:space="preserve"> </w:t>
      </w:r>
      <w:r w:rsidR="00FC022C" w:rsidRPr="00A64909">
        <w:rPr>
          <w:rFonts w:ascii="Book Antiqua" w:hAnsi="Book Antiqua" w:cs="Book Antiqua"/>
          <w:sz w:val="20"/>
          <w:szCs w:val="20"/>
        </w:rPr>
        <w:t xml:space="preserve">Life Science, </w:t>
      </w:r>
      <w:proofErr w:type="spellStart"/>
      <w:r w:rsidRPr="00A64909">
        <w:rPr>
          <w:rFonts w:ascii="Book Antiqua" w:hAnsi="Book Antiqua" w:cs="Book Antiqua"/>
          <w:sz w:val="20"/>
          <w:szCs w:val="20"/>
        </w:rPr>
        <w:t>PDx</w:t>
      </w:r>
      <w:proofErr w:type="spellEnd"/>
      <w:r w:rsidR="00FC022C" w:rsidRPr="00A64909">
        <w:rPr>
          <w:rFonts w:ascii="Book Antiqua" w:hAnsi="Book Antiqua" w:cs="Book Antiqua"/>
          <w:sz w:val="20"/>
          <w:szCs w:val="20"/>
        </w:rPr>
        <w:t xml:space="preserve">, </w:t>
      </w:r>
      <w:r w:rsidRPr="00A64909">
        <w:rPr>
          <w:rFonts w:ascii="Book Antiqua" w:hAnsi="Book Antiqua" w:cs="Book Antiqua"/>
          <w:sz w:val="20"/>
          <w:szCs w:val="20"/>
        </w:rPr>
        <w:t xml:space="preserve">IPM team, </w:t>
      </w:r>
      <w:r w:rsidR="00FC022C" w:rsidRPr="00A64909">
        <w:rPr>
          <w:rFonts w:ascii="Book Antiqua" w:hAnsi="Book Antiqua" w:cs="Book Antiqua"/>
          <w:sz w:val="20"/>
          <w:szCs w:val="20"/>
        </w:rPr>
        <w:t>GE Healthcare</w:t>
      </w:r>
      <w:r w:rsidRPr="00A64909">
        <w:rPr>
          <w:rFonts w:ascii="Book Antiqua" w:hAnsi="Book Antiqua" w:cs="Book Antiqua"/>
          <w:sz w:val="20"/>
          <w:szCs w:val="20"/>
        </w:rPr>
        <w:t>, Shanghai</w:t>
      </w:r>
      <w:r w:rsidR="00FC022C" w:rsidRPr="00A64909">
        <w:rPr>
          <w:rFonts w:ascii="Book Antiqua" w:hAnsi="Book Antiqua" w:cs="Book Antiqua"/>
          <w:sz w:val="20"/>
          <w:szCs w:val="20"/>
        </w:rPr>
        <w:t xml:space="preserve"> 210000, China</w:t>
      </w:r>
    </w:p>
    <w:p w14:paraId="562DB4FB" w14:textId="77777777" w:rsidR="000871FD" w:rsidRPr="00A64909" w:rsidRDefault="000871FD" w:rsidP="00A64909">
      <w:pPr>
        <w:pStyle w:val="Default"/>
        <w:snapToGrid w:val="0"/>
        <w:spacing w:line="360" w:lineRule="auto"/>
        <w:jc w:val="both"/>
        <w:rPr>
          <w:color w:val="auto"/>
          <w:sz w:val="20"/>
          <w:szCs w:val="20"/>
        </w:rPr>
      </w:pPr>
    </w:p>
    <w:p w14:paraId="3284E0CB" w14:textId="1C01731F"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b/>
          <w:bCs/>
          <w:sz w:val="20"/>
          <w:szCs w:val="20"/>
        </w:rPr>
        <w:t>Author contributions:</w:t>
      </w:r>
      <w:r w:rsidRPr="00A64909">
        <w:rPr>
          <w:rFonts w:ascii="Book Antiqua" w:hAnsi="Book Antiqua" w:cs="Book Antiqua"/>
          <w:sz w:val="20"/>
          <w:szCs w:val="20"/>
        </w:rPr>
        <w:t xml:space="preserve"> All authors helped to perform the research; Li</w:t>
      </w:r>
      <w:r w:rsidR="00D22A12" w:rsidRPr="00A64909">
        <w:rPr>
          <w:rFonts w:ascii="Book Antiqua" w:hAnsi="Book Antiqua" w:cs="Book Antiqua"/>
          <w:sz w:val="20"/>
          <w:szCs w:val="20"/>
        </w:rPr>
        <w:t xml:space="preserve"> ZY</w:t>
      </w:r>
      <w:r w:rsidRPr="00A64909">
        <w:rPr>
          <w:rFonts w:ascii="Book Antiqua" w:hAnsi="Book Antiqua" w:cs="Book Antiqua"/>
          <w:sz w:val="20"/>
          <w:szCs w:val="20"/>
        </w:rPr>
        <w:t xml:space="preserve"> </w:t>
      </w:r>
      <w:r w:rsidR="00D22A12" w:rsidRPr="00A64909">
        <w:rPr>
          <w:rFonts w:ascii="Book Antiqua" w:hAnsi="Book Antiqua" w:cs="Book Antiqua"/>
          <w:sz w:val="20"/>
          <w:szCs w:val="20"/>
        </w:rPr>
        <w:t xml:space="preserve">wrote the </w:t>
      </w:r>
      <w:r w:rsidRPr="00A64909">
        <w:rPr>
          <w:rFonts w:ascii="Book Antiqua" w:hAnsi="Book Antiqua" w:cs="Book Antiqua"/>
          <w:sz w:val="20"/>
          <w:szCs w:val="20"/>
        </w:rPr>
        <w:t>manuscript</w:t>
      </w:r>
      <w:r w:rsidR="00A64909">
        <w:rPr>
          <w:rFonts w:ascii="Book Antiqua" w:hAnsi="Book Antiqua" w:cs="Book Antiqua"/>
          <w:sz w:val="20"/>
          <w:szCs w:val="20"/>
        </w:rPr>
        <w:t xml:space="preserve"> and</w:t>
      </w:r>
      <w:r w:rsidRPr="00A64909">
        <w:rPr>
          <w:rFonts w:ascii="Book Antiqua" w:hAnsi="Book Antiqua" w:cs="Book Antiqua"/>
          <w:sz w:val="20"/>
          <w:szCs w:val="20"/>
        </w:rPr>
        <w:t xml:space="preserve"> perform</w:t>
      </w:r>
      <w:r w:rsidR="00D22A12" w:rsidRPr="00A64909">
        <w:rPr>
          <w:rFonts w:ascii="Book Antiqua" w:hAnsi="Book Antiqua" w:cs="Book Antiqua"/>
          <w:sz w:val="20"/>
          <w:szCs w:val="20"/>
        </w:rPr>
        <w:t xml:space="preserve">ed </w:t>
      </w:r>
      <w:r w:rsidR="00A64909">
        <w:rPr>
          <w:rFonts w:ascii="Book Antiqua" w:hAnsi="Book Antiqua" w:cs="Book Antiqua"/>
          <w:sz w:val="20"/>
          <w:szCs w:val="20"/>
        </w:rPr>
        <w:t xml:space="preserve">the </w:t>
      </w:r>
      <w:r w:rsidRPr="00A64909">
        <w:rPr>
          <w:rFonts w:ascii="Book Antiqua" w:hAnsi="Book Antiqua" w:cs="Book Antiqua"/>
          <w:sz w:val="20"/>
          <w:szCs w:val="20"/>
        </w:rPr>
        <w:t xml:space="preserve">procedures and </w:t>
      </w:r>
      <w:r w:rsidR="00D22A12" w:rsidRPr="00A64909">
        <w:rPr>
          <w:rFonts w:ascii="Book Antiqua" w:hAnsi="Book Antiqua" w:cs="Book Antiqua"/>
          <w:sz w:val="20"/>
          <w:szCs w:val="20"/>
        </w:rPr>
        <w:t>data analysis</w:t>
      </w:r>
      <w:r w:rsidRPr="00A64909">
        <w:rPr>
          <w:rFonts w:ascii="Book Antiqua" w:hAnsi="Book Antiqua" w:cs="Book Antiqua"/>
          <w:sz w:val="20"/>
          <w:szCs w:val="20"/>
        </w:rPr>
        <w:t xml:space="preserve">; </w:t>
      </w:r>
      <w:r w:rsidR="00D22A12" w:rsidRPr="00A64909">
        <w:rPr>
          <w:rFonts w:ascii="Book Antiqua" w:hAnsi="Book Antiqua" w:cs="Book Antiqua"/>
          <w:sz w:val="20"/>
          <w:szCs w:val="20"/>
        </w:rPr>
        <w:t>Li ZY</w:t>
      </w:r>
      <w:r w:rsidRPr="00A64909">
        <w:rPr>
          <w:rFonts w:ascii="Book Antiqua" w:hAnsi="Book Antiqua" w:cs="Book Antiqua"/>
          <w:sz w:val="20"/>
          <w:szCs w:val="20"/>
        </w:rPr>
        <w:t xml:space="preserve"> and Wang </w:t>
      </w:r>
      <w:r w:rsidR="00D22A12" w:rsidRPr="00A64909">
        <w:rPr>
          <w:rFonts w:ascii="Book Antiqua" w:hAnsi="Book Antiqua" w:cs="Book Antiqua"/>
          <w:sz w:val="20"/>
          <w:szCs w:val="20"/>
        </w:rPr>
        <w:t xml:space="preserve">XD </w:t>
      </w:r>
      <w:r w:rsidRPr="00A64909">
        <w:rPr>
          <w:rFonts w:ascii="Book Antiqua" w:hAnsi="Book Antiqua" w:cs="Book Antiqua"/>
          <w:sz w:val="20"/>
          <w:szCs w:val="20"/>
        </w:rPr>
        <w:t>conce</w:t>
      </w:r>
      <w:r w:rsidR="00A64909">
        <w:rPr>
          <w:rFonts w:ascii="Book Antiqua" w:hAnsi="Book Antiqua" w:cs="Book Antiqua"/>
          <w:sz w:val="20"/>
          <w:szCs w:val="20"/>
        </w:rPr>
        <w:t>ived</w:t>
      </w:r>
      <w:r w:rsidRPr="00A64909">
        <w:rPr>
          <w:rFonts w:ascii="Book Antiqua" w:hAnsi="Book Antiqua" w:cs="Book Antiqua"/>
          <w:sz w:val="20"/>
          <w:szCs w:val="20"/>
        </w:rPr>
        <w:t xml:space="preserve"> </w:t>
      </w:r>
      <w:r w:rsidR="00A64909">
        <w:rPr>
          <w:rFonts w:ascii="Book Antiqua" w:hAnsi="Book Antiqua" w:cs="Book Antiqua"/>
          <w:sz w:val="20"/>
          <w:szCs w:val="20"/>
        </w:rPr>
        <w:t xml:space="preserve">of </w:t>
      </w:r>
      <w:r w:rsidRPr="00A64909">
        <w:rPr>
          <w:rFonts w:ascii="Book Antiqua" w:hAnsi="Book Antiqua" w:cs="Book Antiqua"/>
          <w:sz w:val="20"/>
          <w:szCs w:val="20"/>
        </w:rPr>
        <w:t>and design</w:t>
      </w:r>
      <w:r w:rsidR="00A64909">
        <w:rPr>
          <w:rFonts w:ascii="Book Antiqua" w:hAnsi="Book Antiqua" w:cs="Book Antiqua"/>
          <w:sz w:val="20"/>
          <w:szCs w:val="20"/>
        </w:rPr>
        <w:t>ed the study</w:t>
      </w:r>
      <w:r w:rsidRPr="00A64909">
        <w:rPr>
          <w:rFonts w:ascii="Book Antiqua" w:hAnsi="Book Antiqua" w:cs="Book Antiqua"/>
          <w:sz w:val="20"/>
          <w:szCs w:val="20"/>
        </w:rPr>
        <w:t xml:space="preserve">, </w:t>
      </w:r>
      <w:r w:rsidR="00A64909">
        <w:rPr>
          <w:rFonts w:ascii="Book Antiqua" w:hAnsi="Book Antiqua" w:cs="Book Antiqua"/>
          <w:sz w:val="20"/>
          <w:szCs w:val="20"/>
        </w:rPr>
        <w:t xml:space="preserve">and </w:t>
      </w:r>
      <w:r w:rsidRPr="00A64909">
        <w:rPr>
          <w:rFonts w:ascii="Book Antiqua" w:hAnsi="Book Antiqua" w:cs="Book Antiqua"/>
          <w:sz w:val="20"/>
          <w:szCs w:val="20"/>
        </w:rPr>
        <w:t>perform</w:t>
      </w:r>
      <w:r w:rsidR="00D22A12" w:rsidRPr="00A64909">
        <w:rPr>
          <w:rFonts w:ascii="Book Antiqua" w:hAnsi="Book Antiqua" w:cs="Book Antiqua"/>
          <w:sz w:val="20"/>
          <w:szCs w:val="20"/>
        </w:rPr>
        <w:t>ed</w:t>
      </w:r>
      <w:r w:rsidRPr="00A64909">
        <w:rPr>
          <w:rFonts w:ascii="Book Antiqua" w:hAnsi="Book Antiqua" w:cs="Book Antiqua"/>
          <w:sz w:val="20"/>
          <w:szCs w:val="20"/>
        </w:rPr>
        <w:t xml:space="preserve"> </w:t>
      </w:r>
      <w:r w:rsidR="00A64909">
        <w:rPr>
          <w:rFonts w:ascii="Book Antiqua" w:hAnsi="Book Antiqua" w:cs="Book Antiqua"/>
          <w:sz w:val="20"/>
          <w:szCs w:val="20"/>
        </w:rPr>
        <w:t xml:space="preserve">the </w:t>
      </w:r>
      <w:r w:rsidRPr="00A64909">
        <w:rPr>
          <w:rFonts w:ascii="Book Antiqua" w:hAnsi="Book Antiqua" w:cs="Book Antiqua"/>
          <w:sz w:val="20"/>
          <w:szCs w:val="20"/>
        </w:rPr>
        <w:t xml:space="preserve">experiments and </w:t>
      </w:r>
      <w:r w:rsidR="00D22A12" w:rsidRPr="00A64909">
        <w:rPr>
          <w:rFonts w:ascii="Book Antiqua" w:hAnsi="Book Antiqua" w:cs="Book Antiqua"/>
          <w:sz w:val="20"/>
          <w:szCs w:val="20"/>
        </w:rPr>
        <w:t>data analysis</w:t>
      </w:r>
      <w:r w:rsidRPr="00A64909">
        <w:rPr>
          <w:rFonts w:ascii="Book Antiqua" w:hAnsi="Book Antiqua" w:cs="Book Antiqua"/>
          <w:sz w:val="20"/>
          <w:szCs w:val="20"/>
        </w:rPr>
        <w:t>; Song</w:t>
      </w:r>
      <w:r w:rsidR="00D22A12" w:rsidRPr="00A64909">
        <w:rPr>
          <w:rFonts w:ascii="Book Antiqua" w:hAnsi="Book Antiqua" w:cs="Book Antiqua"/>
          <w:sz w:val="20"/>
          <w:szCs w:val="20"/>
        </w:rPr>
        <w:t xml:space="preserve"> B</w:t>
      </w:r>
      <w:r w:rsidRPr="00A64909">
        <w:rPr>
          <w:rFonts w:ascii="Book Antiqua" w:hAnsi="Book Antiqua" w:cs="Book Antiqua"/>
          <w:sz w:val="20"/>
          <w:szCs w:val="20"/>
        </w:rPr>
        <w:t xml:space="preserve"> contribut</w:t>
      </w:r>
      <w:r w:rsidR="00D22A12" w:rsidRPr="00A64909">
        <w:rPr>
          <w:rFonts w:ascii="Book Antiqua" w:hAnsi="Book Antiqua" w:cs="Book Antiqua"/>
          <w:sz w:val="20"/>
          <w:szCs w:val="20"/>
        </w:rPr>
        <w:t>ed</w:t>
      </w:r>
      <w:r w:rsidRPr="00A64909">
        <w:rPr>
          <w:rFonts w:ascii="Book Antiqua" w:hAnsi="Book Antiqua" w:cs="Book Antiqua"/>
          <w:sz w:val="20"/>
          <w:szCs w:val="20"/>
        </w:rPr>
        <w:t xml:space="preserve"> to writing </w:t>
      </w:r>
      <w:r w:rsidR="00A64909">
        <w:rPr>
          <w:rFonts w:ascii="Book Antiqua" w:hAnsi="Book Antiqua" w:cs="Book Antiqua"/>
          <w:sz w:val="20"/>
          <w:szCs w:val="20"/>
        </w:rPr>
        <w:t xml:space="preserve">of </w:t>
      </w:r>
      <w:r w:rsidRPr="00A64909">
        <w:rPr>
          <w:rFonts w:ascii="Book Antiqua" w:hAnsi="Book Antiqua" w:cs="Book Antiqua"/>
          <w:sz w:val="20"/>
          <w:szCs w:val="20"/>
        </w:rPr>
        <w:t xml:space="preserve">the manuscript </w:t>
      </w:r>
      <w:r w:rsidR="00A64909">
        <w:rPr>
          <w:rFonts w:ascii="Book Antiqua" w:hAnsi="Book Antiqua" w:cs="Book Antiqua"/>
          <w:sz w:val="20"/>
          <w:szCs w:val="20"/>
        </w:rPr>
        <w:t>and to</w:t>
      </w:r>
      <w:r w:rsidR="00A64909" w:rsidRPr="00A64909">
        <w:rPr>
          <w:rFonts w:ascii="Book Antiqua" w:hAnsi="Book Antiqua" w:cs="Book Antiqua"/>
          <w:sz w:val="20"/>
          <w:szCs w:val="20"/>
        </w:rPr>
        <w:t xml:space="preserve"> </w:t>
      </w:r>
      <w:r w:rsidRPr="00A64909">
        <w:rPr>
          <w:rFonts w:ascii="Book Antiqua" w:hAnsi="Book Antiqua" w:cs="Book Antiqua"/>
          <w:sz w:val="20"/>
          <w:szCs w:val="20"/>
        </w:rPr>
        <w:t>conception and design</w:t>
      </w:r>
      <w:r w:rsidR="00A64909">
        <w:rPr>
          <w:rFonts w:ascii="Book Antiqua" w:hAnsi="Book Antiqua" w:cs="Book Antiqua"/>
          <w:sz w:val="20"/>
          <w:szCs w:val="20"/>
        </w:rPr>
        <w:t xml:space="preserve"> of the study</w:t>
      </w:r>
      <w:r w:rsidRPr="00A64909">
        <w:rPr>
          <w:rFonts w:ascii="Book Antiqua" w:hAnsi="Book Antiqua" w:cs="Book Antiqua"/>
          <w:sz w:val="20"/>
          <w:szCs w:val="20"/>
        </w:rPr>
        <w:t>; Li</w:t>
      </w:r>
      <w:r w:rsidR="00D22A12" w:rsidRPr="00A64909">
        <w:rPr>
          <w:rFonts w:ascii="Book Antiqua" w:hAnsi="Book Antiqua" w:cs="Book Antiqua"/>
          <w:sz w:val="20"/>
          <w:szCs w:val="20"/>
        </w:rPr>
        <w:t xml:space="preserve"> M</w:t>
      </w:r>
      <w:r w:rsidRPr="00A64909">
        <w:rPr>
          <w:rFonts w:ascii="Book Antiqua" w:hAnsi="Book Antiqua" w:cs="Book Antiqua"/>
          <w:sz w:val="20"/>
          <w:szCs w:val="20"/>
        </w:rPr>
        <w:t>, Ye</w:t>
      </w:r>
      <w:r w:rsidR="00D22A12" w:rsidRPr="00A64909">
        <w:rPr>
          <w:rFonts w:ascii="Book Antiqua" w:hAnsi="Book Antiqua" w:cs="Book Antiqua"/>
          <w:sz w:val="20"/>
          <w:szCs w:val="20"/>
        </w:rPr>
        <w:t xml:space="preserve"> Z</w:t>
      </w:r>
      <w:r w:rsidRPr="00A64909">
        <w:rPr>
          <w:rFonts w:ascii="Book Antiqua" w:hAnsi="Book Antiqua" w:cs="Book Antiqua"/>
          <w:sz w:val="20"/>
          <w:szCs w:val="20"/>
        </w:rPr>
        <w:t>, Yuan</w:t>
      </w:r>
      <w:r w:rsidR="00D22A12" w:rsidRPr="00A64909">
        <w:rPr>
          <w:rFonts w:ascii="Book Antiqua" w:hAnsi="Book Antiqua" w:cs="Book Antiqua"/>
          <w:sz w:val="20"/>
          <w:szCs w:val="20"/>
        </w:rPr>
        <w:t xml:space="preserve"> F</w:t>
      </w:r>
      <w:r w:rsidRPr="00A64909">
        <w:rPr>
          <w:rFonts w:ascii="Book Antiqua" w:hAnsi="Book Antiqua" w:cs="Book Antiqua"/>
          <w:sz w:val="20"/>
          <w:szCs w:val="20"/>
        </w:rPr>
        <w:t xml:space="preserve"> and Liu</w:t>
      </w:r>
      <w:r w:rsidR="00D22A12" w:rsidRPr="00A64909">
        <w:rPr>
          <w:rFonts w:ascii="Book Antiqua" w:hAnsi="Book Antiqua" w:cs="Book Antiqua"/>
          <w:sz w:val="20"/>
          <w:szCs w:val="20"/>
        </w:rPr>
        <w:t xml:space="preserve"> XJ</w:t>
      </w:r>
      <w:r w:rsidRPr="00A64909">
        <w:rPr>
          <w:rFonts w:ascii="Book Antiqua" w:hAnsi="Book Antiqua" w:cs="Book Antiqua"/>
          <w:sz w:val="20"/>
          <w:szCs w:val="20"/>
        </w:rPr>
        <w:t xml:space="preserve"> contribut</w:t>
      </w:r>
      <w:r w:rsidR="00D22A12" w:rsidRPr="00A64909">
        <w:rPr>
          <w:rFonts w:ascii="Book Antiqua" w:hAnsi="Book Antiqua" w:cs="Book Antiqua"/>
          <w:sz w:val="20"/>
          <w:szCs w:val="20"/>
        </w:rPr>
        <w:t>ed</w:t>
      </w:r>
      <w:r w:rsidRPr="00A64909">
        <w:rPr>
          <w:rFonts w:ascii="Book Antiqua" w:hAnsi="Book Antiqua" w:cs="Book Antiqua"/>
          <w:sz w:val="20"/>
          <w:szCs w:val="20"/>
        </w:rPr>
        <w:t xml:space="preserve"> to writing </w:t>
      </w:r>
      <w:r w:rsidR="00A64909">
        <w:rPr>
          <w:rFonts w:ascii="Book Antiqua" w:hAnsi="Book Antiqua" w:cs="Book Antiqua"/>
          <w:sz w:val="20"/>
          <w:szCs w:val="20"/>
        </w:rPr>
        <w:t xml:space="preserve">of </w:t>
      </w:r>
      <w:r w:rsidRPr="00A64909">
        <w:rPr>
          <w:rFonts w:ascii="Book Antiqua" w:hAnsi="Book Antiqua" w:cs="Book Antiqua"/>
          <w:sz w:val="20"/>
          <w:szCs w:val="20"/>
        </w:rPr>
        <w:t>the manuscript</w:t>
      </w:r>
      <w:r w:rsidR="00D22A12" w:rsidRPr="00A64909">
        <w:rPr>
          <w:rFonts w:ascii="Book Antiqua" w:hAnsi="Book Antiqua" w:cs="Book Antiqua"/>
          <w:sz w:val="20"/>
          <w:szCs w:val="20"/>
        </w:rPr>
        <w:t>;</w:t>
      </w:r>
      <w:r w:rsidRPr="00A64909">
        <w:rPr>
          <w:rFonts w:ascii="Book Antiqua" w:hAnsi="Book Antiqua" w:cs="Book Antiqua"/>
          <w:sz w:val="20"/>
          <w:szCs w:val="20"/>
        </w:rPr>
        <w:t xml:space="preserve"> Yuan Y, Xia </w:t>
      </w:r>
      <w:r w:rsidR="00D22A12" w:rsidRPr="00A64909">
        <w:rPr>
          <w:rFonts w:ascii="Book Antiqua" w:hAnsi="Book Antiqua" w:cs="Book Antiqua"/>
          <w:sz w:val="20"/>
          <w:szCs w:val="20"/>
        </w:rPr>
        <w:t>CC</w:t>
      </w:r>
      <w:r w:rsidRPr="00A64909">
        <w:rPr>
          <w:rFonts w:ascii="Book Antiqua" w:hAnsi="Book Antiqua" w:cs="Book Antiqua"/>
          <w:sz w:val="20"/>
          <w:szCs w:val="20"/>
        </w:rPr>
        <w:t>, Li</w:t>
      </w:r>
      <w:r w:rsidR="00D22A12" w:rsidRPr="00A64909">
        <w:rPr>
          <w:rFonts w:ascii="Book Antiqua" w:hAnsi="Book Antiqua" w:cs="Book Antiqua"/>
          <w:sz w:val="20"/>
          <w:szCs w:val="20"/>
        </w:rPr>
        <w:t xml:space="preserve"> Q</w:t>
      </w:r>
      <w:r w:rsidRPr="00A64909">
        <w:rPr>
          <w:rFonts w:ascii="Book Antiqua" w:hAnsi="Book Antiqua" w:cs="Book Antiqua"/>
          <w:sz w:val="20"/>
          <w:szCs w:val="20"/>
        </w:rPr>
        <w:t xml:space="preserve"> and Zhang</w:t>
      </w:r>
      <w:r w:rsidR="00D22A12" w:rsidRPr="00A64909">
        <w:rPr>
          <w:rFonts w:ascii="Book Antiqua" w:hAnsi="Book Antiqua" w:cs="Book Antiqua"/>
          <w:sz w:val="20"/>
          <w:szCs w:val="20"/>
        </w:rPr>
        <w:t xml:space="preserve"> X</w:t>
      </w:r>
      <w:r w:rsidRPr="00A64909">
        <w:rPr>
          <w:rFonts w:ascii="Book Antiqua" w:hAnsi="Book Antiqua" w:cs="Book Antiqua"/>
          <w:sz w:val="20"/>
          <w:szCs w:val="20"/>
        </w:rPr>
        <w:t xml:space="preserve"> perform</w:t>
      </w:r>
      <w:r w:rsidR="00D22A12" w:rsidRPr="00A64909">
        <w:rPr>
          <w:rFonts w:ascii="Book Antiqua" w:hAnsi="Book Antiqua" w:cs="Book Antiqua"/>
          <w:sz w:val="20"/>
          <w:szCs w:val="20"/>
        </w:rPr>
        <w:t>ed</w:t>
      </w:r>
      <w:r w:rsidRPr="00A64909">
        <w:rPr>
          <w:rFonts w:ascii="Book Antiqua" w:hAnsi="Book Antiqua" w:cs="Book Antiqua"/>
          <w:sz w:val="20"/>
          <w:szCs w:val="20"/>
        </w:rPr>
        <w:t xml:space="preserve"> </w:t>
      </w:r>
      <w:r w:rsidR="00A64909">
        <w:rPr>
          <w:rFonts w:ascii="Book Antiqua" w:hAnsi="Book Antiqua" w:cs="Book Antiqua"/>
          <w:sz w:val="20"/>
          <w:szCs w:val="20"/>
        </w:rPr>
        <w:t xml:space="preserve">the </w:t>
      </w:r>
      <w:r w:rsidRPr="00A64909">
        <w:rPr>
          <w:rFonts w:ascii="Book Antiqua" w:hAnsi="Book Antiqua" w:cs="Book Antiqua"/>
          <w:sz w:val="20"/>
          <w:szCs w:val="20"/>
        </w:rPr>
        <w:t xml:space="preserve">data collection and data analysis. </w:t>
      </w:r>
    </w:p>
    <w:p w14:paraId="2EB09CE5" w14:textId="77777777" w:rsidR="000871FD" w:rsidRPr="00A64909" w:rsidRDefault="000871FD" w:rsidP="00A64909">
      <w:pPr>
        <w:autoSpaceDE w:val="0"/>
        <w:autoSpaceDN w:val="0"/>
        <w:adjustRightInd w:val="0"/>
        <w:snapToGrid w:val="0"/>
        <w:spacing w:line="360" w:lineRule="auto"/>
        <w:rPr>
          <w:rFonts w:ascii="Book Antiqua" w:hAnsi="Book Antiqua" w:cs="Book Antiqua"/>
          <w:sz w:val="20"/>
          <w:szCs w:val="20"/>
        </w:rPr>
      </w:pPr>
    </w:p>
    <w:p w14:paraId="487FCC2A" w14:textId="7456D33E" w:rsidR="000871FD" w:rsidRPr="00A64909" w:rsidRDefault="00350163" w:rsidP="00A64909">
      <w:pPr>
        <w:autoSpaceDE w:val="0"/>
        <w:autoSpaceDN w:val="0"/>
        <w:adjustRightInd w:val="0"/>
        <w:snapToGrid w:val="0"/>
        <w:spacing w:line="360" w:lineRule="auto"/>
        <w:rPr>
          <w:rFonts w:ascii="Book Antiqua" w:hAnsi="Book Antiqua" w:cs="Book Antiqua"/>
          <w:sz w:val="20"/>
          <w:szCs w:val="20"/>
        </w:rPr>
      </w:pPr>
      <w:r w:rsidRPr="00A64909">
        <w:rPr>
          <w:rFonts w:ascii="Book Antiqua" w:hAnsi="Book Antiqua" w:cs="Book Antiqua"/>
          <w:b/>
          <w:sz w:val="20"/>
          <w:szCs w:val="20"/>
        </w:rPr>
        <w:t xml:space="preserve">Supported by </w:t>
      </w:r>
      <w:r w:rsidRPr="00A64909">
        <w:rPr>
          <w:rFonts w:ascii="Book Antiqua" w:hAnsi="Book Antiqua" w:cs="Book Antiqua"/>
          <w:sz w:val="20"/>
          <w:szCs w:val="20"/>
        </w:rPr>
        <w:t>Research Grant of National Nature Science Foundation of China</w:t>
      </w:r>
      <w:r w:rsidR="00FC022C" w:rsidRPr="00A64909">
        <w:rPr>
          <w:rFonts w:ascii="Book Antiqua" w:hAnsi="Book Antiqua" w:cs="Book Antiqua"/>
          <w:sz w:val="20"/>
          <w:szCs w:val="20"/>
        </w:rPr>
        <w:t>,</w:t>
      </w:r>
      <w:r w:rsidRPr="00A64909">
        <w:rPr>
          <w:rFonts w:ascii="Book Antiqua" w:hAnsi="Book Antiqua" w:cs="Book Antiqua"/>
          <w:sz w:val="20"/>
          <w:szCs w:val="20"/>
        </w:rPr>
        <w:t xml:space="preserve"> </w:t>
      </w:r>
      <w:r w:rsidR="00FC022C" w:rsidRPr="00A64909">
        <w:rPr>
          <w:rFonts w:ascii="Book Antiqua" w:hAnsi="Book Antiqua" w:cs="Book Antiqua"/>
          <w:sz w:val="20"/>
          <w:szCs w:val="20"/>
        </w:rPr>
        <w:t>No.</w:t>
      </w:r>
      <w:r w:rsidRPr="00A64909">
        <w:rPr>
          <w:rFonts w:ascii="Book Antiqua" w:hAnsi="Book Antiqua" w:cs="Book Antiqua"/>
          <w:sz w:val="20"/>
          <w:szCs w:val="20"/>
        </w:rPr>
        <w:t xml:space="preserve"> 81971571; Multimodal MR </w:t>
      </w:r>
      <w:r w:rsidR="00D22A12" w:rsidRPr="00A64909">
        <w:rPr>
          <w:rFonts w:ascii="Book Antiqua" w:hAnsi="Book Antiqua" w:cs="Book Antiqua"/>
          <w:sz w:val="20"/>
          <w:szCs w:val="20"/>
        </w:rPr>
        <w:t xml:space="preserve">Imaging </w:t>
      </w:r>
      <w:r w:rsidRPr="00A64909">
        <w:rPr>
          <w:rFonts w:ascii="Book Antiqua" w:hAnsi="Book Antiqua" w:cs="Book Antiqua"/>
          <w:sz w:val="20"/>
          <w:szCs w:val="20"/>
        </w:rPr>
        <w:t xml:space="preserve">and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of </w:t>
      </w:r>
      <w:r w:rsidR="00D22A12" w:rsidRPr="00A64909">
        <w:rPr>
          <w:rFonts w:ascii="Book Antiqua" w:hAnsi="Book Antiqua" w:cs="Book Antiqua"/>
          <w:sz w:val="20"/>
          <w:szCs w:val="20"/>
        </w:rPr>
        <w:t>Rectal Cancer</w:t>
      </w:r>
      <w:r w:rsidRPr="00A64909">
        <w:rPr>
          <w:rFonts w:ascii="Book Antiqua" w:hAnsi="Book Antiqua" w:cs="Book Antiqua"/>
          <w:sz w:val="20"/>
          <w:szCs w:val="20"/>
        </w:rPr>
        <w:t xml:space="preserve">, Science and </w:t>
      </w:r>
      <w:r w:rsidR="00D22A12" w:rsidRPr="00A64909">
        <w:rPr>
          <w:rFonts w:ascii="Book Antiqua" w:hAnsi="Book Antiqua" w:cs="Book Antiqua"/>
          <w:sz w:val="20"/>
          <w:szCs w:val="20"/>
        </w:rPr>
        <w:t xml:space="preserve">Technology Department </w:t>
      </w:r>
      <w:r w:rsidRPr="00A64909">
        <w:rPr>
          <w:rFonts w:ascii="Book Antiqua" w:hAnsi="Book Antiqua" w:cs="Book Antiqua"/>
          <w:sz w:val="20"/>
          <w:szCs w:val="20"/>
        </w:rPr>
        <w:t xml:space="preserve">of Sichuan </w:t>
      </w:r>
      <w:r w:rsidR="00D22A12" w:rsidRPr="00A64909">
        <w:rPr>
          <w:rFonts w:ascii="Book Antiqua" w:hAnsi="Book Antiqua" w:cs="Book Antiqua"/>
          <w:sz w:val="20"/>
          <w:szCs w:val="20"/>
        </w:rPr>
        <w:t>Province</w:t>
      </w:r>
      <w:r w:rsidR="00FC022C" w:rsidRPr="00A64909">
        <w:rPr>
          <w:rFonts w:ascii="Book Antiqua" w:hAnsi="Book Antiqua" w:cs="Book Antiqua"/>
          <w:sz w:val="20"/>
          <w:szCs w:val="20"/>
        </w:rPr>
        <w:t>, No.</w:t>
      </w:r>
      <w:r w:rsidRPr="00A64909">
        <w:rPr>
          <w:rFonts w:ascii="Book Antiqua" w:hAnsi="Book Antiqua" w:cs="Book Antiqua"/>
          <w:sz w:val="20"/>
          <w:szCs w:val="20"/>
        </w:rPr>
        <w:t xml:space="preserve"> 2019YFS0431; </w:t>
      </w:r>
      <w:r w:rsidR="00DE0B1F" w:rsidRPr="00A64909">
        <w:rPr>
          <w:rFonts w:ascii="Book Antiqua" w:hAnsi="Book Antiqua" w:cs="Book Antiqua"/>
          <w:sz w:val="20"/>
          <w:szCs w:val="20"/>
        </w:rPr>
        <w:t xml:space="preserve">and </w:t>
      </w:r>
      <w:r w:rsidRPr="00A64909">
        <w:rPr>
          <w:rFonts w:ascii="Book Antiqua" w:hAnsi="Book Antiqua" w:cs="Book Antiqua"/>
          <w:sz w:val="20"/>
          <w:szCs w:val="20"/>
        </w:rPr>
        <w:t>Sichuan University Training Program of Innovation and Entrepreneurship for Undergraduates</w:t>
      </w:r>
      <w:r w:rsidR="00FC022C" w:rsidRPr="00A64909">
        <w:rPr>
          <w:rFonts w:ascii="Book Antiqua" w:hAnsi="Book Antiqua" w:cs="Book Antiqua"/>
          <w:sz w:val="20"/>
          <w:szCs w:val="20"/>
        </w:rPr>
        <w:t xml:space="preserve">, No. </w:t>
      </w:r>
      <w:r w:rsidRPr="00A64909">
        <w:rPr>
          <w:rFonts w:ascii="Book Antiqua" w:hAnsi="Book Antiqua" w:cs="Book Antiqua"/>
          <w:sz w:val="20"/>
          <w:szCs w:val="20"/>
        </w:rPr>
        <w:t xml:space="preserve">C2019104739. </w:t>
      </w:r>
    </w:p>
    <w:p w14:paraId="2C1E6D92" w14:textId="77777777" w:rsidR="00FC022C" w:rsidRPr="00A64909" w:rsidRDefault="00FC022C" w:rsidP="00A64909">
      <w:pPr>
        <w:autoSpaceDE w:val="0"/>
        <w:autoSpaceDN w:val="0"/>
        <w:adjustRightInd w:val="0"/>
        <w:snapToGrid w:val="0"/>
        <w:spacing w:line="360" w:lineRule="auto"/>
        <w:rPr>
          <w:rFonts w:ascii="Book Antiqua" w:hAnsi="Book Antiqua" w:cs="Book Antiqua"/>
          <w:b/>
          <w:sz w:val="20"/>
          <w:szCs w:val="20"/>
        </w:rPr>
      </w:pPr>
    </w:p>
    <w:p w14:paraId="1120151F" w14:textId="42EE6454" w:rsidR="000871FD" w:rsidRPr="00A64909" w:rsidRDefault="00350163" w:rsidP="00A64909">
      <w:pPr>
        <w:autoSpaceDE w:val="0"/>
        <w:autoSpaceDN w:val="0"/>
        <w:adjustRightInd w:val="0"/>
        <w:snapToGrid w:val="0"/>
        <w:spacing w:line="360" w:lineRule="auto"/>
        <w:rPr>
          <w:rFonts w:ascii="Book Antiqua" w:hAnsi="Book Antiqua" w:cs="Book Antiqua"/>
          <w:sz w:val="20"/>
          <w:szCs w:val="20"/>
        </w:rPr>
      </w:pPr>
      <w:r w:rsidRPr="00A64909">
        <w:rPr>
          <w:rFonts w:ascii="Book Antiqua" w:hAnsi="Book Antiqua" w:cs="Book Antiqua"/>
          <w:b/>
          <w:sz w:val="20"/>
          <w:szCs w:val="20"/>
        </w:rPr>
        <w:t xml:space="preserve">Corresponding author: </w:t>
      </w:r>
      <w:r w:rsidRPr="00A64909">
        <w:rPr>
          <w:rFonts w:ascii="Book Antiqua" w:hAnsi="Book Antiqua" w:cs="Book Antiqua"/>
          <w:b/>
          <w:bCs/>
          <w:sz w:val="20"/>
          <w:szCs w:val="20"/>
        </w:rPr>
        <w:t>Bin Song, MD, PhD,</w:t>
      </w:r>
      <w:r w:rsidR="000B7A93" w:rsidRPr="00A64909">
        <w:rPr>
          <w:rFonts w:ascii="Book Antiqua" w:hAnsi="Book Antiqua"/>
          <w:sz w:val="20"/>
          <w:szCs w:val="20"/>
        </w:rPr>
        <w:t xml:space="preserve"> </w:t>
      </w:r>
      <w:r w:rsidR="000B7A93" w:rsidRPr="00A64909">
        <w:rPr>
          <w:rFonts w:ascii="Book Antiqua" w:hAnsi="Book Antiqua" w:cs="Book Antiqua"/>
          <w:b/>
          <w:bCs/>
          <w:sz w:val="20"/>
          <w:szCs w:val="20"/>
        </w:rPr>
        <w:t>Chief Doctor, Professor,</w:t>
      </w:r>
      <w:r w:rsidRPr="00A64909">
        <w:rPr>
          <w:rFonts w:ascii="Book Antiqua" w:hAnsi="Book Antiqua" w:cs="Book Antiqua"/>
          <w:sz w:val="20"/>
          <w:szCs w:val="20"/>
        </w:rPr>
        <w:t xml:space="preserve"> Department of Radiology, West China Hospital of Sichuan University, </w:t>
      </w:r>
      <w:r w:rsidR="000B7A93" w:rsidRPr="00A64909">
        <w:rPr>
          <w:rFonts w:ascii="Book Antiqua" w:hAnsi="Book Antiqua" w:cs="Book Antiqua"/>
          <w:sz w:val="20"/>
          <w:szCs w:val="20"/>
        </w:rPr>
        <w:t>No.</w:t>
      </w:r>
      <w:r w:rsidR="009C204C" w:rsidRPr="00A64909">
        <w:rPr>
          <w:rFonts w:ascii="Book Antiqua" w:hAnsi="Book Antiqua" w:cs="Book Antiqua"/>
          <w:sz w:val="20"/>
          <w:szCs w:val="20"/>
        </w:rPr>
        <w:t xml:space="preserve"> </w:t>
      </w:r>
      <w:r w:rsidR="000B7A93" w:rsidRPr="00A64909">
        <w:rPr>
          <w:rFonts w:ascii="Book Antiqua" w:hAnsi="Book Antiqua" w:cs="Book Antiqua"/>
          <w:sz w:val="20"/>
          <w:szCs w:val="20"/>
        </w:rPr>
        <w:t xml:space="preserve">37, </w:t>
      </w:r>
      <w:proofErr w:type="spellStart"/>
      <w:r w:rsidRPr="00A64909">
        <w:rPr>
          <w:rFonts w:ascii="Book Antiqua" w:hAnsi="Book Antiqua" w:cs="Book Antiqua"/>
          <w:sz w:val="20"/>
          <w:szCs w:val="20"/>
        </w:rPr>
        <w:t>Guoxue</w:t>
      </w:r>
      <w:proofErr w:type="spellEnd"/>
      <w:r w:rsidRPr="00A64909">
        <w:rPr>
          <w:rFonts w:ascii="Book Antiqua" w:hAnsi="Book Antiqua" w:cs="Book Antiqua"/>
          <w:sz w:val="20"/>
          <w:szCs w:val="20"/>
        </w:rPr>
        <w:t xml:space="preserve"> Alley</w:t>
      </w:r>
      <w:r w:rsidR="000B7A93" w:rsidRPr="00A64909">
        <w:rPr>
          <w:rFonts w:ascii="Book Antiqua" w:hAnsi="Book Antiqua" w:cs="Book Antiqua"/>
          <w:sz w:val="20"/>
          <w:szCs w:val="20"/>
        </w:rPr>
        <w:t>,</w:t>
      </w:r>
      <w:r w:rsidRPr="00A64909">
        <w:rPr>
          <w:rFonts w:ascii="Book Antiqua" w:hAnsi="Book Antiqua" w:cs="Book Antiqua"/>
          <w:sz w:val="20"/>
          <w:szCs w:val="20"/>
        </w:rPr>
        <w:t xml:space="preserve"> </w:t>
      </w:r>
      <w:r w:rsidR="000B7A93" w:rsidRPr="00A64909">
        <w:rPr>
          <w:rFonts w:ascii="Book Antiqua" w:hAnsi="Book Antiqua" w:cs="Book Antiqua"/>
          <w:sz w:val="20"/>
          <w:szCs w:val="20"/>
        </w:rPr>
        <w:t>Chengdu</w:t>
      </w:r>
      <w:r w:rsidR="000B7A93" w:rsidRPr="00A64909">
        <w:rPr>
          <w:rFonts w:ascii="Book Antiqua" w:hAnsi="Book Antiqua"/>
          <w:sz w:val="20"/>
          <w:szCs w:val="20"/>
        </w:rPr>
        <w:t xml:space="preserve"> </w:t>
      </w:r>
      <w:r w:rsidR="000B7A93" w:rsidRPr="00A64909">
        <w:rPr>
          <w:rFonts w:ascii="Book Antiqua" w:hAnsi="Book Antiqua" w:cs="Book Antiqua"/>
          <w:sz w:val="20"/>
          <w:szCs w:val="20"/>
        </w:rPr>
        <w:t xml:space="preserve">610041, Sichuan Province, China. </w:t>
      </w:r>
      <w:r w:rsidRPr="00A64909">
        <w:rPr>
          <w:rFonts w:ascii="Book Antiqua" w:hAnsi="Book Antiqua" w:cs="Book Antiqua"/>
          <w:sz w:val="20"/>
          <w:szCs w:val="20"/>
        </w:rPr>
        <w:t>songlab_radiology@163.com</w:t>
      </w:r>
    </w:p>
    <w:p w14:paraId="2448375B" w14:textId="77777777" w:rsidR="000871FD" w:rsidRPr="00A64909" w:rsidRDefault="000871FD" w:rsidP="00A64909">
      <w:pPr>
        <w:autoSpaceDE w:val="0"/>
        <w:autoSpaceDN w:val="0"/>
        <w:adjustRightInd w:val="0"/>
        <w:snapToGrid w:val="0"/>
        <w:spacing w:line="360" w:lineRule="auto"/>
        <w:rPr>
          <w:rFonts w:ascii="Book Antiqua" w:hAnsi="Book Antiqua" w:cs="Book Antiqua"/>
          <w:sz w:val="20"/>
          <w:szCs w:val="20"/>
        </w:rPr>
      </w:pPr>
    </w:p>
    <w:p w14:paraId="414B8254" w14:textId="272424F7" w:rsidR="000B7A93" w:rsidRPr="00A64909" w:rsidRDefault="000B7A93" w:rsidP="00A64909">
      <w:pPr>
        <w:widowControl/>
        <w:snapToGrid w:val="0"/>
        <w:spacing w:line="360" w:lineRule="auto"/>
        <w:rPr>
          <w:rFonts w:ascii="Book Antiqua" w:hAnsi="Book Antiqua"/>
          <w:b/>
          <w:kern w:val="0"/>
          <w:sz w:val="20"/>
          <w:szCs w:val="20"/>
          <w:lang w:eastAsia="en-US"/>
        </w:rPr>
      </w:pPr>
      <w:bookmarkStart w:id="13" w:name="_Hlk36734816"/>
      <w:bookmarkStart w:id="14" w:name="_Hlk28872415"/>
      <w:r w:rsidRPr="00A64909">
        <w:rPr>
          <w:rFonts w:ascii="Book Antiqua" w:hAnsi="Book Antiqua"/>
          <w:b/>
          <w:kern w:val="0"/>
          <w:sz w:val="20"/>
          <w:szCs w:val="20"/>
          <w:lang w:eastAsia="en-US"/>
        </w:rPr>
        <w:t>Received:</w:t>
      </w:r>
      <w:r w:rsidRPr="00A64909">
        <w:rPr>
          <w:rFonts w:ascii="Book Antiqua" w:hAnsi="Book Antiqua"/>
          <w:b/>
          <w:kern w:val="0"/>
          <w:sz w:val="20"/>
          <w:szCs w:val="20"/>
        </w:rPr>
        <w:t xml:space="preserve"> </w:t>
      </w:r>
      <w:bookmarkStart w:id="15" w:name="_Hlk28872471"/>
      <w:r w:rsidRPr="00A64909">
        <w:rPr>
          <w:rFonts w:ascii="Book Antiqua" w:hAnsi="Book Antiqua"/>
          <w:kern w:val="0"/>
          <w:sz w:val="20"/>
          <w:szCs w:val="20"/>
        </w:rPr>
        <w:t>December</w:t>
      </w:r>
      <w:bookmarkEnd w:id="15"/>
      <w:r w:rsidRPr="00A64909">
        <w:rPr>
          <w:rFonts w:ascii="Book Antiqua" w:eastAsia="等线" w:hAnsi="Book Antiqua"/>
          <w:sz w:val="20"/>
          <w:szCs w:val="20"/>
        </w:rPr>
        <w:t xml:space="preserve"> 30</w:t>
      </w:r>
      <w:r w:rsidRPr="00A64909">
        <w:rPr>
          <w:rFonts w:ascii="Book Antiqua" w:hAnsi="Book Antiqua"/>
          <w:kern w:val="0"/>
          <w:sz w:val="20"/>
          <w:szCs w:val="20"/>
        </w:rPr>
        <w:t>, 2019</w:t>
      </w:r>
    </w:p>
    <w:p w14:paraId="08D39813" w14:textId="2DE5D8BD" w:rsidR="000B7A93" w:rsidRPr="00A64909" w:rsidRDefault="000B7A93" w:rsidP="00A64909">
      <w:pPr>
        <w:widowControl/>
        <w:snapToGrid w:val="0"/>
        <w:spacing w:line="360" w:lineRule="auto"/>
        <w:rPr>
          <w:rFonts w:ascii="Book Antiqua" w:hAnsi="Book Antiqua"/>
          <w:b/>
          <w:kern w:val="0"/>
          <w:sz w:val="20"/>
          <w:szCs w:val="20"/>
          <w:lang w:eastAsia="en-US"/>
        </w:rPr>
      </w:pPr>
      <w:r w:rsidRPr="00A64909">
        <w:rPr>
          <w:rFonts w:ascii="Book Antiqua" w:hAnsi="Book Antiqua"/>
          <w:b/>
          <w:kern w:val="0"/>
          <w:sz w:val="20"/>
          <w:szCs w:val="20"/>
          <w:lang w:eastAsia="en-US"/>
        </w:rPr>
        <w:t>Revised:</w:t>
      </w:r>
      <w:r w:rsidRPr="00A64909">
        <w:rPr>
          <w:rFonts w:ascii="Book Antiqua" w:hAnsi="Book Antiqua"/>
          <w:kern w:val="0"/>
          <w:sz w:val="20"/>
          <w:szCs w:val="20"/>
        </w:rPr>
        <w:t xml:space="preserve"> </w:t>
      </w:r>
      <w:r w:rsidRPr="00A64909">
        <w:rPr>
          <w:rFonts w:ascii="Book Antiqua" w:hAnsi="Book Antiqua"/>
          <w:sz w:val="20"/>
          <w:szCs w:val="20"/>
        </w:rPr>
        <w:t xml:space="preserve">March </w:t>
      </w:r>
      <w:r w:rsidRPr="00A64909">
        <w:rPr>
          <w:rFonts w:ascii="Book Antiqua" w:eastAsia="等线" w:hAnsi="Book Antiqua"/>
          <w:sz w:val="20"/>
          <w:szCs w:val="20"/>
        </w:rPr>
        <w:t>27</w:t>
      </w:r>
      <w:r w:rsidRPr="00A64909">
        <w:rPr>
          <w:rFonts w:ascii="Book Antiqua" w:hAnsi="Book Antiqua"/>
          <w:kern w:val="0"/>
          <w:sz w:val="20"/>
          <w:szCs w:val="20"/>
        </w:rPr>
        <w:t>, 2020</w:t>
      </w:r>
    </w:p>
    <w:bookmarkEnd w:id="13"/>
    <w:p w14:paraId="387DD649" w14:textId="1D51738D" w:rsidR="000B7A93" w:rsidRPr="00A64909" w:rsidRDefault="000B7A93" w:rsidP="00A64909">
      <w:pPr>
        <w:snapToGrid w:val="0"/>
        <w:spacing w:line="360" w:lineRule="auto"/>
        <w:rPr>
          <w:rFonts w:ascii="Book Antiqua" w:hAnsi="Book Antiqua"/>
          <w:bCs/>
          <w:sz w:val="20"/>
          <w:szCs w:val="20"/>
        </w:rPr>
      </w:pPr>
      <w:r w:rsidRPr="00A64909">
        <w:rPr>
          <w:rFonts w:ascii="Book Antiqua" w:hAnsi="Book Antiqua"/>
          <w:b/>
          <w:kern w:val="0"/>
          <w:sz w:val="20"/>
          <w:szCs w:val="20"/>
          <w:lang w:eastAsia="en-US"/>
        </w:rPr>
        <w:t>Accepted:</w:t>
      </w:r>
      <w:r w:rsidR="000E11B5" w:rsidRPr="00A64909">
        <w:rPr>
          <w:rFonts w:ascii="Book Antiqua" w:hAnsi="Book Antiqua"/>
          <w:bCs/>
          <w:sz w:val="20"/>
          <w:szCs w:val="20"/>
        </w:rPr>
        <w:t xml:space="preserve"> April 21, 2020</w:t>
      </w:r>
      <w:r w:rsidRPr="00A64909">
        <w:rPr>
          <w:rFonts w:ascii="Book Antiqua" w:hAnsi="Book Antiqua"/>
          <w:kern w:val="0"/>
          <w:sz w:val="20"/>
          <w:szCs w:val="20"/>
          <w:lang w:eastAsia="en-US"/>
        </w:rPr>
        <w:t xml:space="preserve"> </w:t>
      </w:r>
    </w:p>
    <w:p w14:paraId="4E929000" w14:textId="77777777" w:rsidR="000B7A93" w:rsidRPr="00A64909" w:rsidRDefault="000B7A93" w:rsidP="00A64909">
      <w:pPr>
        <w:widowControl/>
        <w:snapToGrid w:val="0"/>
        <w:spacing w:line="360" w:lineRule="auto"/>
        <w:rPr>
          <w:rFonts w:ascii="Book Antiqua" w:hAnsi="Book Antiqua"/>
          <w:b/>
          <w:kern w:val="0"/>
          <w:sz w:val="20"/>
          <w:szCs w:val="20"/>
        </w:rPr>
      </w:pPr>
      <w:r w:rsidRPr="00A64909">
        <w:rPr>
          <w:rFonts w:ascii="Book Antiqua" w:hAnsi="Book Antiqua"/>
          <w:b/>
          <w:kern w:val="0"/>
          <w:sz w:val="20"/>
          <w:szCs w:val="20"/>
          <w:lang w:eastAsia="en-US"/>
        </w:rPr>
        <w:t xml:space="preserve">Published online: </w:t>
      </w:r>
    </w:p>
    <w:bookmarkEnd w:id="14"/>
    <w:p w14:paraId="018051D7" w14:textId="04A6C367" w:rsidR="00E42087" w:rsidRPr="00A64909" w:rsidRDefault="00E42087" w:rsidP="00A64909">
      <w:pPr>
        <w:widowControl/>
        <w:snapToGrid w:val="0"/>
        <w:spacing w:line="360" w:lineRule="auto"/>
        <w:rPr>
          <w:rFonts w:ascii="Book Antiqua" w:hAnsi="Book Antiqua" w:cs="Book Antiqua"/>
          <w:sz w:val="20"/>
          <w:szCs w:val="20"/>
        </w:rPr>
      </w:pPr>
      <w:r w:rsidRPr="00A64909">
        <w:rPr>
          <w:rFonts w:ascii="Book Antiqua" w:hAnsi="Book Antiqua" w:cs="Book Antiqua"/>
          <w:sz w:val="20"/>
          <w:szCs w:val="20"/>
        </w:rPr>
        <w:br w:type="page"/>
      </w:r>
    </w:p>
    <w:p w14:paraId="0E2F6BE8" w14:textId="77777777" w:rsidR="00E42087" w:rsidRPr="00A64909" w:rsidRDefault="00E42087" w:rsidP="00A64909">
      <w:pPr>
        <w:widowControl/>
        <w:adjustRightInd w:val="0"/>
        <w:snapToGrid w:val="0"/>
        <w:spacing w:line="360" w:lineRule="auto"/>
        <w:rPr>
          <w:rFonts w:ascii="Book Antiqua" w:hAnsi="Book Antiqua" w:cs="Calibri"/>
          <w:b/>
          <w:kern w:val="0"/>
          <w:sz w:val="20"/>
          <w:szCs w:val="20"/>
          <w:lang w:eastAsia="en-US"/>
        </w:rPr>
      </w:pPr>
      <w:bookmarkStart w:id="16" w:name="_Hlk35202271"/>
      <w:bookmarkStart w:id="17" w:name="_Hlk28872520"/>
      <w:r w:rsidRPr="00A64909">
        <w:rPr>
          <w:rFonts w:ascii="Book Antiqua" w:hAnsi="Book Antiqua" w:cs="Calibri"/>
          <w:b/>
          <w:kern w:val="0"/>
          <w:sz w:val="20"/>
          <w:szCs w:val="20"/>
          <w:lang w:eastAsia="en-US"/>
        </w:rPr>
        <w:lastRenderedPageBreak/>
        <w:t>Abstract</w:t>
      </w:r>
    </w:p>
    <w:bookmarkEnd w:id="16"/>
    <w:p w14:paraId="4C4B4DC4" w14:textId="77777777" w:rsidR="00E42087" w:rsidRPr="00A64909" w:rsidRDefault="00E42087" w:rsidP="00A64909">
      <w:pPr>
        <w:widowControl/>
        <w:adjustRightInd w:val="0"/>
        <w:snapToGrid w:val="0"/>
        <w:spacing w:line="360" w:lineRule="auto"/>
        <w:rPr>
          <w:rFonts w:ascii="Book Antiqua" w:hAnsi="Book Antiqua" w:cs="Calibri"/>
          <w:kern w:val="0"/>
          <w:sz w:val="20"/>
          <w:szCs w:val="20"/>
        </w:rPr>
      </w:pPr>
      <w:r w:rsidRPr="00A64909">
        <w:rPr>
          <w:rFonts w:ascii="Book Antiqua" w:hAnsi="Book Antiqua" w:cs="Calibri"/>
          <w:kern w:val="0"/>
          <w:sz w:val="20"/>
          <w:szCs w:val="20"/>
          <w:lang w:eastAsia="en-US"/>
        </w:rPr>
        <w:t>BACKGROUND</w:t>
      </w:r>
    </w:p>
    <w:bookmarkEnd w:id="17"/>
    <w:p w14:paraId="64C19835" w14:textId="77777777" w:rsidR="000871FD" w:rsidRPr="00A64909" w:rsidRDefault="00350163" w:rsidP="00A64909">
      <w:pPr>
        <w:pStyle w:val="Default"/>
        <w:snapToGrid w:val="0"/>
        <w:spacing w:line="360" w:lineRule="auto"/>
        <w:jc w:val="both"/>
        <w:rPr>
          <w:color w:val="auto"/>
          <w:sz w:val="20"/>
          <w:szCs w:val="20"/>
        </w:rPr>
      </w:pPr>
      <w:r w:rsidRPr="00A64909">
        <w:rPr>
          <w:color w:val="auto"/>
          <w:sz w:val="20"/>
          <w:szCs w:val="20"/>
        </w:rPr>
        <w:t>Neoadjuvant chemotherapy is currently recommended as preoperative treatment for locally advanced rectal cancer (LARC); however, evaluation of treatment response to neoadjuvant chemotherapy is still challenging.</w:t>
      </w:r>
    </w:p>
    <w:p w14:paraId="71F9069D" w14:textId="77777777" w:rsidR="000871FD" w:rsidRPr="00A64909" w:rsidRDefault="000871FD" w:rsidP="00A64909">
      <w:pPr>
        <w:pStyle w:val="Default"/>
        <w:snapToGrid w:val="0"/>
        <w:spacing w:line="360" w:lineRule="auto"/>
        <w:jc w:val="both"/>
        <w:rPr>
          <w:color w:val="auto"/>
          <w:sz w:val="20"/>
          <w:szCs w:val="20"/>
        </w:rPr>
      </w:pPr>
    </w:p>
    <w:p w14:paraId="17CA4AFD" w14:textId="77777777" w:rsidR="00E42087" w:rsidRPr="00A64909" w:rsidRDefault="00E42087" w:rsidP="00A64909">
      <w:pPr>
        <w:widowControl/>
        <w:adjustRightInd w:val="0"/>
        <w:snapToGrid w:val="0"/>
        <w:spacing w:line="360" w:lineRule="auto"/>
        <w:rPr>
          <w:rFonts w:ascii="Book Antiqua" w:hAnsi="Book Antiqua"/>
          <w:kern w:val="0"/>
          <w:sz w:val="20"/>
          <w:szCs w:val="20"/>
          <w:lang w:eastAsia="en-US"/>
        </w:rPr>
      </w:pPr>
      <w:bookmarkStart w:id="18" w:name="_Hlk29286169"/>
      <w:r w:rsidRPr="00A64909">
        <w:rPr>
          <w:rFonts w:ascii="Book Antiqua" w:hAnsi="Book Antiqua"/>
          <w:kern w:val="0"/>
          <w:sz w:val="20"/>
          <w:szCs w:val="20"/>
          <w:lang w:eastAsia="en-US"/>
        </w:rPr>
        <w:t>AIM</w:t>
      </w:r>
    </w:p>
    <w:bookmarkEnd w:id="18"/>
    <w:p w14:paraId="2F7623A8" w14:textId="77777777"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To create a multi-modal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 to assess therapeutic response after neoadjuvant chemotherapy for LARC.</w:t>
      </w:r>
    </w:p>
    <w:p w14:paraId="6242A48B" w14:textId="77777777" w:rsidR="000871FD" w:rsidRPr="00A64909" w:rsidRDefault="000871FD" w:rsidP="00A64909">
      <w:pPr>
        <w:snapToGrid w:val="0"/>
        <w:spacing w:line="360" w:lineRule="auto"/>
        <w:rPr>
          <w:rFonts w:ascii="Book Antiqua" w:hAnsi="Book Antiqua" w:cs="Book Antiqua"/>
          <w:sz w:val="20"/>
          <w:szCs w:val="20"/>
        </w:rPr>
      </w:pPr>
    </w:p>
    <w:p w14:paraId="6C674EC7" w14:textId="77777777" w:rsidR="00E42087" w:rsidRPr="00A64909" w:rsidRDefault="00E42087" w:rsidP="00A64909">
      <w:pPr>
        <w:widowControl/>
        <w:adjustRightInd w:val="0"/>
        <w:snapToGrid w:val="0"/>
        <w:spacing w:line="360" w:lineRule="auto"/>
        <w:rPr>
          <w:rFonts w:ascii="Book Antiqua" w:hAnsi="Book Antiqua"/>
          <w:kern w:val="0"/>
          <w:sz w:val="20"/>
          <w:szCs w:val="20"/>
          <w:lang w:eastAsia="en-US"/>
        </w:rPr>
      </w:pPr>
      <w:bookmarkStart w:id="19" w:name="_Hlk33637087"/>
      <w:bookmarkStart w:id="20" w:name="_Hlk29286181"/>
      <w:r w:rsidRPr="00A64909">
        <w:rPr>
          <w:rFonts w:ascii="Book Antiqua" w:hAnsi="Book Antiqua"/>
          <w:kern w:val="0"/>
          <w:sz w:val="20"/>
          <w:szCs w:val="20"/>
          <w:lang w:eastAsia="en-US"/>
        </w:rPr>
        <w:t>METHODS</w:t>
      </w:r>
    </w:p>
    <w:bookmarkEnd w:id="19"/>
    <w:bookmarkEnd w:id="20"/>
    <w:p w14:paraId="2DD274EC" w14:textId="7EAA2341"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This retrospective study consecutively included 118 patients with LARC who underwent both </w:t>
      </w:r>
      <w:bookmarkStart w:id="21" w:name="OLE_LINK100"/>
      <w:bookmarkStart w:id="22" w:name="OLE_LINK101"/>
      <w:r w:rsidRPr="00A64909">
        <w:rPr>
          <w:rFonts w:ascii="Book Antiqua" w:hAnsi="Book Antiqua" w:cs="Book Antiqua"/>
          <w:sz w:val="20"/>
          <w:szCs w:val="20"/>
        </w:rPr>
        <w:t>computed tomography (CT) and magnetic resonance imaging (MRI)</w:t>
      </w:r>
      <w:bookmarkEnd w:id="21"/>
      <w:bookmarkEnd w:id="22"/>
      <w:r w:rsidRPr="00A64909">
        <w:rPr>
          <w:rFonts w:ascii="Book Antiqua" w:hAnsi="Book Antiqua" w:cs="Book Antiqua"/>
          <w:sz w:val="20"/>
          <w:szCs w:val="20"/>
        </w:rPr>
        <w:t xml:space="preserve"> before neoadjuvant chemotherapy between October 2016 and June 2019. Histopathologic</w:t>
      </w:r>
      <w:r w:rsidR="009C5C42" w:rsidRPr="00A64909">
        <w:rPr>
          <w:rFonts w:ascii="Book Antiqua" w:hAnsi="Book Antiqua" w:cs="Book Antiqua"/>
          <w:sz w:val="20"/>
          <w:szCs w:val="20"/>
        </w:rPr>
        <w:t>al</w:t>
      </w:r>
      <w:r w:rsidRPr="00A64909">
        <w:rPr>
          <w:rFonts w:ascii="Book Antiqua" w:hAnsi="Book Antiqua" w:cs="Book Antiqua"/>
          <w:sz w:val="20"/>
          <w:szCs w:val="20"/>
        </w:rPr>
        <w:t xml:space="preserve"> findings were used as the reference standard for pathologic</w:t>
      </w:r>
      <w:r w:rsidR="009C5C42" w:rsidRPr="00A64909">
        <w:rPr>
          <w:rFonts w:ascii="Book Antiqua" w:hAnsi="Book Antiqua" w:cs="Book Antiqua"/>
          <w:sz w:val="20"/>
          <w:szCs w:val="20"/>
        </w:rPr>
        <w:t>al</w:t>
      </w:r>
      <w:r w:rsidRPr="00A64909">
        <w:rPr>
          <w:rFonts w:ascii="Book Antiqua" w:hAnsi="Book Antiqua" w:cs="Book Antiqua"/>
          <w:sz w:val="20"/>
          <w:szCs w:val="20"/>
        </w:rPr>
        <w:t xml:space="preserve"> response. Patients were randomly divided into a training set (</w:t>
      </w:r>
      <w:r w:rsidRPr="00A64909">
        <w:rPr>
          <w:rFonts w:ascii="Book Antiqua" w:hAnsi="Book Antiqua" w:cs="Book Antiqua"/>
          <w:i/>
          <w:sz w:val="20"/>
          <w:szCs w:val="20"/>
        </w:rPr>
        <w:t xml:space="preserve">n </w:t>
      </w:r>
      <w:r w:rsidRPr="00A64909">
        <w:rPr>
          <w:rFonts w:ascii="Book Antiqua" w:hAnsi="Book Antiqua" w:cs="Book Antiqua"/>
          <w:sz w:val="20"/>
          <w:szCs w:val="20"/>
        </w:rPr>
        <w:t>= 70) and a validation set (</w:t>
      </w:r>
      <w:r w:rsidRPr="00A64909">
        <w:rPr>
          <w:rFonts w:ascii="Book Antiqua" w:hAnsi="Book Antiqua" w:cs="Book Antiqua"/>
          <w:i/>
          <w:sz w:val="20"/>
          <w:szCs w:val="20"/>
        </w:rPr>
        <w:t>n</w:t>
      </w:r>
      <w:r w:rsidRPr="00A64909">
        <w:rPr>
          <w:rFonts w:ascii="Book Antiqua" w:hAnsi="Book Antiqua" w:cs="Book Antiqua"/>
          <w:sz w:val="20"/>
          <w:szCs w:val="20"/>
        </w:rPr>
        <w:t xml:space="preserve"> = 48). The performance of different models based on CT and MRI</w:t>
      </w:r>
      <w:r w:rsidR="009C5C42" w:rsidRPr="00A64909">
        <w:rPr>
          <w:rFonts w:ascii="Book Antiqua" w:hAnsi="Book Antiqua" w:cs="Book Antiqua"/>
          <w:sz w:val="20"/>
          <w:szCs w:val="20"/>
        </w:rPr>
        <w:t>,</w:t>
      </w:r>
      <w:r w:rsidRPr="00A64909">
        <w:rPr>
          <w:rFonts w:ascii="Book Antiqua" w:hAnsi="Book Antiqua" w:cs="Book Antiqua"/>
          <w:sz w:val="20"/>
          <w:szCs w:val="20"/>
        </w:rPr>
        <w:t xml:space="preserve"> including apparent diffusion coefficient (ADC), dynamic contrast enhanced T1 images (DCE-T1), high</w:t>
      </w:r>
      <w:r w:rsidR="00587A5C" w:rsidRPr="00A64909">
        <w:rPr>
          <w:rFonts w:ascii="Book Antiqua" w:hAnsi="Book Antiqua" w:cs="Book Antiqua"/>
          <w:sz w:val="20"/>
          <w:szCs w:val="20"/>
        </w:rPr>
        <w:t xml:space="preserve"> </w:t>
      </w:r>
      <w:r w:rsidRPr="00A64909">
        <w:rPr>
          <w:rFonts w:ascii="Book Antiqua" w:hAnsi="Book Antiqua" w:cs="Book Antiqua"/>
          <w:sz w:val="20"/>
          <w:szCs w:val="20"/>
        </w:rPr>
        <w:t>resolution T2-weighted imaging (HR-T2WI), and imaging features</w:t>
      </w:r>
      <w:r w:rsidR="009C5C42" w:rsidRPr="00A64909">
        <w:rPr>
          <w:rFonts w:ascii="Book Antiqua" w:hAnsi="Book Antiqua" w:cs="Book Antiqua"/>
          <w:sz w:val="20"/>
          <w:szCs w:val="20"/>
        </w:rPr>
        <w:t>,</w:t>
      </w:r>
      <w:r w:rsidRPr="00A64909">
        <w:rPr>
          <w:rFonts w:ascii="Book Antiqua" w:hAnsi="Book Antiqua" w:cs="Book Antiqua"/>
          <w:sz w:val="20"/>
          <w:szCs w:val="20"/>
        </w:rPr>
        <w:t xml:space="preserve"> was assessed by using the receiver operating characteristic curve analysis</w:t>
      </w:r>
      <w:r w:rsidR="009C5C42" w:rsidRPr="00A64909">
        <w:rPr>
          <w:rFonts w:ascii="Book Antiqua" w:hAnsi="Book Antiqua" w:cs="Book Antiqua"/>
          <w:sz w:val="20"/>
          <w:szCs w:val="20"/>
        </w:rPr>
        <w:t>. This was</w:t>
      </w:r>
      <w:r w:rsidRPr="00A64909">
        <w:rPr>
          <w:rFonts w:ascii="Book Antiqua" w:hAnsi="Book Antiqua" w:cs="Book Antiqua"/>
          <w:sz w:val="20"/>
          <w:szCs w:val="20"/>
        </w:rPr>
        <w:t xml:space="preserve"> demonstrated as area under the curve (AUC) and accuracy (ACC). Calibration plots with Hosmer-</w:t>
      </w:r>
      <w:proofErr w:type="spellStart"/>
      <w:r w:rsidRPr="00A64909">
        <w:rPr>
          <w:rFonts w:ascii="Book Antiqua" w:hAnsi="Book Antiqua" w:cs="Book Antiqua"/>
          <w:sz w:val="20"/>
          <w:szCs w:val="20"/>
        </w:rPr>
        <w:t>Lemeshow</w:t>
      </w:r>
      <w:proofErr w:type="spellEnd"/>
      <w:r w:rsidRPr="00A64909">
        <w:rPr>
          <w:rFonts w:ascii="Book Antiqua" w:hAnsi="Book Antiqua" w:cs="Book Antiqua"/>
          <w:sz w:val="20"/>
          <w:szCs w:val="20"/>
        </w:rPr>
        <w:t xml:space="preserve"> test</w:t>
      </w:r>
      <w:r w:rsidR="009C5C42" w:rsidRPr="00A64909">
        <w:rPr>
          <w:rFonts w:ascii="Book Antiqua" w:hAnsi="Book Antiqua" w:cs="Book Antiqua"/>
          <w:sz w:val="20"/>
          <w:szCs w:val="20"/>
        </w:rPr>
        <w:t>s</w:t>
      </w:r>
      <w:r w:rsidRPr="00A64909">
        <w:rPr>
          <w:rFonts w:ascii="Book Antiqua" w:hAnsi="Book Antiqua" w:cs="Book Antiqua"/>
          <w:sz w:val="20"/>
          <w:szCs w:val="20"/>
        </w:rPr>
        <w:t xml:space="preserve"> were used to investigate the agreement and performance characteristics of the nomogram.</w:t>
      </w:r>
    </w:p>
    <w:p w14:paraId="7DDC446B" w14:textId="77777777" w:rsidR="000871FD" w:rsidRPr="00A64909" w:rsidRDefault="000871FD" w:rsidP="00A64909">
      <w:pPr>
        <w:snapToGrid w:val="0"/>
        <w:spacing w:line="360" w:lineRule="auto"/>
        <w:rPr>
          <w:rFonts w:ascii="Book Antiqua" w:hAnsi="Book Antiqua" w:cs="Book Antiqua"/>
          <w:sz w:val="20"/>
          <w:szCs w:val="20"/>
        </w:rPr>
      </w:pPr>
    </w:p>
    <w:p w14:paraId="24D690E4" w14:textId="77777777" w:rsidR="00E42087" w:rsidRPr="00A64909" w:rsidRDefault="00E42087" w:rsidP="00A64909">
      <w:pPr>
        <w:widowControl/>
        <w:adjustRightInd w:val="0"/>
        <w:snapToGrid w:val="0"/>
        <w:spacing w:line="360" w:lineRule="auto"/>
        <w:rPr>
          <w:rFonts w:ascii="Book Antiqua" w:hAnsi="Book Antiqua"/>
          <w:kern w:val="0"/>
          <w:sz w:val="20"/>
          <w:szCs w:val="20"/>
          <w:lang w:eastAsia="en-US"/>
        </w:rPr>
      </w:pPr>
      <w:bookmarkStart w:id="23" w:name="_Hlk33637095"/>
      <w:bookmarkStart w:id="24" w:name="_Hlk29286194"/>
      <w:r w:rsidRPr="00A64909">
        <w:rPr>
          <w:rFonts w:ascii="Book Antiqua" w:hAnsi="Book Antiqua"/>
          <w:kern w:val="0"/>
          <w:sz w:val="20"/>
          <w:szCs w:val="20"/>
          <w:lang w:eastAsia="en-US"/>
        </w:rPr>
        <w:t>RESULTS</w:t>
      </w:r>
    </w:p>
    <w:bookmarkEnd w:id="23"/>
    <w:bookmarkEnd w:id="24"/>
    <w:p w14:paraId="6E232A26" w14:textId="3A9D0FFB" w:rsidR="000871FD" w:rsidRPr="00A64909" w:rsidRDefault="00350163" w:rsidP="00A64909">
      <w:pPr>
        <w:pStyle w:val="Default"/>
        <w:snapToGrid w:val="0"/>
        <w:spacing w:line="360" w:lineRule="auto"/>
        <w:jc w:val="both"/>
        <w:rPr>
          <w:color w:val="auto"/>
          <w:sz w:val="20"/>
          <w:szCs w:val="20"/>
        </w:rPr>
      </w:pPr>
      <w:r w:rsidRPr="00A64909">
        <w:rPr>
          <w:rFonts w:eastAsia="宋体"/>
          <w:color w:val="auto"/>
          <w:kern w:val="2"/>
          <w:sz w:val="20"/>
          <w:szCs w:val="20"/>
        </w:rPr>
        <w:t xml:space="preserve">Eighty </w:t>
      </w:r>
      <w:r w:rsidR="009C5C42" w:rsidRPr="00A64909">
        <w:rPr>
          <w:rFonts w:eastAsia="宋体"/>
          <w:color w:val="auto"/>
          <w:kern w:val="2"/>
          <w:sz w:val="20"/>
          <w:szCs w:val="20"/>
        </w:rPr>
        <w:t xml:space="preserve">out </w:t>
      </w:r>
      <w:r w:rsidRPr="00A64909">
        <w:rPr>
          <w:rFonts w:eastAsia="宋体"/>
          <w:color w:val="auto"/>
          <w:kern w:val="2"/>
          <w:sz w:val="20"/>
          <w:szCs w:val="20"/>
        </w:rPr>
        <w:t xml:space="preserve">of 118 patients (68%) achieved a </w:t>
      </w:r>
      <w:r w:rsidR="00587A5C" w:rsidRPr="00A64909">
        <w:rPr>
          <w:color w:val="auto"/>
          <w:sz w:val="20"/>
          <w:szCs w:val="20"/>
        </w:rPr>
        <w:t>pathologic</w:t>
      </w:r>
      <w:r w:rsidR="006A48A5" w:rsidRPr="00A64909">
        <w:rPr>
          <w:color w:val="auto"/>
          <w:sz w:val="20"/>
          <w:szCs w:val="20"/>
        </w:rPr>
        <w:t>al</w:t>
      </w:r>
      <w:r w:rsidR="00587A5C" w:rsidRPr="00A64909">
        <w:rPr>
          <w:color w:val="auto"/>
          <w:sz w:val="20"/>
          <w:szCs w:val="20"/>
        </w:rPr>
        <w:t xml:space="preserve"> response</w:t>
      </w:r>
      <w:r w:rsidRPr="00A64909">
        <w:rPr>
          <w:rFonts w:eastAsia="宋体"/>
          <w:color w:val="auto"/>
          <w:kern w:val="2"/>
          <w:sz w:val="20"/>
          <w:szCs w:val="20"/>
        </w:rPr>
        <w:t xml:space="preserve">. For an individual </w:t>
      </w:r>
      <w:proofErr w:type="spellStart"/>
      <w:r w:rsidRPr="00A64909">
        <w:rPr>
          <w:rFonts w:eastAsia="宋体"/>
          <w:color w:val="auto"/>
          <w:kern w:val="2"/>
          <w:sz w:val="20"/>
          <w:szCs w:val="20"/>
        </w:rPr>
        <w:t>radiomics</w:t>
      </w:r>
      <w:proofErr w:type="spellEnd"/>
      <w:r w:rsidRPr="00A64909">
        <w:rPr>
          <w:rFonts w:eastAsia="宋体"/>
          <w:color w:val="auto"/>
          <w:kern w:val="2"/>
          <w:sz w:val="20"/>
          <w:szCs w:val="20"/>
        </w:rPr>
        <w:t xml:space="preserve"> model, </w:t>
      </w:r>
      <w:r w:rsidRPr="00A64909">
        <w:rPr>
          <w:color w:val="auto"/>
          <w:sz w:val="20"/>
          <w:szCs w:val="20"/>
        </w:rPr>
        <w:t>HR-T2WI</w:t>
      </w:r>
      <w:r w:rsidRPr="00A64909">
        <w:rPr>
          <w:rFonts w:eastAsia="宋体"/>
          <w:color w:val="auto"/>
          <w:kern w:val="2"/>
          <w:sz w:val="20"/>
          <w:szCs w:val="20"/>
        </w:rPr>
        <w:t xml:space="preserve"> performed better (AUC</w:t>
      </w:r>
      <w:r w:rsidR="00390158" w:rsidRPr="00A64909">
        <w:rPr>
          <w:rFonts w:eastAsia="宋体"/>
          <w:color w:val="auto"/>
          <w:kern w:val="2"/>
          <w:sz w:val="20"/>
          <w:szCs w:val="20"/>
        </w:rPr>
        <w:t xml:space="preserve"> =</w:t>
      </w:r>
      <w:r w:rsidRPr="00A64909">
        <w:rPr>
          <w:rFonts w:eastAsia="宋体"/>
          <w:color w:val="auto"/>
          <w:kern w:val="2"/>
          <w:sz w:val="20"/>
          <w:szCs w:val="20"/>
        </w:rPr>
        <w:t xml:space="preserve"> 0.859, ACC</w:t>
      </w:r>
      <w:r w:rsidR="00390158" w:rsidRPr="00A64909">
        <w:rPr>
          <w:rFonts w:eastAsia="宋体"/>
          <w:color w:val="auto"/>
          <w:kern w:val="2"/>
          <w:sz w:val="20"/>
          <w:szCs w:val="20"/>
        </w:rPr>
        <w:t xml:space="preserve"> = </w:t>
      </w:r>
      <w:r w:rsidRPr="00A64909">
        <w:rPr>
          <w:rFonts w:eastAsia="宋体"/>
          <w:color w:val="auto"/>
          <w:kern w:val="2"/>
          <w:sz w:val="20"/>
          <w:szCs w:val="20"/>
        </w:rPr>
        <w:t>0.896) than CT (AUC</w:t>
      </w:r>
      <w:r w:rsidR="00390158" w:rsidRPr="00A64909">
        <w:rPr>
          <w:rFonts w:eastAsia="宋体"/>
          <w:color w:val="auto"/>
          <w:kern w:val="2"/>
          <w:sz w:val="20"/>
          <w:szCs w:val="20"/>
        </w:rPr>
        <w:t xml:space="preserve"> = </w:t>
      </w:r>
      <w:r w:rsidRPr="00A64909">
        <w:rPr>
          <w:rFonts w:eastAsia="宋体"/>
          <w:color w:val="auto"/>
          <w:kern w:val="2"/>
          <w:sz w:val="20"/>
          <w:szCs w:val="20"/>
        </w:rPr>
        <w:t>0.766, ACC</w:t>
      </w:r>
      <w:r w:rsidR="00390158" w:rsidRPr="00A64909">
        <w:rPr>
          <w:rFonts w:eastAsia="宋体"/>
          <w:color w:val="auto"/>
          <w:kern w:val="2"/>
          <w:sz w:val="20"/>
          <w:szCs w:val="20"/>
        </w:rPr>
        <w:t xml:space="preserve"> = </w:t>
      </w:r>
      <w:r w:rsidRPr="00A64909">
        <w:rPr>
          <w:rFonts w:eastAsia="宋体"/>
          <w:color w:val="auto"/>
          <w:kern w:val="2"/>
          <w:sz w:val="20"/>
          <w:szCs w:val="20"/>
        </w:rPr>
        <w:t>0.792), DCE-T1 (AUC</w:t>
      </w:r>
      <w:r w:rsidR="00390158" w:rsidRPr="00A64909">
        <w:rPr>
          <w:rFonts w:eastAsia="宋体"/>
          <w:color w:val="auto"/>
          <w:kern w:val="2"/>
          <w:sz w:val="20"/>
          <w:szCs w:val="20"/>
        </w:rPr>
        <w:t xml:space="preserve"> = </w:t>
      </w:r>
      <w:r w:rsidRPr="00A64909">
        <w:rPr>
          <w:rFonts w:eastAsia="宋体"/>
          <w:color w:val="auto"/>
          <w:kern w:val="2"/>
          <w:sz w:val="20"/>
          <w:szCs w:val="20"/>
        </w:rPr>
        <w:t>0.812, ACC</w:t>
      </w:r>
      <w:r w:rsidR="00390158" w:rsidRPr="00A64909">
        <w:rPr>
          <w:rFonts w:eastAsia="宋体"/>
          <w:color w:val="auto"/>
          <w:kern w:val="2"/>
          <w:sz w:val="20"/>
          <w:szCs w:val="20"/>
        </w:rPr>
        <w:t xml:space="preserve"> = </w:t>
      </w:r>
      <w:r w:rsidRPr="00A64909">
        <w:rPr>
          <w:rFonts w:eastAsia="宋体"/>
          <w:color w:val="auto"/>
          <w:kern w:val="2"/>
          <w:sz w:val="20"/>
          <w:szCs w:val="20"/>
        </w:rPr>
        <w:t>0.854)</w:t>
      </w:r>
      <w:r w:rsidR="00513E85" w:rsidRPr="00A64909">
        <w:rPr>
          <w:rFonts w:eastAsia="宋体"/>
          <w:color w:val="auto"/>
          <w:kern w:val="2"/>
          <w:sz w:val="20"/>
          <w:szCs w:val="20"/>
        </w:rPr>
        <w:t>,</w:t>
      </w:r>
      <w:r w:rsidRPr="00A64909">
        <w:rPr>
          <w:rFonts w:eastAsia="宋体"/>
          <w:color w:val="auto"/>
          <w:kern w:val="2"/>
          <w:sz w:val="20"/>
          <w:szCs w:val="20"/>
        </w:rPr>
        <w:t xml:space="preserve"> and ADC (AUC</w:t>
      </w:r>
      <w:r w:rsidR="00390158" w:rsidRPr="00A64909">
        <w:rPr>
          <w:rFonts w:eastAsia="宋体"/>
          <w:color w:val="auto"/>
          <w:kern w:val="2"/>
          <w:sz w:val="20"/>
          <w:szCs w:val="20"/>
        </w:rPr>
        <w:t xml:space="preserve"> = </w:t>
      </w:r>
      <w:r w:rsidRPr="00A64909">
        <w:rPr>
          <w:rFonts w:eastAsia="宋体"/>
          <w:color w:val="auto"/>
          <w:kern w:val="2"/>
          <w:sz w:val="20"/>
          <w:szCs w:val="20"/>
        </w:rPr>
        <w:t>0.828, ACC</w:t>
      </w:r>
      <w:r w:rsidR="00390158" w:rsidRPr="00A64909">
        <w:rPr>
          <w:rFonts w:eastAsia="宋体"/>
          <w:color w:val="auto"/>
          <w:kern w:val="2"/>
          <w:sz w:val="20"/>
          <w:szCs w:val="20"/>
        </w:rPr>
        <w:t xml:space="preserve"> = </w:t>
      </w:r>
      <w:r w:rsidRPr="00A64909">
        <w:rPr>
          <w:rFonts w:eastAsia="宋体"/>
          <w:color w:val="auto"/>
          <w:kern w:val="2"/>
          <w:sz w:val="20"/>
          <w:szCs w:val="20"/>
        </w:rPr>
        <w:t xml:space="preserve">0.833) in the validation set. </w:t>
      </w:r>
      <w:r w:rsidRPr="00A64909">
        <w:rPr>
          <w:color w:val="auto"/>
          <w:sz w:val="20"/>
          <w:szCs w:val="20"/>
        </w:rPr>
        <w:t>The imaging performance for extramural venous invasion detection was relatively low in both the training (AUC</w:t>
      </w:r>
      <w:r w:rsidR="00390158" w:rsidRPr="00A64909">
        <w:rPr>
          <w:rFonts w:eastAsia="宋体"/>
          <w:color w:val="auto"/>
          <w:kern w:val="2"/>
          <w:sz w:val="20"/>
          <w:szCs w:val="20"/>
        </w:rPr>
        <w:t xml:space="preserve"> = </w:t>
      </w:r>
      <w:r w:rsidRPr="00A64909">
        <w:rPr>
          <w:color w:val="auto"/>
          <w:sz w:val="20"/>
          <w:szCs w:val="20"/>
        </w:rPr>
        <w:t>0.73, ACC</w:t>
      </w:r>
      <w:r w:rsidR="00390158" w:rsidRPr="00A64909">
        <w:rPr>
          <w:rFonts w:eastAsia="宋体"/>
          <w:color w:val="auto"/>
          <w:kern w:val="2"/>
          <w:sz w:val="20"/>
          <w:szCs w:val="20"/>
        </w:rPr>
        <w:t xml:space="preserve"> = </w:t>
      </w:r>
      <w:r w:rsidRPr="00A64909">
        <w:rPr>
          <w:color w:val="auto"/>
          <w:sz w:val="20"/>
          <w:szCs w:val="20"/>
        </w:rPr>
        <w:t>0.714) and validation (AUC</w:t>
      </w:r>
      <w:r w:rsidR="00390158" w:rsidRPr="00A64909">
        <w:rPr>
          <w:rFonts w:eastAsia="宋体"/>
          <w:color w:val="auto"/>
          <w:kern w:val="2"/>
          <w:sz w:val="20"/>
          <w:szCs w:val="20"/>
        </w:rPr>
        <w:t xml:space="preserve"> = </w:t>
      </w:r>
      <w:r w:rsidRPr="00A64909">
        <w:rPr>
          <w:color w:val="auto"/>
          <w:sz w:val="20"/>
          <w:szCs w:val="20"/>
        </w:rPr>
        <w:t>0.812, ACC</w:t>
      </w:r>
      <w:r w:rsidR="00390158" w:rsidRPr="00A64909">
        <w:rPr>
          <w:rFonts w:eastAsia="宋体"/>
          <w:color w:val="auto"/>
          <w:kern w:val="2"/>
          <w:sz w:val="20"/>
          <w:szCs w:val="20"/>
        </w:rPr>
        <w:t xml:space="preserve"> = </w:t>
      </w:r>
      <w:r w:rsidRPr="00A64909">
        <w:rPr>
          <w:color w:val="auto"/>
          <w:sz w:val="20"/>
          <w:szCs w:val="20"/>
        </w:rPr>
        <w:t xml:space="preserve">0.792) sets. The combined </w:t>
      </w:r>
      <w:proofErr w:type="spellStart"/>
      <w:r w:rsidRPr="00A64909">
        <w:rPr>
          <w:color w:val="auto"/>
          <w:sz w:val="20"/>
          <w:szCs w:val="20"/>
        </w:rPr>
        <w:t>radiomics</w:t>
      </w:r>
      <w:proofErr w:type="spellEnd"/>
      <w:r w:rsidRPr="00A64909">
        <w:rPr>
          <w:color w:val="auto"/>
          <w:sz w:val="20"/>
          <w:szCs w:val="20"/>
        </w:rPr>
        <w:t xml:space="preserve"> model reached an AUC of 0.925 and ACC of 0.886 in the training set, and an AUC of 0.93 and ACC of 0.875 in the validation set. For the clinical </w:t>
      </w:r>
      <w:proofErr w:type="spellStart"/>
      <w:r w:rsidRPr="00A64909">
        <w:rPr>
          <w:color w:val="auto"/>
          <w:sz w:val="20"/>
          <w:szCs w:val="20"/>
        </w:rPr>
        <w:t>radiomics</w:t>
      </w:r>
      <w:proofErr w:type="spellEnd"/>
      <w:r w:rsidRPr="00A64909">
        <w:rPr>
          <w:color w:val="auto"/>
          <w:sz w:val="20"/>
          <w:szCs w:val="20"/>
        </w:rPr>
        <w:t xml:space="preserve"> nomogram, good agreement was found between the nomogram prediction and actual observation.</w:t>
      </w:r>
    </w:p>
    <w:p w14:paraId="5614EEB0" w14:textId="77777777" w:rsidR="000871FD" w:rsidRPr="00A64909" w:rsidRDefault="000871FD" w:rsidP="00A64909">
      <w:pPr>
        <w:pStyle w:val="Default"/>
        <w:snapToGrid w:val="0"/>
        <w:spacing w:line="360" w:lineRule="auto"/>
        <w:jc w:val="both"/>
        <w:rPr>
          <w:rFonts w:eastAsia="宋体"/>
          <w:color w:val="auto"/>
          <w:kern w:val="2"/>
          <w:sz w:val="20"/>
          <w:szCs w:val="20"/>
        </w:rPr>
      </w:pPr>
    </w:p>
    <w:p w14:paraId="62F2E395" w14:textId="77777777" w:rsidR="00E42087" w:rsidRPr="00A64909" w:rsidRDefault="00E42087" w:rsidP="00A64909">
      <w:pPr>
        <w:widowControl/>
        <w:adjustRightInd w:val="0"/>
        <w:snapToGrid w:val="0"/>
        <w:spacing w:line="360" w:lineRule="auto"/>
        <w:rPr>
          <w:rFonts w:ascii="Book Antiqua" w:hAnsi="Book Antiqua"/>
          <w:kern w:val="0"/>
          <w:sz w:val="20"/>
          <w:szCs w:val="20"/>
          <w:lang w:eastAsia="en-US"/>
        </w:rPr>
      </w:pPr>
      <w:bookmarkStart w:id="25" w:name="_Hlk33637103"/>
      <w:bookmarkStart w:id="26" w:name="_Hlk29286201"/>
      <w:r w:rsidRPr="00A64909">
        <w:rPr>
          <w:rFonts w:ascii="Book Antiqua" w:hAnsi="Book Antiqua"/>
          <w:kern w:val="0"/>
          <w:sz w:val="20"/>
          <w:szCs w:val="20"/>
          <w:lang w:eastAsia="en-US"/>
        </w:rPr>
        <w:t>CONCLUSION</w:t>
      </w:r>
    </w:p>
    <w:bookmarkEnd w:id="25"/>
    <w:bookmarkEnd w:id="26"/>
    <w:p w14:paraId="66643E34" w14:textId="25A05987" w:rsidR="000871FD" w:rsidRPr="00A64909" w:rsidRDefault="00350163" w:rsidP="00A64909">
      <w:pPr>
        <w:snapToGrid w:val="0"/>
        <w:spacing w:line="360" w:lineRule="auto"/>
        <w:rPr>
          <w:rFonts w:ascii="Book Antiqua" w:eastAsiaTheme="minorEastAsia" w:hAnsi="Book Antiqua" w:cs="Book Antiqua"/>
          <w:kern w:val="0"/>
          <w:sz w:val="20"/>
          <w:szCs w:val="20"/>
        </w:rPr>
      </w:pPr>
      <w:r w:rsidRPr="00A64909">
        <w:rPr>
          <w:rFonts w:ascii="Book Antiqua" w:eastAsiaTheme="minorEastAsia" w:hAnsi="Book Antiqua" w:cs="Book Antiqua"/>
          <w:kern w:val="0"/>
          <w:sz w:val="20"/>
          <w:szCs w:val="20"/>
        </w:rPr>
        <w:t xml:space="preserve">A multi-modal nomogram using traditional imaging features and </w:t>
      </w:r>
      <w:proofErr w:type="spellStart"/>
      <w:r w:rsidRPr="00A64909">
        <w:rPr>
          <w:rFonts w:ascii="Book Antiqua" w:eastAsiaTheme="minorEastAsia" w:hAnsi="Book Antiqua" w:cs="Book Antiqua"/>
          <w:kern w:val="0"/>
          <w:sz w:val="20"/>
          <w:szCs w:val="20"/>
        </w:rPr>
        <w:t>radiomics</w:t>
      </w:r>
      <w:proofErr w:type="spellEnd"/>
      <w:r w:rsidRPr="00A64909">
        <w:rPr>
          <w:rFonts w:ascii="Book Antiqua" w:eastAsiaTheme="minorEastAsia" w:hAnsi="Book Antiqua" w:cs="Book Antiqua"/>
          <w:kern w:val="0"/>
          <w:sz w:val="20"/>
          <w:szCs w:val="20"/>
        </w:rPr>
        <w:t xml:space="preserve"> of preoperative CT and MRI adds accuracy to the prediction of treatment outcome, and thus contributes to </w:t>
      </w:r>
      <w:r w:rsidR="00842EA9" w:rsidRPr="00A64909">
        <w:rPr>
          <w:rFonts w:ascii="Book Antiqua" w:eastAsiaTheme="minorEastAsia" w:hAnsi="Book Antiqua" w:cs="Book Antiqua"/>
          <w:kern w:val="0"/>
          <w:sz w:val="20"/>
          <w:szCs w:val="20"/>
        </w:rPr>
        <w:t xml:space="preserve">the </w:t>
      </w:r>
      <w:r w:rsidRPr="00A64909">
        <w:rPr>
          <w:rFonts w:ascii="Book Antiqua" w:eastAsiaTheme="minorEastAsia" w:hAnsi="Book Antiqua" w:cs="Book Antiqua"/>
          <w:kern w:val="0"/>
          <w:sz w:val="20"/>
          <w:szCs w:val="20"/>
        </w:rPr>
        <w:t>personalized selection</w:t>
      </w:r>
      <w:r w:rsidRPr="00A64909">
        <w:rPr>
          <w:rFonts w:ascii="Book Antiqua" w:hAnsi="Book Antiqua" w:cs="Book Antiqua"/>
          <w:sz w:val="20"/>
          <w:szCs w:val="20"/>
        </w:rPr>
        <w:t xml:space="preserve"> of neoadjuvant chemotherapy</w:t>
      </w:r>
      <w:r w:rsidRPr="00A64909">
        <w:rPr>
          <w:rFonts w:ascii="Book Antiqua" w:eastAsiaTheme="minorEastAsia" w:hAnsi="Book Antiqua" w:cs="Book Antiqua"/>
          <w:kern w:val="0"/>
          <w:sz w:val="20"/>
          <w:szCs w:val="20"/>
        </w:rPr>
        <w:t xml:space="preserve"> for LARC.</w:t>
      </w:r>
    </w:p>
    <w:p w14:paraId="2EB35165" w14:textId="77777777" w:rsidR="000871FD" w:rsidRPr="00A64909" w:rsidRDefault="000871FD" w:rsidP="00A64909">
      <w:pPr>
        <w:snapToGrid w:val="0"/>
        <w:spacing w:line="360" w:lineRule="auto"/>
        <w:rPr>
          <w:rFonts w:ascii="Book Antiqua" w:eastAsiaTheme="minorEastAsia" w:hAnsi="Book Antiqua" w:cs="Book Antiqua"/>
          <w:kern w:val="0"/>
          <w:sz w:val="20"/>
          <w:szCs w:val="20"/>
        </w:rPr>
      </w:pPr>
    </w:p>
    <w:p w14:paraId="304656E0" w14:textId="3326F124" w:rsidR="000871FD" w:rsidRPr="00A64909" w:rsidRDefault="00350163" w:rsidP="00A64909">
      <w:pPr>
        <w:snapToGrid w:val="0"/>
        <w:spacing w:line="360" w:lineRule="auto"/>
        <w:rPr>
          <w:rFonts w:ascii="Book Antiqua" w:hAnsi="Book Antiqua" w:cs="Book Antiqua"/>
          <w:b/>
          <w:sz w:val="20"/>
          <w:szCs w:val="20"/>
        </w:rPr>
      </w:pPr>
      <w:r w:rsidRPr="00A64909">
        <w:rPr>
          <w:rFonts w:ascii="Book Antiqua" w:hAnsi="Book Antiqua" w:cs="Book Antiqua"/>
          <w:b/>
          <w:sz w:val="20"/>
          <w:szCs w:val="20"/>
        </w:rPr>
        <w:lastRenderedPageBreak/>
        <w:t>Key</w:t>
      </w:r>
      <w:r w:rsidR="009208C8" w:rsidRPr="00A64909">
        <w:rPr>
          <w:rFonts w:ascii="Book Antiqua" w:hAnsi="Book Antiqua" w:cs="Book Antiqua"/>
          <w:b/>
          <w:sz w:val="20"/>
          <w:szCs w:val="20"/>
        </w:rPr>
        <w:t xml:space="preserve"> </w:t>
      </w:r>
      <w:r w:rsidRPr="00A64909">
        <w:rPr>
          <w:rFonts w:ascii="Book Antiqua" w:hAnsi="Book Antiqua" w:cs="Book Antiqua"/>
          <w:b/>
          <w:sz w:val="20"/>
          <w:szCs w:val="20"/>
        </w:rPr>
        <w:t>word</w:t>
      </w:r>
      <w:r w:rsidR="009208C8" w:rsidRPr="00A64909">
        <w:rPr>
          <w:rFonts w:ascii="Book Antiqua" w:hAnsi="Book Antiqua" w:cs="Book Antiqua"/>
          <w:b/>
          <w:sz w:val="20"/>
          <w:szCs w:val="20"/>
        </w:rPr>
        <w:t>s</w:t>
      </w:r>
      <w:r w:rsidRPr="00A64909">
        <w:rPr>
          <w:rFonts w:ascii="Book Antiqua" w:hAnsi="Book Antiqua" w:cs="Book Antiqua"/>
          <w:b/>
          <w:sz w:val="20"/>
          <w:szCs w:val="20"/>
        </w:rPr>
        <w:t xml:space="preserve">: </w:t>
      </w:r>
      <w:proofErr w:type="spellStart"/>
      <w:r w:rsidRPr="00A64909">
        <w:rPr>
          <w:rFonts w:ascii="Book Antiqua" w:eastAsiaTheme="minorEastAsia" w:hAnsi="Book Antiqua" w:cs="Book Antiqua"/>
          <w:kern w:val="0"/>
          <w:sz w:val="20"/>
          <w:szCs w:val="20"/>
        </w:rPr>
        <w:t>Radiomics</w:t>
      </w:r>
      <w:proofErr w:type="spellEnd"/>
      <w:r w:rsidRPr="00A64909">
        <w:rPr>
          <w:rFonts w:ascii="Book Antiqua" w:eastAsiaTheme="minorEastAsia" w:hAnsi="Book Antiqua" w:cs="Book Antiqua"/>
          <w:kern w:val="0"/>
          <w:sz w:val="20"/>
          <w:szCs w:val="20"/>
        </w:rPr>
        <w:t xml:space="preserve">; </w:t>
      </w:r>
      <w:r w:rsidRPr="00A64909">
        <w:rPr>
          <w:rFonts w:ascii="Book Antiqua" w:hAnsi="Book Antiqua" w:cs="Book Antiqua"/>
          <w:sz w:val="20"/>
          <w:szCs w:val="20"/>
        </w:rPr>
        <w:t>Rectal cancer</w:t>
      </w:r>
      <w:r w:rsidRPr="00A64909">
        <w:rPr>
          <w:rFonts w:ascii="Book Antiqua" w:eastAsiaTheme="minorEastAsia" w:hAnsi="Book Antiqua" w:cs="Book Antiqua"/>
          <w:kern w:val="0"/>
          <w:sz w:val="20"/>
          <w:szCs w:val="20"/>
        </w:rPr>
        <w:t xml:space="preserve">; </w:t>
      </w:r>
      <w:r w:rsidRPr="00A64909">
        <w:rPr>
          <w:rFonts w:ascii="Book Antiqua" w:hAnsi="Book Antiqua" w:cs="Book Antiqua"/>
          <w:sz w:val="20"/>
          <w:szCs w:val="20"/>
        </w:rPr>
        <w:t>Neoadjuvant chemotherapy</w:t>
      </w:r>
      <w:r w:rsidRPr="00A64909">
        <w:rPr>
          <w:rFonts w:ascii="Book Antiqua" w:eastAsiaTheme="minorEastAsia" w:hAnsi="Book Antiqua" w:cs="Book Antiqua"/>
          <w:kern w:val="0"/>
          <w:sz w:val="20"/>
          <w:szCs w:val="20"/>
        </w:rPr>
        <w:t>; Magnetic resonance imaging; Computed tomography</w:t>
      </w:r>
    </w:p>
    <w:p w14:paraId="157F9848" w14:textId="445E57A8" w:rsidR="000871FD" w:rsidRPr="00A64909" w:rsidRDefault="000871FD" w:rsidP="00A64909">
      <w:pPr>
        <w:autoSpaceDE w:val="0"/>
        <w:autoSpaceDN w:val="0"/>
        <w:adjustRightInd w:val="0"/>
        <w:snapToGrid w:val="0"/>
        <w:spacing w:line="360" w:lineRule="auto"/>
        <w:rPr>
          <w:rFonts w:ascii="Book Antiqua" w:hAnsi="Book Antiqua" w:cs="Book Antiqua"/>
          <w:sz w:val="20"/>
          <w:szCs w:val="20"/>
        </w:rPr>
      </w:pPr>
    </w:p>
    <w:p w14:paraId="57F20716" w14:textId="41841D2B" w:rsidR="009208C8" w:rsidRPr="00A64909" w:rsidRDefault="009208C8" w:rsidP="00A64909">
      <w:pPr>
        <w:snapToGrid w:val="0"/>
        <w:spacing w:line="360" w:lineRule="auto"/>
        <w:rPr>
          <w:rFonts w:ascii="Book Antiqua" w:hAnsi="Book Antiqua" w:cs="Book Antiqua"/>
          <w:sz w:val="20"/>
          <w:szCs w:val="20"/>
        </w:rPr>
      </w:pPr>
      <w:bookmarkStart w:id="27" w:name="_Hlk34696807"/>
      <w:r w:rsidRPr="00A64909">
        <w:rPr>
          <w:rFonts w:ascii="Book Antiqua" w:hAnsi="Book Antiqua" w:cs="Book Antiqua"/>
          <w:sz w:val="20"/>
          <w:szCs w:val="20"/>
        </w:rPr>
        <w:t xml:space="preserve">Li ZY, Wang XD, Li M, Liu XJ, Ye Z, Song B, Yuan F, Yuan Y, Xia CC, Zhang X, Li Q. Multi-modal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 to predict treatment response to neoadjuvant chemotherapy for locally advanced rectal cancer. </w:t>
      </w:r>
      <w:r w:rsidRPr="00A64909">
        <w:rPr>
          <w:rFonts w:ascii="Book Antiqua" w:hAnsi="Book Antiqua" w:cs="Arial"/>
          <w:bCs/>
          <w:i/>
          <w:iCs/>
          <w:kern w:val="0"/>
          <w:sz w:val="20"/>
          <w:szCs w:val="20"/>
          <w:lang w:eastAsia="en-US"/>
        </w:rPr>
        <w:t xml:space="preserve">World J </w:t>
      </w:r>
      <w:proofErr w:type="spellStart"/>
      <w:r w:rsidRPr="00A64909">
        <w:rPr>
          <w:rFonts w:ascii="Book Antiqua" w:hAnsi="Book Antiqua" w:cs="Arial"/>
          <w:bCs/>
          <w:i/>
          <w:iCs/>
          <w:kern w:val="0"/>
          <w:sz w:val="20"/>
          <w:szCs w:val="20"/>
          <w:lang w:eastAsia="en-US"/>
        </w:rPr>
        <w:t>Gastroenterol</w:t>
      </w:r>
      <w:proofErr w:type="spellEnd"/>
      <w:r w:rsidRPr="00A64909">
        <w:rPr>
          <w:rFonts w:ascii="Book Antiqua" w:hAnsi="Book Antiqua" w:cs="Arial"/>
          <w:bCs/>
          <w:i/>
          <w:iCs/>
          <w:kern w:val="0"/>
          <w:sz w:val="20"/>
          <w:szCs w:val="20"/>
          <w:lang w:eastAsia="en-US"/>
        </w:rPr>
        <w:t xml:space="preserve"> </w:t>
      </w:r>
      <w:r w:rsidRPr="00A64909">
        <w:rPr>
          <w:rFonts w:ascii="Book Antiqua" w:hAnsi="Book Antiqua" w:cs="Arial"/>
          <w:bCs/>
          <w:kern w:val="0"/>
          <w:sz w:val="20"/>
          <w:szCs w:val="20"/>
          <w:lang w:eastAsia="en-US"/>
        </w:rPr>
        <w:t xml:space="preserve">2020; </w:t>
      </w:r>
      <w:r w:rsidRPr="00A64909">
        <w:rPr>
          <w:rFonts w:ascii="Book Antiqua" w:hAnsi="Book Antiqua" w:cs="Calibri"/>
          <w:kern w:val="0"/>
          <w:sz w:val="20"/>
          <w:szCs w:val="20"/>
        </w:rPr>
        <w:t>In press</w:t>
      </w:r>
    </w:p>
    <w:bookmarkEnd w:id="27"/>
    <w:p w14:paraId="7255A697" w14:textId="77777777" w:rsidR="009208C8" w:rsidRPr="00A64909" w:rsidRDefault="009208C8" w:rsidP="00A64909">
      <w:pPr>
        <w:autoSpaceDE w:val="0"/>
        <w:autoSpaceDN w:val="0"/>
        <w:adjustRightInd w:val="0"/>
        <w:snapToGrid w:val="0"/>
        <w:spacing w:line="360" w:lineRule="auto"/>
        <w:rPr>
          <w:rFonts w:ascii="Book Antiqua" w:hAnsi="Book Antiqua" w:cs="Book Antiqua"/>
          <w:sz w:val="20"/>
          <w:szCs w:val="20"/>
        </w:rPr>
      </w:pPr>
    </w:p>
    <w:p w14:paraId="53523DB2" w14:textId="00C67235" w:rsidR="009208C8" w:rsidRPr="00A64909" w:rsidRDefault="00350163" w:rsidP="00A64909">
      <w:pPr>
        <w:autoSpaceDE w:val="0"/>
        <w:autoSpaceDN w:val="0"/>
        <w:adjustRightInd w:val="0"/>
        <w:snapToGrid w:val="0"/>
        <w:spacing w:line="360" w:lineRule="auto"/>
        <w:rPr>
          <w:rFonts w:ascii="Book Antiqua" w:eastAsia="ATBasilia-Roman" w:hAnsi="Book Antiqua" w:cs="Book Antiqua"/>
          <w:kern w:val="0"/>
          <w:sz w:val="20"/>
          <w:szCs w:val="20"/>
        </w:rPr>
      </w:pPr>
      <w:r w:rsidRPr="00A64909">
        <w:rPr>
          <w:rFonts w:ascii="Book Antiqua" w:hAnsi="Book Antiqua" w:cs="Book Antiqua"/>
          <w:b/>
          <w:sz w:val="20"/>
          <w:szCs w:val="20"/>
        </w:rPr>
        <w:t xml:space="preserve">Core tip: </w:t>
      </w:r>
      <w:r w:rsidRPr="00A64909">
        <w:rPr>
          <w:rFonts w:ascii="Book Antiqua" w:eastAsia="ATBasilia-Roman" w:hAnsi="Book Antiqua" w:cs="Book Antiqua"/>
          <w:kern w:val="0"/>
          <w:sz w:val="20"/>
          <w:szCs w:val="20"/>
        </w:rPr>
        <w:t xml:space="preserve">Our study </w:t>
      </w:r>
      <w:r w:rsidRPr="00A64909">
        <w:rPr>
          <w:rFonts w:ascii="Book Antiqua" w:eastAsiaTheme="minorEastAsia" w:hAnsi="Book Antiqua" w:cs="Book Antiqua"/>
          <w:kern w:val="0"/>
          <w:sz w:val="20"/>
          <w:szCs w:val="20"/>
        </w:rPr>
        <w:t xml:space="preserve">developed and validated a </w:t>
      </w:r>
      <w:proofErr w:type="spellStart"/>
      <w:r w:rsidRPr="00A64909">
        <w:rPr>
          <w:rFonts w:ascii="Book Antiqua" w:eastAsiaTheme="minorEastAsia" w:hAnsi="Book Antiqua" w:cs="Book Antiqua"/>
          <w:kern w:val="0"/>
          <w:sz w:val="20"/>
          <w:szCs w:val="20"/>
        </w:rPr>
        <w:t>radiomics</w:t>
      </w:r>
      <w:proofErr w:type="spellEnd"/>
      <w:r w:rsidRPr="00A64909">
        <w:rPr>
          <w:rFonts w:ascii="Book Antiqua" w:eastAsiaTheme="minorEastAsia" w:hAnsi="Book Antiqua" w:cs="Book Antiqua"/>
          <w:kern w:val="0"/>
          <w:sz w:val="20"/>
          <w:szCs w:val="20"/>
        </w:rPr>
        <w:t xml:space="preserve"> model that incorporated </w:t>
      </w:r>
      <w:r w:rsidR="00390158" w:rsidRPr="00A64909">
        <w:rPr>
          <w:rFonts w:ascii="Book Antiqua" w:eastAsiaTheme="minorEastAsia" w:hAnsi="Book Antiqua" w:cs="Book Antiqua"/>
          <w:kern w:val="0"/>
          <w:sz w:val="20"/>
          <w:szCs w:val="20"/>
        </w:rPr>
        <w:t xml:space="preserve">computed tomography </w:t>
      </w:r>
      <w:r w:rsidRPr="00A64909">
        <w:rPr>
          <w:rFonts w:ascii="Book Antiqua" w:eastAsiaTheme="minorEastAsia" w:hAnsi="Book Antiqua" w:cs="Book Antiqua"/>
          <w:kern w:val="0"/>
          <w:sz w:val="20"/>
          <w:szCs w:val="20"/>
        </w:rPr>
        <w:t xml:space="preserve">and </w:t>
      </w:r>
      <w:r w:rsidR="00390158" w:rsidRPr="00A64909">
        <w:rPr>
          <w:rFonts w:ascii="Book Antiqua" w:eastAsiaTheme="minorEastAsia" w:hAnsi="Book Antiqua" w:cs="Book Antiqua"/>
          <w:kern w:val="0"/>
          <w:sz w:val="20"/>
          <w:szCs w:val="20"/>
        </w:rPr>
        <w:t xml:space="preserve">magnetic resonance imaging </w:t>
      </w:r>
      <w:proofErr w:type="spellStart"/>
      <w:r w:rsidRPr="00A64909">
        <w:rPr>
          <w:rFonts w:ascii="Book Antiqua" w:eastAsiaTheme="minorEastAsia" w:hAnsi="Book Antiqua" w:cs="Book Antiqua"/>
          <w:kern w:val="0"/>
          <w:sz w:val="20"/>
          <w:szCs w:val="20"/>
        </w:rPr>
        <w:t>radiomics</w:t>
      </w:r>
      <w:proofErr w:type="spellEnd"/>
      <w:r w:rsidRPr="00A64909">
        <w:rPr>
          <w:rFonts w:ascii="Book Antiqua" w:eastAsiaTheme="minorEastAsia" w:hAnsi="Book Antiqua" w:cs="Book Antiqua"/>
          <w:kern w:val="0"/>
          <w:sz w:val="20"/>
          <w:szCs w:val="20"/>
        </w:rPr>
        <w:t xml:space="preserve"> features for noninvasive and individualized prediction of </w:t>
      </w:r>
      <w:r w:rsidRPr="00A64909">
        <w:rPr>
          <w:rFonts w:ascii="Book Antiqua" w:eastAsia="ATBasilia-Roman" w:hAnsi="Book Antiqua" w:cs="Book Antiqua"/>
          <w:kern w:val="0"/>
          <w:sz w:val="20"/>
          <w:szCs w:val="20"/>
        </w:rPr>
        <w:t>clinical response to neoadjuvant chemotherapy in patients wi</w:t>
      </w:r>
      <w:r w:rsidRPr="00A64909">
        <w:rPr>
          <w:rFonts w:ascii="Book Antiqua" w:eastAsiaTheme="minorEastAsia" w:hAnsi="Book Antiqua" w:cs="Book Antiqua"/>
          <w:kern w:val="0"/>
          <w:sz w:val="20"/>
          <w:szCs w:val="20"/>
        </w:rPr>
        <w:t xml:space="preserve">th locally advanced rectal cancer. The combination of </w:t>
      </w:r>
      <w:r w:rsidR="00390158" w:rsidRPr="00A64909">
        <w:rPr>
          <w:rFonts w:ascii="Book Antiqua" w:eastAsiaTheme="minorEastAsia" w:hAnsi="Book Antiqua" w:cs="Book Antiqua"/>
          <w:kern w:val="0"/>
          <w:sz w:val="20"/>
          <w:szCs w:val="20"/>
        </w:rPr>
        <w:t xml:space="preserve">computed tomography </w:t>
      </w:r>
      <w:r w:rsidRPr="00A64909">
        <w:rPr>
          <w:rFonts w:ascii="Book Antiqua" w:eastAsiaTheme="minorEastAsia" w:hAnsi="Book Antiqua" w:cs="Book Antiqua"/>
          <w:kern w:val="0"/>
          <w:sz w:val="20"/>
          <w:szCs w:val="20"/>
        </w:rPr>
        <w:t xml:space="preserve">and </w:t>
      </w:r>
      <w:r w:rsidR="00390158" w:rsidRPr="00A64909">
        <w:rPr>
          <w:rFonts w:ascii="Book Antiqua" w:eastAsiaTheme="minorEastAsia" w:hAnsi="Book Antiqua" w:cs="Book Antiqua"/>
          <w:kern w:val="0"/>
          <w:sz w:val="20"/>
          <w:szCs w:val="20"/>
        </w:rPr>
        <w:t xml:space="preserve">magnetic resonance imaging </w:t>
      </w:r>
      <w:proofErr w:type="spellStart"/>
      <w:r w:rsidRPr="00A64909">
        <w:rPr>
          <w:rFonts w:ascii="Book Antiqua" w:eastAsiaTheme="minorEastAsia" w:hAnsi="Book Antiqua" w:cs="Book Antiqua"/>
          <w:kern w:val="0"/>
          <w:sz w:val="20"/>
          <w:szCs w:val="20"/>
        </w:rPr>
        <w:t>radiomics</w:t>
      </w:r>
      <w:proofErr w:type="spellEnd"/>
      <w:r w:rsidRPr="00A64909">
        <w:rPr>
          <w:rFonts w:ascii="Book Antiqua" w:eastAsiaTheme="minorEastAsia" w:hAnsi="Book Antiqua" w:cs="Book Antiqua"/>
          <w:kern w:val="0"/>
          <w:sz w:val="20"/>
          <w:szCs w:val="20"/>
        </w:rPr>
        <w:t xml:space="preserve"> features was associated with better performance than any individual sequence. In contrast, the clinical model based on extramural venous invasion achieved relatively low diagnostic performance. </w:t>
      </w:r>
      <w:r w:rsidR="00A42C5B" w:rsidRPr="00A64909">
        <w:rPr>
          <w:rFonts w:ascii="Book Antiqua" w:eastAsiaTheme="minorEastAsia" w:hAnsi="Book Antiqua" w:cs="Book Antiqua"/>
          <w:kern w:val="0"/>
          <w:sz w:val="20"/>
          <w:szCs w:val="20"/>
        </w:rPr>
        <w:t>The m</w:t>
      </w:r>
      <w:r w:rsidRPr="00A64909">
        <w:rPr>
          <w:rFonts w:ascii="Book Antiqua" w:eastAsiaTheme="minorEastAsia" w:hAnsi="Book Antiqua" w:cs="Book Antiqua"/>
          <w:kern w:val="0"/>
          <w:sz w:val="20"/>
          <w:szCs w:val="20"/>
        </w:rPr>
        <w:t xml:space="preserve">ulti-modal nomogram facilitated </w:t>
      </w:r>
      <w:r w:rsidR="00A42C5B" w:rsidRPr="00A64909">
        <w:rPr>
          <w:rFonts w:ascii="Book Antiqua" w:eastAsiaTheme="minorEastAsia" w:hAnsi="Book Antiqua" w:cs="Book Antiqua"/>
          <w:kern w:val="0"/>
          <w:sz w:val="20"/>
          <w:szCs w:val="20"/>
        </w:rPr>
        <w:t xml:space="preserve">the </w:t>
      </w:r>
      <w:r w:rsidRPr="00A64909">
        <w:rPr>
          <w:rFonts w:ascii="Book Antiqua" w:eastAsiaTheme="minorEastAsia" w:hAnsi="Book Antiqua" w:cs="Book Antiqua"/>
          <w:kern w:val="0"/>
          <w:sz w:val="20"/>
          <w:szCs w:val="20"/>
        </w:rPr>
        <w:t xml:space="preserve">easy and noninvasive estimation of clinical response to neoadjuvant chemotherapy. The proposed </w:t>
      </w:r>
      <w:proofErr w:type="spellStart"/>
      <w:r w:rsidRPr="00A64909">
        <w:rPr>
          <w:rFonts w:ascii="Book Antiqua" w:eastAsiaTheme="minorEastAsia" w:hAnsi="Book Antiqua" w:cs="Book Antiqua"/>
          <w:kern w:val="0"/>
          <w:sz w:val="20"/>
          <w:szCs w:val="20"/>
        </w:rPr>
        <w:t>radiomic</w:t>
      </w:r>
      <w:r w:rsidRPr="00A64909">
        <w:rPr>
          <w:rFonts w:ascii="Book Antiqua" w:eastAsia="ATBasilia-Roman" w:hAnsi="Book Antiqua" w:cs="Book Antiqua"/>
          <w:kern w:val="0"/>
          <w:sz w:val="20"/>
          <w:szCs w:val="20"/>
        </w:rPr>
        <w:t>s</w:t>
      </w:r>
      <w:proofErr w:type="spellEnd"/>
      <w:r w:rsidRPr="00A64909">
        <w:rPr>
          <w:rFonts w:ascii="Book Antiqua" w:eastAsia="ATBasilia-Roman" w:hAnsi="Book Antiqua" w:cs="Book Antiqua"/>
          <w:kern w:val="0"/>
          <w:sz w:val="20"/>
          <w:szCs w:val="20"/>
        </w:rPr>
        <w:t xml:space="preserve"> model performs well</w:t>
      </w:r>
      <w:r w:rsidR="00A42C5B" w:rsidRPr="00A64909">
        <w:rPr>
          <w:rFonts w:ascii="Book Antiqua" w:eastAsia="ATBasilia-Roman" w:hAnsi="Book Antiqua" w:cs="Book Antiqua"/>
          <w:kern w:val="0"/>
          <w:sz w:val="20"/>
          <w:szCs w:val="20"/>
        </w:rPr>
        <w:t>,</w:t>
      </w:r>
      <w:r w:rsidRPr="00A64909">
        <w:rPr>
          <w:rFonts w:ascii="Book Antiqua" w:eastAsia="ATBasilia-Roman" w:hAnsi="Book Antiqua" w:cs="Book Antiqua"/>
          <w:kern w:val="0"/>
          <w:sz w:val="20"/>
          <w:szCs w:val="20"/>
        </w:rPr>
        <w:t xml:space="preserve"> thereby</w:t>
      </w:r>
      <w:r w:rsidRPr="00A64909">
        <w:rPr>
          <w:rFonts w:ascii="Book Antiqua" w:eastAsiaTheme="minorEastAsia" w:hAnsi="Book Antiqua" w:cs="Book Antiqua"/>
          <w:kern w:val="0"/>
          <w:sz w:val="20"/>
          <w:szCs w:val="20"/>
        </w:rPr>
        <w:t xml:space="preserve"> guiding clinical</w:t>
      </w:r>
      <w:r w:rsidRPr="00A64909">
        <w:rPr>
          <w:rFonts w:ascii="Book Antiqua" w:eastAsia="ATBasilia-Roman" w:hAnsi="Book Antiqua" w:cs="Book Antiqua"/>
          <w:kern w:val="0"/>
          <w:sz w:val="20"/>
          <w:szCs w:val="20"/>
        </w:rPr>
        <w:t xml:space="preserve"> decision-making</w:t>
      </w:r>
      <w:r w:rsidRPr="00A64909">
        <w:rPr>
          <w:rFonts w:ascii="Book Antiqua" w:eastAsiaTheme="minorEastAsia" w:hAnsi="Book Antiqua" w:cs="Book Antiqua"/>
          <w:kern w:val="0"/>
          <w:sz w:val="20"/>
          <w:szCs w:val="20"/>
        </w:rPr>
        <w:t xml:space="preserve"> </w:t>
      </w:r>
      <w:r w:rsidRPr="00A64909">
        <w:rPr>
          <w:rFonts w:ascii="Book Antiqua" w:eastAsia="ATBasilia-Roman" w:hAnsi="Book Antiqua" w:cs="Book Antiqua"/>
          <w:kern w:val="0"/>
          <w:sz w:val="20"/>
          <w:szCs w:val="20"/>
        </w:rPr>
        <w:t>and</w:t>
      </w:r>
      <w:r w:rsidRPr="00A64909">
        <w:rPr>
          <w:rFonts w:ascii="Book Antiqua" w:eastAsiaTheme="minorEastAsia" w:hAnsi="Book Antiqua" w:cs="Book Antiqua"/>
          <w:kern w:val="0"/>
          <w:sz w:val="20"/>
          <w:szCs w:val="20"/>
        </w:rPr>
        <w:t xml:space="preserve"> preoperative assessment</w:t>
      </w:r>
      <w:r w:rsidRPr="00A64909">
        <w:rPr>
          <w:rFonts w:ascii="Book Antiqua" w:eastAsia="ATBasilia-Roman" w:hAnsi="Book Antiqua" w:cs="Book Antiqua"/>
          <w:kern w:val="0"/>
          <w:sz w:val="20"/>
          <w:szCs w:val="20"/>
        </w:rPr>
        <w:t xml:space="preserve"> of neoadjuvant chemotherapy for</w:t>
      </w:r>
      <w:r w:rsidR="00390158" w:rsidRPr="00A64909">
        <w:rPr>
          <w:rFonts w:ascii="Book Antiqua" w:eastAsiaTheme="minorEastAsia" w:hAnsi="Book Antiqua" w:cs="Book Antiqua"/>
          <w:kern w:val="0"/>
          <w:sz w:val="20"/>
          <w:szCs w:val="20"/>
        </w:rPr>
        <w:t xml:space="preserve"> locally advanced rectal cancer</w:t>
      </w:r>
      <w:r w:rsidRPr="00A64909">
        <w:rPr>
          <w:rFonts w:ascii="Book Antiqua" w:eastAsia="ATBasilia-Roman" w:hAnsi="Book Antiqua" w:cs="Book Antiqua"/>
          <w:kern w:val="0"/>
          <w:sz w:val="20"/>
          <w:szCs w:val="20"/>
        </w:rPr>
        <w:t>.</w:t>
      </w:r>
      <w:r w:rsidR="009208C8" w:rsidRPr="00A64909">
        <w:rPr>
          <w:rFonts w:ascii="Book Antiqua" w:eastAsia="ATBasilia-Roman" w:hAnsi="Book Antiqua" w:cs="Book Antiqua"/>
          <w:kern w:val="0"/>
          <w:sz w:val="20"/>
          <w:szCs w:val="20"/>
        </w:rPr>
        <w:br w:type="page"/>
      </w:r>
    </w:p>
    <w:p w14:paraId="41945939" w14:textId="77777777" w:rsidR="009208C8" w:rsidRPr="00A64909" w:rsidRDefault="009208C8" w:rsidP="00A64909">
      <w:pPr>
        <w:widowControl/>
        <w:adjustRightInd w:val="0"/>
        <w:snapToGrid w:val="0"/>
        <w:spacing w:line="360" w:lineRule="auto"/>
        <w:rPr>
          <w:rFonts w:ascii="Book Antiqua" w:hAnsi="Book Antiqua" w:cs="Calibri"/>
          <w:b/>
          <w:kern w:val="0"/>
          <w:sz w:val="20"/>
          <w:szCs w:val="20"/>
          <w:u w:val="single"/>
          <w:lang w:eastAsia="en-US"/>
        </w:rPr>
      </w:pPr>
      <w:bookmarkStart w:id="28" w:name="_Hlk27562550"/>
      <w:r w:rsidRPr="00A64909">
        <w:rPr>
          <w:rFonts w:ascii="Book Antiqua" w:hAnsi="Book Antiqua" w:cs="Calibri"/>
          <w:b/>
          <w:kern w:val="0"/>
          <w:sz w:val="20"/>
          <w:szCs w:val="20"/>
          <w:u w:val="single"/>
          <w:lang w:eastAsia="en-US"/>
        </w:rPr>
        <w:lastRenderedPageBreak/>
        <w:t>INTRODUCTION</w:t>
      </w:r>
    </w:p>
    <w:bookmarkEnd w:id="28"/>
    <w:p w14:paraId="70956F7D" w14:textId="2FEB373C"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With the improvement in inspection technology and implementation of the concept of individualized treatment, the early detection rate of rectal cancer has markedly increased</w:t>
      </w:r>
      <w:r w:rsidRPr="00A64909">
        <w:rPr>
          <w:rFonts w:ascii="Book Antiqua" w:hAnsi="Book Antiqua" w:cs="Book Antiqua"/>
          <w:sz w:val="20"/>
          <w:szCs w:val="20"/>
        </w:rPr>
        <w:fldChar w:fldCharType="begin">
          <w:fldData xml:space="preserve">PEVuZE5vdGU+PENpdGU+PEF1dGhvcj5FZHdhcmRzPC9BdXRob3I+PFllYXI+MjAxMDwvWWVhcj48
UmVjTnVtPjQ5MzU8L1JlY051bT48RGlzcGxheVRleHQ+PHN0eWxlIGZhY2U9InN1cGVyc2NyaXB0
Ij5bMV08L3N0eWxlPjwvRGlzcGxheVRleHQ+PHJlY29yZD48cmVjLW51bWJlcj40OTM1PC9yZWMt
bnVtYmVyPjxmb3JlaWduLWtleXM+PGtleSBhcHA9IkVOIiBkYi1pZD0iMHdwOWVleDlveDI5YTdl
cHZyN3Z2YWZpdnpmZXh6MGR0c2VmIj40OTM1PC9rZXk+PC9mb3JlaWduLWtleXM+PHJlZi10eXBl
IG5hbWU9IkpvdXJuYWwgQXJ0aWNsZSI+MTc8L3JlZi10eXBlPjxjb250cmlidXRvcnM+PGF1dGhv
cnM+PGF1dGhvcj5FZHdhcmRzLCBCLiBLLjwvYXV0aG9yPjxhdXRob3I+V2FyZCwgRS48L2F1dGhv
cj48YXV0aG9yPktvaGxlciwgQi4gQS48L2F1dGhvcj48YXV0aG9yPkVoZW1hbiwgQy48L2F1dGhv
cj48YXV0aG9yPlphdWJlciwgQS4gRy48L2F1dGhvcj48YXV0aG9yPkFuZGVyc29uLCBSLiBOLjwv
YXV0aG9yPjxhdXRob3I+SmVtYWwsIEEuPC9hdXRob3I+PGF1dGhvcj5TY2h5bXVyYSwgTS4gSi48
L2F1dGhvcj48YXV0aG9yPkxhbnNkb3JwLVZvZ2VsYWFyLCBJLjwvYXV0aG9yPjxhdXRob3I+U2Vl
ZmYsIEwuIEMuPC9hdXRob3I+PGF1dGhvcj52YW4gQmFsbGVnb29pamVuLCBNLjwvYXV0aG9yPjxh
dXRob3I+R29lZGUsIFMuIEwuPC9hdXRob3I+PGF1dGhvcj5SaWVzLCBMLiBBLjwvYXV0aG9yPjwv
YXV0aG9ycz48L2NvbnRyaWJ1dG9ycz48YXV0aC1hZGRyZXNzPlN1cnZlaWxsYW5jZSBSZXNlYXJj
aCBQcm9ncmFtLCBEaXZpc2lvbiBvZiBDYW5jZXIgQ29udHJvbCBhbmQgUG9wdWxhdGlvbiBTY2ll
bmNlcywgTmF0aW9uYWwgQ2FuY2VyIEluc3RpdHV0ZSwgQmV0aGVzZGEsIE1hcnlsYW5kIDIwODky
LTgzMTUsIFVTQS4gZWR3YXJkc2JAbWFpbC5uaWguZ292PC9hdXRoLWFkZHJlc3M+PHRpdGxlcz48
dGl0bGU+QW5udWFsIHJlcG9ydCB0byB0aGUgbmF0aW9uIG9uIHRoZSBzdGF0dXMgb2YgY2FuY2Vy
LCAxOTc1LTIwMDYsIGZlYXR1cmluZyBjb2xvcmVjdGFsIGNhbmNlciB0cmVuZHMgYW5kIGltcGFj
dCBvZiBpbnRlcnZlbnRpb25zIChyaXNrIGZhY3RvcnMsIHNjcmVlbmluZywgYW5kIHRyZWF0bWVu
dCkgdG8gcmVkdWNlIGZ1dHVyZSByYXRlcz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1NDQtNzM8L3BhZ2VzPjx2b2x1bWU+MTE2PC92b2x1bWU+PG51bWJlcj4zPC9u
dW1iZXI+PGtleXdvcmRzPjxrZXl3b3JkPkFnZWQ8L2tleXdvcmQ+PGtleXdvcmQ+Q29sb3JlY3Rh
bCBOZW9wbGFzbXMvKmVwaWRlbWlvbG9neS9ldGhub2xvZ3kvbW9ydGFsaXR5L3RoZXJhcHk8L2tl
eXdvcmQ+PGtleXdvcmQ+Q29tcHV0ZXIgU2ltdWxhdGlvbjwva2V5d29yZD48a2V5d29yZD5FYXJs
eSBEaWFnbm9zaXM8L2tleXdvcmQ+PGtleXdvcmQ+RmVtYWxlPC9rZXl3b3JkPjxrZXl3b3JkPkh1
bWFuczwva2V5d29yZD48a2V5d29yZD5JbmNpZGVuY2U8L2tleXdvcmQ+PGtleXdvcmQ+TWFsZTwv
a2V5d29yZD48a2V5d29yZD5NaWRkbGUgQWdlZDwva2V5d29yZD48a2V5d29yZD5Nb3J0YWxpdHkv
ZXRobm9sb2d5L3RyZW5kczwva2V5d29yZD48a2V5d29yZD5OZW9wbGFzbXMvKmVwaWRlbWlvbG9n
eS9ldGhub2xvZ3kvbW9ydGFsaXR5L3ByZXZlbnRpb24gJmFtcDsgY29udHJvbC8qdGhlcmFweTwv
a2V5d29yZD48a2V5d29yZD5SZWdpc3RyaWVzPC9rZXl3b3JkPjxrZXl3b3JkPlJpc2sgRmFjdG9y
czwva2V5d29yZD48a2V5d29yZD5UaW1lIEZhY3RvcnM8L2tleXdvcmQ+PGtleXdvcmQ+VW5pdGVk
IFN0YXRlcy9lcGlkZW1pb2xvZ3k8L2tleXdvcmQ+PC9rZXl3b3Jkcz48ZGF0ZXM+PHllYXI+MjAx
MDwveWVhcj48cHViLWRhdGVzPjxkYXRlPkZlYiAxPC9kYXRlPjwvcHViLWRhdGVzPjwvZGF0ZXM+
PGlzYm4+MDAwOC01NDNYIChQcmludCkmI3hEOzAwMDgtNTQzWCAoTGlua2luZyk8L2lzYm4+PGFj
Y2Vzc2lvbi1udW0+MTk5OTgyNzM8L2FjY2Vzc2lvbi1udW0+PHVybHM+PHJlbGF0ZWQtdXJscz48
dXJsPmh0dHA6Ly93d3cubmNiaS5ubG0ubmloLmdvdi9wdWJtZWQvMTk5OTgyNzM8L3VybD48L3Jl
bGF0ZWQtdXJscz48L3VybHM+PGN1c3RvbTI+MzYxOTcyNjwvY3VzdG9tMj48ZWxlY3Ryb25pYy1y
ZXNvdXJjZS1udW0+MTAuMTAwMi9jbmNyLjI0NzYwPC9lbGVjdHJvbmljLXJlc291cmNlLW51bT48
L3JlY29yZD48L0NpdGU+PC9FbmROb3RlPgBAA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FZHdhcmRzPC9BdXRob3I+PFllYXI+MjAxMDwvWWVhcj48
UmVjTnVtPjQ5MzU8L1JlY051bT48RGlzcGxheVRleHQ+PHN0eWxlIGZhY2U9InN1cGVyc2NyaXB0
Ij5bMV08L3N0eWxlPjwvRGlzcGxheVRleHQ+PHJlY29yZD48cmVjLW51bWJlcj40OTM1PC9yZWMt
bnVtYmVyPjxmb3JlaWduLWtleXM+PGtleSBhcHA9IkVOIiBkYi1pZD0iMHdwOWVleDlveDI5YTdl
cHZyN3Z2YWZpdnpmZXh6MGR0c2VmIj40OTM1PC9rZXk+PC9mb3JlaWduLWtleXM+PHJlZi10eXBl
IG5hbWU9IkpvdXJuYWwgQXJ0aWNsZSI+MTc8L3JlZi10eXBlPjxjb250cmlidXRvcnM+PGF1dGhv
cnM+PGF1dGhvcj5FZHdhcmRzLCBCLiBLLjwvYXV0aG9yPjxhdXRob3I+V2FyZCwgRS48L2F1dGhv
cj48YXV0aG9yPktvaGxlciwgQi4gQS48L2F1dGhvcj48YXV0aG9yPkVoZW1hbiwgQy48L2F1dGhv
cj48YXV0aG9yPlphdWJlciwgQS4gRy48L2F1dGhvcj48YXV0aG9yPkFuZGVyc29uLCBSLiBOLjwv
YXV0aG9yPjxhdXRob3I+SmVtYWwsIEEuPC9hdXRob3I+PGF1dGhvcj5TY2h5bXVyYSwgTS4gSi48
L2F1dGhvcj48YXV0aG9yPkxhbnNkb3JwLVZvZ2VsYWFyLCBJLjwvYXV0aG9yPjxhdXRob3I+U2Vl
ZmYsIEwuIEMuPC9hdXRob3I+PGF1dGhvcj52YW4gQmFsbGVnb29pamVuLCBNLjwvYXV0aG9yPjxh
dXRob3I+R29lZGUsIFMuIEwuPC9hdXRob3I+PGF1dGhvcj5SaWVzLCBMLiBBLjwvYXV0aG9yPjwv
YXV0aG9ycz48L2NvbnRyaWJ1dG9ycz48YXV0aC1hZGRyZXNzPlN1cnZlaWxsYW5jZSBSZXNlYXJj
aCBQcm9ncmFtLCBEaXZpc2lvbiBvZiBDYW5jZXIgQ29udHJvbCBhbmQgUG9wdWxhdGlvbiBTY2ll
bmNlcywgTmF0aW9uYWwgQ2FuY2VyIEluc3RpdHV0ZSwgQmV0aGVzZGEsIE1hcnlsYW5kIDIwODky
LTgzMTUsIFVTQS4gZWR3YXJkc2JAbWFpbC5uaWguZ292PC9hdXRoLWFkZHJlc3M+PHRpdGxlcz48
dGl0bGU+QW5udWFsIHJlcG9ydCB0byB0aGUgbmF0aW9uIG9uIHRoZSBzdGF0dXMgb2YgY2FuY2Vy
LCAxOTc1LTIwMDYsIGZlYXR1cmluZyBjb2xvcmVjdGFsIGNhbmNlciB0cmVuZHMgYW5kIGltcGFj
dCBvZiBpbnRlcnZlbnRpb25zIChyaXNrIGZhY3RvcnMsIHNjcmVlbmluZywgYW5kIHRyZWF0bWVu
dCkgdG8gcmVkdWNlIGZ1dHVyZSByYXRlczwvdGl0bGU+PHNlY29uZGFyeS10aXRsZT5DYW5jZXI8
L3NlY29uZGFyeS10aXRsZT48YWx0LXRpdGxlPkNhbmNlcjwvYWx0LXRpdGxlPjwvdGl0bGVzPjxw
ZXJpb2RpY2FsPjxmdWxsLXRpdGxlPkNhbmNlcjwvZnVsbC10aXRsZT48L3BlcmlvZGljYWw+PGFs
dC1wZXJpb2RpY2FsPjxmdWxsLXRpdGxlPkNhbmNlcjwvZnVsbC10aXRsZT48L2FsdC1wZXJpb2Rp
Y2FsPjxwYWdlcz41NDQtNzM8L3BhZ2VzPjx2b2x1bWU+MTE2PC92b2x1bWU+PG51bWJlcj4zPC9u
dW1iZXI+PGtleXdvcmRzPjxrZXl3b3JkPkFnZWQ8L2tleXdvcmQ+PGtleXdvcmQ+Q29sb3JlY3Rh
bCBOZW9wbGFzbXMvKmVwaWRlbWlvbG9neS9ldGhub2xvZ3kvbW9ydGFsaXR5L3RoZXJhcHk8L2tl
eXdvcmQ+PGtleXdvcmQ+Q29tcHV0ZXIgU2ltdWxhdGlvbjwva2V5d29yZD48a2V5d29yZD5FYXJs
eSBEaWFnbm9zaXM8L2tleXdvcmQ+PGtleXdvcmQ+RmVtYWxlPC9rZXl3b3JkPjxrZXl3b3JkPkh1
bWFuczwva2V5d29yZD48a2V5d29yZD5JbmNpZGVuY2U8L2tleXdvcmQ+PGtleXdvcmQ+TWFsZTwv
a2V5d29yZD48a2V5d29yZD5NaWRkbGUgQWdlZDwva2V5d29yZD48a2V5d29yZD5Nb3J0YWxpdHkv
ZXRobm9sb2d5L3RyZW5kczwva2V5d29yZD48a2V5d29yZD5OZW9wbGFzbXMvKmVwaWRlbWlvbG9n
eS9ldGhub2xvZ3kvbW9ydGFsaXR5L3ByZXZlbnRpb24gJmFtcDsgY29udHJvbC8qdGhlcmFweTwv
a2V5d29yZD48a2V5d29yZD5SZWdpc3RyaWVzPC9rZXl3b3JkPjxrZXl3b3JkPlJpc2sgRmFjdG9y
czwva2V5d29yZD48a2V5d29yZD5UaW1lIEZhY3RvcnM8L2tleXdvcmQ+PGtleXdvcmQ+VW5pdGVk
IFN0YXRlcy9lcGlkZW1pb2xvZ3k8L2tleXdvcmQ+PC9rZXl3b3Jkcz48ZGF0ZXM+PHllYXI+MjAx
MDwveWVhcj48cHViLWRhdGVzPjxkYXRlPkZlYiAxPC9kYXRlPjwvcHViLWRhdGVzPjwvZGF0ZXM+
PGlzYm4+MDAwOC01NDNYIChQcmludCkmI3hEOzAwMDgtNTQzWCAoTGlua2luZyk8L2lzYm4+PGFj
Y2Vzc2lvbi1udW0+MTk5OTgyNzM8L2FjY2Vzc2lvbi1udW0+PHVybHM+PHJlbGF0ZWQtdXJscz48
dXJsPmh0dHA6Ly93d3cubmNiaS5ubG0ubmloLmdvdi9wdWJtZWQvMTk5OTgyNzM8L3VybD48L3Jl
bGF0ZWQtdXJscz48L3VybHM+PGN1c3RvbTI+MzYxOTcyNjwvY3VzdG9tMj48ZWxlY3Ryb25pYy1y
ZXNvdXJjZS1udW0+MTAuMTAwMi9jbmNyLjI0NzYwPC9lbGVjdHJvbmljLXJlc291cmNlLW51bT48
L3JlY29yZD48L0NpdGU+PC9FbmROb3RlPgBAA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1" w:tooltip="Edwards, 2010 #4935" w:history="1">
        <w:r w:rsidRPr="00A64909">
          <w:rPr>
            <w:rFonts w:ascii="Book Antiqua" w:hAnsi="Book Antiqua" w:cs="Book Antiqua"/>
            <w:sz w:val="20"/>
            <w:szCs w:val="20"/>
            <w:vertAlign w:val="superscript"/>
          </w:rPr>
          <w:t>1</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However, the postoperative recurrence rate of locally advanced rectal cancer (LARC) is high, leading to poor prognosis, and neoadjuvant </w:t>
      </w:r>
      <w:proofErr w:type="spellStart"/>
      <w:r w:rsidRPr="00A64909">
        <w:rPr>
          <w:rFonts w:ascii="Book Antiqua" w:hAnsi="Book Antiqua" w:cs="Book Antiqua"/>
          <w:sz w:val="20"/>
          <w:szCs w:val="20"/>
        </w:rPr>
        <w:t>chemoradiotherapy</w:t>
      </w:r>
      <w:proofErr w:type="spellEnd"/>
      <w:r w:rsidRPr="00A64909">
        <w:rPr>
          <w:rFonts w:ascii="Book Antiqua" w:hAnsi="Book Antiqua" w:cs="Book Antiqua"/>
          <w:sz w:val="20"/>
          <w:szCs w:val="20"/>
        </w:rPr>
        <w:t xml:space="preserve"> (CRT) followed by total </w:t>
      </w:r>
      <w:proofErr w:type="spellStart"/>
      <w:r w:rsidRPr="00A64909">
        <w:rPr>
          <w:rFonts w:ascii="Book Antiqua" w:hAnsi="Book Antiqua" w:cs="Book Antiqua"/>
          <w:sz w:val="20"/>
          <w:szCs w:val="20"/>
        </w:rPr>
        <w:t>mesorectal</w:t>
      </w:r>
      <w:proofErr w:type="spellEnd"/>
      <w:r w:rsidRPr="00A64909">
        <w:rPr>
          <w:rFonts w:ascii="Book Antiqua" w:hAnsi="Book Antiqua" w:cs="Book Antiqua"/>
          <w:sz w:val="20"/>
          <w:szCs w:val="20"/>
        </w:rPr>
        <w:t xml:space="preserve"> excision (TME) is recommended for LARC</w:t>
      </w:r>
      <w:r w:rsidRPr="00A64909">
        <w:rPr>
          <w:rFonts w:ascii="Book Antiqua" w:hAnsi="Book Antiqua" w:cs="Book Antiqua"/>
          <w:sz w:val="20"/>
          <w:szCs w:val="20"/>
        </w:rPr>
        <w:fldChar w:fldCharType="begin">
          <w:fldData xml:space="preserve">PEVuZE5vdGU+PENpdGU+PEF1dGhvcj5TYXVlcjwvQXV0aG9yPjxZZWFyPjIwMDQ8L1llYXI+PFJl
Y051bT40OTM3PC9SZWNOdW0+PERpc3BsYXlUZXh0PjxzdHlsZSBmYWNlPSJzdXBlcnNjcmlwdCI+
WzIsIDNdPC9zdHlsZT48L0Rpc3BsYXlUZXh0PjxyZWNvcmQ+PHJlYy1udW1iZXI+NDkzNzwvcmVj
LW51bWJlcj48Zm9yZWlnbi1rZXlzPjxrZXkgYXBwPSJFTiIgZGItaWQ9IjB3cDllZXg5b3gyOWE3
ZXB2cjd2dmFmaXZ6ZmV4ejBkdHNlZiI+NDkzNzwva2V5PjwvZm9yZWlnbi1rZXlzPjxyZWYtdHlw
ZSBuYW1lPSJKb3VybmFsIEFydGljbGUiPjE3PC9yZWYtdHlwZT48Y29udHJpYnV0b3JzPjxhdXRo
b3JzPjxhdXRob3I+U2F1ZXIsIFIuPC9hdXRob3I+PGF1dGhvcj5CZWNrZXIsIEguPC9hdXRob3I+
PGF1dGhvcj5Ib2hlbmJlcmdlciwgVy48L2F1dGhvcj48YXV0aG9yPlJvZGVsLCBDLjwvYXV0aG9y
PjxhdXRob3I+V2l0dGVraW5kLCBDLjwvYXV0aG9yPjxhdXRob3I+RmlldGthdSwgUi48L2F1dGhv
cj48YXV0aG9yPk1hcnR1cywgUC48L2F1dGhvcj48YXV0aG9yPlRzY2htZWxpdHNjaCwgSi48L2F1
dGhvcj48YXV0aG9yPkhhZ2VyLCBFLjwvYXV0aG9yPjxhdXRob3I+SGVzcywgQy4gRi48L2F1dGhv
cj48YXV0aG9yPkthcnN0ZW5zLCBKLiBILjwvYXV0aG9yPjxhdXRob3I+TGllcnNjaCwgVC48L2F1
dGhvcj48YXV0aG9yPlNjaG1pZGJlcmdlciwgSC48L2F1dGhvcj48YXV0aG9yPlJhYWIsIFIuPC9h
dXRob3I+PGF1dGhvcj5HZXJtYW4gUmVjdGFsIENhbmNlciBTdHVkeSwgR3JvdXA8L2F1dGhvcj48
L2F1dGhvcnM+PC9jb250cmlidXRvcnM+PGF1dGgtYWRkcmVzcz5EZXBhcnRtZW50IG9mIFJhZGlh
dGlvbiBUaGVyYXB5LCBVbml2ZXJzaXR5IG9mIEVybGFuZ2VuLCBFcmxhbmdlbiwgR2VybWFueS4g
c2VrcmV0YXJpYXRAc3RyYWhsZW4ubWVkLnVuaS1lcmxhbmdlbi5kZTwvYXV0aC1hZGRyZXNzPjx0
aXRsZXM+PHRpdGxlPlByZW9wZXJhdGl2ZSB2ZXJzdXMgcG9zdG9wZXJhdGl2ZSBjaGVtb3JhZGlv
dGhlcmFweSBmb3IgcmVjdGFsIGNhbmNlc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czMS00MDwv
cGFnZXM+PHZvbHVtZT4zNTE8L3ZvbHVtZT48bnVtYmVyPjE3PC9udW1iZXI+PGtleXdvcmRzPjxr
ZXl3b3JkPkFkdWx0PC9rZXl3b3JkPjxrZXl3b3JkPkFnZWQ8L2tleXdvcmQ+PGtleXdvcmQ+QW50
aW5lb3BsYXN0aWMgQWdlbnRzL2FkdmVyc2UgZWZmZWN0cy8qdGhlcmFwZXV0aWMgdXNlPC9rZXl3
b3JkPjxrZXl3b3JkPkNvbWJpbmVkIE1vZGFsaXR5IFRoZXJhcHk8L2tleXdvcmQ+PGtleXdvcmQ+
RmVtYWxlPC9rZXl3b3JkPjxrZXl3b3JkPkZsdW9yb3VyYWNpbC9hZHZlcnNlIGVmZmVjdHMvKnRo
ZXJhcGV1dGljIHVzZTwva2V5d29yZD48a2V5d29yZD5Gb2xsb3ctVXAgU3R1ZGllczwva2V5d29y
ZD48a2V5d29yZD5IdW1hbnM8L2tleXdvcmQ+PGtleXdvcmQ+SW5jaWRlbmNlPC9rZXl3b3JkPjxr
ZXl3b3JkPk1hbGU8L2tleXdvcmQ+PGtleXdvcmQ+TWlkZGxlIEFnZWQ8L2tleXdvcmQ+PGtleXdv
cmQ+TmVvcGxhc20gUmVjdXJyZW5jZSwgTG9jYWwvZXBpZGVtaW9sb2d5PC9rZXl3b3JkPjxrZXl3
b3JkPk5lb3BsYXNtIFN0YWdpbmc8L2tleXdvcmQ+PGtleXdvcmQ+KlBvc3RvcGVyYXRpdmUgQ2Fy
ZTwva2V5d29yZD48a2V5d29yZD5Qb3N0b3BlcmF0aXZlIENvbXBsaWNhdGlvbnM8L2tleXdvcmQ+
PGtleXdvcmQ+KlByZW9wZXJhdGl2ZSBDYXJlPC9rZXl3b3JkPjxrZXl3b3JkPlByb3BvcnRpb25h
bCBIYXphcmRzIE1vZGVsczwva2V5d29yZD48a2V5d29yZD5RdWFsaXR5IENvbnRyb2w8L2tleXdv
cmQ+PGtleXdvcmQ+UmFkaW90aGVyYXB5L2FkdmVyc2UgZWZmZWN0czwva2V5d29yZD48a2V5d29y
ZD5SZWN0YWwgTmVvcGxhc21zLypkcnVnIHRoZXJhcHkvbW9ydGFsaXR5LypyYWRpb3RoZXJhcHkv
c3VyZ2VyeTwva2V5d29yZD48a2V5d29yZD5TdXJ2aXZhbCBBbmFseXNpczwva2V5d29yZD48L2tl
eXdvcmRzPjxkYXRlcz48eWVhcj4yMDA0PC95ZWFyPjxwdWItZGF0ZXM+PGRhdGU+T2N0IDIxPC9k
YXRlPjwvcHViLWRhdGVzPjwvZGF0ZXM+PGlzYm4+MTUzMy00NDA2IChFbGVjdHJvbmljKSYjeEQ7
MDAyOC00NzkzIChMaW5raW5nKTwvaXNibj48YWNjZXNzaW9uLW51bT4xNTQ5NjYyMjwvYWNjZXNz
aW9uLW51bT48dXJscz48cmVsYXRlZC11cmxzPjx1cmw+aHR0cDovL3d3dy5uY2JpLm5sbS5uaWgu
Z292L3B1Ym1lZC8xNTQ5NjYyMjwvdXJsPjwvcmVsYXRlZC11cmxzPjwvdXJscz48ZWxlY3Ryb25p
Yy1yZXNvdXJjZS1udW0+MTAuMTA1Ni9ORUpNb2EwNDA2OTQ8L2VsZWN0cm9uaWMtcmVzb3VyY2Ut
bnVtPjwvcmVjb3JkPjwvQ2l0ZT48Q2l0ZT48QXV0aG9yPkJlbnNvbjwvQXV0aG9yPjxZZWFyPjIw
MTg8L1llYXI+PFJlY051bT40OTM4PC9SZWNOdW0+PHJlY29yZD48cmVjLW51bWJlcj40OTM4PC9y
ZWMtbnVtYmVyPjxmb3JlaWduLWtleXM+PGtleSBhcHA9IkVOIiBkYi1pZD0iMHdwOWVleDlveDI5
YTdlcHZyN3Z2YWZpdnpmZXh6MGR0c2VmIj40OTM4PC9rZXk+PC9mb3JlaWduLWtleXM+PHJlZi10
eXBlIG5hbWU9IkpvdXJuYWwgQXJ0aWNsZSI+MTc8L3JlZi10eXBlPjxjb250cmlidXRvcnM+PGF1
dGhvcnM+PGF1dGhvcj5CZW5zb24sIEEuIEIuPC9hdXRob3I+PGF1dGhvcj5WZW5vb2ssIEEuIFAu
PC9hdXRob3I+PGF1dGhvcj5BbC1IYXdhcnksIE0uIE0uPC9hdXRob3I+PGF1dGhvcj5DZWRlcnF1
aXN0LCBMLjwvYXV0aG9yPjxhdXRob3I+Q2hlbiwgWS4gSi48L2F1dGhvcj48YXV0aG9yPkNpb21i
b3IsIEsuIEsuPC9hdXRob3I+PGF1dGhvcj5Db2hlbiwgUy48L2F1dGhvcj48YXV0aG9yPkNvb3Bl
ciwgSC4gUy48L2F1dGhvcj48YXV0aG9yPkRlbWluZywgRC48L2F1dGhvcj48YXV0aG9yPkVuZ3N0
cm9tLCBQLiBGLjwvYXV0aG9yPjxhdXRob3I+R3JlbSwgSi4gTC48L2F1dGhvcj48YXV0aG9yPkdy
b3RoZXksIEEuPC9hdXRob3I+PGF1dGhvcj5Ib2Noc3RlciwgSC4gUy48L2F1dGhvcj48YXV0aG9y
PkhvZmZlLCBTLjwvYXV0aG9yPjxhdXRob3I+SHVudCwgUy48L2F1dGhvcj48YXV0aG9yPkthbWVs
LCBBLjwvYXV0aG9yPjxhdXRob3I+S2lyaWxjdWssIE4uPC9hdXRob3I+PGF1dGhvcj5LcmlzaG5h
bXVydGhpLCBTLjwvYXV0aG9yPjxhdXRob3I+TWVzc2Vyc21pdGgsIFcuIEEuPC9hdXRob3I+PGF1
dGhvcj5NZXllcmhhcmR0LCBKLjwvYXV0aG9yPjxhdXRob3I+TXVsY2FoeSwgTS4gRi48L2F1dGhv
cj48YXV0aG9yPk11cnBoeSwgSi4gRC48L2F1dGhvcj48YXV0aG9yPk51cmtpbiwgUy48L2F1dGhv
cj48YXV0aG9yPlNhbHR6LCBMLjwvYXV0aG9yPjxhdXRob3I+U2hhcm1hLCBTLjwvYXV0aG9yPjxh
dXRob3I+U2hpYmF0YSwgRC48L2F1dGhvcj48YXV0aG9yPlNraWJiZXIsIEouIE0uPC9hdXRob3I+
PGF1dGhvcj5Tb2ZvY2xlb3VzLCBDLiBULjwvYXV0aG9yPjxhdXRob3I+U3RvZmZlbCwgRS4gTS48
L2F1dGhvcj48YXV0aG9yPlN0b3Rza3ktSGltZWxmYXJiLCBFLjwvYXV0aG9yPjxhdXRob3I+V2ls
bGV0dCwgQy4gRy48L2F1dGhvcj48YXV0aG9yPld1dGhyaWNrLCBFLjwvYXV0aG9yPjxhdXRob3I+
R3JlZ29yeSwgSy4gTS48L2F1dGhvcj48YXV0aG9yPkd1cnNraSwgTC48L2F1dGhvcj48YXV0aG9y
PkZyZWVkbWFuLUNhc3MsIEQuIEEuPC9hdXRob3I+PC9hdXRob3JzPjwvY29udHJpYnV0b3JzPjx0
aXRsZXM+PHRpdGxlPlJlY3RhbCBDYW5jZXIsIFZlcnNpb24gMi4yMDE4LCBOQ0NOIENsaW5pY2Fs
IFByYWN0aWNlIEd1aWRlbGluZXMgaW4gT25jb2xvZ3k8L3RpdGxlPjxzZWNvbmRhcnktdGl0bGU+
SiBOYXRsIENvbXByIENhbmMgTmV0dzwvc2Vjb25kYXJ5LXRpdGxlPjxhbHQtdGl0bGU+Sm91cm5h
bCBvZiB0aGUgTmF0aW9uYWwgQ29tcHJlaGVuc2l2ZSBDYW5jZXIgTmV0d29yayA6IEpOQ0NOPC9h
bHQtdGl0bGU+PC90aXRsZXM+PHBlcmlvZGljYWw+PGZ1bGwtdGl0bGU+SiBOYXRsIENvbXByIENh
bmMgTmV0dzwvZnVsbC10aXRsZT48YWJici0xPkpvdXJuYWwgb2YgdGhlIE5hdGlvbmFsIENvbXBy
ZWhlbnNpdmUgQ2FuY2VyIE5ldHdvcmsgOiBKTkNDTjwvYWJici0xPjwvcGVyaW9kaWNhbD48YWx0
LXBlcmlvZGljYWw+PGZ1bGwtdGl0bGU+SiBOYXRsIENvbXByIENhbmMgTmV0dzwvZnVsbC10aXRs
ZT48YWJici0xPkpvdXJuYWwgb2YgdGhlIE5hdGlvbmFsIENvbXByZWhlbnNpdmUgQ2FuY2VyIE5l
dHdvcmsgOiBKTkNDTjwvYWJici0xPjwvYWx0LXBlcmlvZGljYWw+PHBhZ2VzPjg3NC05MDE8L3Bh
Z2VzPjx2b2x1bWU+MTY8L3ZvbHVtZT48bnVtYmVyPjc8L251bWJlcj48a2V5d29yZHM+PGtleXdv
cmQ+QW50aW5lb3BsYXN0aWMgQ29tYmluZWQgQ2hlbW90aGVyYXB5IFByb3RvY29scy9zdGFuZGFy
ZHMvdGhlcmFwZXV0aWMgdXNlPC9rZXl3b3JkPjxrZXl3b3JkPkJpb3BzeTwva2V5d29yZD48a2V5
d29yZD5DaGVtb3JhZGlvdGhlcmFweS9tZXRob2RzL3N0YW5kYXJkczwva2V5d29yZD48a2V5d29y
ZD5EaXNlYXNlLUZyZWUgU3Vydml2YWw8L2tleXdvcmQ+PGtleXdvcmQ+SHVtYW5zPC9rZXl3b3Jk
PjxrZXl3b3JkPkluY2lkZW5jZTwva2V5d29yZD48a2V5d29yZD5JbmR1Y3Rpb24gQ2hlbW90aGVy
YXB5L21ldGhvZHM8L2tleXdvcmQ+PGtleXdvcmQ+TWVkaWNhbCBPbmNvbG9neS8qc3RhbmRhcmRz
PC9rZXl3b3JkPjxrZXl3b3JkPk5lb2FkanV2YW50IFRoZXJhcHkvbWV0aG9kcy9zdGFuZGFyZHM8
L2tleXdvcmQ+PGtleXdvcmQ+TmVvcGxhc20gUmVjdXJyZW5jZSwgTG9jYWwvZGlhZ25vc2lzL2Vw
aWRlbWlvbG9neS9wYXRob2xvZ3kvKnRoZXJhcHk8L2tleXdvcmQ+PGtleXdvcmQ+TmVvcGxhc20g
U3RhZ2luZzwva2V5d29yZD48a2V5d29yZD5QYXRpZW50IFNlbGVjdGlvbjwva2V5d29yZD48a2V5
d29yZD5Qcm9jdGVjdG9teS9tZXRob2RzL3N0YW5kYXJkczwva2V5d29yZD48a2V5d29yZD5SYW5k
b21pemVkIENvbnRyb2xsZWQgVHJpYWxzIGFzIFRvcGljPC9rZXl3b3JkPjxrZXl3b3JkPlJlY3Rh
bCBOZW9wbGFzbXMvZGlhZ25vc2lzL2VwaWRlbWlvbG9neS9wYXRob2xvZ3kvKnRoZXJhcHk8L2tl
eXdvcmQ+PGtleXdvcmQ+UmVjdHVtL3BhdGhvbG9neS9zdXJnZXJ5PC9rZXl3b3JkPjxrZXl3b3Jk
PlNvY2lldGllcywgTWVkaWNhbC8qc3RhbmRhcmRzPC9rZXl3b3JkPjxrZXl3b3JkPlVuaXRlZCBT
dGF0ZXMvZXBpZGVtaW9sb2d5PC9rZXl3b3JkPjxrZXl3b3JkPldhdGNoZnVsIFdhaXRpbmcvbWV0
aG9kcy9zdGFuZGFyZHM8L2tleXdvcmQ+PC9rZXl3b3Jkcz48ZGF0ZXM+PHllYXI+MjAxODwveWVh
cj48cHViLWRhdGVzPjxkYXRlPkp1bDwvZGF0ZT48L3B1Yi1kYXRlcz48L2RhdGVzPjxpc2JuPjE1
NDAtMTQxMyAoRWxlY3Ryb25pYykmI3hEOzE1NDAtMTQwNSAoTGlua2luZyk8L2lzYm4+PGFjY2Vz
c2lvbi1udW0+MzAwMDY0Mjk8L2FjY2Vzc2lvbi1udW0+PHVybHM+PHJlbGF0ZWQtdXJscz48dXJs
Pmh0dHA6Ly93d3cubmNiaS5ubG0ubmloLmdvdi9wdWJtZWQvMzAwMDY0Mjk8L3VybD48L3JlbGF0
ZWQtdXJscz48L3VybHM+PGVsZWN0cm9uaWMtcmVzb3VyY2UtbnVtPjEwLjYwMDQvam5jY24uMjAx
OC4wMDYxPC9lbGVjdHJvbmljLXJlc291cmNlLW51bT48L3JlY29yZD48L0NpdGU+PC9FbmROb3Rl
PnA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TYXVlcjwvQXV0aG9yPjxZZWFyPjIwMDQ8L1llYXI+PFJl
Y051bT40OTM3PC9SZWNOdW0+PERpc3BsYXlUZXh0PjxzdHlsZSBmYWNlPSJzdXBlcnNjcmlwdCI+
WzIsIDNdPC9zdHlsZT48L0Rpc3BsYXlUZXh0PjxyZWNvcmQ+PHJlYy1udW1iZXI+NDkzNzwvcmVj
LW51bWJlcj48Zm9yZWlnbi1rZXlzPjxrZXkgYXBwPSJFTiIgZGItaWQ9IjB3cDllZXg5b3gyOWE3
ZXB2cjd2dmFmaXZ6ZmV4ejBkdHNlZiI+NDkzNzwva2V5PjwvZm9yZWlnbi1rZXlzPjxyZWYtdHlw
ZSBuYW1lPSJKb3VybmFsIEFydGljbGUiPjE3PC9yZWYtdHlwZT48Y29udHJpYnV0b3JzPjxhdXRo
b3JzPjxhdXRob3I+U2F1ZXIsIFIuPC9hdXRob3I+PGF1dGhvcj5CZWNrZXIsIEguPC9hdXRob3I+
PGF1dGhvcj5Ib2hlbmJlcmdlciwgVy48L2F1dGhvcj48YXV0aG9yPlJvZGVsLCBDLjwvYXV0aG9y
PjxhdXRob3I+V2l0dGVraW5kLCBDLjwvYXV0aG9yPjxhdXRob3I+RmlldGthdSwgUi48L2F1dGhv
cj48YXV0aG9yPk1hcnR1cywgUC48L2F1dGhvcj48YXV0aG9yPlRzY2htZWxpdHNjaCwgSi48L2F1
dGhvcj48YXV0aG9yPkhhZ2VyLCBFLjwvYXV0aG9yPjxhdXRob3I+SGVzcywgQy4gRi48L2F1dGhv
cj48YXV0aG9yPkthcnN0ZW5zLCBKLiBILjwvYXV0aG9yPjxhdXRob3I+TGllcnNjaCwgVC48L2F1
dGhvcj48YXV0aG9yPlNjaG1pZGJlcmdlciwgSC48L2F1dGhvcj48YXV0aG9yPlJhYWIsIFIuPC9h
dXRob3I+PGF1dGhvcj5HZXJtYW4gUmVjdGFsIENhbmNlciBTdHVkeSwgR3JvdXA8L2F1dGhvcj48
L2F1dGhvcnM+PC9jb250cmlidXRvcnM+PGF1dGgtYWRkcmVzcz5EZXBhcnRtZW50IG9mIFJhZGlh
dGlvbiBUaGVyYXB5LCBVbml2ZXJzaXR5IG9mIEVybGFuZ2VuLCBFcmxhbmdlbiwgR2VybWFueS4g
c2VrcmV0YXJpYXRAc3RyYWhsZW4ubWVkLnVuaS1lcmxhbmdlbi5kZTwvYXV0aC1hZGRyZXNzPjx0
aXRsZXM+PHRpdGxlPlByZW9wZXJhdGl2ZSB2ZXJzdXMgcG9zdG9wZXJhdGl2ZSBjaGVtb3JhZGlv
dGhlcmFweSBmb3IgcmVjdGFsIGNhbmNlcj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czMS00MDwv
cGFnZXM+PHZvbHVtZT4zNTE8L3ZvbHVtZT48bnVtYmVyPjE3PC9udW1iZXI+PGtleXdvcmRzPjxr
ZXl3b3JkPkFkdWx0PC9rZXl3b3JkPjxrZXl3b3JkPkFnZWQ8L2tleXdvcmQ+PGtleXdvcmQ+QW50
aW5lb3BsYXN0aWMgQWdlbnRzL2FkdmVyc2UgZWZmZWN0cy8qdGhlcmFwZXV0aWMgdXNlPC9rZXl3
b3JkPjxrZXl3b3JkPkNvbWJpbmVkIE1vZGFsaXR5IFRoZXJhcHk8L2tleXdvcmQ+PGtleXdvcmQ+
RmVtYWxlPC9rZXl3b3JkPjxrZXl3b3JkPkZsdW9yb3VyYWNpbC9hZHZlcnNlIGVmZmVjdHMvKnRo
ZXJhcGV1dGljIHVzZTwva2V5d29yZD48a2V5d29yZD5Gb2xsb3ctVXAgU3R1ZGllczwva2V5d29y
ZD48a2V5d29yZD5IdW1hbnM8L2tleXdvcmQ+PGtleXdvcmQ+SW5jaWRlbmNlPC9rZXl3b3JkPjxr
ZXl3b3JkPk1hbGU8L2tleXdvcmQ+PGtleXdvcmQ+TWlkZGxlIEFnZWQ8L2tleXdvcmQ+PGtleXdv
cmQ+TmVvcGxhc20gUmVjdXJyZW5jZSwgTG9jYWwvZXBpZGVtaW9sb2d5PC9rZXl3b3JkPjxrZXl3
b3JkPk5lb3BsYXNtIFN0YWdpbmc8L2tleXdvcmQ+PGtleXdvcmQ+KlBvc3RvcGVyYXRpdmUgQ2Fy
ZTwva2V5d29yZD48a2V5d29yZD5Qb3N0b3BlcmF0aXZlIENvbXBsaWNhdGlvbnM8L2tleXdvcmQ+
PGtleXdvcmQ+KlByZW9wZXJhdGl2ZSBDYXJlPC9rZXl3b3JkPjxrZXl3b3JkPlByb3BvcnRpb25h
bCBIYXphcmRzIE1vZGVsczwva2V5d29yZD48a2V5d29yZD5RdWFsaXR5IENvbnRyb2w8L2tleXdv
cmQ+PGtleXdvcmQ+UmFkaW90aGVyYXB5L2FkdmVyc2UgZWZmZWN0czwva2V5d29yZD48a2V5d29y
ZD5SZWN0YWwgTmVvcGxhc21zLypkcnVnIHRoZXJhcHkvbW9ydGFsaXR5LypyYWRpb3RoZXJhcHkv
c3VyZ2VyeTwva2V5d29yZD48a2V5d29yZD5TdXJ2aXZhbCBBbmFseXNpczwva2V5d29yZD48L2tl
eXdvcmRzPjxkYXRlcz48eWVhcj4yMDA0PC95ZWFyPjxwdWItZGF0ZXM+PGRhdGU+T2N0IDIxPC9k
YXRlPjwvcHViLWRhdGVzPjwvZGF0ZXM+PGlzYm4+MTUzMy00NDA2IChFbGVjdHJvbmljKSYjeEQ7
MDAyOC00NzkzIChMaW5raW5nKTwvaXNibj48YWNjZXNzaW9uLW51bT4xNTQ5NjYyMjwvYWNjZXNz
aW9uLW51bT48dXJscz48cmVsYXRlZC11cmxzPjx1cmw+aHR0cDovL3d3dy5uY2JpLm5sbS5uaWgu
Z292L3B1Ym1lZC8xNTQ5NjYyMjwvdXJsPjwvcmVsYXRlZC11cmxzPjwvdXJscz48ZWxlY3Ryb25p
Yy1yZXNvdXJjZS1udW0+MTAuMTA1Ni9ORUpNb2EwNDA2OTQ8L2VsZWN0cm9uaWMtcmVzb3VyY2Ut
bnVtPjwvcmVjb3JkPjwvQ2l0ZT48Q2l0ZT48QXV0aG9yPkJlbnNvbjwvQXV0aG9yPjxZZWFyPjIw
MTg8L1llYXI+PFJlY051bT40OTM4PC9SZWNOdW0+PHJlY29yZD48cmVjLW51bWJlcj40OTM4PC9y
ZWMtbnVtYmVyPjxmb3JlaWduLWtleXM+PGtleSBhcHA9IkVOIiBkYi1pZD0iMHdwOWVleDlveDI5
YTdlcHZyN3Z2YWZpdnpmZXh6MGR0c2VmIj40OTM4PC9rZXk+PC9mb3JlaWduLWtleXM+PHJlZi10
eXBlIG5hbWU9IkpvdXJuYWwgQXJ0aWNsZSI+MTc8L3JlZi10eXBlPjxjb250cmlidXRvcnM+PGF1
dGhvcnM+PGF1dGhvcj5CZW5zb24sIEEuIEIuPC9hdXRob3I+PGF1dGhvcj5WZW5vb2ssIEEuIFAu
PC9hdXRob3I+PGF1dGhvcj5BbC1IYXdhcnksIE0uIE0uPC9hdXRob3I+PGF1dGhvcj5DZWRlcnF1
aXN0LCBMLjwvYXV0aG9yPjxhdXRob3I+Q2hlbiwgWS4gSi48L2F1dGhvcj48YXV0aG9yPkNpb21i
b3IsIEsuIEsuPC9hdXRob3I+PGF1dGhvcj5Db2hlbiwgUy48L2F1dGhvcj48YXV0aG9yPkNvb3Bl
ciwgSC4gUy48L2F1dGhvcj48YXV0aG9yPkRlbWluZywgRC48L2F1dGhvcj48YXV0aG9yPkVuZ3N0
cm9tLCBQLiBGLjwvYXV0aG9yPjxhdXRob3I+R3JlbSwgSi4gTC48L2F1dGhvcj48YXV0aG9yPkdy
b3RoZXksIEEuPC9hdXRob3I+PGF1dGhvcj5Ib2Noc3RlciwgSC4gUy48L2F1dGhvcj48YXV0aG9y
PkhvZmZlLCBTLjwvYXV0aG9yPjxhdXRob3I+SHVudCwgUy48L2F1dGhvcj48YXV0aG9yPkthbWVs
LCBBLjwvYXV0aG9yPjxhdXRob3I+S2lyaWxjdWssIE4uPC9hdXRob3I+PGF1dGhvcj5LcmlzaG5h
bXVydGhpLCBTLjwvYXV0aG9yPjxhdXRob3I+TWVzc2Vyc21pdGgsIFcuIEEuPC9hdXRob3I+PGF1
dGhvcj5NZXllcmhhcmR0LCBKLjwvYXV0aG9yPjxhdXRob3I+TXVsY2FoeSwgTS4gRi48L2F1dGhv
cj48YXV0aG9yPk11cnBoeSwgSi4gRC48L2F1dGhvcj48YXV0aG9yPk51cmtpbiwgUy48L2F1dGhv
cj48YXV0aG9yPlNhbHR6LCBMLjwvYXV0aG9yPjxhdXRob3I+U2hhcm1hLCBTLjwvYXV0aG9yPjxh
dXRob3I+U2hpYmF0YSwgRC48L2F1dGhvcj48YXV0aG9yPlNraWJiZXIsIEouIE0uPC9hdXRob3I+
PGF1dGhvcj5Tb2ZvY2xlb3VzLCBDLiBULjwvYXV0aG9yPjxhdXRob3I+U3RvZmZlbCwgRS4gTS48
L2F1dGhvcj48YXV0aG9yPlN0b3Rza3ktSGltZWxmYXJiLCBFLjwvYXV0aG9yPjxhdXRob3I+V2ls
bGV0dCwgQy4gRy48L2F1dGhvcj48YXV0aG9yPld1dGhyaWNrLCBFLjwvYXV0aG9yPjxhdXRob3I+
R3JlZ29yeSwgSy4gTS48L2F1dGhvcj48YXV0aG9yPkd1cnNraSwgTC48L2F1dGhvcj48YXV0aG9y
PkZyZWVkbWFuLUNhc3MsIEQuIEEuPC9hdXRob3I+PC9hdXRob3JzPjwvY29udHJpYnV0b3JzPjx0
aXRsZXM+PHRpdGxlPlJlY3RhbCBDYW5jZXIsIFZlcnNpb24gMi4yMDE4LCBOQ0NOIENsaW5pY2Fs
IFByYWN0aWNlIEd1aWRlbGluZXMgaW4gT25jb2xvZ3k8L3RpdGxlPjxzZWNvbmRhcnktdGl0bGU+
SiBOYXRsIENvbXByIENhbmMgTmV0dzwvc2Vjb25kYXJ5LXRpdGxlPjxhbHQtdGl0bGU+Sm91cm5h
bCBvZiB0aGUgTmF0aW9uYWwgQ29tcHJlaGVuc2l2ZSBDYW5jZXIgTmV0d29yayA6IEpOQ0NOPC9h
bHQtdGl0bGU+PC90aXRsZXM+PHBlcmlvZGljYWw+PGZ1bGwtdGl0bGU+SiBOYXRsIENvbXByIENh
bmMgTmV0dzwvZnVsbC10aXRsZT48YWJici0xPkpvdXJuYWwgb2YgdGhlIE5hdGlvbmFsIENvbXBy
ZWhlbnNpdmUgQ2FuY2VyIE5ldHdvcmsgOiBKTkNDTjwvYWJici0xPjwvcGVyaW9kaWNhbD48YWx0
LXBlcmlvZGljYWw+PGZ1bGwtdGl0bGU+SiBOYXRsIENvbXByIENhbmMgTmV0dzwvZnVsbC10aXRs
ZT48YWJici0xPkpvdXJuYWwgb2YgdGhlIE5hdGlvbmFsIENvbXByZWhlbnNpdmUgQ2FuY2VyIE5l
dHdvcmsgOiBKTkNDTjwvYWJici0xPjwvYWx0LXBlcmlvZGljYWw+PHBhZ2VzPjg3NC05MDE8L3Bh
Z2VzPjx2b2x1bWU+MTY8L3ZvbHVtZT48bnVtYmVyPjc8L251bWJlcj48a2V5d29yZHM+PGtleXdv
cmQ+QW50aW5lb3BsYXN0aWMgQ29tYmluZWQgQ2hlbW90aGVyYXB5IFByb3RvY29scy9zdGFuZGFy
ZHMvdGhlcmFwZXV0aWMgdXNlPC9rZXl3b3JkPjxrZXl3b3JkPkJpb3BzeTwva2V5d29yZD48a2V5
d29yZD5DaGVtb3JhZGlvdGhlcmFweS9tZXRob2RzL3N0YW5kYXJkczwva2V5d29yZD48a2V5d29y
ZD5EaXNlYXNlLUZyZWUgU3Vydml2YWw8L2tleXdvcmQ+PGtleXdvcmQ+SHVtYW5zPC9rZXl3b3Jk
PjxrZXl3b3JkPkluY2lkZW5jZTwva2V5d29yZD48a2V5d29yZD5JbmR1Y3Rpb24gQ2hlbW90aGVy
YXB5L21ldGhvZHM8L2tleXdvcmQ+PGtleXdvcmQ+TWVkaWNhbCBPbmNvbG9neS8qc3RhbmRhcmRz
PC9rZXl3b3JkPjxrZXl3b3JkPk5lb2FkanV2YW50IFRoZXJhcHkvbWV0aG9kcy9zdGFuZGFyZHM8
L2tleXdvcmQ+PGtleXdvcmQ+TmVvcGxhc20gUmVjdXJyZW5jZSwgTG9jYWwvZGlhZ25vc2lzL2Vw
aWRlbWlvbG9neS9wYXRob2xvZ3kvKnRoZXJhcHk8L2tleXdvcmQ+PGtleXdvcmQ+TmVvcGxhc20g
U3RhZ2luZzwva2V5d29yZD48a2V5d29yZD5QYXRpZW50IFNlbGVjdGlvbjwva2V5d29yZD48a2V5
d29yZD5Qcm9jdGVjdG9teS9tZXRob2RzL3N0YW5kYXJkczwva2V5d29yZD48a2V5d29yZD5SYW5k
b21pemVkIENvbnRyb2xsZWQgVHJpYWxzIGFzIFRvcGljPC9rZXl3b3JkPjxrZXl3b3JkPlJlY3Rh
bCBOZW9wbGFzbXMvZGlhZ25vc2lzL2VwaWRlbWlvbG9neS9wYXRob2xvZ3kvKnRoZXJhcHk8L2tl
eXdvcmQ+PGtleXdvcmQ+UmVjdHVtL3BhdGhvbG9neS9zdXJnZXJ5PC9rZXl3b3JkPjxrZXl3b3Jk
PlNvY2lldGllcywgTWVkaWNhbC8qc3RhbmRhcmRzPC9rZXl3b3JkPjxrZXl3b3JkPlVuaXRlZCBT
dGF0ZXMvZXBpZGVtaW9sb2d5PC9rZXl3b3JkPjxrZXl3b3JkPldhdGNoZnVsIFdhaXRpbmcvbWV0
aG9kcy9zdGFuZGFyZHM8L2tleXdvcmQ+PC9rZXl3b3Jkcz48ZGF0ZXM+PHllYXI+MjAxODwveWVh
cj48cHViLWRhdGVzPjxkYXRlPkp1bDwvZGF0ZT48L3B1Yi1kYXRlcz48L2RhdGVzPjxpc2JuPjE1
NDAtMTQxMyAoRWxlY3Ryb25pYykmI3hEOzE1NDAtMTQwNSAoTGlua2luZyk8L2lzYm4+PGFjY2Vz
c2lvbi1udW0+MzAwMDY0Mjk8L2FjY2Vzc2lvbi1udW0+PHVybHM+PHJlbGF0ZWQtdXJscz48dXJs
Pmh0dHA6Ly93d3cubmNiaS5ubG0ubmloLmdvdi9wdWJtZWQvMzAwMDY0Mjk8L3VybD48L3JlbGF0
ZWQtdXJscz48L3VybHM+PGVsZWN0cm9uaWMtcmVzb3VyY2UtbnVtPjEwLjYwMDQvam5jY24uMjAx
OC4wMDYxPC9lbGVjdHJvbmljLXJlc291cmNlLW51bT48L3JlY29yZD48L0NpdGU+PC9FbmROb3Rl
PnA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2" w:tooltip="Sauer, 2004 #4937" w:history="1">
        <w:r w:rsidRPr="00A64909">
          <w:rPr>
            <w:rFonts w:ascii="Book Antiqua" w:hAnsi="Book Antiqua" w:cs="Book Antiqua"/>
            <w:sz w:val="20"/>
            <w:szCs w:val="20"/>
            <w:vertAlign w:val="superscript"/>
          </w:rPr>
          <w:t>2</w:t>
        </w:r>
      </w:hyperlink>
      <w:r w:rsidRPr="00A64909">
        <w:rPr>
          <w:rFonts w:ascii="Book Antiqua" w:hAnsi="Book Antiqua" w:cs="Book Antiqua"/>
          <w:sz w:val="20"/>
          <w:szCs w:val="20"/>
          <w:vertAlign w:val="superscript"/>
        </w:rPr>
        <w:t>,</w:t>
      </w:r>
      <w:hyperlink w:anchor="_ENREF_3" w:tooltip="Benson, 2018 #4938" w:history="1">
        <w:r w:rsidRPr="00A64909">
          <w:rPr>
            <w:rFonts w:ascii="Book Antiqua" w:hAnsi="Book Antiqua" w:cs="Book Antiqua"/>
            <w:sz w:val="20"/>
            <w:szCs w:val="20"/>
            <w:vertAlign w:val="superscript"/>
          </w:rPr>
          <w:t>3</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As previously </w:t>
      </w:r>
      <w:proofErr w:type="gramStart"/>
      <w:r w:rsidR="009208C8" w:rsidRPr="00A64909">
        <w:rPr>
          <w:rFonts w:ascii="Book Antiqua" w:hAnsi="Book Antiqua" w:cs="Book Antiqua"/>
          <w:sz w:val="20"/>
          <w:szCs w:val="20"/>
        </w:rPr>
        <w:t>reported</w:t>
      </w:r>
      <w:proofErr w:type="gramEnd"/>
      <w:r w:rsidR="00793A53" w:rsidRPr="00A64909">
        <w:rPr>
          <w:rFonts w:ascii="Book Antiqua" w:hAnsi="Book Antiqua" w:cs="Book Antiqua"/>
          <w:sz w:val="20"/>
          <w:szCs w:val="20"/>
          <w:vertAlign w:val="superscript"/>
        </w:rPr>
        <w:fldChar w:fldCharType="begin">
          <w:fldData xml:space="preserve">PEVuZE5vdGU+PENpdGU+PEF1dGhvcj5NYWFzPC9BdXRob3I+PFllYXI+MjAxMDwvWWVhcj48UmVj
TnVtPjQ5Mzk8L1JlY051bT48RGlzcGxheVRleHQ+PHN0eWxlIGZhY2U9InN1cGVyc2NyaXB0Ij5b
MiwgNC02XTwvc3R5bGU+PC9EaXNwbGF5VGV4dD48cmVjb3JkPjxyZWMtbnVtYmVyPjQ5Mzk8L3Jl
Yy1udW1iZXI+PGZvcmVpZ24ta2V5cz48a2V5IGFwcD0iRU4iIGRiLWlkPSIwd3A5ZWV4OW94Mjlh
N2VwdnI3dnZhZml2emZleHowZHRzZWYiPjQ5Mzk8L2tleT48L2ZvcmVpZ24ta2V5cz48cmVmLXR5
cGUgbmFtZT0iSm91cm5hbCBBcnRpY2xlIj4xNzwvcmVmLXR5cGU+PGNvbnRyaWJ1dG9ycz48YXV0
aG9ycz48YXV0aG9yPk1hYXMsIE0uPC9hdXRob3I+PGF1dGhvcj5OZWxlbWFucywgUC4gSi48L2F1
dGhvcj48YXV0aG9yPlZhbGVudGluaSwgVi48L2F1dGhvcj48YXV0aG9yPkRhcywgUC48L2F1dGhv
cj48YXV0aG9yPlJvZGVsLCBDLjwvYXV0aG9yPjxhdXRob3I+S3VvLCBMLiBKLjwvYXV0aG9yPjxh
dXRob3I+Q2Fsdm8sIEYuIEEuPC9hdXRob3I+PGF1dGhvcj5HYXJjaWEtQWd1aWxhciwgSi48L2F1
dGhvcj48YXV0aG9yPkdseW5uZS1Kb25lcywgUi48L2F1dGhvcj48YXV0aG9yPkhhdXN0ZXJtYW5z
LCBLLjwvYXV0aG9yPjxhdXRob3I+TW9oaXVkZGluLCBNLjwvYXV0aG9yPjxhdXRob3I+UHVjY2lh
cmVsbGksIFMuPC9hdXRob3I+PGF1dGhvcj5TbWFsbCwgVy4sIEpyLjwvYXV0aG9yPjxhdXRob3I+
U3VhcmV6LCBKLjwvYXV0aG9yPjxhdXRob3I+VGhlb2Rvcm9wb3Vsb3MsIEcuPC9hdXRob3I+PGF1
dGhvcj5CaW9uZG8sIFMuPC9hdXRob3I+PGF1dGhvcj5CZWV0cy1UYW4sIFIuIEcuPC9hdXRob3I+
PGF1dGhvcj5CZWV0cywgRy4gTC48L2F1dGhvcj48L2F1dGhvcnM+PC9jb250cmlidXRvcnM+PGF1
dGgtYWRkcmVzcz5EZXBhcnRtZW50IG9mIFN1cmdlcnksIE1hYXN0cmljaHQgVW5pdmVyc2l0eSBN
ZWRpY2FsIENlbnRyZSwgTWFhc3RyaWNodCwgTmV0aGVybGFuZHMuPC9hdXRoLWFkZHJlc3M+PHRp
dGxlcz48dGl0bGU+TG9uZy10ZXJtIG91dGNvbWUgaW4gcGF0aWVudHMgd2l0aCBhIHBhdGhvbG9n
aWNhbCBjb21wbGV0ZSByZXNwb25zZSBhZnRlciBjaGVtb3JhZGlhdGlvbiBmb3IgcmVjdGFsIGNh
bmNlcjogYSBwb29sZWQgYW5hbHlzaXMgb2YgaW5kaXZpZHVhbCBwYXRpZW50IGRhdGE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gzNS00NDwvcGFnZXM+PHZvbHVtZT4xMTwvdm9s
dW1lPjxudW1iZXI+OTwvbnVtYmVyPjxrZXl3b3Jkcz48a2V5d29yZD5BbnRpbmVvcGxhc3RpYyBB
Z2VudHMvdGhlcmFwZXV0aWMgdXNlPC9rZXl3b3JkPjxrZXl3b3JkPkNoZW1vdGhlcmFweSwgQWRq
dXZhbnQ8L2tleXdvcmQ+PGtleXdvcmQ+Q29tYmluZWQgTW9kYWxpdHkgVGhlcmFweTwva2V5d29y
ZD48a2V5d29yZD5EaWdlc3RpdmUgU3lzdGVtIFN1cmdpY2FsIFByb2NlZHVyZXM8L2tleXdvcmQ+
PGtleXdvcmQ+RGlzZWFzZS1GcmVlIFN1cnZpdmFsPC9rZXl3b3JkPjxrZXl3b3JkPkh1bWFuczwv
a2V5d29yZD48a2V5d29yZD5LYXBsYW4tTWVpZXIgRXN0aW1hdGU8L2tleXdvcmQ+PGtleXdvcmQ+
Kk5lb2FkanV2YW50IFRoZXJhcHk8L2tleXdvcmQ+PGtleXdvcmQ+TmVvcGxhc20gUmVjdXJyZW5j
ZSwgTG9jYWw8L2tleXdvcmQ+PGtleXdvcmQ+UmFkaW90aGVyYXB5PC9rZXl3b3JkPjxrZXl3b3Jk
PlJhZGlvdGhlcmFweSwgQWRqdXZhbnQ8L2tleXdvcmQ+PGtleXdvcmQ+UmVjdGFsIE5lb3BsYXNt
cy8qbW9ydGFsaXR5L3BhdGhvbG9neS8qdGhlcmFweTwva2V5d29yZD48a2V5d29yZD5SZXRyb3Nw
ZWN0aXZlIFN0dWRpZXM8L2tleXdvcmQ+PGtleXdvcmQ+VHJlYXRtZW50IE91dGNvbWU8L2tleXdv
cmQ+PC9rZXl3b3Jkcz48ZGF0ZXM+PHllYXI+MjAxMDwveWVhcj48cHViLWRhdGVzPjxkYXRlPlNl
cDwvZGF0ZT48L3B1Yi1kYXRlcz48L2RhdGVzPjxpc2JuPjE0NzQtNTQ4OCAoRWxlY3Ryb25pYykm
I3hEOzE0NzAtMjA0NSAoTGlua2luZyk8L2lzYm4+PGFjY2Vzc2lvbi1udW0+MjA2OTI4NzI8L2Fj
Y2Vzc2lvbi1udW0+PHVybHM+PHJlbGF0ZWQtdXJscz48dXJsPmh0dHA6Ly93d3cubmNiaS5ubG0u
bmloLmdvdi9wdWJtZWQvMjA2OTI4NzI8L3VybD48L3JlbGF0ZWQtdXJscz48L3VybHM+PGVsZWN0
cm9uaWMtcmVzb3VyY2UtbnVtPjEwLjEwMTYvUzE0NzAtMjA0NSgxMCk3MDE3Mi04PC9lbGVjdHJv
bmljLXJlc291cmNlLW51bT48L3JlY29yZD48L0NpdGU+PENpdGU+PEF1dGhvcj5TYXVlcjwvQXV0
aG9yPjxZZWFyPjIwMDQ8L1llYXI+PFJlY051bT40OTM3PC9SZWNOdW0+PHJlY29yZD48cmVjLW51
bWJlcj40OTM3PC9yZWMtbnVtYmVyPjxmb3JlaWduLWtleXM+PGtleSBhcHA9IkVOIiBkYi1pZD0i
MHdwOWVleDlveDI5YTdlcHZyN3Z2YWZpdnpmZXh6MGR0c2VmIj40OTM3PC9rZXk+PC9mb3JlaWdu
LWtleXM+PHJlZi10eXBlIG5hbWU9IkpvdXJuYWwgQXJ0aWNsZSI+MTc8L3JlZi10eXBlPjxjb250
cmlidXRvcnM+PGF1dGhvcnM+PGF1dGhvcj5TYXVlciwgUi48L2F1dGhvcj48YXV0aG9yPkJlY2tl
ciwgSC48L2F1dGhvcj48YXV0aG9yPkhvaGVuYmVyZ2VyLCBXLjwvYXV0aG9yPjxhdXRob3I+Um9k
ZWwsIEMuPC9hdXRob3I+PGF1dGhvcj5XaXR0ZWtpbmQsIEMuPC9hdXRob3I+PGF1dGhvcj5GaWV0
a2F1LCBSLjwvYXV0aG9yPjxhdXRob3I+TWFydHVzLCBQLjwvYXV0aG9yPjxhdXRob3I+VHNjaG1l
bGl0c2NoLCBKLjwvYXV0aG9yPjxhdXRob3I+SGFnZXIsIEUuPC9hdXRob3I+PGF1dGhvcj5IZXNz
LCBDLiBGLjwvYXV0aG9yPjxhdXRob3I+S2Fyc3RlbnMsIEouIEguPC9hdXRob3I+PGF1dGhvcj5M
aWVyc2NoLCBULjwvYXV0aG9yPjxhdXRob3I+U2NobWlkYmVyZ2VyLCBILjwvYXV0aG9yPjxhdXRo
b3I+UmFhYiwgUi48L2F1dGhvcj48YXV0aG9yPkdlcm1hbiBSZWN0YWwgQ2FuY2VyIFN0dWR5LCBH
cm91cDwvYXV0aG9yPjwvYXV0aG9ycz48L2NvbnRyaWJ1dG9ycz48YXV0aC1hZGRyZXNzPkRlcGFy
dG1lbnQgb2YgUmFkaWF0aW9uIFRoZXJhcHksIFVuaXZlcnNpdHkgb2YgRXJsYW5nZW4sIEVybGFu
Z2VuLCBHZXJtYW55LiBzZWtyZXRhcmlhdEBzdHJhaGxlbi5tZWQudW5pLWVybGFuZ2VuLmRlPC9h
dXRoLWFkZHJlc3M+PHRpdGxlcz48dGl0bGU+UHJlb3BlcmF0aXZlIHZlcnN1cyBwb3N0b3BlcmF0
aXZlIGNoZW1vcmFkaW90aGVyYXB5IGZvciByZWN0YWwgY2FuY2Vy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zMxLTQwPC9wYWdlcz48dm9sdW1lPjM1MTwvdm9sdW1lPjxudW1iZXI+MTc8L251bWJl
cj48a2V5d29yZHM+PGtleXdvcmQ+QWR1bHQ8L2tleXdvcmQ+PGtleXdvcmQ+QWdlZDwva2V5d29y
ZD48a2V5d29yZD5BbnRpbmVvcGxhc3RpYyBBZ2VudHMvYWR2ZXJzZSBlZmZlY3RzLyp0aGVyYXBl
dXRpYyB1c2U8L2tleXdvcmQ+PGtleXdvcmQ+Q29tYmluZWQgTW9kYWxpdHkgVGhlcmFweTwva2V5
d29yZD48a2V5d29yZD5GZW1hbGU8L2tleXdvcmQ+PGtleXdvcmQ+Rmx1b3JvdXJhY2lsL2FkdmVy
c2UgZWZmZWN0cy8qdGhlcmFwZXV0aWMgdXNlPC9rZXl3b3JkPjxrZXl3b3JkPkZvbGxvdy1VcCBT
dHVkaWVzPC9rZXl3b3JkPjxrZXl3b3JkPkh1bWFuczwva2V5d29yZD48a2V5d29yZD5JbmNpZGVu
Y2U8L2tleXdvcmQ+PGtleXdvcmQ+TWFsZTwva2V5d29yZD48a2V5d29yZD5NaWRkbGUgQWdlZDwv
a2V5d29yZD48a2V5d29yZD5OZW9wbGFzbSBSZWN1cnJlbmNlLCBMb2NhbC9lcGlkZW1pb2xvZ3k8
L2tleXdvcmQ+PGtleXdvcmQ+TmVvcGxhc20gU3RhZ2luZzwva2V5d29yZD48a2V5d29yZD4qUG9z
dG9wZXJhdGl2ZSBDYXJlPC9rZXl3b3JkPjxrZXl3b3JkPlBvc3RvcGVyYXRpdmUgQ29tcGxpY2F0
aW9uczwva2V5d29yZD48a2V5d29yZD4qUHJlb3BlcmF0aXZlIENhcmU8L2tleXdvcmQ+PGtleXdv
cmQ+UHJvcG9ydGlvbmFsIEhhemFyZHMgTW9kZWxzPC9rZXl3b3JkPjxrZXl3b3JkPlF1YWxpdHkg
Q29udHJvbDwva2V5d29yZD48a2V5d29yZD5SYWRpb3RoZXJhcHkvYWR2ZXJzZSBlZmZlY3RzPC9r
ZXl3b3JkPjxrZXl3b3JkPlJlY3RhbCBOZW9wbGFzbXMvKmRydWcgdGhlcmFweS9tb3J0YWxpdHkv
KnJhZGlvdGhlcmFweS9zdXJnZXJ5PC9rZXl3b3JkPjxrZXl3b3JkPlN1cnZpdmFsIEFuYWx5c2lz
PC9rZXl3b3JkPjwva2V5d29yZHM+PGRhdGVzPjx5ZWFyPjIwMDQ8L3llYXI+PHB1Yi1kYXRlcz48
ZGF0ZT5PY3QgMjE8L2RhdGU+PC9wdWItZGF0ZXM+PC9kYXRlcz48aXNibj4xNTMzLTQ0MDYgKEVs
ZWN0cm9uaWMpJiN4RDswMDI4LTQ3OTMgKExpbmtpbmcpPC9pc2JuPjxhY2Nlc3Npb24tbnVtPjE1
NDk2NjIyPC9hY2Nlc3Npb24tbnVtPjx1cmxzPjxyZWxhdGVkLXVybHM+PHVybD5odHRwOi8vd3d3
Lm5jYmkubmxtLm5paC5nb3YvcHVibWVkLzE1NDk2NjIyPC91cmw+PC9yZWxhdGVkLXVybHM+PC91
cmxzPjxlbGVjdHJvbmljLXJlc291cmNlLW51bT4xMC4xMDU2L05FSk1vYTA0MDY5NDwvZWxlY3Ry
b25pYy1yZXNvdXJjZS1udW0+PC9yZWNvcmQ+PC9DaXRlPjxDaXRlPjxBdXRob3I+SGFici1HYW1h
PC9BdXRob3I+PFllYXI+MjAwNDwvWWVhcj48UmVjTnVtPjQ5NDA8L1JlY051bT48cmVjb3JkPjxy
ZWMtbnVtYmVyPjQ5NDA8L3JlYy1udW1iZXI+PGZvcmVpZ24ta2V5cz48a2V5IGFwcD0iRU4iIGRi
LWlkPSIwd3A5ZWV4OW94MjlhN2VwdnI3dnZhZml2emZleHowZHRzZWYiPjQ5NDA8L2tleT48L2Zv
cmVpZ24ta2V5cz48cmVmLXR5cGUgbmFtZT0iSm91cm5hbCBBcnRpY2xlIj4xNzwvcmVmLXR5cGU+
PGNvbnRyaWJ1dG9ycz48YXV0aG9ycz48YXV0aG9yPkhhYnItR2FtYSwgQS48L2F1dGhvcj48YXV0
aG9yPlBlcmV6LCBSLiBPLjwvYXV0aG9yPjxhdXRob3I+TmFkYWxpbiwgVy48L2F1dGhvcj48YXV0
aG9yPlNhYmJhZ2EsIEouPC9hdXRob3I+PGF1dGhvcj5SaWJlaXJvLCBVLiwgSnIuPC9hdXRob3I+
PGF1dGhvcj5TaWx2YSBlIFNvdXNhLCBBLiBILiwgSnIuPC9hdXRob3I+PGF1dGhvcj5DYW1wb3Ms
IEYuIEcuPC9hdXRob3I+PGF1dGhvcj5LaXNzLCBELiBSLjwvYXV0aG9yPjxhdXRob3I+R2FtYS1S
b2RyaWd1ZXMsIEouPC9hdXRob3I+PC9hdXRob3JzPjwvY29udHJpYnV0b3JzPjxhdXRoLWFkZHJl
c3M+Q29sb3JlY3RhbCBTdXJnZXJ5IERpdmlzaW9uLCBEZXBhcnRtZW50IG9mIEdhc3Ryb2VudGVy
b2xvZ3ksIFVuaXZlcnNpdHkgb2YgU2FvIFBhdWxvIFNjaG9vbCBvZiBNZWRpY2luZSwgU2FvIFBh
dWxvLCBCcmF6aWwuIGdhbWFuZ2VAdW9sLmNvbS5icjwvYXV0aC1hZGRyZXNzPjx0aXRsZXM+PHRp
dGxlPk9wZXJhdGl2ZSB2ZXJzdXMgbm9ub3BlcmF0aXZlIHRyZWF0bWVudCBmb3Igc3RhZ2UgMCBk
aXN0YWwgcmVjdGFsIGNhbmNlciBmb2xsb3dpbmcgY2hlbW9yYWRpYXRpb24gdGhlcmFweTogbG9u
Zy10ZXJtIHJlc3Vsd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cxMS03OyBkaXNjdXNzaW9uIDcxNy04PC9wYWdl
cz48dm9sdW1lPjI0MDwvdm9sdW1lPjxudW1iZXI+NDwvbnVtYmVyPjxrZXl3b3Jkcz48a2V5d29y
ZD5BZGVub2NhcmNpbm9tYS9kcnVnIHRoZXJhcHkvcmFkaW90aGVyYXB5LypzdXJnZXJ5PC9rZXl3
b3JkPjxrZXl3b3JkPkFkdWx0PC9rZXl3b3JkPjxrZXl3b3JkPkFnZWQ8L2tleXdvcmQ+PGtleXdv
cmQ+QWdlZCwgODAgYW5kIG92ZXI8L2tleXdvcmQ+PGtleXdvcmQ+QW50aW1ldGFib2xpdGVzLCBB
bnRpbmVvcGxhc3RpYy90aGVyYXBldXRpYyB1c2U8L2tleXdvcmQ+PGtleXdvcmQ+QW50aW5lb3Bs
YXN0aWMgQWdlbnRzL3RoZXJhcGV1dGljIHVzZTwva2V5d29yZD48a2V5d29yZD5Db2xvc3RvbXk8
L2tleXdvcmQ+PGtleXdvcmQ+RGlzZWFzZS1GcmVlIFN1cnZpdmFsPC9rZXl3b3JkPjxrZXl3b3Jk
PkZlbWFsZTwva2V5d29yZD48a2V5d29yZD5GbHVvcm91cmFjaWwvdGhlcmFwZXV0aWMgdXNlPC9r
ZXl3b3JkPjxrZXl3b3JkPkZvbGxvdy1VcCBTdHVkaWVzPC9rZXl3b3JkPjxrZXl3b3JkPkh1bWFu
czwva2V5d29yZD48a2V5d29yZD5JbGVvc3RvbXk8L2tleXdvcmQ+PGtleXdvcmQ+TGV1Y292b3Jp
bi90aGVyYXBldXRpYyB1c2U8L2tleXdvcmQ+PGtleXdvcmQ+TG9uZ2l0dWRpbmFsIFN0dWRpZXM8
L2tleXdvcmQ+PGtleXdvcmQ+TWFsZTwva2V5d29yZD48a2V5d29yZD5NaWRkbGUgQWdlZDwva2V5
d29yZD48a2V5d29yZD4qTmVvYWRqdXZhbnQgVGhlcmFweTwva2V5d29yZD48a2V5d29yZD5OZW9w
bGFzbSBSZWN1cnJlbmNlLCBMb2NhbC9wYXRob2xvZ3k8L2tleXdvcmQ+PGtleXdvcmQ+TmVvcGxh
c20gU3RhZ2luZzwva2V5d29yZD48a2V5d29yZD5SYWRpb3RoZXJhcHkgRG9zYWdlPC9rZXl3b3Jk
PjxrZXl3b3JkPlJlY3RhbCBOZW9wbGFzbXMvZHJ1ZyB0aGVyYXB5L3JhZGlvdGhlcmFweS8qc3Vy
Z2VyeTwva2V5d29yZD48a2V5d29yZD5SZW1pc3Npb24gSW5kdWN0aW9uPC9rZXl3b3JkPjxrZXl3
b3JkPlN1cnZpdmFsIFJhdGU8L2tleXdvcmQ+PGtleXdvcmQ+VHJlYXRtZW50IE91dGNvbWU8L2tl
eXdvcmQ+PC9rZXl3b3Jkcz48ZGF0ZXM+PHllYXI+MjAwNDwveWVhcj48cHViLWRhdGVzPjxkYXRl
Pk9jdDwvZGF0ZT48L3B1Yi1kYXRlcz48L2RhdGVzPjxpc2JuPjAwMDMtNDkzMiAoUHJpbnQpJiN4
RDswMDAzLTQ5MzIgKExpbmtpbmcpPC9pc2JuPjxhY2Nlc3Npb24tbnVtPjE1MzgzNzk4PC9hY2Nl
c3Npb24tbnVtPjx1cmxzPjxyZWxhdGVkLXVybHM+PHVybD5odHRwOi8vd3d3Lm5jYmkubmxtLm5p
aC5nb3YvcHVibWVkLzE1MzgzNzk4PC91cmw+PC9yZWxhdGVkLXVybHM+PC91cmxzPjxjdXN0b20y
PjEzNTY0NzI8L2N1c3RvbTI+PGVsZWN0cm9uaWMtcmVzb3VyY2UtbnVtPjEwLjEwOTcvMDEuc2xh
LjAwMDAxNDExOTQuMjc5OTIuMzI8L2VsZWN0cm9uaWMtcmVzb3VyY2UtbnVtPjwvcmVjb3JkPjwv
Q2l0ZT48Q2l0ZT48QXV0aG9yPlBhaGxtYW48L0F1dGhvcj48WWVhcj4yMDA3PC9ZZWFyPjxSZWNO
dW0+NDk0MTwvUmVjTnVtPjxyZWNvcmQ+PHJlYy1udW1iZXI+NDk0MTwvcmVjLW51bWJlcj48Zm9y
ZWlnbi1rZXlzPjxrZXkgYXBwPSJFTiIgZGItaWQ9IjB3cDllZXg5b3gyOWE3ZXB2cjd2dmFmaXZ6
ZmV4ejBkdHNlZiI+NDk0MTwva2V5PjwvZm9yZWlnbi1rZXlzPjxyZWYtdHlwZSBuYW1lPSJKb3Vy
bmFsIEFydGljbGUiPjE3PC9yZWYtdHlwZT48Y29udHJpYnV0b3JzPjxhdXRob3JzPjxhdXRob3I+
UGFobG1hbiwgTC48L2F1dGhvcj48YXV0aG9yPkJvaGUsIE0uPC9hdXRob3I+PGF1dGhvcj5DZWRl
cm1hcmssIEIuPC9hdXRob3I+PGF1dGhvcj5EYWhsYmVyZywgTS48L2F1dGhvcj48YXV0aG9yPkxp
bmRtYXJrLCBHLjwvYXV0aG9yPjxhdXRob3I+U2pvZGFobCwgUi48L2F1dGhvcj48YXV0aG9yPk9q
ZXJza29nLCBCLjwvYXV0aG9yPjxhdXRob3I+RGFtYmVyLCBMLjwvYXV0aG9yPjxhdXRob3I+Sm9o
YW5zc29uLCBSLjwvYXV0aG9yPjwvYXV0aG9ycz48L2NvbnRyaWJ1dG9ycz48YXV0aC1hZGRyZXNz
PkRlcGFydG1lbnQgb2YgU3VyZ2VyeSwgVW5pdmVyc2l0eSBIb3NwaXRhbCwgVXBwc2FsYSwgU3dl
ZGVuLjwvYXV0aC1hZGRyZXNzPjx0aXRsZXM+PHRpdGxlPlRoZSBTd2VkaXNoIHJlY3RhbCBjYW5j
ZXIgcmVnaXN0cnk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yODUtOTI8L3BhZ2VzPjx2b2x1bWU+OTQ8L3ZvbHVtZT48bnVtYmVyPjEwPC9u
dW1iZXI+PGtleXdvcmRzPjxrZXl3b3JkPkFkZW5vY2FyY2lub21hL21vcnRhbGl0eS9yYWRpb3Ro
ZXJhcHkvKnN1cmdlcnk8L2tleXdvcmQ+PGtleXdvcmQ+QWR1bHQ8L2tleXdvcmQ+PGtleXdvcmQ+
QWdlZDwva2V5d29yZD48a2V5d29yZD5BZ2VkLCA4MCBhbmQgb3Zlcjwva2V5d29yZD48a2V5d29y
ZD5GZW1hbGU8L2tleXdvcmQ+PGtleXdvcmQ+SHVtYW5zPC9rZXl3b3JkPjxrZXl3b3JkPk1hbGU8
L2tleXdvcmQ+PGtleXdvcmQ+TWlkZGxlIEFnZWQ8L2tleXdvcmQ+PGtleXdvcmQ+TmVvcGxhc20g
UmVjdXJyZW5jZSwgTG9jYWwvbW9ydGFsaXR5PC9rZXl3b3JkPjxrZXl3b3JkPlBvc3RvcGVyYXRp
dmUgQ29tcGxpY2F0aW9ucy9tb3J0YWxpdHk8L2tleXdvcmQ+PGtleXdvcmQ+UmVjdGFsIE5lb3Bs
YXNtcy9tb3J0YWxpdHkvcmFkaW90aGVyYXB5LypzdXJnZXJ5PC9rZXl3b3JkPjxrZXl3b3JkPlJl
Z2lzdHJpZXM8L2tleXdvcmQ+PGtleXdvcmQ+U3Vydml2YWwgQW5hbHlzaXM8L2tleXdvcmQ+PGtl
eXdvcmQ+U3dlZGVuL2VwaWRlbWlvbG9neTwva2V5d29yZD48a2V5d29yZD5UaW1lIEZhY3RvcnM8
L2tleXdvcmQ+PC9rZXl3b3Jkcz48ZGF0ZXM+PHllYXI+MjAwNzwveWVhcj48cHViLWRhdGVzPjxk
YXRlPk9jdDwvZGF0ZT48L3B1Yi1kYXRlcz48L2RhdGVzPjxpc2JuPjEzNjUtMjE2OCAoRWxlY3Ry
b25pYykmI3hEOzAwMDctMTMyMyAoTGlua2luZyk8L2lzYm4+PGFjY2Vzc2lvbi1udW0+MTc2NjEz
MDk8L2FjY2Vzc2lvbi1udW0+PHVybHM+PHJlbGF0ZWQtdXJscz48dXJsPmh0dHA6Ly93d3cubmNi
aS5ubG0ubmloLmdvdi9wdWJtZWQvMTc2NjEzMDk8L3VybD48L3JlbGF0ZWQtdXJscz48L3VybHM+
PGVsZWN0cm9uaWMtcmVzb3VyY2UtbnVtPjEwLjEwMDIvYmpzLjU2Nzk8L2VsZWN0cm9uaWMtcmVz
b3VyY2UtbnVtPjwvcmVjb3JkPjwvQ2l0ZT48L0VuZE5vdGU+
</w:fldData>
        </w:fldChar>
      </w:r>
      <w:r w:rsidR="00793A53" w:rsidRPr="00A64909">
        <w:rPr>
          <w:rFonts w:ascii="Book Antiqua" w:hAnsi="Book Antiqua" w:cs="Book Antiqua"/>
          <w:sz w:val="20"/>
          <w:szCs w:val="20"/>
          <w:vertAlign w:val="superscript"/>
        </w:rPr>
        <w:instrText xml:space="preserve"> ADDIN EN.CITE </w:instrText>
      </w:r>
      <w:r w:rsidR="00793A53" w:rsidRPr="00A64909">
        <w:rPr>
          <w:rFonts w:ascii="Book Antiqua" w:hAnsi="Book Antiqua" w:cs="Book Antiqua"/>
          <w:sz w:val="20"/>
          <w:szCs w:val="20"/>
          <w:vertAlign w:val="superscript"/>
        </w:rPr>
        <w:fldChar w:fldCharType="begin">
          <w:fldData xml:space="preserve">PEVuZE5vdGU+PENpdGU+PEF1dGhvcj5NYWFzPC9BdXRob3I+PFllYXI+MjAxMDwvWWVhcj48UmVj
TnVtPjQ5Mzk8L1JlY051bT48RGlzcGxheVRleHQ+PHN0eWxlIGZhY2U9InN1cGVyc2NyaXB0Ij5b
MiwgNC02XTwvc3R5bGU+PC9EaXNwbGF5VGV4dD48cmVjb3JkPjxyZWMtbnVtYmVyPjQ5Mzk8L3Jl
Yy1udW1iZXI+PGZvcmVpZ24ta2V5cz48a2V5IGFwcD0iRU4iIGRiLWlkPSIwd3A5ZWV4OW94Mjlh
N2VwdnI3dnZhZml2emZleHowZHRzZWYiPjQ5Mzk8L2tleT48L2ZvcmVpZ24ta2V5cz48cmVmLXR5
cGUgbmFtZT0iSm91cm5hbCBBcnRpY2xlIj4xNzwvcmVmLXR5cGU+PGNvbnRyaWJ1dG9ycz48YXV0
aG9ycz48YXV0aG9yPk1hYXMsIE0uPC9hdXRob3I+PGF1dGhvcj5OZWxlbWFucywgUC4gSi48L2F1
dGhvcj48YXV0aG9yPlZhbGVudGluaSwgVi48L2F1dGhvcj48YXV0aG9yPkRhcywgUC48L2F1dGhv
cj48YXV0aG9yPlJvZGVsLCBDLjwvYXV0aG9yPjxhdXRob3I+S3VvLCBMLiBKLjwvYXV0aG9yPjxh
dXRob3I+Q2Fsdm8sIEYuIEEuPC9hdXRob3I+PGF1dGhvcj5HYXJjaWEtQWd1aWxhciwgSi48L2F1
dGhvcj48YXV0aG9yPkdseW5uZS1Kb25lcywgUi48L2F1dGhvcj48YXV0aG9yPkhhdXN0ZXJtYW5z
LCBLLjwvYXV0aG9yPjxhdXRob3I+TW9oaXVkZGluLCBNLjwvYXV0aG9yPjxhdXRob3I+UHVjY2lh
cmVsbGksIFMuPC9hdXRob3I+PGF1dGhvcj5TbWFsbCwgVy4sIEpyLjwvYXV0aG9yPjxhdXRob3I+
U3VhcmV6LCBKLjwvYXV0aG9yPjxhdXRob3I+VGhlb2Rvcm9wb3Vsb3MsIEcuPC9hdXRob3I+PGF1
dGhvcj5CaW9uZG8sIFMuPC9hdXRob3I+PGF1dGhvcj5CZWV0cy1UYW4sIFIuIEcuPC9hdXRob3I+
PGF1dGhvcj5CZWV0cywgRy4gTC48L2F1dGhvcj48L2F1dGhvcnM+PC9jb250cmlidXRvcnM+PGF1
dGgtYWRkcmVzcz5EZXBhcnRtZW50IG9mIFN1cmdlcnksIE1hYXN0cmljaHQgVW5pdmVyc2l0eSBN
ZWRpY2FsIENlbnRyZSwgTWFhc3RyaWNodCwgTmV0aGVybGFuZHMuPC9hdXRoLWFkZHJlc3M+PHRp
dGxlcz48dGl0bGU+TG9uZy10ZXJtIG91dGNvbWUgaW4gcGF0aWVudHMgd2l0aCBhIHBhdGhvbG9n
aWNhbCBjb21wbGV0ZSByZXNwb25zZSBhZnRlciBjaGVtb3JhZGlhdGlvbiBmb3IgcmVjdGFsIGNh
bmNlcjogYSBwb29sZWQgYW5hbHlzaXMgb2YgaW5kaXZpZHVhbCBwYXRpZW50IGRhdGE8L3RpdGxl
PjxzZWNvbmRhcnktdGl0bGU+TGFuY2V0IE9uY29sPC9zZWNvbmRhcnktdGl0bGU+PGFsdC10aXRs
ZT5UaGUgTGFuY2V0LiBPbmNvbG9neTwvYWx0LXRpdGxlPjwvdGl0bGVzPjxwZXJpb2RpY2FsPjxm
dWxsLXRpdGxlPkxhbmNldCBPbmNvbDwvZnVsbC10aXRsZT48YWJici0xPlRoZSBMYW5jZXQuIE9u
Y29sb2d5PC9hYmJyLTE+PC9wZXJpb2RpY2FsPjxhbHQtcGVyaW9kaWNhbD48ZnVsbC10aXRsZT5M
YW5jZXQgT25jb2w8L2Z1bGwtdGl0bGU+PGFiYnItMT5UaGUgTGFuY2V0LiBPbmNvbG9neTwvYWJi
ci0xPjwvYWx0LXBlcmlvZGljYWw+PHBhZ2VzPjgzNS00NDwvcGFnZXM+PHZvbHVtZT4xMTwvdm9s
dW1lPjxudW1iZXI+OTwvbnVtYmVyPjxrZXl3b3Jkcz48a2V5d29yZD5BbnRpbmVvcGxhc3RpYyBB
Z2VudHMvdGhlcmFwZXV0aWMgdXNlPC9rZXl3b3JkPjxrZXl3b3JkPkNoZW1vdGhlcmFweSwgQWRq
dXZhbnQ8L2tleXdvcmQ+PGtleXdvcmQ+Q29tYmluZWQgTW9kYWxpdHkgVGhlcmFweTwva2V5d29y
ZD48a2V5d29yZD5EaWdlc3RpdmUgU3lzdGVtIFN1cmdpY2FsIFByb2NlZHVyZXM8L2tleXdvcmQ+
PGtleXdvcmQ+RGlzZWFzZS1GcmVlIFN1cnZpdmFsPC9rZXl3b3JkPjxrZXl3b3JkPkh1bWFuczwv
a2V5d29yZD48a2V5d29yZD5LYXBsYW4tTWVpZXIgRXN0aW1hdGU8L2tleXdvcmQ+PGtleXdvcmQ+
Kk5lb2FkanV2YW50IFRoZXJhcHk8L2tleXdvcmQ+PGtleXdvcmQ+TmVvcGxhc20gUmVjdXJyZW5j
ZSwgTG9jYWw8L2tleXdvcmQ+PGtleXdvcmQ+UmFkaW90aGVyYXB5PC9rZXl3b3JkPjxrZXl3b3Jk
PlJhZGlvdGhlcmFweSwgQWRqdXZhbnQ8L2tleXdvcmQ+PGtleXdvcmQ+UmVjdGFsIE5lb3BsYXNt
cy8qbW9ydGFsaXR5L3BhdGhvbG9neS8qdGhlcmFweTwva2V5d29yZD48a2V5d29yZD5SZXRyb3Nw
ZWN0aXZlIFN0dWRpZXM8L2tleXdvcmQ+PGtleXdvcmQ+VHJlYXRtZW50IE91dGNvbWU8L2tleXdv
cmQ+PC9rZXl3b3Jkcz48ZGF0ZXM+PHllYXI+MjAxMDwveWVhcj48cHViLWRhdGVzPjxkYXRlPlNl
cDwvZGF0ZT48L3B1Yi1kYXRlcz48L2RhdGVzPjxpc2JuPjE0NzQtNTQ4OCAoRWxlY3Ryb25pYykm
I3hEOzE0NzAtMjA0NSAoTGlua2luZyk8L2lzYm4+PGFjY2Vzc2lvbi1udW0+MjA2OTI4NzI8L2Fj
Y2Vzc2lvbi1udW0+PHVybHM+PHJlbGF0ZWQtdXJscz48dXJsPmh0dHA6Ly93d3cubmNiaS5ubG0u
bmloLmdvdi9wdWJtZWQvMjA2OTI4NzI8L3VybD48L3JlbGF0ZWQtdXJscz48L3VybHM+PGVsZWN0
cm9uaWMtcmVzb3VyY2UtbnVtPjEwLjEwMTYvUzE0NzAtMjA0NSgxMCk3MDE3Mi04PC9lbGVjdHJv
bmljLXJlc291cmNlLW51bT48L3JlY29yZD48L0NpdGU+PENpdGU+PEF1dGhvcj5TYXVlcjwvQXV0
aG9yPjxZZWFyPjIwMDQ8L1llYXI+PFJlY051bT40OTM3PC9SZWNOdW0+PHJlY29yZD48cmVjLW51
bWJlcj40OTM3PC9yZWMtbnVtYmVyPjxmb3JlaWduLWtleXM+PGtleSBhcHA9IkVOIiBkYi1pZD0i
MHdwOWVleDlveDI5YTdlcHZyN3Z2YWZpdnpmZXh6MGR0c2VmIj40OTM3PC9rZXk+PC9mb3JlaWdu
LWtleXM+PHJlZi10eXBlIG5hbWU9IkpvdXJuYWwgQXJ0aWNsZSI+MTc8L3JlZi10eXBlPjxjb250
cmlidXRvcnM+PGF1dGhvcnM+PGF1dGhvcj5TYXVlciwgUi48L2F1dGhvcj48YXV0aG9yPkJlY2tl
ciwgSC48L2F1dGhvcj48YXV0aG9yPkhvaGVuYmVyZ2VyLCBXLjwvYXV0aG9yPjxhdXRob3I+Um9k
ZWwsIEMuPC9hdXRob3I+PGF1dGhvcj5XaXR0ZWtpbmQsIEMuPC9hdXRob3I+PGF1dGhvcj5GaWV0
a2F1LCBSLjwvYXV0aG9yPjxhdXRob3I+TWFydHVzLCBQLjwvYXV0aG9yPjxhdXRob3I+VHNjaG1l
bGl0c2NoLCBKLjwvYXV0aG9yPjxhdXRob3I+SGFnZXIsIEUuPC9hdXRob3I+PGF1dGhvcj5IZXNz
LCBDLiBGLjwvYXV0aG9yPjxhdXRob3I+S2Fyc3RlbnMsIEouIEguPC9hdXRob3I+PGF1dGhvcj5M
aWVyc2NoLCBULjwvYXV0aG9yPjxhdXRob3I+U2NobWlkYmVyZ2VyLCBILjwvYXV0aG9yPjxhdXRo
b3I+UmFhYiwgUi48L2F1dGhvcj48YXV0aG9yPkdlcm1hbiBSZWN0YWwgQ2FuY2VyIFN0dWR5LCBH
cm91cDwvYXV0aG9yPjwvYXV0aG9ycz48L2NvbnRyaWJ1dG9ycz48YXV0aC1hZGRyZXNzPkRlcGFy
dG1lbnQgb2YgUmFkaWF0aW9uIFRoZXJhcHksIFVuaXZlcnNpdHkgb2YgRXJsYW5nZW4sIEVybGFu
Z2VuLCBHZXJtYW55LiBzZWtyZXRhcmlhdEBzdHJhaGxlbi5tZWQudW5pLWVybGFuZ2VuLmRlPC9h
dXRoLWFkZHJlc3M+PHRpdGxlcz48dGl0bGU+UHJlb3BlcmF0aXZlIHZlcnN1cyBwb3N0b3BlcmF0
aXZlIGNoZW1vcmFkaW90aGVyYXB5IGZvciByZWN0YWwgY2FuY2Vy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xNzMxLTQwPC9wYWdlcz48dm9sdW1lPjM1MTwvdm9sdW1lPjxudW1iZXI+MTc8L251bWJl
cj48a2V5d29yZHM+PGtleXdvcmQ+QWR1bHQ8L2tleXdvcmQ+PGtleXdvcmQ+QWdlZDwva2V5d29y
ZD48a2V5d29yZD5BbnRpbmVvcGxhc3RpYyBBZ2VudHMvYWR2ZXJzZSBlZmZlY3RzLyp0aGVyYXBl
dXRpYyB1c2U8L2tleXdvcmQ+PGtleXdvcmQ+Q29tYmluZWQgTW9kYWxpdHkgVGhlcmFweTwva2V5
d29yZD48a2V5d29yZD5GZW1hbGU8L2tleXdvcmQ+PGtleXdvcmQ+Rmx1b3JvdXJhY2lsL2FkdmVy
c2UgZWZmZWN0cy8qdGhlcmFwZXV0aWMgdXNlPC9rZXl3b3JkPjxrZXl3b3JkPkZvbGxvdy1VcCBT
dHVkaWVzPC9rZXl3b3JkPjxrZXl3b3JkPkh1bWFuczwva2V5d29yZD48a2V5d29yZD5JbmNpZGVu
Y2U8L2tleXdvcmQ+PGtleXdvcmQ+TWFsZTwva2V5d29yZD48a2V5d29yZD5NaWRkbGUgQWdlZDwv
a2V5d29yZD48a2V5d29yZD5OZW9wbGFzbSBSZWN1cnJlbmNlLCBMb2NhbC9lcGlkZW1pb2xvZ3k8
L2tleXdvcmQ+PGtleXdvcmQ+TmVvcGxhc20gU3RhZ2luZzwva2V5d29yZD48a2V5d29yZD4qUG9z
dG9wZXJhdGl2ZSBDYXJlPC9rZXl3b3JkPjxrZXl3b3JkPlBvc3RvcGVyYXRpdmUgQ29tcGxpY2F0
aW9uczwva2V5d29yZD48a2V5d29yZD4qUHJlb3BlcmF0aXZlIENhcmU8L2tleXdvcmQ+PGtleXdv
cmQ+UHJvcG9ydGlvbmFsIEhhemFyZHMgTW9kZWxzPC9rZXl3b3JkPjxrZXl3b3JkPlF1YWxpdHkg
Q29udHJvbDwva2V5d29yZD48a2V5d29yZD5SYWRpb3RoZXJhcHkvYWR2ZXJzZSBlZmZlY3RzPC9r
ZXl3b3JkPjxrZXl3b3JkPlJlY3RhbCBOZW9wbGFzbXMvKmRydWcgdGhlcmFweS9tb3J0YWxpdHkv
KnJhZGlvdGhlcmFweS9zdXJnZXJ5PC9rZXl3b3JkPjxrZXl3b3JkPlN1cnZpdmFsIEFuYWx5c2lz
PC9rZXl3b3JkPjwva2V5d29yZHM+PGRhdGVzPjx5ZWFyPjIwMDQ8L3llYXI+PHB1Yi1kYXRlcz48
ZGF0ZT5PY3QgMjE8L2RhdGU+PC9wdWItZGF0ZXM+PC9kYXRlcz48aXNibj4xNTMzLTQ0MDYgKEVs
ZWN0cm9uaWMpJiN4RDswMDI4LTQ3OTMgKExpbmtpbmcpPC9pc2JuPjxhY2Nlc3Npb24tbnVtPjE1
NDk2NjIyPC9hY2Nlc3Npb24tbnVtPjx1cmxzPjxyZWxhdGVkLXVybHM+PHVybD5odHRwOi8vd3d3
Lm5jYmkubmxtLm5paC5nb3YvcHVibWVkLzE1NDk2NjIyPC91cmw+PC9yZWxhdGVkLXVybHM+PC91
cmxzPjxlbGVjdHJvbmljLXJlc291cmNlLW51bT4xMC4xMDU2L05FSk1vYTA0MDY5NDwvZWxlY3Ry
b25pYy1yZXNvdXJjZS1udW0+PC9yZWNvcmQ+PC9DaXRlPjxDaXRlPjxBdXRob3I+SGFici1HYW1h
PC9BdXRob3I+PFllYXI+MjAwNDwvWWVhcj48UmVjTnVtPjQ5NDA8L1JlY051bT48cmVjb3JkPjxy
ZWMtbnVtYmVyPjQ5NDA8L3JlYy1udW1iZXI+PGZvcmVpZ24ta2V5cz48a2V5IGFwcD0iRU4iIGRi
LWlkPSIwd3A5ZWV4OW94MjlhN2VwdnI3dnZhZml2emZleHowZHRzZWYiPjQ5NDA8L2tleT48L2Zv
cmVpZ24ta2V5cz48cmVmLXR5cGUgbmFtZT0iSm91cm5hbCBBcnRpY2xlIj4xNzwvcmVmLXR5cGU+
PGNvbnRyaWJ1dG9ycz48YXV0aG9ycz48YXV0aG9yPkhhYnItR2FtYSwgQS48L2F1dGhvcj48YXV0
aG9yPlBlcmV6LCBSLiBPLjwvYXV0aG9yPjxhdXRob3I+TmFkYWxpbiwgVy48L2F1dGhvcj48YXV0
aG9yPlNhYmJhZ2EsIEouPC9hdXRob3I+PGF1dGhvcj5SaWJlaXJvLCBVLiwgSnIuPC9hdXRob3I+
PGF1dGhvcj5TaWx2YSBlIFNvdXNhLCBBLiBILiwgSnIuPC9hdXRob3I+PGF1dGhvcj5DYW1wb3Ms
IEYuIEcuPC9hdXRob3I+PGF1dGhvcj5LaXNzLCBELiBSLjwvYXV0aG9yPjxhdXRob3I+R2FtYS1S
b2RyaWd1ZXMsIEouPC9hdXRob3I+PC9hdXRob3JzPjwvY29udHJpYnV0b3JzPjxhdXRoLWFkZHJl
c3M+Q29sb3JlY3RhbCBTdXJnZXJ5IERpdmlzaW9uLCBEZXBhcnRtZW50IG9mIEdhc3Ryb2VudGVy
b2xvZ3ksIFVuaXZlcnNpdHkgb2YgU2FvIFBhdWxvIFNjaG9vbCBvZiBNZWRpY2luZSwgU2FvIFBh
dWxvLCBCcmF6aWwuIGdhbWFuZ2VAdW9sLmNvbS5icjwvYXV0aC1hZGRyZXNzPjx0aXRsZXM+PHRp
dGxlPk9wZXJhdGl2ZSB2ZXJzdXMgbm9ub3BlcmF0aXZlIHRyZWF0bWVudCBmb3Igc3RhZ2UgMCBk
aXN0YWwgcmVjdGFsIGNhbmNlciBmb2xsb3dpbmcgY2hlbW9yYWRpYXRpb24gdGhlcmFweTogbG9u
Zy10ZXJtIHJlc3VsdHM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cxMS03OyBkaXNjdXNzaW9uIDcxNy04PC9wYWdl
cz48dm9sdW1lPjI0MDwvdm9sdW1lPjxudW1iZXI+NDwvbnVtYmVyPjxrZXl3b3Jkcz48a2V5d29y
ZD5BZGVub2NhcmNpbm9tYS9kcnVnIHRoZXJhcHkvcmFkaW90aGVyYXB5LypzdXJnZXJ5PC9rZXl3
b3JkPjxrZXl3b3JkPkFkdWx0PC9rZXl3b3JkPjxrZXl3b3JkPkFnZWQ8L2tleXdvcmQ+PGtleXdv
cmQ+QWdlZCwgODAgYW5kIG92ZXI8L2tleXdvcmQ+PGtleXdvcmQ+QW50aW1ldGFib2xpdGVzLCBB
bnRpbmVvcGxhc3RpYy90aGVyYXBldXRpYyB1c2U8L2tleXdvcmQ+PGtleXdvcmQ+QW50aW5lb3Bs
YXN0aWMgQWdlbnRzL3RoZXJhcGV1dGljIHVzZTwva2V5d29yZD48a2V5d29yZD5Db2xvc3RvbXk8
L2tleXdvcmQ+PGtleXdvcmQ+RGlzZWFzZS1GcmVlIFN1cnZpdmFsPC9rZXl3b3JkPjxrZXl3b3Jk
PkZlbWFsZTwva2V5d29yZD48a2V5d29yZD5GbHVvcm91cmFjaWwvdGhlcmFwZXV0aWMgdXNlPC9r
ZXl3b3JkPjxrZXl3b3JkPkZvbGxvdy1VcCBTdHVkaWVzPC9rZXl3b3JkPjxrZXl3b3JkPkh1bWFu
czwva2V5d29yZD48a2V5d29yZD5JbGVvc3RvbXk8L2tleXdvcmQ+PGtleXdvcmQ+TGV1Y292b3Jp
bi90aGVyYXBldXRpYyB1c2U8L2tleXdvcmQ+PGtleXdvcmQ+TG9uZ2l0dWRpbmFsIFN0dWRpZXM8
L2tleXdvcmQ+PGtleXdvcmQ+TWFsZTwva2V5d29yZD48a2V5d29yZD5NaWRkbGUgQWdlZDwva2V5
d29yZD48a2V5d29yZD4qTmVvYWRqdXZhbnQgVGhlcmFweTwva2V5d29yZD48a2V5d29yZD5OZW9w
bGFzbSBSZWN1cnJlbmNlLCBMb2NhbC9wYXRob2xvZ3k8L2tleXdvcmQ+PGtleXdvcmQ+TmVvcGxh
c20gU3RhZ2luZzwva2V5d29yZD48a2V5d29yZD5SYWRpb3RoZXJhcHkgRG9zYWdlPC9rZXl3b3Jk
PjxrZXl3b3JkPlJlY3RhbCBOZW9wbGFzbXMvZHJ1ZyB0aGVyYXB5L3JhZGlvdGhlcmFweS8qc3Vy
Z2VyeTwva2V5d29yZD48a2V5d29yZD5SZW1pc3Npb24gSW5kdWN0aW9uPC9rZXl3b3JkPjxrZXl3
b3JkPlN1cnZpdmFsIFJhdGU8L2tleXdvcmQ+PGtleXdvcmQ+VHJlYXRtZW50IE91dGNvbWU8L2tl
eXdvcmQ+PC9rZXl3b3Jkcz48ZGF0ZXM+PHllYXI+MjAwNDwveWVhcj48cHViLWRhdGVzPjxkYXRl
Pk9jdDwvZGF0ZT48L3B1Yi1kYXRlcz48L2RhdGVzPjxpc2JuPjAwMDMtNDkzMiAoUHJpbnQpJiN4
RDswMDAzLTQ5MzIgKExpbmtpbmcpPC9pc2JuPjxhY2Nlc3Npb24tbnVtPjE1MzgzNzk4PC9hY2Nl
c3Npb24tbnVtPjx1cmxzPjxyZWxhdGVkLXVybHM+PHVybD5odHRwOi8vd3d3Lm5jYmkubmxtLm5p
aC5nb3YvcHVibWVkLzE1MzgzNzk4PC91cmw+PC9yZWxhdGVkLXVybHM+PC91cmxzPjxjdXN0b20y
PjEzNTY0NzI8L2N1c3RvbTI+PGVsZWN0cm9uaWMtcmVzb3VyY2UtbnVtPjEwLjEwOTcvMDEuc2xh
LjAwMDAxNDExOTQuMjc5OTIuMzI8L2VsZWN0cm9uaWMtcmVzb3VyY2UtbnVtPjwvcmVjb3JkPjwv
Q2l0ZT48Q2l0ZT48QXV0aG9yPlBhaGxtYW48L0F1dGhvcj48WWVhcj4yMDA3PC9ZZWFyPjxSZWNO
dW0+NDk0MTwvUmVjTnVtPjxyZWNvcmQ+PHJlYy1udW1iZXI+NDk0MTwvcmVjLW51bWJlcj48Zm9y
ZWlnbi1rZXlzPjxrZXkgYXBwPSJFTiIgZGItaWQ9IjB3cDllZXg5b3gyOWE3ZXB2cjd2dmFmaXZ6
ZmV4ejBkdHNlZiI+NDk0MTwva2V5PjwvZm9yZWlnbi1rZXlzPjxyZWYtdHlwZSBuYW1lPSJKb3Vy
bmFsIEFydGljbGUiPjE3PC9yZWYtdHlwZT48Y29udHJpYnV0b3JzPjxhdXRob3JzPjxhdXRob3I+
UGFobG1hbiwgTC48L2F1dGhvcj48YXV0aG9yPkJvaGUsIE0uPC9hdXRob3I+PGF1dGhvcj5DZWRl
cm1hcmssIEIuPC9hdXRob3I+PGF1dGhvcj5EYWhsYmVyZywgTS48L2F1dGhvcj48YXV0aG9yPkxp
bmRtYXJrLCBHLjwvYXV0aG9yPjxhdXRob3I+U2pvZGFobCwgUi48L2F1dGhvcj48YXV0aG9yPk9q
ZXJza29nLCBCLjwvYXV0aG9yPjxhdXRob3I+RGFtYmVyLCBMLjwvYXV0aG9yPjxhdXRob3I+Sm9o
YW5zc29uLCBSLjwvYXV0aG9yPjwvYXV0aG9ycz48L2NvbnRyaWJ1dG9ycz48YXV0aC1hZGRyZXNz
PkRlcGFydG1lbnQgb2YgU3VyZ2VyeSwgVW5pdmVyc2l0eSBIb3NwaXRhbCwgVXBwc2FsYSwgU3dl
ZGVuLjwvYXV0aC1hZGRyZXNzPjx0aXRsZXM+PHRpdGxlPlRoZSBTd2VkaXNoIHJlY3RhbCBjYW5j
ZXIgcmVnaXN0cnk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EyODUtOTI8L3BhZ2VzPjx2b2x1bWU+OTQ8L3ZvbHVtZT48bnVtYmVyPjEwPC9u
dW1iZXI+PGtleXdvcmRzPjxrZXl3b3JkPkFkZW5vY2FyY2lub21hL21vcnRhbGl0eS9yYWRpb3Ro
ZXJhcHkvKnN1cmdlcnk8L2tleXdvcmQ+PGtleXdvcmQ+QWR1bHQ8L2tleXdvcmQ+PGtleXdvcmQ+
QWdlZDwva2V5d29yZD48a2V5d29yZD5BZ2VkLCA4MCBhbmQgb3Zlcjwva2V5d29yZD48a2V5d29y
ZD5GZW1hbGU8L2tleXdvcmQ+PGtleXdvcmQ+SHVtYW5zPC9rZXl3b3JkPjxrZXl3b3JkPk1hbGU8
L2tleXdvcmQ+PGtleXdvcmQ+TWlkZGxlIEFnZWQ8L2tleXdvcmQ+PGtleXdvcmQ+TmVvcGxhc20g
UmVjdXJyZW5jZSwgTG9jYWwvbW9ydGFsaXR5PC9rZXl3b3JkPjxrZXl3b3JkPlBvc3RvcGVyYXRp
dmUgQ29tcGxpY2F0aW9ucy9tb3J0YWxpdHk8L2tleXdvcmQ+PGtleXdvcmQ+UmVjdGFsIE5lb3Bs
YXNtcy9tb3J0YWxpdHkvcmFkaW90aGVyYXB5LypzdXJnZXJ5PC9rZXl3b3JkPjxrZXl3b3JkPlJl
Z2lzdHJpZXM8L2tleXdvcmQ+PGtleXdvcmQ+U3Vydml2YWwgQW5hbHlzaXM8L2tleXdvcmQ+PGtl
eXdvcmQ+U3dlZGVuL2VwaWRlbWlvbG9neTwva2V5d29yZD48a2V5d29yZD5UaW1lIEZhY3RvcnM8
L2tleXdvcmQ+PC9rZXl3b3Jkcz48ZGF0ZXM+PHllYXI+MjAwNzwveWVhcj48cHViLWRhdGVzPjxk
YXRlPk9jdDwvZGF0ZT48L3B1Yi1kYXRlcz48L2RhdGVzPjxpc2JuPjEzNjUtMjE2OCAoRWxlY3Ry
b25pYykmI3hEOzAwMDctMTMyMyAoTGlua2luZyk8L2lzYm4+PGFjY2Vzc2lvbi1udW0+MTc2NjEz
MDk8L2FjY2Vzc2lvbi1udW0+PHVybHM+PHJlbGF0ZWQtdXJscz48dXJsPmh0dHA6Ly93d3cubmNi
aS5ubG0ubmloLmdvdi9wdWJtZWQvMTc2NjEzMDk8L3VybD48L3JlbGF0ZWQtdXJscz48L3VybHM+
PGVsZWN0cm9uaWMtcmVzb3VyY2UtbnVtPjEwLjEwMDIvYmpzLjU2Nzk8L2VsZWN0cm9uaWMtcmVz
b3VyY2UtbnVtPjwvcmVjb3JkPjwvQ2l0ZT48L0VuZE5vdGU+
</w:fldData>
        </w:fldChar>
      </w:r>
      <w:r w:rsidR="00793A53" w:rsidRPr="00A64909">
        <w:rPr>
          <w:rFonts w:ascii="Book Antiqua" w:hAnsi="Book Antiqua" w:cs="Book Antiqua"/>
          <w:sz w:val="20"/>
          <w:szCs w:val="20"/>
          <w:vertAlign w:val="superscript"/>
        </w:rPr>
        <w:instrText xml:space="preserve"> ADDIN EN.CITE.DATA </w:instrText>
      </w:r>
      <w:r w:rsidR="00793A53" w:rsidRPr="00A64909">
        <w:rPr>
          <w:rFonts w:ascii="Book Antiqua" w:hAnsi="Book Antiqua" w:cs="Book Antiqua"/>
          <w:sz w:val="20"/>
          <w:szCs w:val="20"/>
          <w:vertAlign w:val="superscript"/>
        </w:rPr>
      </w:r>
      <w:r w:rsidR="00793A53" w:rsidRPr="00A64909">
        <w:rPr>
          <w:rFonts w:ascii="Book Antiqua" w:hAnsi="Book Antiqua" w:cs="Book Antiqua"/>
          <w:sz w:val="20"/>
          <w:szCs w:val="20"/>
          <w:vertAlign w:val="superscript"/>
        </w:rPr>
        <w:fldChar w:fldCharType="end"/>
      </w:r>
      <w:r w:rsidR="00793A53" w:rsidRPr="00A64909">
        <w:rPr>
          <w:rFonts w:ascii="Book Antiqua" w:hAnsi="Book Antiqua" w:cs="Book Antiqua"/>
          <w:sz w:val="20"/>
          <w:szCs w:val="20"/>
          <w:vertAlign w:val="superscript"/>
        </w:rPr>
      </w:r>
      <w:r w:rsidR="00793A53" w:rsidRPr="00A64909">
        <w:rPr>
          <w:rFonts w:ascii="Book Antiqua" w:hAnsi="Book Antiqua" w:cs="Book Antiqua"/>
          <w:sz w:val="20"/>
          <w:szCs w:val="20"/>
          <w:vertAlign w:val="superscript"/>
        </w:rPr>
        <w:fldChar w:fldCharType="separate"/>
      </w:r>
      <w:r w:rsidR="00793A53" w:rsidRPr="00A64909">
        <w:rPr>
          <w:rFonts w:ascii="Book Antiqua" w:hAnsi="Book Antiqua" w:cs="Book Antiqua"/>
          <w:sz w:val="20"/>
          <w:szCs w:val="20"/>
          <w:vertAlign w:val="superscript"/>
        </w:rPr>
        <w:t>[</w:t>
      </w:r>
      <w:hyperlink w:anchor="_ENREF_2" w:tooltip="Sauer, 2004 #4937" w:history="1">
        <w:r w:rsidR="00793A53" w:rsidRPr="00A64909">
          <w:rPr>
            <w:rFonts w:ascii="Book Antiqua" w:hAnsi="Book Antiqua" w:cs="Book Antiqua"/>
            <w:sz w:val="20"/>
            <w:szCs w:val="20"/>
            <w:vertAlign w:val="superscript"/>
          </w:rPr>
          <w:t>2</w:t>
        </w:r>
      </w:hyperlink>
      <w:r w:rsidR="00793A53" w:rsidRPr="00A64909">
        <w:rPr>
          <w:rFonts w:ascii="Book Antiqua" w:hAnsi="Book Antiqua" w:cs="Book Antiqua"/>
          <w:sz w:val="20"/>
          <w:szCs w:val="20"/>
          <w:vertAlign w:val="superscript"/>
        </w:rPr>
        <w:t>,</w:t>
      </w:r>
      <w:hyperlink w:anchor="_ENREF_4" w:tooltip="Maas, 2010 #4939" w:history="1">
        <w:r w:rsidR="00793A53" w:rsidRPr="00A64909">
          <w:rPr>
            <w:rFonts w:ascii="Book Antiqua" w:hAnsi="Book Antiqua" w:cs="Book Antiqua"/>
            <w:sz w:val="20"/>
            <w:szCs w:val="20"/>
            <w:vertAlign w:val="superscript"/>
          </w:rPr>
          <w:t>4-6</w:t>
        </w:r>
      </w:hyperlink>
      <w:r w:rsidR="00793A53" w:rsidRPr="00A64909">
        <w:rPr>
          <w:rFonts w:ascii="Book Antiqua" w:hAnsi="Book Antiqua" w:cs="Book Antiqua"/>
          <w:sz w:val="20"/>
          <w:szCs w:val="20"/>
          <w:vertAlign w:val="superscript"/>
        </w:rPr>
        <w:t>]</w:t>
      </w:r>
      <w:r w:rsidR="00793A53" w:rsidRPr="00A64909">
        <w:rPr>
          <w:rFonts w:ascii="Book Antiqua" w:hAnsi="Book Antiqua" w:cs="Book Antiqua"/>
          <w:sz w:val="20"/>
          <w:szCs w:val="20"/>
          <w:vertAlign w:val="superscript"/>
        </w:rPr>
        <w:fldChar w:fldCharType="end"/>
      </w:r>
      <w:r w:rsidRPr="00A64909">
        <w:rPr>
          <w:rFonts w:ascii="Book Antiqua" w:hAnsi="Book Antiqua" w:cs="Book Antiqua"/>
          <w:sz w:val="20"/>
          <w:szCs w:val="20"/>
        </w:rPr>
        <w:t>, neoadjuvant CRT can downstage the rate of LARC by 50-60%, and achieve a pathologic</w:t>
      </w:r>
      <w:r w:rsidR="006A1FEC" w:rsidRPr="00A64909">
        <w:rPr>
          <w:rFonts w:ascii="Book Antiqua" w:hAnsi="Book Antiqua" w:cs="Book Antiqua"/>
          <w:sz w:val="20"/>
          <w:szCs w:val="20"/>
        </w:rPr>
        <w:t>al</w:t>
      </w:r>
      <w:r w:rsidRPr="00A64909">
        <w:rPr>
          <w:rFonts w:ascii="Book Antiqua" w:hAnsi="Book Antiqua" w:cs="Book Antiqua"/>
          <w:sz w:val="20"/>
          <w:szCs w:val="20"/>
        </w:rPr>
        <w:t xml:space="preserve"> complete response (PCR) rate of 15-27%.</w:t>
      </w:r>
    </w:p>
    <w:p w14:paraId="2FE2FFB4" w14:textId="7E929C8A" w:rsidR="000871FD" w:rsidRPr="00A64909" w:rsidRDefault="00350163" w:rsidP="00A64909">
      <w:pPr>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However, several studies</w:t>
      </w:r>
      <w:r w:rsidRPr="00A64909">
        <w:rPr>
          <w:rFonts w:ascii="Book Antiqua" w:hAnsi="Book Antiqua" w:cs="Book Antiqua"/>
          <w:sz w:val="20"/>
          <w:szCs w:val="20"/>
        </w:rPr>
        <w:fldChar w:fldCharType="begin">
          <w:fldData xml:space="preserve">PEVuZE5vdGU+PENpdGU+PEF1dGhvcj5Cb3NzZXQ8L0F1dGhvcj48WWVhcj4yMDA2PC9ZZWFyPjxS
ZWNOdW0+NDk0MjwvUmVjTnVtPjxEaXNwbGF5VGV4dD48c3R5bGUgZmFjZT0ic3VwZXJzY3JpcHQi
Pls3LTEwXTwvc3R5bGU+PC9EaXNwbGF5VGV4dD48cmVjb3JkPjxyZWMtbnVtYmVyPjQ5NDI8L3Jl
Yy1udW1iZXI+PGZvcmVpZ24ta2V5cz48a2V5IGFwcD0iRU4iIGRiLWlkPSIwd3A5ZWV4OW94Mjlh
N2VwdnI3dnZhZml2emZleHowZHRzZWYiPjQ5NDI8L2tleT48L2ZvcmVpZ24ta2V5cz48cmVmLXR5
cGUgbmFtZT0iSm91cm5hbCBBcnRpY2xlIj4xNzwvcmVmLXR5cGU+PGNvbnRyaWJ1dG9ycz48YXV0
aG9ycz48YXV0aG9yPkJvc3NldCwgSi4gRi48L2F1dGhvcj48YXV0aG9yPkNvbGxldHRlLCBMLjwv
YXV0aG9yPjxhdXRob3I+Q2FsYWlzLCBHLjwvYXV0aG9yPjxhdXRob3I+TWluZXVyLCBMLjwvYXV0
aG9yPjxhdXRob3I+TWFpbmdvbiwgUC48L2F1dGhvcj48YXV0aG9yPlJhZG9zZXZpYy1KZWxpYywg
TC48L2F1dGhvcj48YXV0aG9yPkRhYmFuLCBBLjwvYXV0aG9yPjxhdXRob3I+QmFyZGV0LCBFLjwv
YXV0aG9yPjxhdXRob3I+QmVueSwgQS48L2F1dGhvcj48YXV0aG9yPk9sbGllciwgSi4gQy48L2F1
dGhvcj48YXV0aG9yPkVvcnRjIFJhZGlvdGhlcmFweSBHcm91cCBUcmlhbDwvYXV0aG9yPjwvYXV0
aG9ycz48L2NvbnRyaWJ1dG9ycz48YXV0aC1hZGRyZXNzPkRlcGFydG1lbnQgb2YgUmFkaWF0aW9u
IFRoZXJhcHksIFVuaXZlcnNpdHkgb2YgRnJhbmNoZS1Db210ZSwgQmVzYW5jb24sIEZyYW5jZS4g
ZnJhbmNvaXMuYm9zc2V0QHVmYy1jaHUudW5pdi1mY29tdGUuZnI8L2F1dGgtYWRkcmVzcz48dGl0
bGVzPjx0aXRsZT5DaGVtb3RoZXJhcHkgd2l0aCBwcmVvcGVyYXRpdmUgcmFkaW90aGVyYXB5IGlu
IHJlY3RhbCBjYW5jZXI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MTQtMjM8L3BhZ2VzPjx2b2x1
bWU+MzU1PC92b2x1bWU+PG51bWJlcj4xMTwvbnVtYmVyPjxrZXl3b3Jkcz48a2V5d29yZD5BZGVu
b2NhcmNpbm9tYS8qZHJ1ZyB0aGVyYXB5L21vcnRhbGl0eS8qcmFkaW90aGVyYXB5L3N1cmdlcnk8
L2tleXdvcmQ+PGtleXdvcmQ+QWR1bHQ8L2tleXdvcmQ+PGtleXdvcmQ+QWdlZDwva2V5d29yZD48
a2V5d29yZD5BbnRpbmVvcGxhc3RpYyBDb21iaW5lZCBDaGVtb3RoZXJhcHkgUHJvdG9jb2xzL2Fk
dmVyc2UgZWZmZWN0cy8qdGhlcmFwZXV0aWMgdXNlPC9rZXl3b3JkPjxrZXl3b3JkPkNvbWJpbmVk
IE1vZGFsaXR5IFRoZXJhcHk8L2tleXdvcmQ+PGtleXdvcmQ+RmVtYWxlPC9rZXl3b3JkPjxrZXl3
b3JkPkZsdW9yb3VyYWNpbC9hZG1pbmlzdHJhdGlvbiAmYW1wOyBkb3NhZ2UvYWR2ZXJzZSBlZmZl
Y3RzPC9rZXl3b3JkPjxrZXl3b3JkPkZvbGxvdy1VcCBTdHVkaWVzPC9rZXl3b3JkPjxrZXl3b3Jk
Pkh1bWFuczwva2V5d29yZD48a2V5d29yZD5MZXVjb3ZvcmluL2FkbWluaXN0cmF0aW9uICZhbXA7
IGRvc2FnZS9hZHZlcnNlIGVmZmVjdHM8L2tleXdvcmQ+PGtleXdvcmQ+TWFsZTwva2V5d29yZD48
a2V5d29yZD5NaWRkbGUgQWdlZDwva2V5d29yZD48a2V5d29yZD5Qb3N0b3BlcmF0aXZlIENhcmU8
L2tleXdvcmQ+PGtleXdvcmQ+UG9zdG9wZXJhdGl2ZSBDb21wbGljYXRpb25zPC9rZXl3b3JkPjxr
ZXl3b3JkPlByZW9wZXJhdGl2ZSBDYXJlPC9rZXl3b3JkPjxrZXl3b3JkPlJlY3RhbCBOZW9wbGFz
bXMvKmRydWcgdGhlcmFweS9tb3J0YWxpdHkvKnJhZGlvdGhlcmFweS9zdXJnZXJ5PC9rZXl3b3Jk
PjxrZXl3b3JkPlJlY3VycmVuY2U8L2tleXdvcmQ+PGtleXdvcmQ+U3Vydml2YWwgQW5hbHlzaXM8
L2tleXdvcmQ+PC9rZXl3b3Jkcz48ZGF0ZXM+PHllYXI+MjAwNjwveWVhcj48cHViLWRhdGVzPjxk
YXRlPlNlcCAxNDwvZGF0ZT48L3B1Yi1kYXRlcz48L2RhdGVzPjxpc2JuPjE1MzMtNDQwNiAoRWxl
Y3Ryb25pYykmI3hEOzAwMjgtNDc5MyAoTGlua2luZyk8L2lzYm4+PGFjY2Vzc2lvbi1udW0+MTY5
NzE3MTg8L2FjY2Vzc2lvbi1udW0+PHVybHM+PHJlbGF0ZWQtdXJscz48dXJsPmh0dHA6Ly93d3cu
bmNiaS5ubG0ubmloLmdvdi9wdWJtZWQvMTY5NzE3MTg8L3VybD48L3JlbGF0ZWQtdXJscz48L3Vy
bHM+PGVsZWN0cm9uaWMtcmVzb3VyY2UtbnVtPjEwLjEwNTYvTkVKTW9hMDYwODI5PC9lbGVjdHJv
bmljLXJlc291cmNlLW51bT48L3JlY29yZD48L0NpdGU+PENpdGU+PEF1dGhvcj5Sb2RlbDwvQXV0
aG9yPjxZZWFyPjIwMTI8L1llYXI+PFJlY051bT40OTQzPC9SZWNOdW0+PHJlY29yZD48cmVjLW51
bWJlcj40OTQzPC9yZWMtbnVtYmVyPjxmb3JlaWduLWtleXM+PGtleSBhcHA9IkVOIiBkYi1pZD0i
MHdwOWVleDlveDI5YTdlcHZyN3Z2YWZpdnpmZXh6MGR0c2VmIj40OTQzPC9rZXk+PC9mb3JlaWdu
LWtleXM+PHJlZi10eXBlIG5hbWU9IkpvdXJuYWwgQXJ0aWNsZSI+MTc8L3JlZi10eXBlPjxjb250
cmlidXRvcnM+PGF1dGhvcnM+PGF1dGhvcj5Sb2RlbCwgQy48L2F1dGhvcj48YXV0aG9yPkxpZXJz
Y2gsIFQuPC9hdXRob3I+PGF1dGhvcj5CZWNrZXIsIEguPC9hdXRob3I+PGF1dGhvcj5GaWV0a2F1
LCBSLjwvYXV0aG9yPjxhdXRob3I+SG9oZW5iZXJnZXIsIFcuPC9hdXRob3I+PGF1dGhvcj5Ib3Ro
b3JuLCBULjwvYXV0aG9yPjxhdXRob3I+R3JhZXZlbiwgVS48L2F1dGhvcj48YXV0aG9yPkFybm9s
ZCwgRC48L2F1dGhvcj48YXV0aG9yPkxhbmctV2VsemVuYmFjaCwgTS48L2F1dGhvcj48YXV0aG9y
PlJhYWIsIEguIFIuPC9hdXRob3I+PGF1dGhvcj5TdWxiZXJnLCBILjwvYXV0aG9yPjxhdXRob3I+
V2l0dGVraW5kLCBDLjwvYXV0aG9yPjxhdXRob3I+UG90YXBvdiwgUy48L2F1dGhvcj48YXV0aG9y
PlN0YWliLCBMLjwvYXV0aG9yPjxhdXRob3I+SGVzcywgQy48L2F1dGhvcj48YXV0aG9yPldlaWdh
bmctS29obGVyLCBLLjwvYXV0aG9yPjxhdXRob3I+R3JhYmVuYmF1ZXIsIEcuIEcuPC9hdXRob3I+
PGF1dGhvcj5Ib2ZmbWFubnMsIEguPC9hdXRob3I+PGF1dGhvcj5MaW5kZW1hbm4sIEYuPC9hdXRo
b3I+PGF1dGhvcj5TY2hsZW5za2EtTGFuZ2UsIEEuPC9hdXRob3I+PGF1dGhvcj5Gb2xwcmVjaHQs
IEcuPC9hdXRob3I+PGF1dGhvcj5TYXVlciwgUi48L2F1dGhvcj48YXV0aG9yPkdlcm1hbiBSZWN0
YWwgQ2FuY2VyIFN0dWR5LCBHcm91cDwvYXV0aG9yPjwvYXV0aG9ycz48L2NvbnRyaWJ1dG9ycz48
YXV0aC1hZGRyZXNzPkRlcGFydG1lbnQgb2YgUmFkaW90aGVyYXB5IGFuZCBPbmNvbG9neSwgVW5p
dmVyc2l0eSBvZiBGcmFua2Z1cnQsIEZyYW5rZnVydCwgR2VybWFueS4gY2xhdXMucm9lZGVsQGtn
dS5kZTwvYXV0aC1hZGRyZXNzPjx0aXRsZXM+PHRpdGxlPlByZW9wZXJhdGl2ZSBjaGVtb3JhZGlv
dGhlcmFweSBhbmQgcG9zdG9wZXJhdGl2ZSBjaGVtb3RoZXJhcHkgd2l0aCBmbHVvcm91cmFjaWwg
YW5kIG94YWxpcGxhdGluIHZlcnN1cyBmbHVvcm91cmFjaWwgYWxvbmUgaW4gbG9jYWxseSBhZHZh
bmNlZCByZWN0YWwgY2FuY2VyOiBpbml0aWFsIHJlc3VsdHMgb2YgdGhlIEdlcm1hbiBDQU8vQVJP
L0FJTy0wNCByYW5kb21pc2VkIHBoYXNlIDMgdHJpYWw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Y3OS04NzwvcGFnZXM+PHZvbHVtZT4xMzwvdm9sdW1lPjxudW1iZXI+NzwvbnVt
YmVyPjxrZXl3b3Jkcz48a2V5d29yZD5BZHVsdDwva2V5d29yZD48a2V5d29yZD5BZ2VkPC9rZXl3
b3JkPjxrZXl3b3JkPkFnZWQsIDgwIGFuZCBvdmVyPC9rZXl3b3JkPjxrZXl3b3JkPkFudGluZW9w
bGFzdGljIENvbWJpbmVkIENoZW1vdGhlcmFweSBQcm90b2NvbHMvKnRoZXJhcGV1dGljIHVzZTwv
a2V5d29yZD48a2V5d29yZD4qQ2hlbW9yYWRpb3RoZXJhcHk8L2tleXdvcmQ+PGtleXdvcmQ+RmVt
YWxlPC9rZXl3b3JkPjxrZXl3b3JkPkZsdW9yb3VyYWNpbC9hZG1pbmlzdHJhdGlvbiAmYW1wOyBk
b3NhZ2UvdGhlcmFwZXV0aWMgdXNlPC9rZXl3b3JkPjxrZXl3b3JkPkh1bWFuczwva2V5d29yZD48
a2V5d29yZD5NYWxlPC9rZXl3b3JkPjxrZXl3b3JkPk1pZGRsZSBBZ2VkPC9rZXl3b3JkPjxrZXl3
b3JkPk9yZ2Fub3BsYXRpbnVtIENvbXBvdW5kcy9hZG1pbmlzdHJhdGlvbiAmYW1wOyBkb3NhZ2U8
L2tleXdvcmQ+PGtleXdvcmQ+T3hhbGlwbGF0aW48L2tleXdvcmQ+PGtleXdvcmQ+UmFkaW90aGVy
YXB5IERvc2FnZTwva2V5d29yZD48a2V5d29yZD5SZWN0YWwgTmVvcGxhc21zLyp0aGVyYXB5PC9r
ZXl3b3JkPjwva2V5d29yZHM+PGRhdGVzPjx5ZWFyPjIwMTI8L3llYXI+PHB1Yi1kYXRlcz48ZGF0
ZT5KdWw8L2RhdGU+PC9wdWItZGF0ZXM+PC9kYXRlcz48aXNibj4xNDc0LTU0ODggKEVsZWN0cm9u
aWMpJiN4RDsxNDcwLTIwNDUgKExpbmtpbmcpPC9pc2JuPjxhY2Nlc3Npb24tbnVtPjIyNjI3MTA0
PC9hY2Nlc3Npb24tbnVtPjx1cmxzPjxyZWxhdGVkLXVybHM+PHVybD5odHRwOi8vd3d3Lm5jYmku
bmxtLm5paC5nb3YvcHVibWVkLzIyNjI3MTA0PC91cmw+PC9yZWxhdGVkLXVybHM+PC91cmxzPjxl
bGVjdHJvbmljLXJlc291cmNlLW51bT4xMC4xMDE2L1MxNDcwLTIwNDUoMTIpNzAxODctMDwvZWxl
Y3Ryb25pYy1yZXNvdXJjZS1udW0+PC9yZWNvcmQ+PC9DaXRlPjxDaXRlPjxBdXRob3I+WWFuZzwv
QXV0aG9yPjxZZWFyPjIwMTk8L1llYXI+PFJlY051bT40OTQ0PC9SZWNOdW0+PHJlY29yZD48cmVj
LW51bWJlcj40OTQ0PC9yZWMtbnVtYmVyPjxmb3JlaWduLWtleXM+PGtleSBhcHA9IkVOIiBkYi1p
ZD0iMHdwOWVleDlveDI5YTdlcHZyN3Z2YWZpdnpmZXh6MGR0c2VmIj40OTQ0PC9rZXk+PC9mb3Jl
aWduLWtleXM+PHJlZi10eXBlIG5hbWU9IkpvdXJuYWwgQXJ0aWNsZSI+MTc8L3JlZi10eXBlPjxj
b250cmlidXRvcnM+PGF1dGhvcnM+PGF1dGhvcj5ZYW5nLCBDLjwvYXV0aG9yPjxhdXRob3I+Smlh
bmcsIFouIEsuPC9hdXRob3I+PGF1dGhvcj5MaXUsIEwuIEguPC9hdXRob3I+PGF1dGhvcj5aZW5n
LCBNLiBTLjwvYXV0aG9yPjwvYXV0aG9ycz48L2NvbnRyaWJ1dG9ycz48YXV0aC1hZGRyZXNzPkRl
cGFydG1lbnQgb2YgUmFkaW9sb2d5LCBaaG9uZ3NoYW4gSG9zcGl0YWwsIEZ1ZGFuIFVuaXZlcnNp
dHksIE5vLiAxODAsIEZlbmdsaW4gUm9hZCwgU2hhbmdoYWksIDIwMDAzMiwgQ2hpbmEuJiN4RDtT
aGFuZ2hhaSBJbnN0aXR1dGUgb2YgTWVkaWNhbCBJbWFnaW5nLCBTaGFuZ2hhaSwgQ2hpbmEuJiN4
RDtEZXBhcnRtZW50IG9mIE1lZGljYWwgSW1hZ2luZywgU2hhbmdoYWkgTWVkaWNhbCBDb2xsZWdl
LCBGdWRhbiBVbml2ZXJzaXR5LCBTaGFuZ2hhaSwgQ2hpbmEuJiN4RDtTaGFuZG9uZyBLZXkgTGFi
b3JhdG9yeSBvZiBNZWRpY2FsIFBoeXNpY3MgYW5kIEltYWdlIFByb2Nlc3NpbmcgVGVjaG5vbG9n
eSwgU2Nob29sIG9mIFBoeXNpY3MgYW5kIEVsZWN0cm9uaWNzLCBTaGFuZG9uZyBOb3JtYWwgVW5p
dmVyc2l0eSwgSmluYW4sIFNoYW5kb25nLCBDaGluYS4mI3hEO0RlcGFydG1lbnQgb2YgUmFkaW9s
b2d5LCBaaG9uZ3NoYW4gSG9zcGl0YWwsIEZ1ZGFuIFVuaXZlcnNpdHksIE5vLiAxODAsIEZlbmds
aW4gUm9hZCwgU2hhbmdoYWksIDIwMDAzMiwgQ2hpbmEuIGxsaDk4MjFAMTYzLmNvbS4mI3hEO1No
YW5naGFpIEluc3RpdHV0ZSBvZiBNZWRpY2FsIEltYWdpbmcsIFNoYW5naGFpLCBDaGluYS4gbGxo
OTgyMUAxNjMuY29tLiYjeEQ7RGVwYXJ0bWVudCBvZiBNZWRpY2FsIEltYWdpbmcsIFNoYW5naGFp
IE1lZGljYWwgQ29sbGVnZSwgRnVkYW4gVW5pdmVyc2l0eSwgU2hhbmdoYWksIENoaW5hLiBsbGg5
ODIxQDE2My5jb20uPC9hdXRoLWFkZHJlc3M+PHRpdGxlcz48dGl0bGU+UHJlLXRyZWF0bWVudCBB
REMgaW1hZ2UtYmFzZWQgcmFuZG9tIGZvcmVzdCBjbGFzc2lmaWVyIGZvciBpZGVudGlmeWluZyBy
ZXNpc3RhbnQgcmVjdGFsIGFkZW5vY2FyY2lub21hIHRvIG5lb2FkanV2YW50IGNoZW1vcmFkaW90
aGVyYXB5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kYXRlcz48eWVhcj4yMDE5PC95ZWFyPjxwdWItZGF0ZXM+PGRhdGU+RGVj
IDE8L2RhdGU+PC9wdWItZGF0ZXM+PC9kYXRlcz48aXNibj4xNDMyLTEyNjIgKEVsZWN0cm9uaWMp
JiN4RDswMTc5LTE5NTggKExpbmtpbmcpPC9pc2JuPjxhY2Nlc3Npb24tbnVtPjMxNzg2NjUyPC9h
Y2Nlc3Npb24tbnVtPjx1cmxzPjxyZWxhdGVkLXVybHM+PHVybD5odHRwOi8vd3d3Lm5jYmkubmxt
Lm5paC5nb3YvcHVibWVkLzMxNzg2NjUyPC91cmw+PC9yZWxhdGVkLXVybHM+PC91cmxzPjxlbGVj
dHJvbmljLXJlc291cmNlLW51bT4xMC4xMDA3L3MwMDM4NC0wMTktMDM0NTUtMzwvZWxlY3Ryb25p
Yy1yZXNvdXJjZS1udW0+PC9yZWNvcmQ+PC9DaXRlPjxDaXRlPjxBdXRob3I+WmhvdTwvQXV0aG9y
PjxZZWFyPjIwMTk8L1llYXI+PFJlY051bT40OTQ1PC9SZWNOdW0+PHJlY29yZD48cmVjLW51bWJl
cj40OTQ1PC9yZWMtbnVtYmVyPjxmb3JlaWduLWtleXM+PGtleSBhcHA9IkVOIiBkYi1pZD0iMHdw
OWVleDlveDI5YTdlcHZyN3Z2YWZpdnpmZXh6MGR0c2VmIj40OTQ1PC9rZXk+PC9mb3JlaWduLWtl
eXM+PHJlZi10eXBlIG5hbWU9IkpvdXJuYWwgQXJ0aWNsZSI+MTc8L3JlZi10eXBlPjxjb250cmli
dXRvcnM+PGF1dGhvcnM+PGF1dGhvcj5aaG91LCBYLjwvYXV0aG9yPjxhdXRob3I+WWksIFkuPC9h
dXRob3I+PGF1dGhvcj5MaXUsIFouPC9hdXRob3I+PGF1dGhvcj5DYW8sIFcuPC9hdXRob3I+PGF1
dGhvcj5MYWksIEIuPC9hdXRob3I+PGF1dGhvcj5TdW4sIEsuPC9hdXRob3I+PGF1dGhvcj5MaSwg
TC48L2F1dGhvcj48YXV0aG9yPlpob3UsIFouPC9hdXRob3I+PGF1dGhvcj5GZW5nLCBZLjwvYXV0
aG9yPjxhdXRob3I+VGlhbiwgSi48L2F1dGhvcj48L2F1dGhvcnM+PC9jb250cmlidXRvcnM+PGF1
dGgtYWRkcmVzcz5FbmdpbmVlcmluZyBSZXNlYXJjaCBDZW50ZXIgb2YgTW9sZWN1bGFyIGFuZCBO
ZXVybyBJbWFnaW5nIG9mIE1pbmlzdHJ5IG9mIEVkdWNhdGlvbiwgU2Nob29sIG9mIExpZmUgU2Np
ZW5jZSBhbmQgVGVjaG5vbG9neSwgWGlkaWFuIFVuaXZlcnNpdHksIFhpJmFwb3M7YW4sIFNoYWFu
eGksIENoaW5hLiYjeEQ7Q0FTIEtleSBMYWJvcmF0b3J5IG9mIE1vbGVjdWxhciBJbWFnaW5nLCBJ
bnN0aXR1dGUgb2YgQXV0b21hdGlvbiwgQ2hpbmVzZSBBY2FkZW15IG9mIFNjaWVuY2UsIEJlaWpp
bmcsIENoaW5hLiYjeEQ7R3Vhbmdkb25nIFByb3ZpbmNpYWwgS2V5IExhYm9yYXRvcnkgb2YgTWVk
aWNhbCBJbWFnZSBQcm9jZXNzaW5nLCBTY2hvb2wgb2YgQmlvbWVkaWNhbCBFbmdpbmVlcmluZywg
U291dGhlcm4gTWVkaWNhbCBVbml2ZXJzaXR5LCBHdWFuZ3pob3UsIENoaW5hLiYjeEQ7VW5pdmVy
c2l0eSBvZiBDaGluZXNlIEFjYWRlbXkgb2YgU2NpZW5jZSwgQmVpamluZywgQ2hpbmEuJiN4RDtE
ZXBhcnRtZW50IG9mIFJhZGlvbG9neSwgVGhlIFNpeHRoIEFmZmlsaWF0ZWQgSG9zcGl0YWwsIFN1
biBZYXQtU2VuIFVuaXZlcnNpdHksIEd1YW5nemhvdSwgQ2hpbmEuJiN4RDtEZXBhcnRtZW50IG9m
IFJhZGlvbG9neSwgU3VuIFlhdC1TZW4gTWVtb3JpYWwgSG9zcGl0YWwsIFN1biBZYXQtU2VuIFVu
aXZlcnNpdHksIEd1YW5nemhvdSwgQ2hpbmEuJiN4RDtDb2xsYWJvcmF0aXZlIElubm92YXRpb24g
Q2VudGVyIGZvciBJbnRlcm5ldCBIZWFsdGhjYXJlLCBaaGVuZ3pob3UgVW5pdmVyc2l0eSwgWmhl
bmd6aG91LCBIZW5hbiwgQ2hpbmEuJiN4RDtHdWFuZ2RvbmcgUHJvdmluY2lhbCBLZXkgTGFib3Jh
dG9yeSBvZiBNZWRpY2FsIEltYWdlIFByb2Nlc3NpbmcsIFNjaG9vbCBvZiBCaW9tZWRpY2FsIEVu
Z2luZWVyaW5nLCBTb3V0aGVybiBNZWRpY2FsIFVuaXZlcnNpdHksIEd1YW5nemhvdSwgQ2hpbmEu
IGZvcmVlQDE2My5jb20uJiN4RDtFbmdpbmVlcmluZyBSZXNlYXJjaCBDZW50ZXIgb2YgTW9sZWN1
bGFyIGFuZCBOZXVybyBJbWFnaW5nIG9mIE1pbmlzdHJ5IG9mIEVkdWNhdGlvbiwgU2Nob29sIG9m
IExpZmUgU2NpZW5jZSBhbmQgVGVjaG5vbG9neSwgWGlkaWFuIFVuaXZlcnNpdHksIFhpJmFwb3M7
YW4sIFNoYWFueGksIENoaW5hLiBqaWUudGlhbkBpYS5hYy5jbi4mI3hEO0NBUyBLZXkgTGFib3Jh
dG9yeSBvZiBNb2xlY3VsYXIgSW1hZ2luZywgSW5zdGl0dXRlIG9mIEF1dG9tYXRpb24sIENoaW5l
c2UgQWNhZGVteSBvZiBTY2llbmNlLCBCZWlqaW5nLCBDaGluYS4gamllLnRpYW5AaWEuYWMuY24u
JiN4RDtVbml2ZXJzaXR5IG9mIENoaW5lc2UgQWNhZGVteSBvZiBTY2llbmNlLCBCZWlqaW5nLCBD
aGluYS4gamllLnRpYW5AaWEuYWMuY24uJiN4RDtCZWlqaW5nIEFkdmFuY2VkIElubm92YXRpb24g
Q2VudGVyIGZvciBCaWcgRGF0YS1CYXNlZCBQcmVjaXNpb24gTWVkaWNpbmUsIEJlaWhhbmcgVW5p
dmVyc2l0eSwgQmVpamluZywgQ2hpbmEuIGppZS50aWFuQGlhLmFjLmNuLjwvYXV0aC1hZGRyZXNz
Pjx0aXRsZXM+PHRpdGxlPlJhZGlvbWljcy1CYXNlZCBQcmV0aGVyYXBldXRpYyBQcmVkaWN0aW9u
IG9mIE5vbi1yZXNwb25zZSB0byBOZW9hZGp1dmFudCBUaGVyYXB5IGluIExvY2FsbHkgQWR2YW5j
ZWQgUmVjdGFsIENhbmNlcj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TY3Ni0xNjg0PC9wYWdlcz48dm9sdW1lPjI2PC92b2x1bWU+
PG51bWJlcj42PC9udW1iZXI+PGtleXdvcmRzPjxrZXl3b3JkPkFudGluZW9wbGFzdGljIENvbWJp
bmVkIENoZW1vdGhlcmFweSBQcm90b2NvbHMvKnRoZXJhcGV1dGljIHVzZTwva2V5d29yZD48a2V5
d29yZD5GZW1hbGU8L2tleXdvcmQ+PGtleXdvcmQ+Rm9sbG93LVVwIFN0dWRpZXM8L2tleXdvcmQ+
PGtleXdvcmQ+SHVtYW5zPC9rZXl3b3JkPjxrZXl3b3JkPkltYWdlIEludGVycHJldGF0aW9uLCBD
b21wdXRlci1Bc3Npc3RlZC8qbWV0aG9kczwva2V5d29yZD48a2V5d29yZD5NYWduZXRpYyBSZXNv
bmFuY2UgSW1hZ2luZy8qbWV0aG9kczwva2V5d29yZD48a2V5d29yZD5NYWxlPC9rZXl3b3JkPjxr
ZXl3b3JkPk1pZGRsZSBBZ2VkPC9rZXl3b3JkPjxrZXl3b3JkPk5lb2FkanV2YW50IFRoZXJhcHkv
Km1ldGhvZHM8L2tleXdvcmQ+PGtleXdvcmQ+UHJvZ25vc2lzPC9rZXl3b3JkPjxrZXl3b3JkPlJP
QyBDdXJ2ZTwva2V5d29yZD48a2V5d29yZD5SZWN0YWwgTmVvcGxhc21zL2RydWcgdGhlcmFweS8q
cGF0aG9sb2d5PC9rZXl3b3JkPjxrZXl3b3JkPlJldHJvc3BlY3RpdmUgU3R1ZGllczwva2V5d29y
ZD48L2tleXdvcmRzPjxkYXRlcz48eWVhcj4yMDE5PC95ZWFyPjxwdWItZGF0ZXM+PGRhdGU+SnVu
PC9kYXRlPjwvcHViLWRhdGVzPjwvZGF0ZXM+PGlzYm4+MTUzNC00NjgxIChFbGVjdHJvbmljKSYj
eEQ7MTA2OC05MjY1IChMaW5raW5nKTwvaXNibj48YWNjZXNzaW9uLW51bT4zMDg4NzM3MzwvYWNj
ZXNzaW9uLW51bT48dXJscz48cmVsYXRlZC11cmxzPjx1cmw+aHR0cDovL3d3dy5uY2JpLm5sbS5u
aWguZ292L3B1Ym1lZC8zMDg4NzM3MzwvdXJsPjwvcmVsYXRlZC11cmxzPjwvdXJscz48Y3VzdG9t
Mj42NTEwODgyPC9jdXN0b20yPjxlbGVjdHJvbmljLXJlc291cmNlLW51bT4xMC4xMjQ1L3MxMDQz
NC0wMTktMDczMDAtMzwvZWxlY3Ryb25pYy1yZXNvdXJjZS1udW0+PC9yZWNvcmQ+PC9DaXRlPjwv
RW5kTm90ZT4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Cb3NzZXQ8L0F1dGhvcj48WWVhcj4yMDA2PC9ZZWFyPjxS
ZWNOdW0+NDk0MjwvUmVjTnVtPjxEaXNwbGF5VGV4dD48c3R5bGUgZmFjZT0ic3VwZXJzY3JpcHQi
Pls3LTEwXTwvc3R5bGU+PC9EaXNwbGF5VGV4dD48cmVjb3JkPjxyZWMtbnVtYmVyPjQ5NDI8L3Jl
Yy1udW1iZXI+PGZvcmVpZ24ta2V5cz48a2V5IGFwcD0iRU4iIGRiLWlkPSIwd3A5ZWV4OW94Mjlh
N2VwdnI3dnZhZml2emZleHowZHRzZWYiPjQ5NDI8L2tleT48L2ZvcmVpZ24ta2V5cz48cmVmLXR5
cGUgbmFtZT0iSm91cm5hbCBBcnRpY2xlIj4xNzwvcmVmLXR5cGU+PGNvbnRyaWJ1dG9ycz48YXV0
aG9ycz48YXV0aG9yPkJvc3NldCwgSi4gRi48L2F1dGhvcj48YXV0aG9yPkNvbGxldHRlLCBMLjwv
YXV0aG9yPjxhdXRob3I+Q2FsYWlzLCBHLjwvYXV0aG9yPjxhdXRob3I+TWluZXVyLCBMLjwvYXV0
aG9yPjxhdXRob3I+TWFpbmdvbiwgUC48L2F1dGhvcj48YXV0aG9yPlJhZG9zZXZpYy1KZWxpYywg
TC48L2F1dGhvcj48YXV0aG9yPkRhYmFuLCBBLjwvYXV0aG9yPjxhdXRob3I+QmFyZGV0LCBFLjwv
YXV0aG9yPjxhdXRob3I+QmVueSwgQS48L2F1dGhvcj48YXV0aG9yPk9sbGllciwgSi4gQy48L2F1
dGhvcj48YXV0aG9yPkVvcnRjIFJhZGlvdGhlcmFweSBHcm91cCBUcmlhbDwvYXV0aG9yPjwvYXV0
aG9ycz48L2NvbnRyaWJ1dG9ycz48YXV0aC1hZGRyZXNzPkRlcGFydG1lbnQgb2YgUmFkaWF0aW9u
IFRoZXJhcHksIFVuaXZlcnNpdHkgb2YgRnJhbmNoZS1Db210ZSwgQmVzYW5jb24sIEZyYW5jZS4g
ZnJhbmNvaXMuYm9zc2V0QHVmYy1jaHUudW5pdi1mY29tdGUuZnI8L2F1dGgtYWRkcmVzcz48dGl0
bGVzPjx0aXRsZT5DaGVtb3RoZXJhcHkgd2l0aCBwcmVvcGVyYXRpdmUgcmFkaW90aGVyYXB5IGlu
IHJlY3RhbCBjYW5jZXI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MTQtMjM8L3BhZ2VzPjx2b2x1
bWU+MzU1PC92b2x1bWU+PG51bWJlcj4xMTwvbnVtYmVyPjxrZXl3b3Jkcz48a2V5d29yZD5BZGVu
b2NhcmNpbm9tYS8qZHJ1ZyB0aGVyYXB5L21vcnRhbGl0eS8qcmFkaW90aGVyYXB5L3N1cmdlcnk8
L2tleXdvcmQ+PGtleXdvcmQ+QWR1bHQ8L2tleXdvcmQ+PGtleXdvcmQ+QWdlZDwva2V5d29yZD48
a2V5d29yZD5BbnRpbmVvcGxhc3RpYyBDb21iaW5lZCBDaGVtb3RoZXJhcHkgUHJvdG9jb2xzL2Fk
dmVyc2UgZWZmZWN0cy8qdGhlcmFwZXV0aWMgdXNlPC9rZXl3b3JkPjxrZXl3b3JkPkNvbWJpbmVk
IE1vZGFsaXR5IFRoZXJhcHk8L2tleXdvcmQ+PGtleXdvcmQ+RmVtYWxlPC9rZXl3b3JkPjxrZXl3
b3JkPkZsdW9yb3VyYWNpbC9hZG1pbmlzdHJhdGlvbiAmYW1wOyBkb3NhZ2UvYWR2ZXJzZSBlZmZl
Y3RzPC9rZXl3b3JkPjxrZXl3b3JkPkZvbGxvdy1VcCBTdHVkaWVzPC9rZXl3b3JkPjxrZXl3b3Jk
Pkh1bWFuczwva2V5d29yZD48a2V5d29yZD5MZXVjb3ZvcmluL2FkbWluaXN0cmF0aW9uICZhbXA7
IGRvc2FnZS9hZHZlcnNlIGVmZmVjdHM8L2tleXdvcmQ+PGtleXdvcmQ+TWFsZTwva2V5d29yZD48
a2V5d29yZD5NaWRkbGUgQWdlZDwva2V5d29yZD48a2V5d29yZD5Qb3N0b3BlcmF0aXZlIENhcmU8
L2tleXdvcmQ+PGtleXdvcmQ+UG9zdG9wZXJhdGl2ZSBDb21wbGljYXRpb25zPC9rZXl3b3JkPjxr
ZXl3b3JkPlByZW9wZXJhdGl2ZSBDYXJlPC9rZXl3b3JkPjxrZXl3b3JkPlJlY3RhbCBOZW9wbGFz
bXMvKmRydWcgdGhlcmFweS9tb3J0YWxpdHkvKnJhZGlvdGhlcmFweS9zdXJnZXJ5PC9rZXl3b3Jk
PjxrZXl3b3JkPlJlY3VycmVuY2U8L2tleXdvcmQ+PGtleXdvcmQ+U3Vydml2YWwgQW5hbHlzaXM8
L2tleXdvcmQ+PC9rZXl3b3Jkcz48ZGF0ZXM+PHllYXI+MjAwNjwveWVhcj48cHViLWRhdGVzPjxk
YXRlPlNlcCAxNDwvZGF0ZT48L3B1Yi1kYXRlcz48L2RhdGVzPjxpc2JuPjE1MzMtNDQwNiAoRWxl
Y3Ryb25pYykmI3hEOzAwMjgtNDc5MyAoTGlua2luZyk8L2lzYm4+PGFjY2Vzc2lvbi1udW0+MTY5
NzE3MTg8L2FjY2Vzc2lvbi1udW0+PHVybHM+PHJlbGF0ZWQtdXJscz48dXJsPmh0dHA6Ly93d3cu
bmNiaS5ubG0ubmloLmdvdi9wdWJtZWQvMTY5NzE3MTg8L3VybD48L3JlbGF0ZWQtdXJscz48L3Vy
bHM+PGVsZWN0cm9uaWMtcmVzb3VyY2UtbnVtPjEwLjEwNTYvTkVKTW9hMDYwODI5PC9lbGVjdHJv
bmljLXJlc291cmNlLW51bT48L3JlY29yZD48L0NpdGU+PENpdGU+PEF1dGhvcj5Sb2RlbDwvQXV0
aG9yPjxZZWFyPjIwMTI8L1llYXI+PFJlY051bT40OTQzPC9SZWNOdW0+PHJlY29yZD48cmVjLW51
bWJlcj40OTQzPC9yZWMtbnVtYmVyPjxmb3JlaWduLWtleXM+PGtleSBhcHA9IkVOIiBkYi1pZD0i
MHdwOWVleDlveDI5YTdlcHZyN3Z2YWZpdnpmZXh6MGR0c2VmIj40OTQzPC9rZXk+PC9mb3JlaWdu
LWtleXM+PHJlZi10eXBlIG5hbWU9IkpvdXJuYWwgQXJ0aWNsZSI+MTc8L3JlZi10eXBlPjxjb250
cmlidXRvcnM+PGF1dGhvcnM+PGF1dGhvcj5Sb2RlbCwgQy48L2F1dGhvcj48YXV0aG9yPkxpZXJz
Y2gsIFQuPC9hdXRob3I+PGF1dGhvcj5CZWNrZXIsIEguPC9hdXRob3I+PGF1dGhvcj5GaWV0a2F1
LCBSLjwvYXV0aG9yPjxhdXRob3I+SG9oZW5iZXJnZXIsIFcuPC9hdXRob3I+PGF1dGhvcj5Ib3Ro
b3JuLCBULjwvYXV0aG9yPjxhdXRob3I+R3JhZXZlbiwgVS48L2F1dGhvcj48YXV0aG9yPkFybm9s
ZCwgRC48L2F1dGhvcj48YXV0aG9yPkxhbmctV2VsemVuYmFjaCwgTS48L2F1dGhvcj48YXV0aG9y
PlJhYWIsIEguIFIuPC9hdXRob3I+PGF1dGhvcj5TdWxiZXJnLCBILjwvYXV0aG9yPjxhdXRob3I+
V2l0dGVraW5kLCBDLjwvYXV0aG9yPjxhdXRob3I+UG90YXBvdiwgUy48L2F1dGhvcj48YXV0aG9y
PlN0YWliLCBMLjwvYXV0aG9yPjxhdXRob3I+SGVzcywgQy48L2F1dGhvcj48YXV0aG9yPldlaWdh
bmctS29obGVyLCBLLjwvYXV0aG9yPjxhdXRob3I+R3JhYmVuYmF1ZXIsIEcuIEcuPC9hdXRob3I+
PGF1dGhvcj5Ib2ZmbWFubnMsIEguPC9hdXRob3I+PGF1dGhvcj5MaW5kZW1hbm4sIEYuPC9hdXRo
b3I+PGF1dGhvcj5TY2hsZW5za2EtTGFuZ2UsIEEuPC9hdXRob3I+PGF1dGhvcj5Gb2xwcmVjaHQs
IEcuPC9hdXRob3I+PGF1dGhvcj5TYXVlciwgUi48L2F1dGhvcj48YXV0aG9yPkdlcm1hbiBSZWN0
YWwgQ2FuY2VyIFN0dWR5LCBHcm91cDwvYXV0aG9yPjwvYXV0aG9ycz48L2NvbnRyaWJ1dG9ycz48
YXV0aC1hZGRyZXNzPkRlcGFydG1lbnQgb2YgUmFkaW90aGVyYXB5IGFuZCBPbmNvbG9neSwgVW5p
dmVyc2l0eSBvZiBGcmFua2Z1cnQsIEZyYW5rZnVydCwgR2VybWFueS4gY2xhdXMucm9lZGVsQGtn
dS5kZTwvYXV0aC1hZGRyZXNzPjx0aXRsZXM+PHRpdGxlPlByZW9wZXJhdGl2ZSBjaGVtb3JhZGlv
dGhlcmFweSBhbmQgcG9zdG9wZXJhdGl2ZSBjaGVtb3RoZXJhcHkgd2l0aCBmbHVvcm91cmFjaWwg
YW5kIG94YWxpcGxhdGluIHZlcnN1cyBmbHVvcm91cmFjaWwgYWxvbmUgaW4gbG9jYWxseSBhZHZh
bmNlZCByZWN0YWwgY2FuY2VyOiBpbml0aWFsIHJlc3VsdHMgb2YgdGhlIEdlcm1hbiBDQU8vQVJP
L0FJTy0wNCByYW5kb21pc2VkIHBoYXNlIDMgdHJpYWw8L3RpdGxlPjxzZWNvbmRhcnktdGl0bGU+
TGFuY2V0IE9uY29sPC9zZWNvbmRhcnktdGl0bGU+PGFsdC10aXRsZT5UaGUgTGFuY2V0LiBPbmNv
bG9neTwvYWx0LXRpdGxlPjwvdGl0bGVzPjxwZXJpb2RpY2FsPjxmdWxsLXRpdGxlPkxhbmNldCBP
bmNvbDwvZnVsbC10aXRsZT48YWJici0xPlRoZSBMYW5jZXQuIE9uY29sb2d5PC9hYmJyLTE+PC9w
ZXJpb2RpY2FsPjxhbHQtcGVyaW9kaWNhbD48ZnVsbC10aXRsZT5MYW5jZXQgT25jb2w8L2Z1bGwt
dGl0bGU+PGFiYnItMT5UaGUgTGFuY2V0LiBPbmNvbG9neTwvYWJici0xPjwvYWx0LXBlcmlvZGlj
YWw+PHBhZ2VzPjY3OS04NzwvcGFnZXM+PHZvbHVtZT4xMzwvdm9sdW1lPjxudW1iZXI+NzwvbnVt
YmVyPjxrZXl3b3Jkcz48a2V5d29yZD5BZHVsdDwva2V5d29yZD48a2V5d29yZD5BZ2VkPC9rZXl3
b3JkPjxrZXl3b3JkPkFnZWQsIDgwIGFuZCBvdmVyPC9rZXl3b3JkPjxrZXl3b3JkPkFudGluZW9w
bGFzdGljIENvbWJpbmVkIENoZW1vdGhlcmFweSBQcm90b2NvbHMvKnRoZXJhcGV1dGljIHVzZTwv
a2V5d29yZD48a2V5d29yZD4qQ2hlbW9yYWRpb3RoZXJhcHk8L2tleXdvcmQ+PGtleXdvcmQ+RmVt
YWxlPC9rZXl3b3JkPjxrZXl3b3JkPkZsdW9yb3VyYWNpbC9hZG1pbmlzdHJhdGlvbiAmYW1wOyBk
b3NhZ2UvdGhlcmFwZXV0aWMgdXNlPC9rZXl3b3JkPjxrZXl3b3JkPkh1bWFuczwva2V5d29yZD48
a2V5d29yZD5NYWxlPC9rZXl3b3JkPjxrZXl3b3JkPk1pZGRsZSBBZ2VkPC9rZXl3b3JkPjxrZXl3
b3JkPk9yZ2Fub3BsYXRpbnVtIENvbXBvdW5kcy9hZG1pbmlzdHJhdGlvbiAmYW1wOyBkb3NhZ2U8
L2tleXdvcmQ+PGtleXdvcmQ+T3hhbGlwbGF0aW48L2tleXdvcmQ+PGtleXdvcmQ+UmFkaW90aGVy
YXB5IERvc2FnZTwva2V5d29yZD48a2V5d29yZD5SZWN0YWwgTmVvcGxhc21zLyp0aGVyYXB5PC9r
ZXl3b3JkPjwva2V5d29yZHM+PGRhdGVzPjx5ZWFyPjIwMTI8L3llYXI+PHB1Yi1kYXRlcz48ZGF0
ZT5KdWw8L2RhdGU+PC9wdWItZGF0ZXM+PC9kYXRlcz48aXNibj4xNDc0LTU0ODggKEVsZWN0cm9u
aWMpJiN4RDsxNDcwLTIwNDUgKExpbmtpbmcpPC9pc2JuPjxhY2Nlc3Npb24tbnVtPjIyNjI3MTA0
PC9hY2Nlc3Npb24tbnVtPjx1cmxzPjxyZWxhdGVkLXVybHM+PHVybD5odHRwOi8vd3d3Lm5jYmku
bmxtLm5paC5nb3YvcHVibWVkLzIyNjI3MTA0PC91cmw+PC9yZWxhdGVkLXVybHM+PC91cmxzPjxl
bGVjdHJvbmljLXJlc291cmNlLW51bT4xMC4xMDE2L1MxNDcwLTIwNDUoMTIpNzAxODctMDwvZWxl
Y3Ryb25pYy1yZXNvdXJjZS1udW0+PC9yZWNvcmQ+PC9DaXRlPjxDaXRlPjxBdXRob3I+WWFuZzwv
QXV0aG9yPjxZZWFyPjIwMTk8L1llYXI+PFJlY051bT40OTQ0PC9SZWNOdW0+PHJlY29yZD48cmVj
LW51bWJlcj40OTQ0PC9yZWMtbnVtYmVyPjxmb3JlaWduLWtleXM+PGtleSBhcHA9IkVOIiBkYi1p
ZD0iMHdwOWVleDlveDI5YTdlcHZyN3Z2YWZpdnpmZXh6MGR0c2VmIj40OTQ0PC9rZXk+PC9mb3Jl
aWduLWtleXM+PHJlZi10eXBlIG5hbWU9IkpvdXJuYWwgQXJ0aWNsZSI+MTc8L3JlZi10eXBlPjxj
b250cmlidXRvcnM+PGF1dGhvcnM+PGF1dGhvcj5ZYW5nLCBDLjwvYXV0aG9yPjxhdXRob3I+Smlh
bmcsIFouIEsuPC9hdXRob3I+PGF1dGhvcj5MaXUsIEwuIEguPC9hdXRob3I+PGF1dGhvcj5aZW5n
LCBNLiBTLjwvYXV0aG9yPjwvYXV0aG9ycz48L2NvbnRyaWJ1dG9ycz48YXV0aC1hZGRyZXNzPkRl
cGFydG1lbnQgb2YgUmFkaW9sb2d5LCBaaG9uZ3NoYW4gSG9zcGl0YWwsIEZ1ZGFuIFVuaXZlcnNp
dHksIE5vLiAxODAsIEZlbmdsaW4gUm9hZCwgU2hhbmdoYWksIDIwMDAzMiwgQ2hpbmEuJiN4RDtT
aGFuZ2hhaSBJbnN0aXR1dGUgb2YgTWVkaWNhbCBJbWFnaW5nLCBTaGFuZ2hhaSwgQ2hpbmEuJiN4
RDtEZXBhcnRtZW50IG9mIE1lZGljYWwgSW1hZ2luZywgU2hhbmdoYWkgTWVkaWNhbCBDb2xsZWdl
LCBGdWRhbiBVbml2ZXJzaXR5LCBTaGFuZ2hhaSwgQ2hpbmEuJiN4RDtTaGFuZG9uZyBLZXkgTGFi
b3JhdG9yeSBvZiBNZWRpY2FsIFBoeXNpY3MgYW5kIEltYWdlIFByb2Nlc3NpbmcgVGVjaG5vbG9n
eSwgU2Nob29sIG9mIFBoeXNpY3MgYW5kIEVsZWN0cm9uaWNzLCBTaGFuZG9uZyBOb3JtYWwgVW5p
dmVyc2l0eSwgSmluYW4sIFNoYW5kb25nLCBDaGluYS4mI3hEO0RlcGFydG1lbnQgb2YgUmFkaW9s
b2d5LCBaaG9uZ3NoYW4gSG9zcGl0YWwsIEZ1ZGFuIFVuaXZlcnNpdHksIE5vLiAxODAsIEZlbmds
aW4gUm9hZCwgU2hhbmdoYWksIDIwMDAzMiwgQ2hpbmEuIGxsaDk4MjFAMTYzLmNvbS4mI3hEO1No
YW5naGFpIEluc3RpdHV0ZSBvZiBNZWRpY2FsIEltYWdpbmcsIFNoYW5naGFpLCBDaGluYS4gbGxo
OTgyMUAxNjMuY29tLiYjeEQ7RGVwYXJ0bWVudCBvZiBNZWRpY2FsIEltYWdpbmcsIFNoYW5naGFp
IE1lZGljYWwgQ29sbGVnZSwgRnVkYW4gVW5pdmVyc2l0eSwgU2hhbmdoYWksIENoaW5hLiBsbGg5
ODIxQDE2My5jb20uPC9hdXRoLWFkZHJlc3M+PHRpdGxlcz48dGl0bGU+UHJlLXRyZWF0bWVudCBB
REMgaW1hZ2UtYmFzZWQgcmFuZG9tIGZvcmVzdCBjbGFzc2lmaWVyIGZvciBpZGVudGlmeWluZyBy
ZXNpc3RhbnQgcmVjdGFsIGFkZW5vY2FyY2lub21hIHRvIG5lb2FkanV2YW50IGNoZW1vcmFkaW90
aGVyYXB5PC90aXRsZT48c2Vjb25kYXJ5LXRpdGxlPkludCBKIENvbG9yZWN0YWwgRGlzPC9zZWNv
bmRhcnktdGl0bGU+PGFsdC10aXRsZT5JbnRlcm5hdGlvbmFsIGpvdXJuYWwgb2YgY29sb3JlY3Rh
bCBkaXNlYXNlPC9hbHQtdGl0bGU+PC90aXRsZXM+PHBlcmlvZGljYWw+PGZ1bGwtdGl0bGU+SW50
IEogQ29sb3JlY3RhbCBEaXM8L2Z1bGwtdGl0bGU+PGFiYnItMT5JbnRlcm5hdGlvbmFsIGpvdXJu
YWwgb2YgY29sb3JlY3RhbCBkaXNlYXNlPC9hYmJyLTE+PC9wZXJpb2RpY2FsPjxhbHQtcGVyaW9k
aWNhbD48ZnVsbC10aXRsZT5JbnQgSiBDb2xvcmVjdGFsIERpczwvZnVsbC10aXRsZT48YWJici0x
PkludGVybmF0aW9uYWwgam91cm5hbCBvZiBjb2xvcmVjdGFsIGRpc2Vhc2U8L2FiYnItMT48L2Fs
dC1wZXJpb2RpY2FsPjxkYXRlcz48eWVhcj4yMDE5PC95ZWFyPjxwdWItZGF0ZXM+PGRhdGU+RGVj
IDE8L2RhdGU+PC9wdWItZGF0ZXM+PC9kYXRlcz48aXNibj4xNDMyLTEyNjIgKEVsZWN0cm9uaWMp
JiN4RDswMTc5LTE5NTggKExpbmtpbmcpPC9pc2JuPjxhY2Nlc3Npb24tbnVtPjMxNzg2NjUyPC9h
Y2Nlc3Npb24tbnVtPjx1cmxzPjxyZWxhdGVkLXVybHM+PHVybD5odHRwOi8vd3d3Lm5jYmkubmxt
Lm5paC5nb3YvcHVibWVkLzMxNzg2NjUyPC91cmw+PC9yZWxhdGVkLXVybHM+PC91cmxzPjxlbGVj
dHJvbmljLXJlc291cmNlLW51bT4xMC4xMDA3L3MwMDM4NC0wMTktMDM0NTUtMzwvZWxlY3Ryb25p
Yy1yZXNvdXJjZS1udW0+PC9yZWNvcmQ+PC9DaXRlPjxDaXRlPjxBdXRob3I+WmhvdTwvQXV0aG9y
PjxZZWFyPjIwMTk8L1llYXI+PFJlY051bT40OTQ1PC9SZWNOdW0+PHJlY29yZD48cmVjLW51bWJl
cj40OTQ1PC9yZWMtbnVtYmVyPjxmb3JlaWduLWtleXM+PGtleSBhcHA9IkVOIiBkYi1pZD0iMHdw
OWVleDlveDI5YTdlcHZyN3Z2YWZpdnpmZXh6MGR0c2VmIj40OTQ1PC9rZXk+PC9mb3JlaWduLWtl
eXM+PHJlZi10eXBlIG5hbWU9IkpvdXJuYWwgQXJ0aWNsZSI+MTc8L3JlZi10eXBlPjxjb250cmli
dXRvcnM+PGF1dGhvcnM+PGF1dGhvcj5aaG91LCBYLjwvYXV0aG9yPjxhdXRob3I+WWksIFkuPC9h
dXRob3I+PGF1dGhvcj5MaXUsIFouPC9hdXRob3I+PGF1dGhvcj5DYW8sIFcuPC9hdXRob3I+PGF1
dGhvcj5MYWksIEIuPC9hdXRob3I+PGF1dGhvcj5TdW4sIEsuPC9hdXRob3I+PGF1dGhvcj5MaSwg
TC48L2F1dGhvcj48YXV0aG9yPlpob3UsIFouPC9hdXRob3I+PGF1dGhvcj5GZW5nLCBZLjwvYXV0
aG9yPjxhdXRob3I+VGlhbiwgSi48L2F1dGhvcj48L2F1dGhvcnM+PC9jb250cmlidXRvcnM+PGF1
dGgtYWRkcmVzcz5FbmdpbmVlcmluZyBSZXNlYXJjaCBDZW50ZXIgb2YgTW9sZWN1bGFyIGFuZCBO
ZXVybyBJbWFnaW5nIG9mIE1pbmlzdHJ5IG9mIEVkdWNhdGlvbiwgU2Nob29sIG9mIExpZmUgU2Np
ZW5jZSBhbmQgVGVjaG5vbG9neSwgWGlkaWFuIFVuaXZlcnNpdHksIFhpJmFwb3M7YW4sIFNoYWFu
eGksIENoaW5hLiYjeEQ7Q0FTIEtleSBMYWJvcmF0b3J5IG9mIE1vbGVjdWxhciBJbWFnaW5nLCBJ
bnN0aXR1dGUgb2YgQXV0b21hdGlvbiwgQ2hpbmVzZSBBY2FkZW15IG9mIFNjaWVuY2UsIEJlaWpp
bmcsIENoaW5hLiYjeEQ7R3Vhbmdkb25nIFByb3ZpbmNpYWwgS2V5IExhYm9yYXRvcnkgb2YgTWVk
aWNhbCBJbWFnZSBQcm9jZXNzaW5nLCBTY2hvb2wgb2YgQmlvbWVkaWNhbCBFbmdpbmVlcmluZywg
U291dGhlcm4gTWVkaWNhbCBVbml2ZXJzaXR5LCBHdWFuZ3pob3UsIENoaW5hLiYjeEQ7VW5pdmVy
c2l0eSBvZiBDaGluZXNlIEFjYWRlbXkgb2YgU2NpZW5jZSwgQmVpamluZywgQ2hpbmEuJiN4RDtE
ZXBhcnRtZW50IG9mIFJhZGlvbG9neSwgVGhlIFNpeHRoIEFmZmlsaWF0ZWQgSG9zcGl0YWwsIFN1
biBZYXQtU2VuIFVuaXZlcnNpdHksIEd1YW5nemhvdSwgQ2hpbmEuJiN4RDtEZXBhcnRtZW50IG9m
IFJhZGlvbG9neSwgU3VuIFlhdC1TZW4gTWVtb3JpYWwgSG9zcGl0YWwsIFN1biBZYXQtU2VuIFVu
aXZlcnNpdHksIEd1YW5nemhvdSwgQ2hpbmEuJiN4RDtDb2xsYWJvcmF0aXZlIElubm92YXRpb24g
Q2VudGVyIGZvciBJbnRlcm5ldCBIZWFsdGhjYXJlLCBaaGVuZ3pob3UgVW5pdmVyc2l0eSwgWmhl
bmd6aG91LCBIZW5hbiwgQ2hpbmEuJiN4RDtHdWFuZ2RvbmcgUHJvdmluY2lhbCBLZXkgTGFib3Jh
dG9yeSBvZiBNZWRpY2FsIEltYWdlIFByb2Nlc3NpbmcsIFNjaG9vbCBvZiBCaW9tZWRpY2FsIEVu
Z2luZWVyaW5nLCBTb3V0aGVybiBNZWRpY2FsIFVuaXZlcnNpdHksIEd1YW5nemhvdSwgQ2hpbmEu
IGZvcmVlQDE2My5jb20uJiN4RDtFbmdpbmVlcmluZyBSZXNlYXJjaCBDZW50ZXIgb2YgTW9sZWN1
bGFyIGFuZCBOZXVybyBJbWFnaW5nIG9mIE1pbmlzdHJ5IG9mIEVkdWNhdGlvbiwgU2Nob29sIG9m
IExpZmUgU2NpZW5jZSBhbmQgVGVjaG5vbG9neSwgWGlkaWFuIFVuaXZlcnNpdHksIFhpJmFwb3M7
YW4sIFNoYWFueGksIENoaW5hLiBqaWUudGlhbkBpYS5hYy5jbi4mI3hEO0NBUyBLZXkgTGFib3Jh
dG9yeSBvZiBNb2xlY3VsYXIgSW1hZ2luZywgSW5zdGl0dXRlIG9mIEF1dG9tYXRpb24sIENoaW5l
c2UgQWNhZGVteSBvZiBTY2llbmNlLCBCZWlqaW5nLCBDaGluYS4gamllLnRpYW5AaWEuYWMuY24u
JiN4RDtVbml2ZXJzaXR5IG9mIENoaW5lc2UgQWNhZGVteSBvZiBTY2llbmNlLCBCZWlqaW5nLCBD
aGluYS4gamllLnRpYW5AaWEuYWMuY24uJiN4RDtCZWlqaW5nIEFkdmFuY2VkIElubm92YXRpb24g
Q2VudGVyIGZvciBCaWcgRGF0YS1CYXNlZCBQcmVjaXNpb24gTWVkaWNpbmUsIEJlaWhhbmcgVW5p
dmVyc2l0eSwgQmVpamluZywgQ2hpbmEuIGppZS50aWFuQGlhLmFjLmNuLjwvYXV0aC1hZGRyZXNz
Pjx0aXRsZXM+PHRpdGxlPlJhZGlvbWljcy1CYXNlZCBQcmV0aGVyYXBldXRpYyBQcmVkaWN0aW9u
IG9mIE5vbi1yZXNwb25zZSB0byBOZW9hZGp1dmFudCBUaGVyYXB5IGluIExvY2FsbHkgQWR2YW5j
ZWQgUmVjdGFsIENhbmNlcjwvdGl0bGU+PHNlY29uZGFyeS10aXRsZT5Bbm4gU3VyZyBPbmNvbDwv
c2Vjb25kYXJ5LXRpdGxlPjxhbHQtdGl0bGU+QW5uYWxzIG9mIHN1cmdpY2FsIG9uY29sb2d5PC9h
bHQtdGl0bGU+PC90aXRsZXM+PHBlcmlvZGljYWw+PGZ1bGwtdGl0bGU+QW5uIFN1cmcgT25jb2w8
L2Z1bGwtdGl0bGU+PGFiYnItMT5Bbm5hbHMgb2Ygc3VyZ2ljYWwgb25jb2xvZ3k8L2FiYnItMT48
L3BlcmlvZGljYWw+PGFsdC1wZXJpb2RpY2FsPjxmdWxsLXRpdGxlPkFubiBTdXJnIE9uY29sPC9m
dWxsLXRpdGxlPjxhYmJyLTE+QW5uYWxzIG9mIHN1cmdpY2FsIG9uY29sb2d5PC9hYmJyLTE+PC9h
bHQtcGVyaW9kaWNhbD48cGFnZXM+MTY3Ni0xNjg0PC9wYWdlcz48dm9sdW1lPjI2PC92b2x1bWU+
PG51bWJlcj42PC9udW1iZXI+PGtleXdvcmRzPjxrZXl3b3JkPkFudGluZW9wbGFzdGljIENvbWJp
bmVkIENoZW1vdGhlcmFweSBQcm90b2NvbHMvKnRoZXJhcGV1dGljIHVzZTwva2V5d29yZD48a2V5
d29yZD5GZW1hbGU8L2tleXdvcmQ+PGtleXdvcmQ+Rm9sbG93LVVwIFN0dWRpZXM8L2tleXdvcmQ+
PGtleXdvcmQ+SHVtYW5zPC9rZXl3b3JkPjxrZXl3b3JkPkltYWdlIEludGVycHJldGF0aW9uLCBD
b21wdXRlci1Bc3Npc3RlZC8qbWV0aG9kczwva2V5d29yZD48a2V5d29yZD5NYWduZXRpYyBSZXNv
bmFuY2UgSW1hZ2luZy8qbWV0aG9kczwva2V5d29yZD48a2V5d29yZD5NYWxlPC9rZXl3b3JkPjxr
ZXl3b3JkPk1pZGRsZSBBZ2VkPC9rZXl3b3JkPjxrZXl3b3JkPk5lb2FkanV2YW50IFRoZXJhcHkv
Km1ldGhvZHM8L2tleXdvcmQ+PGtleXdvcmQ+UHJvZ25vc2lzPC9rZXl3b3JkPjxrZXl3b3JkPlJP
QyBDdXJ2ZTwva2V5d29yZD48a2V5d29yZD5SZWN0YWwgTmVvcGxhc21zL2RydWcgdGhlcmFweS8q
cGF0aG9sb2d5PC9rZXl3b3JkPjxrZXl3b3JkPlJldHJvc3BlY3RpdmUgU3R1ZGllczwva2V5d29y
ZD48L2tleXdvcmRzPjxkYXRlcz48eWVhcj4yMDE5PC95ZWFyPjxwdWItZGF0ZXM+PGRhdGU+SnVu
PC9kYXRlPjwvcHViLWRhdGVzPjwvZGF0ZXM+PGlzYm4+MTUzNC00NjgxIChFbGVjdHJvbmljKSYj
eEQ7MTA2OC05MjY1IChMaW5raW5nKTwvaXNibj48YWNjZXNzaW9uLW51bT4zMDg4NzM3MzwvYWNj
ZXNzaW9uLW51bT48dXJscz48cmVsYXRlZC11cmxzPjx1cmw+aHR0cDovL3d3dy5uY2JpLm5sbS5u
aWguZ292L3B1Ym1lZC8zMDg4NzM3MzwvdXJsPjwvcmVsYXRlZC11cmxzPjwvdXJscz48Y3VzdG9t
Mj42NTEwODgyPC9jdXN0b20yPjxlbGVjdHJvbmljLXJlc291cmNlLW51bT4xMC4xMjQ1L3MxMDQz
NC0wMTktMDczMDAtMzwvZWxlY3Ryb25pYy1yZXNvdXJjZS1udW0+PC9yZWNvcmQ+PC9DaXRlPjwv
RW5kTm90ZT4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7" w:tooltip="Bosset, 2006 #4942" w:history="1">
        <w:r w:rsidRPr="00A64909">
          <w:rPr>
            <w:rFonts w:ascii="Book Antiqua" w:hAnsi="Book Antiqua" w:cs="Book Antiqua"/>
            <w:sz w:val="20"/>
            <w:szCs w:val="20"/>
            <w:vertAlign w:val="superscript"/>
          </w:rPr>
          <w:t>7-10</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have reported that there were still 7-37% </w:t>
      </w:r>
      <w:r w:rsidR="00E954D0" w:rsidRPr="00A64909">
        <w:rPr>
          <w:rFonts w:ascii="Book Antiqua" w:hAnsi="Book Antiqua" w:cs="Book Antiqua"/>
          <w:sz w:val="20"/>
          <w:szCs w:val="20"/>
        </w:rPr>
        <w:t xml:space="preserve">of </w:t>
      </w:r>
      <w:r w:rsidRPr="00A64909">
        <w:rPr>
          <w:rFonts w:ascii="Book Antiqua" w:hAnsi="Book Antiqua" w:cs="Book Antiqua"/>
          <w:sz w:val="20"/>
          <w:szCs w:val="20"/>
        </w:rPr>
        <w:t>LARC patients who do not respond to neoadjuvant CRT, which may not only increase CRT-related side effects and economic burden, but also delay surgery time. Furthermore, non-responders were associated with lower recurrence-free survival rate, distant metastasis</w:t>
      </w:r>
      <w:r w:rsidR="00227E78" w:rsidRPr="00A64909">
        <w:rPr>
          <w:rFonts w:ascii="Book Antiqua" w:hAnsi="Book Antiqua" w:cs="Book Antiqua"/>
          <w:sz w:val="20"/>
          <w:szCs w:val="20"/>
        </w:rPr>
        <w:t>,</w:t>
      </w:r>
      <w:r w:rsidRPr="00A64909">
        <w:rPr>
          <w:rFonts w:ascii="Book Antiqua" w:hAnsi="Book Antiqua" w:cs="Book Antiqua"/>
          <w:sz w:val="20"/>
          <w:szCs w:val="20"/>
        </w:rPr>
        <w:t xml:space="preserve"> and local recurrence rate compared with good responders</w:t>
      </w:r>
      <w:r w:rsidRPr="00A64909">
        <w:rPr>
          <w:rFonts w:ascii="Book Antiqua" w:hAnsi="Book Antiqua" w:cs="Book Antiqua"/>
          <w:sz w:val="20"/>
          <w:szCs w:val="20"/>
        </w:rPr>
        <w:fldChar w:fldCharType="begin">
          <w:fldData xml:space="preserve">PEVuZE5vdGU+PENpdGU+PEF1dGhvcj5QYXJrPC9BdXRob3I+PFllYXI+MjAxMjwvWWVhcj48UmVj
TnVtPjQ5NDY8L1JlY051bT48RGlzcGxheVRleHQ+PHN0eWxlIGZhY2U9InN1cGVyc2NyaXB0Ij5b
MTFdPC9zdHlsZT48L0Rpc3BsYXlUZXh0PjxyZWNvcmQ+PHJlYy1udW1iZXI+NDk0NjwvcmVjLW51
bWJlcj48Zm9yZWlnbi1rZXlzPjxrZXkgYXBwPSJFTiIgZGItaWQ9IjB3cDllZXg5b3gyOWE3ZXB2
cjd2dmFmaXZ6ZmV4ejBkdHNlZiI+NDk0Njwva2V5PjwvZm9yZWlnbi1rZXlzPjxyZWYtdHlwZSBu
YW1lPSJKb3VybmFsIEFydGljbGUiPjE3PC9yZWYtdHlwZT48Y29udHJpYnV0b3JzPjxhdXRob3Jz
PjxhdXRob3I+UGFyaywgSS4gSi48L2F1dGhvcj48YXV0aG9yPllvdSwgWS4gTi48L2F1dGhvcj48
YXV0aG9yPkFnYXJ3YWwsIEEuPC9hdXRob3I+PGF1dGhvcj5Ta2liYmVyLCBKLiBNLjwvYXV0aG9y
PjxhdXRob3I+Um9kcmlndWV6LUJpZ2FzLCBNLiBBLjwvYXV0aG9yPjxhdXRob3I+RW5nLCBDLjwv
YXV0aG9yPjxhdXRob3I+RmVpZywgQi4gVy48L2F1dGhvcj48YXV0aG9yPkRhcywgUC48L2F1dGhv
cj48YXV0aG9yPktyaXNobmFuLCBTLjwvYXV0aG9yPjxhdXRob3I+Q3JhbmUsIEMuIEguPC9hdXRo
b3I+PGF1dGhvcj5IdSwgQy4gWS48L2F1dGhvcj48YXV0aG9yPkNoYW5nLCBHLiBKLjwvYXV0aG9y
PjwvYXV0aG9ycz48L2NvbnRyaWJ1dG9ycz48YXV0aC1hZGRyZXNzPlRoZSBVbml2ZXJzaXR5IG9m
IFRleGFzIE1EIEFuZGVyc29uIENhbmNlciBDZW50ZXIsIEhvdXN0b24sIFRYIDc3MjMwLTE0MDIs
IFVTQS48L2F1dGgtYWRkcmVzcz48dGl0bGVzPjx0aXRsZT5OZW9hZGp1dmFudCB0cmVhdG1lbnQg
cmVzcG9uc2UgYXMgYW4gZWFybHkgcmVzcG9uc2UgaW5kaWNhdG9yIGZvciBwYXRpZW50cyB3aXRo
IHJlY3RhbC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3NzAtNjwvcGFnZXM+PHZvbHVt
ZT4zMDwvdm9sdW1lPjxudW1iZXI+MTU8L251bWJlcj48a2V5d29yZHM+PGtleXdvcmQ+QWdlZDwv
a2V5d29yZD48a2V5d29yZD5DYXJjaW5vbWEvZGlhZ25vc2lzL21vcnRhbGl0eS9zZWNvbmRhcnkv
KnRoZXJhcHk8L2tleXdvcmQ+PGtleXdvcmQ+KkNoZW1vcmFkaW90aGVyYXB5LCBBZGp1dmFudC9h
ZHZlcnNlIGVmZmVjdHMvbW9ydGFsaXR5PC9rZXl3b3JkPjxrZXl3b3JkPkNoaS1TcXVhcmUgRGlz
dHJpYnV0aW9uPC9rZXl3b3JkPjxrZXl3b3JkPipEaWdlc3RpdmUgU3lzdGVtIFN1cmdpY2FsIFBy
b2NlZHVyZXMvYWR2ZXJzZSBlZmZlY3RzL21vcnRhbGl0eTwva2V5d29yZD48a2V5d29yZD5EaXNl
YXNlLUZyZWUgU3Vydml2YWw8L2tleXdvcmQ+PGtleXdvcmQ+RW5kb3Nvbm9ncmFwaHk8L2tleXdv
cmQ+PGtleXdvcmQ+RmVtYWxlPC9rZXl3b3JkPjxrZXl3b3JkPkh1bWFuczwva2V5d29yZD48a2V5
d29yZD5LYXBsYW4tTWVpZXIgRXN0aW1hdGU8L2tleXdvcmQ+PGtleXdvcmQ+TWFnbmV0aWMgUmVz
b25hbmNlIEltYWdpbmc8L2tleXdvcmQ+PGtleXdvcmQ+TWFsZTwva2V5d29yZD48a2V5d29yZD5N
aWRkbGUgQWdlZDwva2V5d29yZD48a2V5d29yZD5NdWx0aXZhcmlhdGUgQW5hbHlzaXM8L2tleXdv
cmQ+PGtleXdvcmQ+Kk5lb2FkanV2YW50IFRoZXJhcHkvYWR2ZXJzZSBlZmZlY3RzL21vcnRhbGl0
eTwva2V5d29yZD48a2V5d29yZD5OZW9wbGFzbSBSZWN1cnJlbmNlLCBMb2NhbDwva2V5d29yZD48
a2V5d29yZD5OZW9wbGFzbSBTdGFnaW5nPC9rZXl3b3JkPjxrZXl3b3JkPlByb3BvcnRpb25hbCBI
YXphcmRzIE1vZGVsczwva2V5d29yZD48a2V5d29yZD5SYWRpb3RoZXJhcHkgRG9zYWdlPC9rZXl3
b3JkPjxrZXl3b3JkPlJlY3RhbCBOZW9wbGFzbXMvZGlhZ25vc2lzL21vcnRhbGl0eS9wYXRob2xv
Z3kvKnRoZXJhcHk8L2tleXdvcmQ+PGtleXdvcmQ+UmV0cm9zcGVjdGl2ZSBTdHVkaWVzPC9rZXl3
b3JkPjxrZXl3b3JkPlJpc2sgQXNzZXNzbWVudDwva2V5d29yZD48a2V5d29yZD5SaXNrIEZhY3Rv
cnM8L2tleXdvcmQ+PGtleXdvcmQ+VGV4YXM8L2tleXdvcmQ+PGtleXdvcmQ+VGltZSBGYWN0b3Jz
PC9rZXl3b3JkPjxrZXl3b3JkPlRvbW9ncmFwaHksIFgtUmF5IENvbXB1dGVkPC9rZXl3b3JkPjxr
ZXl3b3JkPlRyZWF0bWVudCBPdXRjb21lPC9rZXl3b3JkPjwva2V5d29yZHM+PGRhdGVzPjx5ZWFy
PjIwMTI8L3llYXI+PHB1Yi1kYXRlcz48ZGF0ZT5NYXkgMjA8L2RhdGU+PC9wdWItZGF0ZXM+PC9k
YXRlcz48aXNibj4xNTI3LTc3NTUgKEVsZWN0cm9uaWMpJiN4RDswNzMyLTE4M1ggKExpbmtpbmcp
PC9pc2JuPjxhY2Nlc3Npb24tbnVtPjIyNDkzNDIzPC9hY2Nlc3Npb24tbnVtPjx1cmxzPjxyZWxh
dGVkLXVybHM+PHVybD5odHRwOi8vd3d3Lm5jYmkubmxtLm5paC5nb3YvcHVibWVkLzIyNDkzNDIz
PC91cmw+PC9yZWxhdGVkLXVybHM+PC91cmxzPjxjdXN0b20yPjMzODMxNzg8L2N1c3RvbTI+PGVs
ZWN0cm9uaWMtcmVzb3VyY2UtbnVtPjEwLjEyMDAvSkNPLjIwMTEuMzkuNzkwMTwvZWxlY3Ryb25p
Yy1yZXNvdXJjZS1udW0+PC9yZWNvcmQ+PC9DaXRlPjwvRW5kTm90ZT5AAD==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QYXJrPC9BdXRob3I+PFllYXI+MjAxMjwvWWVhcj48UmVj
TnVtPjQ5NDY8L1JlY051bT48RGlzcGxheVRleHQ+PHN0eWxlIGZhY2U9InN1cGVyc2NyaXB0Ij5b
MTFdPC9zdHlsZT48L0Rpc3BsYXlUZXh0PjxyZWNvcmQ+PHJlYy1udW1iZXI+NDk0NjwvcmVjLW51
bWJlcj48Zm9yZWlnbi1rZXlzPjxrZXkgYXBwPSJFTiIgZGItaWQ9IjB3cDllZXg5b3gyOWE3ZXB2
cjd2dmFmaXZ6ZmV4ejBkdHNlZiI+NDk0Njwva2V5PjwvZm9yZWlnbi1rZXlzPjxyZWYtdHlwZSBu
YW1lPSJKb3VybmFsIEFydGljbGUiPjE3PC9yZWYtdHlwZT48Y29udHJpYnV0b3JzPjxhdXRob3Jz
PjxhdXRob3I+UGFyaywgSS4gSi48L2F1dGhvcj48YXV0aG9yPllvdSwgWS4gTi48L2F1dGhvcj48
YXV0aG9yPkFnYXJ3YWwsIEEuPC9hdXRob3I+PGF1dGhvcj5Ta2liYmVyLCBKLiBNLjwvYXV0aG9y
PjxhdXRob3I+Um9kcmlndWV6LUJpZ2FzLCBNLiBBLjwvYXV0aG9yPjxhdXRob3I+RW5nLCBDLjwv
YXV0aG9yPjxhdXRob3I+RmVpZywgQi4gVy48L2F1dGhvcj48YXV0aG9yPkRhcywgUC48L2F1dGhv
cj48YXV0aG9yPktyaXNobmFuLCBTLjwvYXV0aG9yPjxhdXRob3I+Q3JhbmUsIEMuIEguPC9hdXRo
b3I+PGF1dGhvcj5IdSwgQy4gWS48L2F1dGhvcj48YXV0aG9yPkNoYW5nLCBHLiBKLjwvYXV0aG9y
PjwvYXV0aG9ycz48L2NvbnRyaWJ1dG9ycz48YXV0aC1hZGRyZXNzPlRoZSBVbml2ZXJzaXR5IG9m
IFRleGFzIE1EIEFuZGVyc29uIENhbmNlciBDZW50ZXIsIEhvdXN0b24sIFRYIDc3MjMwLTE0MDIs
IFVTQS48L2F1dGgtYWRkcmVzcz48dGl0bGVzPjx0aXRsZT5OZW9hZGp1dmFudCB0cmVhdG1lbnQg
cmVzcG9uc2UgYXMgYW4gZWFybHkgcmVzcG9uc2UgaW5kaWNhdG9yIGZvciBwYXRpZW50cyB3aXRo
IHJlY3RhbCBjYW5jZXI8L3RpdGxlPjxzZWNvbmRhcnktdGl0bGU+SiBDbGluIE9uY29sPC9zZWNv
bmRhcnktdGl0bGU+PGFsdC10aXRsZT5Kb3VybmFsIG9mIGNsaW5pY2FsIG9uY29sb2d5IDogb2Zm
aWNpYWwgam91cm5hbCBvZiB0aGUgQW1lcmljYW4gU29jaWV0eSBvZiBDbGluaWNhbCBPbmNvbG9n
eTwvYWx0LXRpdGxlPjwvdGl0bGVzPjxwZXJpb2RpY2FsPjxmdWxsLXRpdGxlPkogQ2xpbiBPbmNv
bDwvZnVsbC10aXRsZT48YWJici0xPkpvdXJuYWwgb2YgY2xpbmljYWwgb25jb2xvZ3kgOiBvZmZp
Y2lhbCBqb3VybmFsIG9mIHRoZSBBbWVyaWNhbiBTb2NpZXR5IG9mIENsaW5pY2FsIE9uY29sb2d5
PC9hYmJyLTE+PC9wZXJpb2RpY2FsPjxhbHQtcGVyaW9kaWNhbD48ZnVsbC10aXRsZT5KIENsaW4g
T25jb2w8L2Z1bGwtdGl0bGU+PGFiYnItMT5Kb3VybmFsIG9mIGNsaW5pY2FsIG9uY29sb2d5IDog
b2ZmaWNpYWwgam91cm5hbCBvZiB0aGUgQW1lcmljYW4gU29jaWV0eSBvZiBDbGluaWNhbCBPbmNv
bG9neTwvYWJici0xPjwvYWx0LXBlcmlvZGljYWw+PHBhZ2VzPjE3NzAtNjwvcGFnZXM+PHZvbHVt
ZT4zMDwvdm9sdW1lPjxudW1iZXI+MTU8L251bWJlcj48a2V5d29yZHM+PGtleXdvcmQ+QWdlZDwv
a2V5d29yZD48a2V5d29yZD5DYXJjaW5vbWEvZGlhZ25vc2lzL21vcnRhbGl0eS9zZWNvbmRhcnkv
KnRoZXJhcHk8L2tleXdvcmQ+PGtleXdvcmQ+KkNoZW1vcmFkaW90aGVyYXB5LCBBZGp1dmFudC9h
ZHZlcnNlIGVmZmVjdHMvbW9ydGFsaXR5PC9rZXl3b3JkPjxrZXl3b3JkPkNoaS1TcXVhcmUgRGlz
dHJpYnV0aW9uPC9rZXl3b3JkPjxrZXl3b3JkPipEaWdlc3RpdmUgU3lzdGVtIFN1cmdpY2FsIFBy
b2NlZHVyZXMvYWR2ZXJzZSBlZmZlY3RzL21vcnRhbGl0eTwva2V5d29yZD48a2V5d29yZD5EaXNl
YXNlLUZyZWUgU3Vydml2YWw8L2tleXdvcmQ+PGtleXdvcmQ+RW5kb3Nvbm9ncmFwaHk8L2tleXdv
cmQ+PGtleXdvcmQ+RmVtYWxlPC9rZXl3b3JkPjxrZXl3b3JkPkh1bWFuczwva2V5d29yZD48a2V5
d29yZD5LYXBsYW4tTWVpZXIgRXN0aW1hdGU8L2tleXdvcmQ+PGtleXdvcmQ+TWFnbmV0aWMgUmVz
b25hbmNlIEltYWdpbmc8L2tleXdvcmQ+PGtleXdvcmQ+TWFsZTwva2V5d29yZD48a2V5d29yZD5N
aWRkbGUgQWdlZDwva2V5d29yZD48a2V5d29yZD5NdWx0aXZhcmlhdGUgQW5hbHlzaXM8L2tleXdv
cmQ+PGtleXdvcmQ+Kk5lb2FkanV2YW50IFRoZXJhcHkvYWR2ZXJzZSBlZmZlY3RzL21vcnRhbGl0
eTwva2V5d29yZD48a2V5d29yZD5OZW9wbGFzbSBSZWN1cnJlbmNlLCBMb2NhbDwva2V5d29yZD48
a2V5d29yZD5OZW9wbGFzbSBTdGFnaW5nPC9rZXl3b3JkPjxrZXl3b3JkPlByb3BvcnRpb25hbCBI
YXphcmRzIE1vZGVsczwva2V5d29yZD48a2V5d29yZD5SYWRpb3RoZXJhcHkgRG9zYWdlPC9rZXl3
b3JkPjxrZXl3b3JkPlJlY3RhbCBOZW9wbGFzbXMvZGlhZ25vc2lzL21vcnRhbGl0eS9wYXRob2xv
Z3kvKnRoZXJhcHk8L2tleXdvcmQ+PGtleXdvcmQ+UmV0cm9zcGVjdGl2ZSBTdHVkaWVzPC9rZXl3
b3JkPjxrZXl3b3JkPlJpc2sgQXNzZXNzbWVudDwva2V5d29yZD48a2V5d29yZD5SaXNrIEZhY3Rv
cnM8L2tleXdvcmQ+PGtleXdvcmQ+VGV4YXM8L2tleXdvcmQ+PGtleXdvcmQ+VGltZSBGYWN0b3Jz
PC9rZXl3b3JkPjxrZXl3b3JkPlRvbW9ncmFwaHksIFgtUmF5IENvbXB1dGVkPC9rZXl3b3JkPjxr
ZXl3b3JkPlRyZWF0bWVudCBPdXRjb21lPC9rZXl3b3JkPjwva2V5d29yZHM+PGRhdGVzPjx5ZWFy
PjIwMTI8L3llYXI+PHB1Yi1kYXRlcz48ZGF0ZT5NYXkgMjA8L2RhdGU+PC9wdWItZGF0ZXM+PC9k
YXRlcz48aXNibj4xNTI3LTc3NTUgKEVsZWN0cm9uaWMpJiN4RDswNzMyLTE4M1ggKExpbmtpbmcp
PC9pc2JuPjxhY2Nlc3Npb24tbnVtPjIyNDkzNDIzPC9hY2Nlc3Npb24tbnVtPjx1cmxzPjxyZWxh
dGVkLXVybHM+PHVybD5odHRwOi8vd3d3Lm5jYmkubmxtLm5paC5nb3YvcHVibWVkLzIyNDkzNDIz
PC91cmw+PC9yZWxhdGVkLXVybHM+PC91cmxzPjxjdXN0b20yPjMzODMxNzg8L2N1c3RvbTI+PGVs
ZWN0cm9uaWMtcmVzb3VyY2UtbnVtPjEwLjEyMDAvSkNPLjIwMTEuMzkuNzkwMTwvZWxlY3Ryb25p
Yy1yZXNvdXJjZS1udW0+PC9yZWNvcmQ+PC9DaXRlPjwvRW5kTm90ZT5AAD==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11" w:tooltip="Park, 2012 #4946" w:history="1">
        <w:r w:rsidRPr="00A64909">
          <w:rPr>
            <w:rFonts w:ascii="Book Antiqua" w:hAnsi="Book Antiqua" w:cs="Book Antiqua"/>
            <w:sz w:val="20"/>
            <w:szCs w:val="20"/>
            <w:vertAlign w:val="superscript"/>
          </w:rPr>
          <w:t>11</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Therefore, it is necessary to identify which patients can benefit from neoadjuvant CRT treatment.</w:t>
      </w:r>
    </w:p>
    <w:p w14:paraId="32786872" w14:textId="2074DA8F" w:rsidR="000871FD" w:rsidRPr="00A64909" w:rsidRDefault="00350163" w:rsidP="00A64909">
      <w:pPr>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 xml:space="preserve">Enhanced </w:t>
      </w:r>
      <w:r w:rsidR="00D86817" w:rsidRPr="00A64909">
        <w:rPr>
          <w:rFonts w:ascii="Book Antiqua" w:hAnsi="Book Antiqua" w:cs="Book Antiqua"/>
          <w:sz w:val="20"/>
          <w:szCs w:val="20"/>
        </w:rPr>
        <w:t>computed tomography (CT) and magnetic resonance imaging (MRI)</w:t>
      </w:r>
      <w:r w:rsidRPr="00A64909">
        <w:rPr>
          <w:rFonts w:ascii="Book Antiqua" w:hAnsi="Book Antiqua" w:cs="Book Antiqua"/>
          <w:sz w:val="20"/>
          <w:szCs w:val="20"/>
        </w:rPr>
        <w:t xml:space="preserve"> are recommended and commonly used for </w:t>
      </w:r>
      <w:proofErr w:type="gramStart"/>
      <w:r w:rsidRPr="00A64909">
        <w:rPr>
          <w:rFonts w:ascii="Book Antiqua" w:hAnsi="Book Antiqua" w:cs="Book Antiqua"/>
          <w:sz w:val="20"/>
          <w:szCs w:val="20"/>
        </w:rPr>
        <w:t>LARC</w:t>
      </w:r>
      <w:proofErr w:type="gramEnd"/>
      <w:r w:rsidRPr="00A64909">
        <w:rPr>
          <w:rFonts w:ascii="Book Antiqua" w:hAnsi="Book Antiqua" w:cs="Book Antiqua"/>
          <w:sz w:val="20"/>
          <w:szCs w:val="20"/>
        </w:rPr>
        <w:fldChar w:fldCharType="begin">
          <w:fldData xml:space="preserve">PEVuZE5vdGU+PENpdGU+PEF1dGhvcj5CZW5zb248L0F1dGhvcj48WWVhcj4yMDE4PC9ZZWFyPjxS
ZWNOdW0+NDkzODwvUmVjTnVtPjxEaXNwbGF5VGV4dD48c3R5bGUgZmFjZT0ic3VwZXJzY3JpcHQi
PlszXTwvc3R5bGU+PC9EaXNwbGF5VGV4dD48cmVjb3JkPjxyZWMtbnVtYmVyPjQ5Mzg8L3JlYy1u
dW1iZXI+PGZvcmVpZ24ta2V5cz48a2V5IGFwcD0iRU4iIGRiLWlkPSIwd3A5ZWV4OW94MjlhN2Vw
dnI3dnZhZml2emZleHowZHRzZWYiPjQ5Mzg8L2tleT48L2ZvcmVpZ24ta2V5cz48cmVmLXR5cGUg
bmFtZT0iSm91cm5hbCBBcnRpY2xlIj4xNzwvcmVmLXR5cGU+PGNvbnRyaWJ1dG9ycz48YXV0aG9y
cz48YXV0aG9yPkJlbnNvbiwgQS4gQi48L2F1dGhvcj48YXV0aG9yPlZlbm9vaywgQS4gUC48L2F1
dGhvcj48YXV0aG9yPkFsLUhhd2FyeSwgTS4gTS48L2F1dGhvcj48YXV0aG9yPkNlZGVycXVpc3Qs
IEwuPC9hdXRob3I+PGF1dGhvcj5DaGVuLCBZLiBKLjwvYXV0aG9yPjxhdXRob3I+Q2lvbWJvciwg
Sy4gSy48L2F1dGhvcj48YXV0aG9yPkNvaGVuLCBTLjwvYXV0aG9yPjxhdXRob3I+Q29vcGVyLCBI
LiBTLjwvYXV0aG9yPjxhdXRob3I+RGVtaW5nLCBELjwvYXV0aG9yPjxhdXRob3I+RW5nc3Ryb20s
IFAuIEYuPC9hdXRob3I+PGF1dGhvcj5HcmVtLCBKLiBMLjwvYXV0aG9yPjxhdXRob3I+R3JvdGhl
eSwgQS48L2F1dGhvcj48YXV0aG9yPkhvY2hzdGVyLCBILiBTLjwvYXV0aG9yPjxhdXRob3I+SG9m
ZmUsIFMuPC9hdXRob3I+PGF1dGhvcj5IdW50LCBTLjwvYXV0aG9yPjxhdXRob3I+S2FtZWwsIEEu
PC9hdXRob3I+PGF1dGhvcj5LaXJpbGN1aywgTi48L2F1dGhvcj48YXV0aG9yPktyaXNobmFtdXJ0
aGksIFMuPC9hdXRob3I+PGF1dGhvcj5NZXNzZXJzbWl0aCwgVy4gQS48L2F1dGhvcj48YXV0aG9y
Pk1leWVyaGFyZHQsIEouPC9hdXRob3I+PGF1dGhvcj5NdWxjYWh5LCBNLiBGLjwvYXV0aG9yPjxh
dXRob3I+TXVycGh5LCBKLiBELjwvYXV0aG9yPjxhdXRob3I+TnVya2luLCBTLjwvYXV0aG9yPjxh
dXRob3I+U2FsdHosIEwuPC9hdXRob3I+PGF1dGhvcj5TaGFybWEsIFMuPC9hdXRob3I+PGF1dGhv
cj5TaGliYXRhLCBELjwvYXV0aG9yPjxhdXRob3I+U2tpYmJlciwgSi4gTS48L2F1dGhvcj48YXV0
aG9yPlNvZm9jbGVvdXMsIEMuIFQuPC9hdXRob3I+PGF1dGhvcj5TdG9mZmVsLCBFLiBNLjwvYXV0
aG9yPjxhdXRob3I+U3RvdHNreS1IaW1lbGZhcmIsIEUuPC9hdXRob3I+PGF1dGhvcj5XaWxsZXR0
LCBDLiBHLjwvYXV0aG9yPjxhdXRob3I+V3V0aHJpY2ssIEUuPC9hdXRob3I+PGF1dGhvcj5HcmVn
b3J5LCBLLiBNLjwvYXV0aG9yPjxhdXRob3I+R3Vyc2tpLCBMLjwvYXV0aG9yPjxhdXRob3I+RnJl
ZWRtYW4tQ2FzcywgRC4gQS48L2F1dGhvcj48L2F1dGhvcnM+PC9jb250cmlidXRvcnM+PHRpdGxl
cz48dGl0bGU+UmVjdGFsIENhbmNlciwgVmVyc2lvbiAyLjIwMTgsIE5DQ04gQ2xpbmljYWwgUHJh
Y3RpY2UgR3VpZGVsaW5lcyBpbiBPbmNvbG9neTwvdGl0bGU+PHNlY29uZGFyeS10aXRsZT5KIE5h
dGwgQ29tcHIgQ2FuYyBOZXR3PC9zZWNvbmRhcnktdGl0bGU+PGFsdC10aXRsZT5Kb3VybmFsIG9m
IHRoZSBOYXRpb25hbCBDb21wcmVoZW5zaXZlIENhbmNlciBOZXR3b3JrIDogSk5DQ048L2FsdC10
aXRsZT48L3RpdGxlcz48cGVyaW9kaWNhbD48ZnVsbC10aXRsZT5KIE5hdGwgQ29tcHIgQ2FuYyBO
ZXR3PC9mdWxsLXRpdGxlPjxhYmJyLTE+Sm91cm5hbCBvZiB0aGUgTmF0aW9uYWwgQ29tcHJlaGVu
c2l2ZSBDYW5jZXIgTmV0d29yayA6IEpOQ0NOPC9hYmJyLTE+PC9wZXJpb2RpY2FsPjxhbHQtcGVy
aW9kaWNhbD48ZnVsbC10aXRsZT5KIE5hdGwgQ29tcHIgQ2FuYyBOZXR3PC9mdWxsLXRpdGxlPjxh
YmJyLTE+Sm91cm5hbCBvZiB0aGUgTmF0aW9uYWwgQ29tcHJlaGVuc2l2ZSBDYW5jZXIgTmV0d29y
ayA6IEpOQ0NOPC9hYmJyLTE+PC9hbHQtcGVyaW9kaWNhbD48cGFnZXM+ODc0LTkwMTwvcGFnZXM+
PHZvbHVtZT4xNjwvdm9sdW1lPjxudW1iZXI+NzwvbnVtYmVyPjxrZXl3b3Jkcz48a2V5d29yZD5B
bnRpbmVvcGxhc3RpYyBDb21iaW5lZCBDaGVtb3RoZXJhcHkgUHJvdG9jb2xzL3N0YW5kYXJkcy90
aGVyYXBldXRpYyB1c2U8L2tleXdvcmQ+PGtleXdvcmQ+QmlvcHN5PC9rZXl3b3JkPjxrZXl3b3Jk
PkNoZW1vcmFkaW90aGVyYXB5L21ldGhvZHMvc3RhbmRhcmRzPC9rZXl3b3JkPjxrZXl3b3JkPkRp
c2Vhc2UtRnJlZSBTdXJ2aXZhbDwva2V5d29yZD48a2V5d29yZD5IdW1hbnM8L2tleXdvcmQ+PGtl
eXdvcmQ+SW5jaWRlbmNlPC9rZXl3b3JkPjxrZXl3b3JkPkluZHVjdGlvbiBDaGVtb3RoZXJhcHkv
bWV0aG9kczwva2V5d29yZD48a2V5d29yZD5NZWRpY2FsIE9uY29sb2d5LypzdGFuZGFyZHM8L2tl
eXdvcmQ+PGtleXdvcmQ+TmVvYWRqdXZhbnQgVGhlcmFweS9tZXRob2RzL3N0YW5kYXJkczwva2V5
d29yZD48a2V5d29yZD5OZW9wbGFzbSBSZWN1cnJlbmNlLCBMb2NhbC9kaWFnbm9zaXMvZXBpZGVt
aW9sb2d5L3BhdGhvbG9neS8qdGhlcmFweTwva2V5d29yZD48a2V5d29yZD5OZW9wbGFzbSBTdGFn
aW5nPC9rZXl3b3JkPjxrZXl3b3JkPlBhdGllbnQgU2VsZWN0aW9uPC9rZXl3b3JkPjxrZXl3b3Jk
PlByb2N0ZWN0b215L21ldGhvZHMvc3RhbmRhcmRzPC9rZXl3b3JkPjxrZXl3b3JkPlJhbmRvbWl6
ZWQgQ29udHJvbGxlZCBUcmlhbHMgYXMgVG9waWM8L2tleXdvcmQ+PGtleXdvcmQ+UmVjdGFsIE5l
b3BsYXNtcy9kaWFnbm9zaXMvZXBpZGVtaW9sb2d5L3BhdGhvbG9neS8qdGhlcmFweTwva2V5d29y
ZD48a2V5d29yZD5SZWN0dW0vcGF0aG9sb2d5L3N1cmdlcnk8L2tleXdvcmQ+PGtleXdvcmQ+U29j
aWV0aWVzLCBNZWRpY2FsLypzdGFuZGFyZHM8L2tleXdvcmQ+PGtleXdvcmQ+VW5pdGVkIFN0YXRl
cy9lcGlkZW1pb2xvZ3k8L2tleXdvcmQ+PGtleXdvcmQ+V2F0Y2hmdWwgV2FpdGluZy9tZXRob2Rz
L3N0YW5kYXJkczwva2V5d29yZD48L2tleXdvcmRzPjxkYXRlcz48eWVhcj4yMDE4PC95ZWFyPjxw
dWItZGF0ZXM+PGRhdGU+SnVsPC9kYXRlPjwvcHViLWRhdGVzPjwvZGF0ZXM+PGlzYm4+MTU0MC0x
NDEzIChFbGVjdHJvbmljKSYjeEQ7MTU0MC0xNDA1IChMaW5raW5nKTwvaXNibj48YWNjZXNzaW9u
LW51bT4zMDAwNjQyOTwvYWNjZXNzaW9uLW51bT48dXJscz48cmVsYXRlZC11cmxzPjx1cmw+aHR0
cDovL3d3dy5uY2JpLm5sbS5uaWguZ292L3B1Ym1lZC8zMDAwNjQyOTwvdXJsPjwvcmVsYXRlZC11
cmxzPjwvdXJscz48ZWxlY3Ryb25pYy1yZXNvdXJjZS1udW0+MTAuNjAwNC9qbmNjbi4yMDE4LjAw
NjE8L2VsZWN0cm9uaWMtcmVzb3VyY2UtbnVtPjwvcmVjb3JkPjwvQ2l0ZT48L0VuZE5vdGU+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CZW5zb248L0F1dGhvcj48WWVhcj4yMDE4PC9ZZWFyPjxS
ZWNOdW0+NDkzODwvUmVjTnVtPjxEaXNwbGF5VGV4dD48c3R5bGUgZmFjZT0ic3VwZXJzY3JpcHQi
PlszXTwvc3R5bGU+PC9EaXNwbGF5VGV4dD48cmVjb3JkPjxyZWMtbnVtYmVyPjQ5Mzg8L3JlYy1u
dW1iZXI+PGZvcmVpZ24ta2V5cz48a2V5IGFwcD0iRU4iIGRiLWlkPSIwd3A5ZWV4OW94MjlhN2Vw
dnI3dnZhZml2emZleHowZHRzZWYiPjQ5Mzg8L2tleT48L2ZvcmVpZ24ta2V5cz48cmVmLXR5cGUg
bmFtZT0iSm91cm5hbCBBcnRpY2xlIj4xNzwvcmVmLXR5cGU+PGNvbnRyaWJ1dG9ycz48YXV0aG9y
cz48YXV0aG9yPkJlbnNvbiwgQS4gQi48L2F1dGhvcj48YXV0aG9yPlZlbm9vaywgQS4gUC48L2F1
dGhvcj48YXV0aG9yPkFsLUhhd2FyeSwgTS4gTS48L2F1dGhvcj48YXV0aG9yPkNlZGVycXVpc3Qs
IEwuPC9hdXRob3I+PGF1dGhvcj5DaGVuLCBZLiBKLjwvYXV0aG9yPjxhdXRob3I+Q2lvbWJvciwg
Sy4gSy48L2F1dGhvcj48YXV0aG9yPkNvaGVuLCBTLjwvYXV0aG9yPjxhdXRob3I+Q29vcGVyLCBI
LiBTLjwvYXV0aG9yPjxhdXRob3I+RGVtaW5nLCBELjwvYXV0aG9yPjxhdXRob3I+RW5nc3Ryb20s
IFAuIEYuPC9hdXRob3I+PGF1dGhvcj5HcmVtLCBKLiBMLjwvYXV0aG9yPjxhdXRob3I+R3JvdGhl
eSwgQS48L2F1dGhvcj48YXV0aG9yPkhvY2hzdGVyLCBILiBTLjwvYXV0aG9yPjxhdXRob3I+SG9m
ZmUsIFMuPC9hdXRob3I+PGF1dGhvcj5IdW50LCBTLjwvYXV0aG9yPjxhdXRob3I+S2FtZWwsIEEu
PC9hdXRob3I+PGF1dGhvcj5LaXJpbGN1aywgTi48L2F1dGhvcj48YXV0aG9yPktyaXNobmFtdXJ0
aGksIFMuPC9hdXRob3I+PGF1dGhvcj5NZXNzZXJzbWl0aCwgVy4gQS48L2F1dGhvcj48YXV0aG9y
Pk1leWVyaGFyZHQsIEouPC9hdXRob3I+PGF1dGhvcj5NdWxjYWh5LCBNLiBGLjwvYXV0aG9yPjxh
dXRob3I+TXVycGh5LCBKLiBELjwvYXV0aG9yPjxhdXRob3I+TnVya2luLCBTLjwvYXV0aG9yPjxh
dXRob3I+U2FsdHosIEwuPC9hdXRob3I+PGF1dGhvcj5TaGFybWEsIFMuPC9hdXRob3I+PGF1dGhv
cj5TaGliYXRhLCBELjwvYXV0aG9yPjxhdXRob3I+U2tpYmJlciwgSi4gTS48L2F1dGhvcj48YXV0
aG9yPlNvZm9jbGVvdXMsIEMuIFQuPC9hdXRob3I+PGF1dGhvcj5TdG9mZmVsLCBFLiBNLjwvYXV0
aG9yPjxhdXRob3I+U3RvdHNreS1IaW1lbGZhcmIsIEUuPC9hdXRob3I+PGF1dGhvcj5XaWxsZXR0
LCBDLiBHLjwvYXV0aG9yPjxhdXRob3I+V3V0aHJpY2ssIEUuPC9hdXRob3I+PGF1dGhvcj5HcmVn
b3J5LCBLLiBNLjwvYXV0aG9yPjxhdXRob3I+R3Vyc2tpLCBMLjwvYXV0aG9yPjxhdXRob3I+RnJl
ZWRtYW4tQ2FzcywgRC4gQS48L2F1dGhvcj48L2F1dGhvcnM+PC9jb250cmlidXRvcnM+PHRpdGxl
cz48dGl0bGU+UmVjdGFsIENhbmNlciwgVmVyc2lvbiAyLjIwMTgsIE5DQ04gQ2xpbmljYWwgUHJh
Y3RpY2UgR3VpZGVsaW5lcyBpbiBPbmNvbG9neTwvdGl0bGU+PHNlY29uZGFyeS10aXRsZT5KIE5h
dGwgQ29tcHIgQ2FuYyBOZXR3PC9zZWNvbmRhcnktdGl0bGU+PGFsdC10aXRsZT5Kb3VybmFsIG9m
IHRoZSBOYXRpb25hbCBDb21wcmVoZW5zaXZlIENhbmNlciBOZXR3b3JrIDogSk5DQ048L2FsdC10
aXRsZT48L3RpdGxlcz48cGVyaW9kaWNhbD48ZnVsbC10aXRsZT5KIE5hdGwgQ29tcHIgQ2FuYyBO
ZXR3PC9mdWxsLXRpdGxlPjxhYmJyLTE+Sm91cm5hbCBvZiB0aGUgTmF0aW9uYWwgQ29tcHJlaGVu
c2l2ZSBDYW5jZXIgTmV0d29yayA6IEpOQ0NOPC9hYmJyLTE+PC9wZXJpb2RpY2FsPjxhbHQtcGVy
aW9kaWNhbD48ZnVsbC10aXRsZT5KIE5hdGwgQ29tcHIgQ2FuYyBOZXR3PC9mdWxsLXRpdGxlPjxh
YmJyLTE+Sm91cm5hbCBvZiB0aGUgTmF0aW9uYWwgQ29tcHJlaGVuc2l2ZSBDYW5jZXIgTmV0d29y
ayA6IEpOQ0NOPC9hYmJyLTE+PC9hbHQtcGVyaW9kaWNhbD48cGFnZXM+ODc0LTkwMTwvcGFnZXM+
PHZvbHVtZT4xNjwvdm9sdW1lPjxudW1iZXI+NzwvbnVtYmVyPjxrZXl3b3Jkcz48a2V5d29yZD5B
bnRpbmVvcGxhc3RpYyBDb21iaW5lZCBDaGVtb3RoZXJhcHkgUHJvdG9jb2xzL3N0YW5kYXJkcy90
aGVyYXBldXRpYyB1c2U8L2tleXdvcmQ+PGtleXdvcmQ+QmlvcHN5PC9rZXl3b3JkPjxrZXl3b3Jk
PkNoZW1vcmFkaW90aGVyYXB5L21ldGhvZHMvc3RhbmRhcmRzPC9rZXl3b3JkPjxrZXl3b3JkPkRp
c2Vhc2UtRnJlZSBTdXJ2aXZhbDwva2V5d29yZD48a2V5d29yZD5IdW1hbnM8L2tleXdvcmQ+PGtl
eXdvcmQ+SW5jaWRlbmNlPC9rZXl3b3JkPjxrZXl3b3JkPkluZHVjdGlvbiBDaGVtb3RoZXJhcHkv
bWV0aG9kczwva2V5d29yZD48a2V5d29yZD5NZWRpY2FsIE9uY29sb2d5LypzdGFuZGFyZHM8L2tl
eXdvcmQ+PGtleXdvcmQ+TmVvYWRqdXZhbnQgVGhlcmFweS9tZXRob2RzL3N0YW5kYXJkczwva2V5
d29yZD48a2V5d29yZD5OZW9wbGFzbSBSZWN1cnJlbmNlLCBMb2NhbC9kaWFnbm9zaXMvZXBpZGVt
aW9sb2d5L3BhdGhvbG9neS8qdGhlcmFweTwva2V5d29yZD48a2V5d29yZD5OZW9wbGFzbSBTdGFn
aW5nPC9rZXl3b3JkPjxrZXl3b3JkPlBhdGllbnQgU2VsZWN0aW9uPC9rZXl3b3JkPjxrZXl3b3Jk
PlByb2N0ZWN0b215L21ldGhvZHMvc3RhbmRhcmRzPC9rZXl3b3JkPjxrZXl3b3JkPlJhbmRvbWl6
ZWQgQ29udHJvbGxlZCBUcmlhbHMgYXMgVG9waWM8L2tleXdvcmQ+PGtleXdvcmQ+UmVjdGFsIE5l
b3BsYXNtcy9kaWFnbm9zaXMvZXBpZGVtaW9sb2d5L3BhdGhvbG9neS8qdGhlcmFweTwva2V5d29y
ZD48a2V5d29yZD5SZWN0dW0vcGF0aG9sb2d5L3N1cmdlcnk8L2tleXdvcmQ+PGtleXdvcmQ+U29j
aWV0aWVzLCBNZWRpY2FsLypzdGFuZGFyZHM8L2tleXdvcmQ+PGtleXdvcmQ+VW5pdGVkIFN0YXRl
cy9lcGlkZW1pb2xvZ3k8L2tleXdvcmQ+PGtleXdvcmQ+V2F0Y2hmdWwgV2FpdGluZy9tZXRob2Rz
L3N0YW5kYXJkczwva2V5d29yZD48L2tleXdvcmRzPjxkYXRlcz48eWVhcj4yMDE4PC95ZWFyPjxw
dWItZGF0ZXM+PGRhdGU+SnVsPC9kYXRlPjwvcHViLWRhdGVzPjwvZGF0ZXM+PGlzYm4+MTU0MC0x
NDEzIChFbGVjdHJvbmljKSYjeEQ7MTU0MC0xNDA1IChMaW5raW5nKTwvaXNibj48YWNjZXNzaW9u
LW51bT4zMDAwNjQyOTwvYWNjZXNzaW9uLW51bT48dXJscz48cmVsYXRlZC11cmxzPjx1cmw+aHR0
cDovL3d3dy5uY2JpLm5sbS5uaWguZ292L3B1Ym1lZC8zMDAwNjQyOTwvdXJsPjwvcmVsYXRlZC11
cmxzPjwvdXJscz48ZWxlY3Ryb25pYy1yZXNvdXJjZS1udW0+MTAuNjAwNC9qbmNjbi4yMDE4LjAw
NjE8L2VsZWN0cm9uaWMtcmVzb3VyY2UtbnVtPjwvcmVjb3JkPjwvQ2l0ZT48L0VuZE5vdGU+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3" w:tooltip="Benson, 2018 #4938" w:history="1">
        <w:r w:rsidRPr="00A64909">
          <w:rPr>
            <w:rFonts w:ascii="Book Antiqua" w:hAnsi="Book Antiqua" w:cs="Book Antiqua"/>
            <w:sz w:val="20"/>
            <w:szCs w:val="20"/>
            <w:vertAlign w:val="superscript"/>
          </w:rPr>
          <w:t>3</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to noninvasively evaluate the therapeutic responses to neoadjuvant CRT. Different imaging techniques have been reported to identify the response to neoadjuvant CRT, including </w:t>
      </w:r>
      <w:proofErr w:type="spellStart"/>
      <w:r w:rsidRPr="00A64909">
        <w:rPr>
          <w:rFonts w:ascii="Book Antiqua" w:hAnsi="Book Antiqua" w:cs="Book Antiqua"/>
          <w:sz w:val="20"/>
          <w:szCs w:val="20"/>
        </w:rPr>
        <w:t>fluorodeoxyglucose</w:t>
      </w:r>
      <w:proofErr w:type="spellEnd"/>
      <w:r w:rsidRPr="00A64909">
        <w:rPr>
          <w:rFonts w:ascii="Book Antiqua" w:hAnsi="Book Antiqua" w:cs="Book Antiqua"/>
          <w:sz w:val="20"/>
          <w:szCs w:val="20"/>
        </w:rPr>
        <w:t xml:space="preserve"> positron emission tomography (FDG PET), T2-weighted MRI, dynamic contrast-enhanced MRI</w:t>
      </w:r>
      <w:r w:rsidR="00AF7A96" w:rsidRPr="00A64909">
        <w:rPr>
          <w:rFonts w:ascii="Book Antiqua" w:hAnsi="Book Antiqua" w:cs="Book Antiqua"/>
          <w:sz w:val="20"/>
          <w:szCs w:val="20"/>
        </w:rPr>
        <w:t>,</w:t>
      </w:r>
      <w:r w:rsidRPr="00A64909">
        <w:rPr>
          <w:rFonts w:ascii="Book Antiqua" w:hAnsi="Book Antiqua" w:cs="Book Antiqua"/>
          <w:sz w:val="20"/>
          <w:szCs w:val="20"/>
        </w:rPr>
        <w:t xml:space="preserve"> and </w:t>
      </w:r>
      <w:bookmarkStart w:id="29" w:name="_Hlk37942555"/>
      <w:r w:rsidRPr="00A64909">
        <w:rPr>
          <w:rFonts w:ascii="Book Antiqua" w:hAnsi="Book Antiqua" w:cs="Book Antiqua"/>
          <w:sz w:val="20"/>
          <w:szCs w:val="20"/>
        </w:rPr>
        <w:t>diffusion-weighted imaging (DWI)</w:t>
      </w:r>
      <w:bookmarkEnd w:id="29"/>
      <w:r w:rsidRPr="00A64909">
        <w:rPr>
          <w:rFonts w:ascii="Book Antiqua" w:hAnsi="Book Antiqua" w:cs="Book Antiqua"/>
          <w:sz w:val="20"/>
          <w:szCs w:val="20"/>
        </w:rPr>
        <w:t>; however, their performance is varied and limited</w:t>
      </w:r>
      <w:r w:rsidRPr="00A64909">
        <w:rPr>
          <w:rFonts w:ascii="Book Antiqua" w:hAnsi="Book Antiqua" w:cs="Book Antiqua"/>
          <w:sz w:val="20"/>
          <w:szCs w:val="20"/>
        </w:rPr>
        <w:fldChar w:fldCharType="begin">
          <w:fldData xml:space="preserve">PEVuZE5vdGU+PENpdGU+PEF1dGhvcj5KYW5zc2VuPC9BdXRob3I+PFllYXI+MjAxMDwvWWVhcj48
UmVjTnVtPjQ5NDc8L1JlY051bT48RGlzcGxheVRleHQ+PHN0eWxlIGZhY2U9InN1cGVyc2NyaXB0
Ij5bMTItMTVdPC9zdHlsZT48L0Rpc3BsYXlUZXh0PjxyZWNvcmQ+PHJlYy1udW1iZXI+NDk0Nzwv
cmVjLW51bWJlcj48Zm9yZWlnbi1rZXlzPjxrZXkgYXBwPSJFTiIgZGItaWQ9IjB3cDllZXg5b3gy
OWE3ZXB2cjd2dmFmaXZ6ZmV4ejBkdHNlZiI+NDk0Nzwva2V5PjwvZm9yZWlnbi1rZXlzPjxyZWYt
dHlwZSBuYW1lPSJKb3VybmFsIEFydGljbGUiPjE3PC9yZWYtdHlwZT48Y29udHJpYnV0b3JzPjxh
dXRob3JzPjxhdXRob3I+SmFuc3NlbiwgTS4gSC48L2F1dGhvcj48YXV0aG9yPk9sbGVycywgTS4g
Qy48L2F1dGhvcj48YXV0aG9yPlJpZWRsLCBSLiBHLjwvYXV0aG9yPjxhdXRob3I+dmFuIGRlbiBC
b2dhYXJkLCBKLjwvYXV0aG9yPjxhdXRob3I+QnVpanNlbiwgSi48L2F1dGhvcj48YXV0aG9yPnZh
biBTdGlwaG91dCwgUi4gRy48L2F1dGhvcj48YXV0aG9yPkFlcnRzLCBILiBKLjwvYXV0aG9yPjxh
dXRob3I+TGFtYmluLCBQLjwvYXV0aG9yPjxhdXRob3I+TGFtbWVyaW5nLCBHLjwvYXV0aG9yPjwv
YXV0aG9ycz48L2NvbnRyaWJ1dG9ycz48YXV0aC1hZGRyZXNzPkRlcGFydG1lbnQgb2YgUmFkaWF0
aW9uIE9uY29sb2d5IChNQUFTVFJPKSwgR1JPVyBSZXNlYXJjaCBJbnN0aXR1dGUsIFVuaXZlcnNp
dHkgTWVkaWNhbCBDZW50cmUgTWFhc3RyaWNodCwgTWFhc3RyaWNodCwgVGhlIE5ldGhlcmxhbmRz
LiBtYXJjby5qYW5zc2VuQG1hYXN0cm8ubmw8L2F1dGgtYWRkcmVzcz48dGl0bGVzPjx0aXRsZT5B
Y2N1cmF0ZSBwcmVkaWN0aW9uIG9mIHBhdGhvbG9naWNhbCByZWN0YWwgdHVtb3IgcmVzcG9uc2Ug
YWZ0ZXIgdHdvIHdlZWtzIG9mIHByZW9wZXJhdGl2ZSByYWRpb2NoZW1vdGhlcmFweSB1c2luZyAo
MTgpRi1mbHVvcm9kZW94eWdsdWNvc2UtcG9zaXRyb24gZW1pc3Npb24gdG9tb2dyYXBoeS1jb21w
dXRlZCB0b21vZ3JhcGh5IGltYWdpbmc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GFiYnItMT5JbnRlcm5hdGlvbmFsIGpvdXJuYWwgb2Yg
cmFkaWF0aW9uIG9uY29sb2d5LCBiaW9sb2d5LCBwaHlzaWNzPC9hYmJyLTE+PC9wZXJpb2RpY2Fs
PjxhbHQtcGVyaW9kaWNhbD48ZnVsbC10aXRsZT5JbnQgSiBSYWRpYXQgT25jb2wgQmlvbCBQaHlz
PC9mdWxsLXRpdGxlPjxhYmJyLTE+SW50ZXJuYXRpb25hbCBqb3VybmFsIG9mIHJhZGlhdGlvbiBv
bmNvbG9neSwgYmlvbG9neSwgcGh5c2ljczwvYWJici0xPjwvYWx0LXBlcmlvZGljYWw+PHBhZ2Vz
PjM5Mi05PC9wYWdlcz48dm9sdW1lPjc3PC92b2x1bWU+PG51bWJlcj4yPC9udW1iZXI+PGtleXdv
cmRzPjxrZXl3b3JkPkFyZWEgVW5kZXIgQ3VydmU8L2tleXdvcmQ+PGtleXdvcmQ+KkZsdW9yb2Rl
b3h5Z2x1Y29zZSBGMTgvcGhhcm1hY29raW5ldGljczwva2V5d29yZD48a2V5d29yZD5IdW1hbnM8
L2tleXdvcmQ+PGtleXdvcmQ+UG9zaXRyb24tRW1pc3Npb24gVG9tb2dyYXBoeS8qbWV0aG9kczwv
a2V5d29yZD48a2V5d29yZD5Qcm9zcGVjdGl2ZSBTdHVkaWVzPC9rZXl3b3JkPjxrZXl3b3JkPlJP
QyBDdXJ2ZTwva2V5d29yZD48a2V5d29yZD4qUmFkaW9waGFybWFjZXV0aWNhbHMvcGhhcm1hY29r
aW5ldGljczwva2V5d29yZD48a2V5d29yZD5SZWN0YWwgTmVvcGxhc21zLypkaWFnbm9zdGljIGlt
YWdpbmcvZHJ1Zzwva2V5d29yZD48a2V5d29yZD50aGVyYXB5L21ldGFib2xpc20vcGF0aG9sb2d5
L3JhZGlvdGhlcmFweTwva2V5d29yZD48a2V5d29yZD5SZW1pc3Npb24gSW5kdWN0aW9uPC9rZXl3
b3JkPjxrZXl3b3JkPlN0YXRpc3RpY3MsIE5vbnBhcmFtZXRyaWM8L2tleXdvcmQ+PGtleXdvcmQ+
VGltZSBGYWN0b3JzPC9rZXl3b3JkPjxrZXl3b3JkPlRvbW9ncmFwaHksIFgtUmF5IENvbXB1dGVk
LyptZXRob2RzPC9rZXl3b3JkPjxrZXl3b3JkPlR1bW9yIEJ1cmRlbjwva2V5d29yZD48L2tleXdv
cmRzPjxkYXRlcz48eWVhcj4yMDEwPC95ZWFyPjxwdWItZGF0ZXM+PGRhdGU+SnVuIDE8L2RhdGU+
PC9wdWItZGF0ZXM+PC9kYXRlcz48aXNibj4xODc5LTM1NVggKEVsZWN0cm9uaWMpJiN4RDswMzYw
LTMwMTYgKExpbmtpbmcpPC9pc2JuPjxhY2Nlc3Npb24tbnVtPjE5NjQ2ODI1PC9hY2Nlc3Npb24t
bnVtPjx1cmxzPjxyZWxhdGVkLXVybHM+PHVybD5odHRwOi8vd3d3Lm5jYmkubmxtLm5paC5nb3Yv
cHVibWVkLzE5NjQ2ODI1PC91cmw+PC9yZWxhdGVkLXVybHM+PC91cmxzPjxlbGVjdHJvbmljLXJl
c291cmNlLW51bT4xMC4xMDE2L2ouaWpyb2JwLjIwMDkuMDQuMDMwPC9lbGVjdHJvbmljLXJlc291
cmNlLW51bT48L3JlY29yZD48L0NpdGU+PENpdGU+PEF1dGhvcj5FbmdlbGVuPC9BdXRob3I+PFll
YXI+MjAxMDwvWWVhcj48UmVjTnVtPjQ5NDg8L1JlY051bT48cmVjb3JkPjxyZWMtbnVtYmVyPjQ5
NDg8L3JlYy1udW1iZXI+PGZvcmVpZ24ta2V5cz48a2V5IGFwcD0iRU4iIGRiLWlkPSIwd3A5ZWV4
OW94MjlhN2VwdnI3dnZhZml2emZleHowZHRzZWYiPjQ5NDg8L2tleT48L2ZvcmVpZ24ta2V5cz48
cmVmLXR5cGUgbmFtZT0iSm91cm5hbCBBcnRpY2xlIj4xNzwvcmVmLXR5cGU+PGNvbnRyaWJ1dG9y
cz48YXV0aG9ycz48YXV0aG9yPkVuZ2VsZW4sIFMuIE0uPC9hdXRob3I+PGF1dGhvcj5CZWV0cy1U
YW4sIFIuIEcuPC9hdXRob3I+PGF1dGhvcj5MYWhheWUsIE0uIEouPC9hdXRob3I+PGF1dGhvcj5M
YW1tZXJpbmcsIEcuPC9hdXRob3I+PGF1dGhvcj5KYW5zZW4sIFIuIEwuPC9hdXRob3I+PGF1dGhv
cj52YW4gRGFtLCBSLiBNLjwvYXV0aG9yPjxhdXRob3I+S29uc3RlbiwgSi48L2F1dGhvcj48YXV0
aG9yPkxlaWp0ZW5zLCBKLiBXLjwvYXV0aG9yPjxhdXRob3I+dmFuIGRlIFZlbGRlLCBDLiBKLjwv
YXV0aG9yPjxhdXRob3I+QmVldHMsIEcuIEwuPC9hdXRob3I+PC9hdXRob3JzPjwvY29udHJpYnV0
b3JzPjxhdXRoLWFkZHJlc3M+RGVwYXJ0bWVudCBvZiBTdXJnZXJ5LCBNYWFzdHJpY2h0IFVuaXZl
cnNpdHkgTWVkaWNhbCBDZW50ZXIsIE1hYXN0cmljaHQsIFRoZSBOZXRoZXJsYW5kcy48L2F1dGgt
YWRkcmVzcz48dGl0bGVzPjx0aXRsZT5NUkkgYWZ0ZXIgY2hlbW9yYWRpb3RoZXJhcHkgb2YgcmVj
dGFsIGNhbmNlcjogYSB1c2VmdWwgdG9vbCB0byBzZWxlY3QgcGF0aWVudHMgZm9yIGxvY2FsIGV4
Y2lzaW9u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5NzktODY8L3BhZ2VzPjx2b2x1bWU+NTM8
L3ZvbHVtZT48bnVtYmVyPjc8L251bWJlcj48a2V5d29yZHM+PGtleXdvcmQ+QWR1bHQ8L2tleXdv
cmQ+PGtleXdvcmQ+QWdlZDwva2V5d29yZD48a2V5d29yZD5BZ2VkLCA4MCBhbmQgb3Zlcjwva2V5
d29yZD48a2V5d29yZD5BbnRpbmVvcGxhc3RpYyBBZ2VudHMvKnRoZXJhcGV1dGljIHVzZTwva2V5
d29yZD48a2V5d29yZD5Db2xlY3RvbXkvKm1ldGhvZHM8L2tleXdvcmQ+PGtleXdvcmQ+RmVtYWxl
PC9rZXl3b3JkPjxrZXl3b3JkPkZvbGxvdy1VcCBTdHVkaWVzPC9rZXl3b3JkPjxrZXl3b3JkPkh1
bWFuczwva2V5d29yZD48a2V5d29yZD4qTWFnbmV0aWMgUmVzb25hbmNlIEltYWdpbmc8L2tleXdv
cmQ+PGtleXdvcmQ+TWFsZTwva2V5d29yZD48a2V5d29yZD5NaWRkbGUgQWdlZDwva2V5d29yZD48
a2V5d29yZD5OZW9wbGFzbSBTdGFnaW5nPC9rZXl3b3JkPjxrZXl3b3JkPipQYXRpZW50IFNlbGVj
dGlvbjwva2V5d29yZD48a2V5d29yZD5QcmVkaWN0aXZlIFZhbHVlIG9mIFRlc3RzPC9rZXl3b3Jk
PjxrZXl3b3JkPlByb2dub3Npczwva2V5d29yZD48a2V5d29yZD5Qcm9zcGVjdGl2ZSBTdHVkaWVz
PC9rZXl3b3JkPjxrZXl3b3JkPlJhZGlvdGhlcmFweSwgQWRqdXZhbnQ8L2tleXdvcmQ+PGtleXdv
cmQ+UmVjdGFsIE5lb3BsYXNtcy8qcGF0aG9sb2d5L3RoZXJhcHk8L2tleXdvcmQ+PC9rZXl3b3Jk
cz48ZGF0ZXM+PHllYXI+MjAxMDwveWVhcj48cHViLWRhdGVzPjxkYXRlPkp1bDwvZGF0ZT48L3B1
Yi1kYXRlcz48L2RhdGVzPjxpc2JuPjE1MzAtMDM1OCAoRWxlY3Ryb25pYykmI3hEOzAwMTItMzcw
NiAoTGlua2luZyk8L2lzYm4+PGFjY2Vzc2lvbi1udW0+MjA1NTE3NDg8L2FjY2Vzc2lvbi1udW0+
PHVybHM+PHJlbGF0ZWQtdXJscz48dXJsPmh0dHA6Ly93d3cubmNiaS5ubG0ubmloLmdvdi9wdWJt
ZWQvMjA1NTE3NDg8L3VybD48L3JlbGF0ZWQtdXJscz48L3VybHM+PGVsZWN0cm9uaWMtcmVzb3Vy
Y2UtbnVtPjEwLjEwMDcvRENSLjBiMDEzZTMxODFkYzY0ZGM8L2VsZWN0cm9uaWMtcmVzb3VyY2Ut
bnVtPjwvcmVjb3JkPjwvQ2l0ZT48Q2l0ZT48QXV0aG9yPkludHZlbjwvQXV0aG9yPjxZZWFyPjIw
MTU8L1llYXI+PFJlY051bT40OTQ5PC9SZWNOdW0+PHJlY29yZD48cmVjLW51bWJlcj40OTQ5PC9y
ZWMtbnVtYmVyPjxmb3JlaWduLWtleXM+PGtleSBhcHA9IkVOIiBkYi1pZD0iMHdwOWVleDlveDI5
YTdlcHZyN3Z2YWZpdnpmZXh6MGR0c2VmIj40OTQ5PC9rZXk+PC9mb3JlaWduLWtleXM+PHJlZi10
eXBlIG5hbWU9IkpvdXJuYWwgQXJ0aWNsZSI+MTc8L3JlZi10eXBlPjxjb250cmlidXRvcnM+PGF1
dGhvcnM+PGF1dGhvcj5JbnR2ZW4sIE0uPC9hdXRob3I+PGF1dGhvcj5SZWVyaW5rLCBPLjwvYXV0
aG9yPjxhdXRob3I+UGhpbGlwcGVucywgTS4gRS48L2F1dGhvcj48L2F1dGhvcnM+PC9jb250cmli
dXRvcnM+PGF1dGgtYWRkcmVzcz5EZXBhcnRtZW50IG9mIFJhZGlvdGhlcmFweSwgVW5pdmVyc2l0
eSBNZWRpY2FsIENlbnRlciBVdHJlY2h0LCBVdHJlY2h0LCBUaGUgTmV0aGVybGFuZHMuPC9hdXRo
LWFkZHJlc3M+PHRpdGxlcz48dGl0bGU+RHluYW1pYyBjb250cmFzdCBlbmhhbmNlZCBNUiBpbWFn
aW5nIGZvciByZWN0YWwgY2FuY2VyIHJlc3BvbnNlIGFzc2Vzc21lbnQgYWZ0ZXIgbmVvLWFkanV2
YW50IGNoZW1vcmFkaWF0aW9uPC90aXRsZT48c2Vjb25kYXJ5LXRpdGxlPkogTWFnbiBSZXNvbiBJ
bWFnaW5nPC9zZWNvbmRhcnktdGl0bGU+PGFsdC10aXRsZT5Kb3VybmFsIG9mIG1hZ25ldGljIHJl
c29uYW5jZSBpbWFnaW5nIDogSk1SSTwvYWx0LXRpdGxlPjwvdGl0bGVzPjxwZXJpb2RpY2FsPjxm
dWxsLXRpdGxlPkogTWFnbiBSZXNvbiBJbWFnaW5nPC9mdWxsLXRpdGxlPjxhYmJyLTE+Sm91cm5h
bCBvZiBtYWduZXRpYyByZXNvbmFuY2UgaW1hZ2luZyA6IEpNUkk8L2FiYnItMT48L3BlcmlvZGlj
YWw+PGFsdC1wZXJpb2RpY2FsPjxmdWxsLXRpdGxlPkogTWFnbiBSZXNvbiBJbWFnaW5nPC9mdWxs
LXRpdGxlPjxhYmJyLTE+Sm91cm5hbCBvZiBtYWduZXRpYyByZXNvbmFuY2UgaW1hZ2luZyA6IEpN
Ukk8L2FiYnItMT48L2FsdC1wZXJpb2RpY2FsPjxwYWdlcz4xNjQ2LTUzPC9wYWdlcz48dm9sdW1l
PjQxPC92b2x1bWU+PG51bWJlcj42PC9udW1iZXI+PGtleXdvcmRzPjxrZXl3b3JkPkFkdWx0PC9r
ZXl3b3JkPjxrZXl3b3JkPipDaGVtb3JhZGlvdGhlcmFweSwgQWRqdXZhbnQ8L2tleXdvcmQ+PGtl
eXdvcmQ+Q29udHJhc3QgTWVkaWE8L2tleXdvcmQ+PGtleXdvcmQ+RmVtYWxlPC9rZXl3b3JkPjxr
ZXl3b3JkPkh1bWFuczwva2V5d29yZD48a2V5d29yZD5NYWduZXRpYyBSZXNvbmFuY2UgSW1hZ2lu
Zy8qbWV0aG9kczwva2V5d29yZD48a2V5d29yZD5NaWRkbGUgQWdlZDwva2V5d29yZD48a2V5d29y
ZD5OZW9hZGp1dmFudCBUaGVyYXB5PC9rZXl3b3JkPjxrZXl3b3JkPk5lb3BsYXNtIEdyYWRpbmc8
L2tleXdvcmQ+PGtleXdvcmQ+TmVvcGxhc20gU3RhZ2luZzwva2V5d29yZD48a2V5d29yZD5Qcm9z
cGVjdGl2ZSBTdHVkaWVzPC9rZXl3b3JkPjxrZXl3b3JkPlJlY3RhbCBOZW9wbGFzbXMvKnBhdGhv
bG9neS8qdGhlcmFweTwva2V5d29yZD48a2V5d29yZD5UcmVhdG1lbnQgT3V0Y29tZTwva2V5d29y
ZD48a2V5d29yZD5UdW1vciBCdXJkZW48L2tleXdvcmQ+PC9rZXl3b3Jkcz48ZGF0ZXM+PHllYXI+
MjAxNTwveWVhcj48cHViLWRhdGVzPjxkYXRlPkp1bjwvZGF0ZT48L3B1Yi1kYXRlcz48L2RhdGVz
Pjxpc2JuPjE1MjItMjU4NiAoRWxlY3Ryb25pYykmI3hEOzEwNTMtMTgwNyAoTGlua2luZyk8L2lz
Ym4+PGFjY2Vzc2lvbi1udW0+MjUxMjQzMjA8L2FjY2Vzc2lvbi1udW0+PHVybHM+PHJlbGF0ZWQt
dXJscz48dXJsPmh0dHA6Ly93d3cubmNiaS5ubG0ubmloLmdvdi9wdWJtZWQvMjUxMjQzMjA8L3Vy
bD48L3JlbGF0ZWQtdXJscz48L3VybHM+PGVsZWN0cm9uaWMtcmVzb3VyY2UtbnVtPjEwLjEwMDIv
am1yaS4yNDcxODwvZWxlY3Ryb25pYy1yZXNvdXJjZS1udW0+PC9yZWNvcmQ+PC9DaXRlPjxDaXRl
PjxBdXRob3I+RGUgRmVsaWNlPC9BdXRob3I+PFllYXI+MjAxNzwvWWVhcj48UmVjTnVtPjQ5NTA8
L1JlY051bT48cmVjb3JkPjxyZWMtbnVtYmVyPjQ5NTA8L3JlYy1udW1iZXI+PGZvcmVpZ24ta2V5
cz48a2V5IGFwcD0iRU4iIGRiLWlkPSIwd3A5ZWV4OW94MjlhN2VwdnI3dnZhZml2emZleHowZHRz
ZWYiPjQ5NTA8L2tleT48L2ZvcmVpZ24ta2V5cz48cmVmLXR5cGUgbmFtZT0iSm91cm5hbCBBcnRp
Y2xlIj4xNzwvcmVmLXR5cGU+PGNvbnRyaWJ1dG9ycz48YXV0aG9ycz48YXV0aG9yPkRlIEZlbGlj
ZSwgRi48L2F1dGhvcj48YXV0aG9yPk1hZ25hbnRlLCBBLiBMLjwvYXV0aG9yPjxhdXRob3I+TXVz
aW8sIEQuPC9hdXRob3I+PGF1dGhvcj5DaW9saW5hLCBNLjwvYXV0aG9yPjxhdXRob3I+RGUgQ2Vj
Y28sIEMuIE4uPC9hdXRob3I+PGF1dGhvcj5SZW5nbywgTS48L2F1dGhvcj48YXV0aG9yPkxhZ2hp
LCBBLjwvYXV0aG9yPjxhdXRob3I+VG9tYm9saW5pLCBWLjwvYXV0aG9yPjwvYXV0aG9ycz48L2Nv
bnRyaWJ1dG9ycz48YXV0aC1hZGRyZXNzPkRlcGFydG1lbnQgb2YgUmFkaW90aGVyYXB5LCBQb2xp
Y2xpbmljbyBVbWJlcnRvIEkgJnF1b3Q7U2FwaWVuemEmcXVvdDsgVW5pdmVyc2l0eSBvZiBSb21l
LCBSb21lLCBJdGFseS4gRWxlY3Ryb25pYyBhZGRyZXNzOiBmcmFkZWZlbGljZUBob3RtYWlsLml0
LiYjeEQ7RGVwYXJ0bWVudCBvZiBSYWRpb3RoZXJhcHksIFBvbGljbGluaWNvIFVtYmVydG8gSSAm
cXVvdDtTYXBpZW56YSZxdW90OyBVbml2ZXJzaXR5IG9mIFJvbWUsIFJvbWUsIEl0YWx5LiYjeEQ7
RGVwYXJ0bWVudCBvZiBSYWRpb2xvZ2ljYWwgU2NpZW5jZXMsIE9uY29sb2d5IGFuZCBQYXRob2xv
Z3kgUG9saWNsaW5pY28gVW1iZXJ0byBJICZxdW90O1NhcGllbnphJnF1b3Q7IFVuaXZlcnNpdHkg
b2YgUm9tZSAtIFBvbG8gUG9udGlubywgTGF0aW5hLCBJdGFseS4mI3hEO0RlcGFydG1lbnQgb2Yg
UmFkaW90aGVyYXB5LCBQb2xpY2xpbmljbyBVbWJlcnRvIEkgJnF1b3Q7U2FwaWVuemEmcXVvdDsg
VW5pdmVyc2l0eSBvZiBSb21lLCBSb21lLCBJdGFseTsgU3BlbmNlci1Mb3JpbGxhcmQgRm91bmRh
dGlvbiwgUm9tZSwgSXRhbHkuPC9hdXRoLWFkZHJlc3M+PHRpdGxlcz48dGl0bGU+RGlmZnVzaW9u
LXdlaWdodGVkIG1hZ25ldGljIHJlc29uYW5jZSBpbWFnaW5nIGluIGxvY2FsbHkgYWR2YW5jZWQg
cmVjdGFsIGNhbmNlciB0cmVhdGVkIHdpdGggbmVvYWRqdXZhbnQgY2hlbW9yYWRpb3RoZXJhcHk8
L3RpdGxlPjxzZWNvbmRhcnktdGl0bGU+RXVyIEogU3VyZyBPbmNvbDwvc2Vjb25kYXJ5LXRpdGxl
PjxhbHQtdGl0bGU+RXVyb3BlYW4gam91cm5hbCBvZiBzdXJnaWNhbCBvbmNvbG9neSA6IHRoZSBq
b3VybmFsIG9mIHRoZSBFdXJvcGVhbiBTb2NpZXR5IG9mIFN1cmdpY2FsIE9uY29sb2d5IGFuZCB0
aGUgQnJpdGlzaCBBc3NvY2lhdGlvbiBvZiBTdXJnaWNhbCBPbmNvbG9neTwvYWx0LXRpdGxlPjwv
dGl0bGVzPjxwZXJpb2RpY2FsPjxmdWxsLXRpdGxlPkV1ciBKIFN1cmcgT25jb2w8L2Z1bGwtdGl0
bGU+PGFiYnItMT5FdXJvcGVhbiBqb3VybmFsIG9mIHN1cmdpY2FsIG9uY29sb2d5IDogdGhlIGpv
dXJuYWwgb2YgdGhlIEV1cm9wZWFuIFNvY2lldHkgb2YgU3VyZ2ljYWwgT25jb2xvZ3kgYW5kIHRo
ZSBCcml0aXNoIEFzc29jaWF0aW9uIG9mIFN1cmdpY2FsIE9uY29sb2d5PC9hYmJyLTE+PC9wZXJp
b2RpY2FsPjxhbHQtcGVyaW9kaWNhbD48ZnVsbC10aXRsZT5FdXIgSiBTdXJnIE9uY29sPC9mdWxs
LXRpdGxlPjxhYmJyLTE+RXVyb3BlYW4gam91cm5hbCBvZiBzdXJnaWNhbCBvbmNvbG9neSA6IHRo
ZSBqb3VybmFsIG9mIHRoZSBFdXJvcGVhbiBTb2NpZXR5IG9mIFN1cmdpY2FsIE9uY29sb2d5IGFu
ZCB0aGUgQnJpdGlzaCBBc3NvY2lhdGlvbiBvZiBTdXJnaWNhbCBPbmNvbG9neTwvYWJici0xPjwv
YWx0LXBlcmlvZGljYWw+PHBhZ2VzPjEzMjQtMTMyOTwvcGFnZXM+PHZvbHVtZT40Mzwvdm9sdW1l
PjxudW1iZXI+NzwvbnVtYmVyPjxrZXl3b3Jkcz48a2V5d29yZD5BZGVub2NhcmNpbm9tYS8qZGlh
Z25vc3RpYyBpbWFnaW5nL3BhdGhvbG9neS8qdGhlcmFweTwva2V5d29yZD48a2V5d29yZD5BZHVs
dDwva2V5d29yZD48a2V5d29yZD5BZ2VkPC9rZXl3b3JkPjxrZXl3b3JkPkFnZWQsIDgwIGFuZCBv
dmVyPC9rZXl3b3JkPjxrZXl3b3JkPipDaGVtb3JhZGlvdGhlcmFweSwgQWRqdXZhbnQ8L2tleXdv
cmQ+PGtleXdvcmQ+KkRpZmZ1c2lvbiBNYWduZXRpYyBSZXNvbmFuY2UgSW1hZ2luZy9tZXRob2Rz
PC9rZXl3b3JkPjxrZXl3b3JkPkZlbWFsZTwva2V5d29yZD48a2V5d29yZD5IdW1hbnM8L2tleXdv
cmQ+PGtleXdvcmQ+TWFsZTwva2V5d29yZD48a2V5d29yZD5NaWRkbGUgQWdlZDwva2V5d29yZD48
a2V5d29yZD5OZW9hZGp1dmFudCBUaGVyYXB5PC9rZXl3b3JkPjxrZXl3b3JkPlByb3NwZWN0aXZl
IFN0dWRpZXM8L2tleXdvcmQ+PGtleXdvcmQ+Uk9DIEN1cnZlPC9rZXl3b3JkPjxrZXl3b3JkPlJl
Y3RhbCBOZW9wbGFzbXMvKmRpYWdub3N0aWMgaW1hZ2luZy9wYXRob2xvZ3kvKnRoZXJhcHk8L2tl
eXdvcmQ+PGtleXdvcmQ+VHJlYXRtZW50IE91dGNvbWU8L2tleXdvcmQ+PGtleXdvcmQ+VHVtb3Ig
QnVyZGVuPC9rZXl3b3JkPjwva2V5d29yZHM+PGRhdGVzPjx5ZWFyPjIwMTc8L3llYXI+PHB1Yi1k
YXRlcz48ZGF0ZT5KdWw8L2RhdGU+PC9wdWItZGF0ZXM+PC9kYXRlcz48aXNibj4xNTMyLTIxNTcg
KEVsZWN0cm9uaWMpJiN4RDswNzQ4LTc5ODMgKExpbmtpbmcpPC9pc2JuPjxhY2Nlc3Npb24tbnVt
PjI4MzYzNTEyPC9hY2Nlc3Npb24tbnVtPjx1cmxzPjxyZWxhdGVkLXVybHM+PHVybD5odHRwOi8v
d3d3Lm5jYmkubmxtLm5paC5nb3YvcHVibWVkLzI4MzYzNTEyPC91cmw+PC9yZWxhdGVkLXVybHM+
PC91cmxzPjxlbGVjdHJvbmljLXJlc291cmNlLW51bT4xMC4xMDE2L2ouZWpzby4yMDE3LjAzLjAx
MDwvZWxlY3Ryb25pYy1yZXNvdXJjZS1udW0+PC9yZWNvcmQ+PC9DaXRlPjwvRW5kTm90ZT4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KYW5zc2VuPC9BdXRob3I+PFllYXI+MjAxMDwvWWVhcj48
UmVjTnVtPjQ5NDc8L1JlY051bT48RGlzcGxheVRleHQ+PHN0eWxlIGZhY2U9InN1cGVyc2NyaXB0
Ij5bMTItMTVdPC9zdHlsZT48L0Rpc3BsYXlUZXh0PjxyZWNvcmQ+PHJlYy1udW1iZXI+NDk0Nzwv
cmVjLW51bWJlcj48Zm9yZWlnbi1rZXlzPjxrZXkgYXBwPSJFTiIgZGItaWQ9IjB3cDllZXg5b3gy
OWE3ZXB2cjd2dmFmaXZ6ZmV4ejBkdHNlZiI+NDk0Nzwva2V5PjwvZm9yZWlnbi1rZXlzPjxyZWYt
dHlwZSBuYW1lPSJKb3VybmFsIEFydGljbGUiPjE3PC9yZWYtdHlwZT48Y29udHJpYnV0b3JzPjxh
dXRob3JzPjxhdXRob3I+SmFuc3NlbiwgTS4gSC48L2F1dGhvcj48YXV0aG9yPk9sbGVycywgTS4g
Qy48L2F1dGhvcj48YXV0aG9yPlJpZWRsLCBSLiBHLjwvYXV0aG9yPjxhdXRob3I+dmFuIGRlbiBC
b2dhYXJkLCBKLjwvYXV0aG9yPjxhdXRob3I+QnVpanNlbiwgSi48L2F1dGhvcj48YXV0aG9yPnZh
biBTdGlwaG91dCwgUi4gRy48L2F1dGhvcj48YXV0aG9yPkFlcnRzLCBILiBKLjwvYXV0aG9yPjxh
dXRob3I+TGFtYmluLCBQLjwvYXV0aG9yPjxhdXRob3I+TGFtbWVyaW5nLCBHLjwvYXV0aG9yPjwv
YXV0aG9ycz48L2NvbnRyaWJ1dG9ycz48YXV0aC1hZGRyZXNzPkRlcGFydG1lbnQgb2YgUmFkaWF0
aW9uIE9uY29sb2d5IChNQUFTVFJPKSwgR1JPVyBSZXNlYXJjaCBJbnN0aXR1dGUsIFVuaXZlcnNp
dHkgTWVkaWNhbCBDZW50cmUgTWFhc3RyaWNodCwgTWFhc3RyaWNodCwgVGhlIE5ldGhlcmxhbmRz
LiBtYXJjby5qYW5zc2VuQG1hYXN0cm8ubmw8L2F1dGgtYWRkcmVzcz48dGl0bGVzPjx0aXRsZT5B
Y2N1cmF0ZSBwcmVkaWN0aW9uIG9mIHBhdGhvbG9naWNhbCByZWN0YWwgdHVtb3IgcmVzcG9uc2Ug
YWZ0ZXIgdHdvIHdlZWtzIG9mIHByZW9wZXJhdGl2ZSByYWRpb2NoZW1vdGhlcmFweSB1c2luZyAo
MTgpRi1mbHVvcm9kZW94eWdsdWNvc2UtcG9zaXRyb24gZW1pc3Npb24gdG9tb2dyYXBoeS1jb21w
dXRlZCB0b21vZ3JhcGh5IGltYWdpbmc8L3RpdGxlPjxzZWNvbmRhcnktdGl0bGU+SW50IEogUmFk
aWF0IE9uY29sIEJpb2wgUGh5czwvc2Vjb25kYXJ5LXRpdGxlPjxhbHQtdGl0bGU+SW50ZXJuYXRp
b25hbCBqb3VybmFsIG9mIHJhZGlhdGlvbiBvbmNvbG9neSwgYmlvbG9neSwgcGh5c2ljczwvYWx0
LXRpdGxlPjwvdGl0bGVzPjxwZXJpb2RpY2FsPjxmdWxsLXRpdGxlPkludCBKIFJhZGlhdCBPbmNv
bCBCaW9sIFBoeXM8L2Z1bGwtdGl0bGU+PGFiYnItMT5JbnRlcm5hdGlvbmFsIGpvdXJuYWwgb2Yg
cmFkaWF0aW9uIG9uY29sb2d5LCBiaW9sb2d5LCBwaHlzaWNzPC9hYmJyLTE+PC9wZXJpb2RpY2Fs
PjxhbHQtcGVyaW9kaWNhbD48ZnVsbC10aXRsZT5JbnQgSiBSYWRpYXQgT25jb2wgQmlvbCBQaHlz
PC9mdWxsLXRpdGxlPjxhYmJyLTE+SW50ZXJuYXRpb25hbCBqb3VybmFsIG9mIHJhZGlhdGlvbiBv
bmNvbG9neSwgYmlvbG9neSwgcGh5c2ljczwvYWJici0xPjwvYWx0LXBlcmlvZGljYWw+PHBhZ2Vz
PjM5Mi05PC9wYWdlcz48dm9sdW1lPjc3PC92b2x1bWU+PG51bWJlcj4yPC9udW1iZXI+PGtleXdv
cmRzPjxrZXl3b3JkPkFyZWEgVW5kZXIgQ3VydmU8L2tleXdvcmQ+PGtleXdvcmQ+KkZsdW9yb2Rl
b3h5Z2x1Y29zZSBGMTgvcGhhcm1hY29raW5ldGljczwva2V5d29yZD48a2V5d29yZD5IdW1hbnM8
L2tleXdvcmQ+PGtleXdvcmQ+UG9zaXRyb24tRW1pc3Npb24gVG9tb2dyYXBoeS8qbWV0aG9kczwv
a2V5d29yZD48a2V5d29yZD5Qcm9zcGVjdGl2ZSBTdHVkaWVzPC9rZXl3b3JkPjxrZXl3b3JkPlJP
QyBDdXJ2ZTwva2V5d29yZD48a2V5d29yZD4qUmFkaW9waGFybWFjZXV0aWNhbHMvcGhhcm1hY29r
aW5ldGljczwva2V5d29yZD48a2V5d29yZD5SZWN0YWwgTmVvcGxhc21zLypkaWFnbm9zdGljIGlt
YWdpbmcvZHJ1Zzwva2V5d29yZD48a2V5d29yZD50aGVyYXB5L21ldGFib2xpc20vcGF0aG9sb2d5
L3JhZGlvdGhlcmFweTwva2V5d29yZD48a2V5d29yZD5SZW1pc3Npb24gSW5kdWN0aW9uPC9rZXl3
b3JkPjxrZXl3b3JkPlN0YXRpc3RpY3MsIE5vbnBhcmFtZXRyaWM8L2tleXdvcmQ+PGtleXdvcmQ+
VGltZSBGYWN0b3JzPC9rZXl3b3JkPjxrZXl3b3JkPlRvbW9ncmFwaHksIFgtUmF5IENvbXB1dGVk
LyptZXRob2RzPC9rZXl3b3JkPjxrZXl3b3JkPlR1bW9yIEJ1cmRlbjwva2V5d29yZD48L2tleXdv
cmRzPjxkYXRlcz48eWVhcj4yMDEwPC95ZWFyPjxwdWItZGF0ZXM+PGRhdGU+SnVuIDE8L2RhdGU+
PC9wdWItZGF0ZXM+PC9kYXRlcz48aXNibj4xODc5LTM1NVggKEVsZWN0cm9uaWMpJiN4RDswMzYw
LTMwMTYgKExpbmtpbmcpPC9pc2JuPjxhY2Nlc3Npb24tbnVtPjE5NjQ2ODI1PC9hY2Nlc3Npb24t
bnVtPjx1cmxzPjxyZWxhdGVkLXVybHM+PHVybD5odHRwOi8vd3d3Lm5jYmkubmxtLm5paC5nb3Yv
cHVibWVkLzE5NjQ2ODI1PC91cmw+PC9yZWxhdGVkLXVybHM+PC91cmxzPjxlbGVjdHJvbmljLXJl
c291cmNlLW51bT4xMC4xMDE2L2ouaWpyb2JwLjIwMDkuMDQuMDMwPC9lbGVjdHJvbmljLXJlc291
cmNlLW51bT48L3JlY29yZD48L0NpdGU+PENpdGU+PEF1dGhvcj5FbmdlbGVuPC9BdXRob3I+PFll
YXI+MjAxMDwvWWVhcj48UmVjTnVtPjQ5NDg8L1JlY051bT48cmVjb3JkPjxyZWMtbnVtYmVyPjQ5
NDg8L3JlYy1udW1iZXI+PGZvcmVpZ24ta2V5cz48a2V5IGFwcD0iRU4iIGRiLWlkPSIwd3A5ZWV4
OW94MjlhN2VwdnI3dnZhZml2emZleHowZHRzZWYiPjQ5NDg8L2tleT48L2ZvcmVpZ24ta2V5cz48
cmVmLXR5cGUgbmFtZT0iSm91cm5hbCBBcnRpY2xlIj4xNzwvcmVmLXR5cGU+PGNvbnRyaWJ1dG9y
cz48YXV0aG9ycz48YXV0aG9yPkVuZ2VsZW4sIFMuIE0uPC9hdXRob3I+PGF1dGhvcj5CZWV0cy1U
YW4sIFIuIEcuPC9hdXRob3I+PGF1dGhvcj5MYWhheWUsIE0uIEouPC9hdXRob3I+PGF1dGhvcj5M
YW1tZXJpbmcsIEcuPC9hdXRob3I+PGF1dGhvcj5KYW5zZW4sIFIuIEwuPC9hdXRob3I+PGF1dGhv
cj52YW4gRGFtLCBSLiBNLjwvYXV0aG9yPjxhdXRob3I+S29uc3RlbiwgSi48L2F1dGhvcj48YXV0
aG9yPkxlaWp0ZW5zLCBKLiBXLjwvYXV0aG9yPjxhdXRob3I+dmFuIGRlIFZlbGRlLCBDLiBKLjwv
YXV0aG9yPjxhdXRob3I+QmVldHMsIEcuIEwuPC9hdXRob3I+PC9hdXRob3JzPjwvY29udHJpYnV0
b3JzPjxhdXRoLWFkZHJlc3M+RGVwYXJ0bWVudCBvZiBTdXJnZXJ5LCBNYWFzdHJpY2h0IFVuaXZl
cnNpdHkgTWVkaWNhbCBDZW50ZXIsIE1hYXN0cmljaHQsIFRoZSBOZXRoZXJsYW5kcy48L2F1dGgt
YWRkcmVzcz48dGl0bGVzPjx0aXRsZT5NUkkgYWZ0ZXIgY2hlbW9yYWRpb3RoZXJhcHkgb2YgcmVj
dGFsIGNhbmNlcjogYSB1c2VmdWwgdG9vbCB0byBzZWxlY3QgcGF0aWVudHMgZm9yIGxvY2FsIGV4
Y2lzaW9uPC90aXRsZT48c2Vjb25kYXJ5LXRpdGxlPkRpcyBDb2xvbiBSZWN0dW08L3NlY29uZGFy
eS10aXRsZT48YWx0LXRpdGxlPkRpc2Vhc2VzIG9mIHRoZSBjb2xvbiBhbmQgcmVjdHVtPC9hbHQt
dGl0bGU+PC90aXRsZXM+PHBlcmlvZGljYWw+PGZ1bGwtdGl0bGU+RGlzIENvbG9uIFJlY3R1bTwv
ZnVsbC10aXRsZT48YWJici0xPkRpc2Vhc2VzIG9mIHRoZSBjb2xvbiBhbmQgcmVjdHVtPC9hYmJy
LTE+PC9wZXJpb2RpY2FsPjxhbHQtcGVyaW9kaWNhbD48ZnVsbC10aXRsZT5EaXMgQ29sb24gUmVj
dHVtPC9mdWxsLXRpdGxlPjxhYmJyLTE+RGlzZWFzZXMgb2YgdGhlIGNvbG9uIGFuZCByZWN0dW08
L2FiYnItMT48L2FsdC1wZXJpb2RpY2FsPjxwYWdlcz45NzktODY8L3BhZ2VzPjx2b2x1bWU+NTM8
L3ZvbHVtZT48bnVtYmVyPjc8L251bWJlcj48a2V5d29yZHM+PGtleXdvcmQ+QWR1bHQ8L2tleXdv
cmQ+PGtleXdvcmQ+QWdlZDwva2V5d29yZD48a2V5d29yZD5BZ2VkLCA4MCBhbmQgb3Zlcjwva2V5
d29yZD48a2V5d29yZD5BbnRpbmVvcGxhc3RpYyBBZ2VudHMvKnRoZXJhcGV1dGljIHVzZTwva2V5
d29yZD48a2V5d29yZD5Db2xlY3RvbXkvKm1ldGhvZHM8L2tleXdvcmQ+PGtleXdvcmQ+RmVtYWxl
PC9rZXl3b3JkPjxrZXl3b3JkPkZvbGxvdy1VcCBTdHVkaWVzPC9rZXl3b3JkPjxrZXl3b3JkPkh1
bWFuczwva2V5d29yZD48a2V5d29yZD4qTWFnbmV0aWMgUmVzb25hbmNlIEltYWdpbmc8L2tleXdv
cmQ+PGtleXdvcmQ+TWFsZTwva2V5d29yZD48a2V5d29yZD5NaWRkbGUgQWdlZDwva2V5d29yZD48
a2V5d29yZD5OZW9wbGFzbSBTdGFnaW5nPC9rZXl3b3JkPjxrZXl3b3JkPipQYXRpZW50IFNlbGVj
dGlvbjwva2V5d29yZD48a2V5d29yZD5QcmVkaWN0aXZlIFZhbHVlIG9mIFRlc3RzPC9rZXl3b3Jk
PjxrZXl3b3JkPlByb2dub3Npczwva2V5d29yZD48a2V5d29yZD5Qcm9zcGVjdGl2ZSBTdHVkaWVz
PC9rZXl3b3JkPjxrZXl3b3JkPlJhZGlvdGhlcmFweSwgQWRqdXZhbnQ8L2tleXdvcmQ+PGtleXdv
cmQ+UmVjdGFsIE5lb3BsYXNtcy8qcGF0aG9sb2d5L3RoZXJhcHk8L2tleXdvcmQ+PC9rZXl3b3Jk
cz48ZGF0ZXM+PHllYXI+MjAxMDwveWVhcj48cHViLWRhdGVzPjxkYXRlPkp1bDwvZGF0ZT48L3B1
Yi1kYXRlcz48L2RhdGVzPjxpc2JuPjE1MzAtMDM1OCAoRWxlY3Ryb25pYykmI3hEOzAwMTItMzcw
NiAoTGlua2luZyk8L2lzYm4+PGFjY2Vzc2lvbi1udW0+MjA1NTE3NDg8L2FjY2Vzc2lvbi1udW0+
PHVybHM+PHJlbGF0ZWQtdXJscz48dXJsPmh0dHA6Ly93d3cubmNiaS5ubG0ubmloLmdvdi9wdWJt
ZWQvMjA1NTE3NDg8L3VybD48L3JlbGF0ZWQtdXJscz48L3VybHM+PGVsZWN0cm9uaWMtcmVzb3Vy
Y2UtbnVtPjEwLjEwMDcvRENSLjBiMDEzZTMxODFkYzY0ZGM8L2VsZWN0cm9uaWMtcmVzb3VyY2Ut
bnVtPjwvcmVjb3JkPjwvQ2l0ZT48Q2l0ZT48QXV0aG9yPkludHZlbjwvQXV0aG9yPjxZZWFyPjIw
MTU8L1llYXI+PFJlY051bT40OTQ5PC9SZWNOdW0+PHJlY29yZD48cmVjLW51bWJlcj40OTQ5PC9y
ZWMtbnVtYmVyPjxmb3JlaWduLWtleXM+PGtleSBhcHA9IkVOIiBkYi1pZD0iMHdwOWVleDlveDI5
YTdlcHZyN3Z2YWZpdnpmZXh6MGR0c2VmIj40OTQ5PC9rZXk+PC9mb3JlaWduLWtleXM+PHJlZi10
eXBlIG5hbWU9IkpvdXJuYWwgQXJ0aWNsZSI+MTc8L3JlZi10eXBlPjxjb250cmlidXRvcnM+PGF1
dGhvcnM+PGF1dGhvcj5JbnR2ZW4sIE0uPC9hdXRob3I+PGF1dGhvcj5SZWVyaW5rLCBPLjwvYXV0
aG9yPjxhdXRob3I+UGhpbGlwcGVucywgTS4gRS48L2F1dGhvcj48L2F1dGhvcnM+PC9jb250cmli
dXRvcnM+PGF1dGgtYWRkcmVzcz5EZXBhcnRtZW50IG9mIFJhZGlvdGhlcmFweSwgVW5pdmVyc2l0
eSBNZWRpY2FsIENlbnRlciBVdHJlY2h0LCBVdHJlY2h0LCBUaGUgTmV0aGVybGFuZHMuPC9hdXRo
LWFkZHJlc3M+PHRpdGxlcz48dGl0bGU+RHluYW1pYyBjb250cmFzdCBlbmhhbmNlZCBNUiBpbWFn
aW5nIGZvciByZWN0YWwgY2FuY2VyIHJlc3BvbnNlIGFzc2Vzc21lbnQgYWZ0ZXIgbmVvLWFkanV2
YW50IGNoZW1vcmFkaWF0aW9uPC90aXRsZT48c2Vjb25kYXJ5LXRpdGxlPkogTWFnbiBSZXNvbiBJ
bWFnaW5nPC9zZWNvbmRhcnktdGl0bGU+PGFsdC10aXRsZT5Kb3VybmFsIG9mIG1hZ25ldGljIHJl
c29uYW5jZSBpbWFnaW5nIDogSk1SSTwvYWx0LXRpdGxlPjwvdGl0bGVzPjxwZXJpb2RpY2FsPjxm
dWxsLXRpdGxlPkogTWFnbiBSZXNvbiBJbWFnaW5nPC9mdWxsLXRpdGxlPjxhYmJyLTE+Sm91cm5h
bCBvZiBtYWduZXRpYyByZXNvbmFuY2UgaW1hZ2luZyA6IEpNUkk8L2FiYnItMT48L3BlcmlvZGlj
YWw+PGFsdC1wZXJpb2RpY2FsPjxmdWxsLXRpdGxlPkogTWFnbiBSZXNvbiBJbWFnaW5nPC9mdWxs
LXRpdGxlPjxhYmJyLTE+Sm91cm5hbCBvZiBtYWduZXRpYyByZXNvbmFuY2UgaW1hZ2luZyA6IEpN
Ukk8L2FiYnItMT48L2FsdC1wZXJpb2RpY2FsPjxwYWdlcz4xNjQ2LTUzPC9wYWdlcz48dm9sdW1l
PjQxPC92b2x1bWU+PG51bWJlcj42PC9udW1iZXI+PGtleXdvcmRzPjxrZXl3b3JkPkFkdWx0PC9r
ZXl3b3JkPjxrZXl3b3JkPipDaGVtb3JhZGlvdGhlcmFweSwgQWRqdXZhbnQ8L2tleXdvcmQ+PGtl
eXdvcmQ+Q29udHJhc3QgTWVkaWE8L2tleXdvcmQ+PGtleXdvcmQ+RmVtYWxlPC9rZXl3b3JkPjxr
ZXl3b3JkPkh1bWFuczwva2V5d29yZD48a2V5d29yZD5NYWduZXRpYyBSZXNvbmFuY2UgSW1hZ2lu
Zy8qbWV0aG9kczwva2V5d29yZD48a2V5d29yZD5NaWRkbGUgQWdlZDwva2V5d29yZD48a2V5d29y
ZD5OZW9hZGp1dmFudCBUaGVyYXB5PC9rZXl3b3JkPjxrZXl3b3JkPk5lb3BsYXNtIEdyYWRpbmc8
L2tleXdvcmQ+PGtleXdvcmQ+TmVvcGxhc20gU3RhZ2luZzwva2V5d29yZD48a2V5d29yZD5Qcm9z
cGVjdGl2ZSBTdHVkaWVzPC9rZXl3b3JkPjxrZXl3b3JkPlJlY3RhbCBOZW9wbGFzbXMvKnBhdGhv
bG9neS8qdGhlcmFweTwva2V5d29yZD48a2V5d29yZD5UcmVhdG1lbnQgT3V0Y29tZTwva2V5d29y
ZD48a2V5d29yZD5UdW1vciBCdXJkZW48L2tleXdvcmQ+PC9rZXl3b3Jkcz48ZGF0ZXM+PHllYXI+
MjAxNTwveWVhcj48cHViLWRhdGVzPjxkYXRlPkp1bjwvZGF0ZT48L3B1Yi1kYXRlcz48L2RhdGVz
Pjxpc2JuPjE1MjItMjU4NiAoRWxlY3Ryb25pYykmI3hEOzEwNTMtMTgwNyAoTGlua2luZyk8L2lz
Ym4+PGFjY2Vzc2lvbi1udW0+MjUxMjQzMjA8L2FjY2Vzc2lvbi1udW0+PHVybHM+PHJlbGF0ZWQt
dXJscz48dXJsPmh0dHA6Ly93d3cubmNiaS5ubG0ubmloLmdvdi9wdWJtZWQvMjUxMjQzMjA8L3Vy
bD48L3JlbGF0ZWQtdXJscz48L3VybHM+PGVsZWN0cm9uaWMtcmVzb3VyY2UtbnVtPjEwLjEwMDIv
am1yaS4yNDcxODwvZWxlY3Ryb25pYy1yZXNvdXJjZS1udW0+PC9yZWNvcmQ+PC9DaXRlPjxDaXRl
PjxBdXRob3I+RGUgRmVsaWNlPC9BdXRob3I+PFllYXI+MjAxNzwvWWVhcj48UmVjTnVtPjQ5NTA8
L1JlY051bT48cmVjb3JkPjxyZWMtbnVtYmVyPjQ5NTA8L3JlYy1udW1iZXI+PGZvcmVpZ24ta2V5
cz48a2V5IGFwcD0iRU4iIGRiLWlkPSIwd3A5ZWV4OW94MjlhN2VwdnI3dnZhZml2emZleHowZHRz
ZWYiPjQ5NTA8L2tleT48L2ZvcmVpZ24ta2V5cz48cmVmLXR5cGUgbmFtZT0iSm91cm5hbCBBcnRp
Y2xlIj4xNzwvcmVmLXR5cGU+PGNvbnRyaWJ1dG9ycz48YXV0aG9ycz48YXV0aG9yPkRlIEZlbGlj
ZSwgRi48L2F1dGhvcj48YXV0aG9yPk1hZ25hbnRlLCBBLiBMLjwvYXV0aG9yPjxhdXRob3I+TXVz
aW8sIEQuPC9hdXRob3I+PGF1dGhvcj5DaW9saW5hLCBNLjwvYXV0aG9yPjxhdXRob3I+RGUgQ2Vj
Y28sIEMuIE4uPC9hdXRob3I+PGF1dGhvcj5SZW5nbywgTS48L2F1dGhvcj48YXV0aG9yPkxhZ2hp
LCBBLjwvYXV0aG9yPjxhdXRob3I+VG9tYm9saW5pLCBWLjwvYXV0aG9yPjwvYXV0aG9ycz48L2Nv
bnRyaWJ1dG9ycz48YXV0aC1hZGRyZXNzPkRlcGFydG1lbnQgb2YgUmFkaW90aGVyYXB5LCBQb2xp
Y2xpbmljbyBVbWJlcnRvIEkgJnF1b3Q7U2FwaWVuemEmcXVvdDsgVW5pdmVyc2l0eSBvZiBSb21l
LCBSb21lLCBJdGFseS4gRWxlY3Ryb25pYyBhZGRyZXNzOiBmcmFkZWZlbGljZUBob3RtYWlsLml0
LiYjeEQ7RGVwYXJ0bWVudCBvZiBSYWRpb3RoZXJhcHksIFBvbGljbGluaWNvIFVtYmVydG8gSSAm
cXVvdDtTYXBpZW56YSZxdW90OyBVbml2ZXJzaXR5IG9mIFJvbWUsIFJvbWUsIEl0YWx5LiYjeEQ7
RGVwYXJ0bWVudCBvZiBSYWRpb2xvZ2ljYWwgU2NpZW5jZXMsIE9uY29sb2d5IGFuZCBQYXRob2xv
Z3kgUG9saWNsaW5pY28gVW1iZXJ0byBJICZxdW90O1NhcGllbnphJnF1b3Q7IFVuaXZlcnNpdHkg
b2YgUm9tZSAtIFBvbG8gUG9udGlubywgTGF0aW5hLCBJdGFseS4mI3hEO0RlcGFydG1lbnQgb2Yg
UmFkaW90aGVyYXB5LCBQb2xpY2xpbmljbyBVbWJlcnRvIEkgJnF1b3Q7U2FwaWVuemEmcXVvdDsg
VW5pdmVyc2l0eSBvZiBSb21lLCBSb21lLCBJdGFseTsgU3BlbmNlci1Mb3JpbGxhcmQgRm91bmRh
dGlvbiwgUm9tZSwgSXRhbHkuPC9hdXRoLWFkZHJlc3M+PHRpdGxlcz48dGl0bGU+RGlmZnVzaW9u
LXdlaWdodGVkIG1hZ25ldGljIHJlc29uYW5jZSBpbWFnaW5nIGluIGxvY2FsbHkgYWR2YW5jZWQg
cmVjdGFsIGNhbmNlciB0cmVhdGVkIHdpdGggbmVvYWRqdXZhbnQgY2hlbW9yYWRpb3RoZXJhcHk8
L3RpdGxlPjxzZWNvbmRhcnktdGl0bGU+RXVyIEogU3VyZyBPbmNvbDwvc2Vjb25kYXJ5LXRpdGxl
PjxhbHQtdGl0bGU+RXVyb3BlYW4gam91cm5hbCBvZiBzdXJnaWNhbCBvbmNvbG9neSA6IHRoZSBq
b3VybmFsIG9mIHRoZSBFdXJvcGVhbiBTb2NpZXR5IG9mIFN1cmdpY2FsIE9uY29sb2d5IGFuZCB0
aGUgQnJpdGlzaCBBc3NvY2lhdGlvbiBvZiBTdXJnaWNhbCBPbmNvbG9neTwvYWx0LXRpdGxlPjwv
dGl0bGVzPjxwZXJpb2RpY2FsPjxmdWxsLXRpdGxlPkV1ciBKIFN1cmcgT25jb2w8L2Z1bGwtdGl0
bGU+PGFiYnItMT5FdXJvcGVhbiBqb3VybmFsIG9mIHN1cmdpY2FsIG9uY29sb2d5IDogdGhlIGpv
dXJuYWwgb2YgdGhlIEV1cm9wZWFuIFNvY2lldHkgb2YgU3VyZ2ljYWwgT25jb2xvZ3kgYW5kIHRo
ZSBCcml0aXNoIEFzc29jaWF0aW9uIG9mIFN1cmdpY2FsIE9uY29sb2d5PC9hYmJyLTE+PC9wZXJp
b2RpY2FsPjxhbHQtcGVyaW9kaWNhbD48ZnVsbC10aXRsZT5FdXIgSiBTdXJnIE9uY29sPC9mdWxs
LXRpdGxlPjxhYmJyLTE+RXVyb3BlYW4gam91cm5hbCBvZiBzdXJnaWNhbCBvbmNvbG9neSA6IHRo
ZSBqb3VybmFsIG9mIHRoZSBFdXJvcGVhbiBTb2NpZXR5IG9mIFN1cmdpY2FsIE9uY29sb2d5IGFu
ZCB0aGUgQnJpdGlzaCBBc3NvY2lhdGlvbiBvZiBTdXJnaWNhbCBPbmNvbG9neTwvYWJici0xPjwv
YWx0LXBlcmlvZGljYWw+PHBhZ2VzPjEzMjQtMTMyOTwvcGFnZXM+PHZvbHVtZT40Mzwvdm9sdW1l
PjxudW1iZXI+NzwvbnVtYmVyPjxrZXl3b3Jkcz48a2V5d29yZD5BZGVub2NhcmNpbm9tYS8qZGlh
Z25vc3RpYyBpbWFnaW5nL3BhdGhvbG9neS8qdGhlcmFweTwva2V5d29yZD48a2V5d29yZD5BZHVs
dDwva2V5d29yZD48a2V5d29yZD5BZ2VkPC9rZXl3b3JkPjxrZXl3b3JkPkFnZWQsIDgwIGFuZCBv
dmVyPC9rZXl3b3JkPjxrZXl3b3JkPipDaGVtb3JhZGlvdGhlcmFweSwgQWRqdXZhbnQ8L2tleXdv
cmQ+PGtleXdvcmQ+KkRpZmZ1c2lvbiBNYWduZXRpYyBSZXNvbmFuY2UgSW1hZ2luZy9tZXRob2Rz
PC9rZXl3b3JkPjxrZXl3b3JkPkZlbWFsZTwva2V5d29yZD48a2V5d29yZD5IdW1hbnM8L2tleXdv
cmQ+PGtleXdvcmQ+TWFsZTwva2V5d29yZD48a2V5d29yZD5NaWRkbGUgQWdlZDwva2V5d29yZD48
a2V5d29yZD5OZW9hZGp1dmFudCBUaGVyYXB5PC9rZXl3b3JkPjxrZXl3b3JkPlByb3NwZWN0aXZl
IFN0dWRpZXM8L2tleXdvcmQ+PGtleXdvcmQ+Uk9DIEN1cnZlPC9rZXl3b3JkPjxrZXl3b3JkPlJl
Y3RhbCBOZW9wbGFzbXMvKmRpYWdub3N0aWMgaW1hZ2luZy9wYXRob2xvZ3kvKnRoZXJhcHk8L2tl
eXdvcmQ+PGtleXdvcmQ+VHJlYXRtZW50IE91dGNvbWU8L2tleXdvcmQ+PGtleXdvcmQ+VHVtb3Ig
QnVyZGVuPC9rZXl3b3JkPjwva2V5d29yZHM+PGRhdGVzPjx5ZWFyPjIwMTc8L3llYXI+PHB1Yi1k
YXRlcz48ZGF0ZT5KdWw8L2RhdGU+PC9wdWItZGF0ZXM+PC9kYXRlcz48aXNibj4xNTMyLTIxNTcg
KEVsZWN0cm9uaWMpJiN4RDswNzQ4LTc5ODMgKExpbmtpbmcpPC9pc2JuPjxhY2Nlc3Npb24tbnVt
PjI4MzYzNTEyPC9hY2Nlc3Npb24tbnVtPjx1cmxzPjxyZWxhdGVkLXVybHM+PHVybD5odHRwOi8v
d3d3Lm5jYmkubmxtLm5paC5nb3YvcHVibWVkLzI4MzYzNTEyPC91cmw+PC9yZWxhdGVkLXVybHM+
PC91cmxzPjxlbGVjdHJvbmljLXJlc291cmNlLW51bT4xMC4xMDE2L2ouZWpzby4yMDE3LjAzLjAx
MDwvZWxlY3Ryb25pYy1yZXNvdXJjZS1udW0+PC9yZWNvcmQ+PC9DaXRlPjwvRW5kTm90ZT4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12" w:tooltip="Janssen, 2010 #4947" w:history="1">
        <w:r w:rsidRPr="00A64909">
          <w:rPr>
            <w:rFonts w:ascii="Book Antiqua" w:hAnsi="Book Antiqua" w:cs="Book Antiqua"/>
            <w:sz w:val="20"/>
            <w:szCs w:val="20"/>
            <w:vertAlign w:val="superscript"/>
          </w:rPr>
          <w:t>12-15</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Thus, there is an increasing need to identify a more reliable method for </w:t>
      </w:r>
      <w:r w:rsidR="00245FBA" w:rsidRPr="00A64909">
        <w:rPr>
          <w:rFonts w:ascii="Book Antiqua" w:hAnsi="Book Antiqua" w:cs="Book Antiqua"/>
          <w:sz w:val="20"/>
          <w:szCs w:val="20"/>
        </w:rPr>
        <w:t xml:space="preserve">evaluating </w:t>
      </w:r>
      <w:r w:rsidRPr="00A64909">
        <w:rPr>
          <w:rFonts w:ascii="Book Antiqua" w:hAnsi="Book Antiqua" w:cs="Book Antiqua"/>
          <w:sz w:val="20"/>
          <w:szCs w:val="20"/>
        </w:rPr>
        <w:t>therapeutic response.</w:t>
      </w:r>
    </w:p>
    <w:p w14:paraId="504B9EE7" w14:textId="6E572E07" w:rsidR="000871FD" w:rsidRPr="00A64909" w:rsidRDefault="00350163" w:rsidP="00A64909">
      <w:pPr>
        <w:autoSpaceDE w:val="0"/>
        <w:autoSpaceDN w:val="0"/>
        <w:adjustRightInd w:val="0"/>
        <w:snapToGrid w:val="0"/>
        <w:spacing w:line="360" w:lineRule="auto"/>
        <w:ind w:firstLineChars="100" w:firstLine="200"/>
        <w:rPr>
          <w:rFonts w:ascii="Book Antiqua" w:hAnsi="Book Antiqua" w:cs="Book Antiqua"/>
          <w:sz w:val="20"/>
          <w:szCs w:val="20"/>
        </w:rPr>
      </w:pP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which involves computer-based extraction of a large number of quantitative imaging features, are analyzed with a specific clinical question in mind to help clinical decision-making</w:t>
      </w:r>
      <w:r w:rsidRPr="00A64909">
        <w:rPr>
          <w:rFonts w:ascii="Book Antiqua" w:hAnsi="Book Antiqua" w:cs="Book Antiqua"/>
          <w:sz w:val="20"/>
          <w:szCs w:val="20"/>
        </w:rPr>
        <w:fldChar w:fldCharType="begin">
          <w:fldData xml:space="preserve">PEVuZE5vdGU+PENpdGU+PEF1dGhvcj5HaWxsaWVzPC9BdXRob3I+PFllYXI+MjAxNjwvWWVhcj48
UmVjTnVtPjQ5NTE8L1JlY051bT48RGlzcGxheVRleHQ+PHN0eWxlIGZhY2U9InN1cGVyc2NyaXB0
Ij5bMTZdPC9zdHlsZT48L0Rpc3BsYXlUZXh0PjxyZWNvcmQ+PHJlYy1udW1iZXI+NDk1MTwvcmVj
LW51bWJlcj48Zm9yZWlnbi1rZXlzPjxrZXkgYXBwPSJFTiIgZGItaWQ9IjB3cDllZXg5b3gyOWE3
ZXB2cjd2dmFmaXZ6ZmV4ejBkdHNlZiI+NDk1MTwva2V5PjwvZm9yZWlnbi1rZXlzPjxyZWYtdHlw
ZSBuYW1lPSJKb3VybmFsIEFydGljbGUiPjE3PC9yZWYtdHlwZT48Y29udHJpYnV0b3JzPjxhdXRo
b3JzPjxhdXRob3I+R2lsbGllcywgUi4gSi48L2F1dGhvcj48YXV0aG9yPktpbmFoYW4sIFAuIEUu
PC9hdXRob3I+PGF1dGhvcj5IcmljYWssIEguPC9hdXRob3I+PC9hdXRob3JzPjwvY29udHJpYnV0
b3JzPjxhdXRoLWFkZHJlc3M+RnJvbSB0aGUgRGVwYXJ0bWVudCBvZiBDYW5jZXIgSW1hZ2luZywg
SC4gTGVlIE1vZmZpdHQgQ2FuY2VyIENlbnRlciBhbmQgUmVzZWFyY2ggSW5zdGl0dXRlLCAxMjkw
MiBNYWdub2xpYSBEciwgVGFtcGEsIEZMIDMzNjEyIChSLkouRy4pOyBEZXBhcnRtZW50IG9mIFJh
ZGlvbG9neSwgVW5pdmVyc2l0eSBvZiBXYXNoaW5ndG9uLCBTZWF0dGxlLCBXYXNoIChQLkUuSy4p
OyBhbmQgRGVwYXJ0bWVudCBvZiBSYWRpb2xvZ3ksIE1lbW9yaWFsIFNsb2FuLUtldHRlcmluZyBD
YW5jZXIgQ2VudGVyLCBOZXcgWW9yayBOWSAxMDA2NSAoSC5ILikuPC9hdXRoLWFkZHJlc3M+PHRp
dGxlcz48dGl0bGU+UmFkaW9taWNzOiBJbWFnZXMgQXJlIE1vcmUgdGhhbiBQaWN0dXJlcywgVGhl
eSBBcmUgRGF0Y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NTYzLTc3PC9wYWdlcz48dm9sdW1lPjI3ODwvdm9sdW1lPjxudW1iZXI+MjwvbnVtYmVyPjxr
ZXl3b3Jkcz48a2V5d29yZD5BbGdvcml0aG1zPC9rZXl3b3JkPjxrZXl3b3JkPkJpb3BzeTwva2V5
d29yZD48a2V5d29yZD5EYXRhIE1pbmluZzwva2V5d29yZD48a2V5d29yZD5EZWNpc2lvbiBNYWtp
bmc8L2tleXdvcmQ+PGtleXdvcmQ+RGlhZ25vc2lzLCBDb21wdXRlci1Bc3Npc3RlZC8qbWV0aG9k
czwva2V5d29yZD48a2V5d29yZD4qRGlhZ25vc3RpYyBJbWFnaW5nPC9rZXl3b3JkPjxrZXl3b3Jk
Pkdlbm9taWNzPC9rZXl3b3JkPjxrZXl3b3JkPkh1bWFuczwva2V5d29yZD48a2V5d29yZD5JbWFn
ZSBJbnRlcnByZXRhdGlvbiwgQ29tcHV0ZXItQXNzaXN0ZWQvKm1ldGhvZHM8L2tleXdvcmQ+PGtl
eXdvcmQ+Kk1lZGljYWwgSW5mb3JtYXRpY3M8L2tleXdvcmQ+PGtleXdvcmQ+TmVvcGxhc21zLypk
aWFnbm9zaXMvcGF0aG9sb2d5PC9rZXl3b3JkPjxrZXl3b3JkPlByb2dub3Npczwva2V5d29yZD48
a2V5d29yZD5SYWRpb2xvZ3kgSW5mb3JtYXRpb24gU3lzdGVtczwva2V5d29yZD48L2tleXdvcmRz
PjxkYXRlcz48eWVhcj4yMDE2PC95ZWFyPjxwdWItZGF0ZXM+PGRhdGU+RmViPC9kYXRlPjwvcHVi
LWRhdGVzPjwvZGF0ZXM+PGlzYm4+MTUyNy0xMzE1IChFbGVjdHJvbmljKSYjeEQ7MDAzMy04NDE5
IChMaW5raW5nKTwvaXNibj48YWNjZXNzaW9uLW51bT4yNjU3OTczMzwvYWNjZXNzaW9uLW51bT48
dXJscz48cmVsYXRlZC11cmxzPjx1cmw+aHR0cDovL3d3dy5uY2JpLm5sbS5uaWguZ292L3B1Ym1l
ZC8yNjU3OTczMzwvdXJsPjwvcmVsYXRlZC11cmxzPjwvdXJscz48Y3VzdG9tMj40NzM0MTU3PC9j
dXN0b20yPjxlbGVjdHJvbmljLXJlc291cmNlLW51bT4xMC4xMTQ4L3JhZGlvbC4yMDE1MTUxMTY5
PC9lbGVjdHJvbmljLXJlc291cmNlLW51bT48L3JlY29yZD48L0NpdGU+PC9FbmROb3RlPnA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HaWxsaWVzPC9BdXRob3I+PFllYXI+MjAxNjwvWWVhcj48
UmVjTnVtPjQ5NTE8L1JlY051bT48RGlzcGxheVRleHQ+PHN0eWxlIGZhY2U9InN1cGVyc2NyaXB0
Ij5bMTZdPC9zdHlsZT48L0Rpc3BsYXlUZXh0PjxyZWNvcmQ+PHJlYy1udW1iZXI+NDk1MTwvcmVj
LW51bWJlcj48Zm9yZWlnbi1rZXlzPjxrZXkgYXBwPSJFTiIgZGItaWQ9IjB3cDllZXg5b3gyOWE3
ZXB2cjd2dmFmaXZ6ZmV4ejBkdHNlZiI+NDk1MTwva2V5PjwvZm9yZWlnbi1rZXlzPjxyZWYtdHlw
ZSBuYW1lPSJKb3VybmFsIEFydGljbGUiPjE3PC9yZWYtdHlwZT48Y29udHJpYnV0b3JzPjxhdXRo
b3JzPjxhdXRob3I+R2lsbGllcywgUi4gSi48L2F1dGhvcj48YXV0aG9yPktpbmFoYW4sIFAuIEUu
PC9hdXRob3I+PGF1dGhvcj5IcmljYWssIEguPC9hdXRob3I+PC9hdXRob3JzPjwvY29udHJpYnV0
b3JzPjxhdXRoLWFkZHJlc3M+RnJvbSB0aGUgRGVwYXJ0bWVudCBvZiBDYW5jZXIgSW1hZ2luZywg
SC4gTGVlIE1vZmZpdHQgQ2FuY2VyIENlbnRlciBhbmQgUmVzZWFyY2ggSW5zdGl0dXRlLCAxMjkw
MiBNYWdub2xpYSBEciwgVGFtcGEsIEZMIDMzNjEyIChSLkouRy4pOyBEZXBhcnRtZW50IG9mIFJh
ZGlvbG9neSwgVW5pdmVyc2l0eSBvZiBXYXNoaW5ndG9uLCBTZWF0dGxlLCBXYXNoIChQLkUuSy4p
OyBhbmQgRGVwYXJ0bWVudCBvZiBSYWRpb2xvZ3ksIE1lbW9yaWFsIFNsb2FuLUtldHRlcmluZyBD
YW5jZXIgQ2VudGVyLCBOZXcgWW9yayBOWSAxMDA2NSAoSC5ILikuPC9hdXRoLWFkZHJlc3M+PHRp
dGxlcz48dGl0bGU+UmFkaW9taWNzOiBJbWFnZXMgQXJlIE1vcmUgdGhhbiBQaWN0dXJlcywgVGhl
eSBBcmUgRGF0Y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NTYzLTc3PC9wYWdlcz48dm9sdW1lPjI3ODwvdm9sdW1lPjxudW1iZXI+MjwvbnVtYmVyPjxr
ZXl3b3Jkcz48a2V5d29yZD5BbGdvcml0aG1zPC9rZXl3b3JkPjxrZXl3b3JkPkJpb3BzeTwva2V5
d29yZD48a2V5d29yZD5EYXRhIE1pbmluZzwva2V5d29yZD48a2V5d29yZD5EZWNpc2lvbiBNYWtp
bmc8L2tleXdvcmQ+PGtleXdvcmQ+RGlhZ25vc2lzLCBDb21wdXRlci1Bc3Npc3RlZC8qbWV0aG9k
czwva2V5d29yZD48a2V5d29yZD4qRGlhZ25vc3RpYyBJbWFnaW5nPC9rZXl3b3JkPjxrZXl3b3Jk
Pkdlbm9taWNzPC9rZXl3b3JkPjxrZXl3b3JkPkh1bWFuczwva2V5d29yZD48a2V5d29yZD5JbWFn
ZSBJbnRlcnByZXRhdGlvbiwgQ29tcHV0ZXItQXNzaXN0ZWQvKm1ldGhvZHM8L2tleXdvcmQ+PGtl
eXdvcmQ+Kk1lZGljYWwgSW5mb3JtYXRpY3M8L2tleXdvcmQ+PGtleXdvcmQ+TmVvcGxhc21zLypk
aWFnbm9zaXMvcGF0aG9sb2d5PC9rZXl3b3JkPjxrZXl3b3JkPlByb2dub3Npczwva2V5d29yZD48
a2V5d29yZD5SYWRpb2xvZ3kgSW5mb3JtYXRpb24gU3lzdGVtczwva2V5d29yZD48L2tleXdvcmRz
PjxkYXRlcz48eWVhcj4yMDE2PC95ZWFyPjxwdWItZGF0ZXM+PGRhdGU+RmViPC9kYXRlPjwvcHVi
LWRhdGVzPjwvZGF0ZXM+PGlzYm4+MTUyNy0xMzE1IChFbGVjdHJvbmljKSYjeEQ7MDAzMy04NDE5
IChMaW5raW5nKTwvaXNibj48YWNjZXNzaW9uLW51bT4yNjU3OTczMzwvYWNjZXNzaW9uLW51bT48
dXJscz48cmVsYXRlZC11cmxzPjx1cmw+aHR0cDovL3d3dy5uY2JpLm5sbS5uaWguZ292L3B1Ym1l
ZC8yNjU3OTczMzwvdXJsPjwvcmVsYXRlZC11cmxzPjwvdXJscz48Y3VzdG9tMj40NzM0MTU3PC9j
dXN0b20yPjxlbGVjdHJvbmljLXJlc291cmNlLW51bT4xMC4xMTQ4L3JhZGlvbC4yMDE1MTUxMTY5
PC9lbGVjdHJvbmljLXJlc291cmNlLW51bT48L3JlY29yZD48L0NpdGU+PC9FbmROb3RlPnA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16" w:tooltip="Gillies, 2016 #4951" w:history="1">
        <w:r w:rsidRPr="00A64909">
          <w:rPr>
            <w:rFonts w:ascii="Book Antiqua" w:hAnsi="Book Antiqua" w:cs="Book Antiqua"/>
            <w:sz w:val="20"/>
            <w:szCs w:val="20"/>
            <w:vertAlign w:val="superscript"/>
          </w:rPr>
          <w:t>16</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There are several reports of the successful use of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analysis for the classification of benign and malignant tissue</w:t>
      </w:r>
      <w:r w:rsidRPr="00A64909">
        <w:rPr>
          <w:rFonts w:ascii="Book Antiqua" w:hAnsi="Book Antiqua" w:cs="Book Antiqua"/>
          <w:sz w:val="20"/>
          <w:szCs w:val="20"/>
        </w:rPr>
        <w:fldChar w:fldCharType="begin">
          <w:fldData xml:space="preserve">PEVuZE5vdGU+PENpdGU+PEF1dGhvcj5CZWlnPC9BdXRob3I+PFllYXI+MjAxOTwvWWVhcj48UmVj
TnVtPjQ5NTI8L1JlY051bT48RGlzcGxheVRleHQ+PHN0eWxlIGZhY2U9InN1cGVyc2NyaXB0Ij5b
MTddPC9zdHlsZT48L0Rpc3BsYXlUZXh0PjxyZWNvcmQ+PHJlYy1udW1iZXI+NDk1MjwvcmVjLW51
bWJlcj48Zm9yZWlnbi1rZXlzPjxrZXkgYXBwPSJFTiIgZGItaWQ9IjB3cDllZXg5b3gyOWE3ZXB2
cjd2dmFmaXZ6ZmV4ejBkdHNlZiI+NDk1Mjwva2V5PjwvZm9yZWlnbi1rZXlzPjxyZWYtdHlwZSBu
YW1lPSJKb3VybmFsIEFydGljbGUiPjE3PC9yZWYtdHlwZT48Y29udHJpYnV0b3JzPjxhdXRob3Jz
PjxhdXRob3I+QmVpZywgTi48L2F1dGhvcj48YXV0aG9yPktob3JyYW1pLCBNLjwvYXV0aG9yPjxh
dXRob3I+QWxpbG91LCBNLjwvYXV0aG9yPjxhdXRob3I+UHJhc2FubmEsIFAuPC9hdXRob3I+PGF1
dGhvcj5CcmFtYW4sIE4uPC9hdXRob3I+PGF1dGhvcj5Pcm9vamksIE0uPC9hdXRob3I+PGF1dGhv
cj5SYWtzaGl0LCBTLjwvYXV0aG9yPjxhdXRob3I+QmVyYSwgSy48L2F1dGhvcj48YXV0aG9yPlJh
amlhaCwgUC48L2F1dGhvcj48YXV0aG9yPkdpbnNiZXJnLCBKLjwvYXV0aG9yPjxhdXRob3I+RG9u
YXRlbGxpLCBDLjwvYXV0aG9yPjxhdXRob3I+VGhhd2FuaSwgUi48L2F1dGhvcj48YXV0aG9yPllh
bmcsIE0uPC9hdXRob3I+PGF1dGhvcj5KYWNvbm8sIEYuPC9hdXRob3I+PGF1dGhvcj5UaXdhcmks
IFAuPC9hdXRob3I+PGF1dGhvcj5WZWxjaGV0aSwgVi48L2F1dGhvcj48YXV0aG9yPkdpbGtlc29u
LCBSLjwvYXV0aG9yPjxhdXRob3I+TGluZGVuLCBQLjwvYXV0aG9yPjxhdXRob3I+TWFkYWJodXNo
aSwgQS48L2F1dGhvcj48L2F1dGhvcnM+PC9jb250cmlidXRvcnM+PGF1dGgtYWRkcmVzcz5Gcm9t
IHRoZSBEZXBhcnRtZW50IG9mIEJpb21lZGljYWwgRW5naW5lZXJpbmcsIENhc2UgV2VzdGVybiBS
ZXNlcnZlIFVuaXZlcnNpdHksIDIwNzEgTWFydGluIEx1dGhlciBLaW5nIERyLCBXaWNrZW5kZW4g
NTIzLCBDbGV2ZWxhbmQsIE9IIDQ0MTA2LTcyMDcgKE4uIEJlaWcsIE0uSy4sIE0uQS4sIFAuUC4s
IE4uIEJyYW1hbiwgTS5PLiwgSy5CLiwgUC5ULiwgQS5NLik7IFRhdXNzaWcgQ2FuY2VyIEluc3Rp
dHV0ZS1DbGV2ZWxhbmQgQ2xpbmljLCBDbGV2ZWxhbmQsIE9oaW8gKFMuUi4pOyBEaXZpc2lvbiBv
ZiBUaG9yYWNpYyBhbmQgRXNvcGhhZ2VhbCBTdXJnZXJ5IChKLkcuLCBQLkwuKSwgRGl2aXNpb24g
b2YgUHVsbW9uYXJ5IENyaXRpY2FsIENhcmUgYW5kIFNsZWVwIE1lZGljaW5lIChDLkQuLCBGLkou
KSwgRGVwYXJ0bWVudCBvZiBQYXRob2xvZ3kgKE0uWS4pLCBhbmQgRGVwYXJ0bWVudCBvZiBSYWRp
b2xvZ3kgKFIuRy4pLCBVbml2ZXJzaXR5IEhvc3BpdGFscyBvZiBDbGV2ZWxhbmQsIENsZXZlbGFu
ZCwgT2hpbzsgUHVsbW9uYXJ5IFNlY3Rpb24sIENsZXZlbGFuZCBWZXRlcmFucyBBZmZhaXJzIE1l
ZGljYWwgQ2VudGVyLCBDbGV2ZWxhbmQsIE9oaW8gKEYuSi4pOyBEZXBhcnRtZW50IG9mIFJhZGlv
bG9neSwgVVQgU291dGh3ZXN0ZXJuIE1lZGljYWwgQ2VudGVyLCBEYWxsYXMsIFRleCAoUC5SLik7
IERlcGFydG1lbnQgb2YgSW50ZXJuYWwgTWVkaWNpbmUsIE1haW1vbmlkZXMgTWVkaWNhbCBDZW50
ZXIsIEJyb29rbHluLCBOWSAoUi5ULik7IGFuZCBIZW1hdG9sb2d5IGFuZCBPbmNvbG9neSwgTmV3
IFlvcmsgVW5pdmVyc2l0eSwgUGVybG11dHRlciBDYW5jZXIgQ2VudGVyLCBOZXcgWW9yaywgTlkg
KFYuVi4pLjwvYXV0aC1hZGRyZXNzPjx0aXRsZXM+PHRpdGxlPlBlcmlub2R1bGFyIGFuZCBJbnRy
YW5vZHVsYXIgUmFkaW9taWMgRmVhdHVyZXMgb24gTHVuZyBDVCBJbWFnZXMgRGlzdGluZ3Vpc2gg
QWRlbm9jYXJjaW5vbWFzIGZyb20gR3JhbnVsb21h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zgzLTc5MjwvcGFnZXM+PHZvbHVtZT4yOTA8L3ZvbHVt
ZT48bnVtYmVyPjM8L251bWJlcj48ZGF0ZXM+PHllYXI+MjAxOTwveWVhcj48cHViLWRhdGVzPjxk
YXRlPk1hcjwvZGF0ZT48L3B1Yi1kYXRlcz48L2RhdGVzPjxpc2JuPjE1MjctMTMxNSAoRWxlY3Ry
b25pYykmI3hEOzAwMzMtODQxOSAoTGlua2luZyk8L2lzYm4+PGFjY2Vzc2lvbi1udW0+MzA1NjEy
Nzg8L2FjY2Vzc2lvbi1udW0+PHVybHM+PHJlbGF0ZWQtdXJscz48dXJsPmh0dHA6Ly93d3cubmNi
aS5ubG0ubmloLmdvdi9wdWJtZWQvMzA1NjEyNzg8L3VybD48L3JlbGF0ZWQtdXJscz48L3VybHM+
PGN1c3RvbTI+NjM5NDc4MzwvY3VzdG9tMj48ZWxlY3Ryb25pYy1yZXNvdXJjZS1udW0+MTAuMTE0
OC9yYWRpb2wuMjAxODE4MDkxMDwvZWxlY3Ryb25pYy1yZXNvdXJjZS1udW0+PC9yZWNvcmQ+PC9D
aXRlPjwvRW5kTm90ZT5AAD==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CZWlnPC9BdXRob3I+PFllYXI+MjAxOTwvWWVhcj48UmVj
TnVtPjQ5NTI8L1JlY051bT48RGlzcGxheVRleHQ+PHN0eWxlIGZhY2U9InN1cGVyc2NyaXB0Ij5b
MTddPC9zdHlsZT48L0Rpc3BsYXlUZXh0PjxyZWNvcmQ+PHJlYy1udW1iZXI+NDk1MjwvcmVjLW51
bWJlcj48Zm9yZWlnbi1rZXlzPjxrZXkgYXBwPSJFTiIgZGItaWQ9IjB3cDllZXg5b3gyOWE3ZXB2
cjd2dmFmaXZ6ZmV4ejBkdHNlZiI+NDk1Mjwva2V5PjwvZm9yZWlnbi1rZXlzPjxyZWYtdHlwZSBu
YW1lPSJKb3VybmFsIEFydGljbGUiPjE3PC9yZWYtdHlwZT48Y29udHJpYnV0b3JzPjxhdXRob3Jz
PjxhdXRob3I+QmVpZywgTi48L2F1dGhvcj48YXV0aG9yPktob3JyYW1pLCBNLjwvYXV0aG9yPjxh
dXRob3I+QWxpbG91LCBNLjwvYXV0aG9yPjxhdXRob3I+UHJhc2FubmEsIFAuPC9hdXRob3I+PGF1
dGhvcj5CcmFtYW4sIE4uPC9hdXRob3I+PGF1dGhvcj5Pcm9vamksIE0uPC9hdXRob3I+PGF1dGhv
cj5SYWtzaGl0LCBTLjwvYXV0aG9yPjxhdXRob3I+QmVyYSwgSy48L2F1dGhvcj48YXV0aG9yPlJh
amlhaCwgUC48L2F1dGhvcj48YXV0aG9yPkdpbnNiZXJnLCBKLjwvYXV0aG9yPjxhdXRob3I+RG9u
YXRlbGxpLCBDLjwvYXV0aG9yPjxhdXRob3I+VGhhd2FuaSwgUi48L2F1dGhvcj48YXV0aG9yPllh
bmcsIE0uPC9hdXRob3I+PGF1dGhvcj5KYWNvbm8sIEYuPC9hdXRob3I+PGF1dGhvcj5UaXdhcmks
IFAuPC9hdXRob3I+PGF1dGhvcj5WZWxjaGV0aSwgVi48L2F1dGhvcj48YXV0aG9yPkdpbGtlc29u
LCBSLjwvYXV0aG9yPjxhdXRob3I+TGluZGVuLCBQLjwvYXV0aG9yPjxhdXRob3I+TWFkYWJodXNo
aSwgQS48L2F1dGhvcj48L2F1dGhvcnM+PC9jb250cmlidXRvcnM+PGF1dGgtYWRkcmVzcz5Gcm9t
IHRoZSBEZXBhcnRtZW50IG9mIEJpb21lZGljYWwgRW5naW5lZXJpbmcsIENhc2UgV2VzdGVybiBS
ZXNlcnZlIFVuaXZlcnNpdHksIDIwNzEgTWFydGluIEx1dGhlciBLaW5nIERyLCBXaWNrZW5kZW4g
NTIzLCBDbGV2ZWxhbmQsIE9IIDQ0MTA2LTcyMDcgKE4uIEJlaWcsIE0uSy4sIE0uQS4sIFAuUC4s
IE4uIEJyYW1hbiwgTS5PLiwgSy5CLiwgUC5ULiwgQS5NLik7IFRhdXNzaWcgQ2FuY2VyIEluc3Rp
dHV0ZS1DbGV2ZWxhbmQgQ2xpbmljLCBDbGV2ZWxhbmQsIE9oaW8gKFMuUi4pOyBEaXZpc2lvbiBv
ZiBUaG9yYWNpYyBhbmQgRXNvcGhhZ2VhbCBTdXJnZXJ5IChKLkcuLCBQLkwuKSwgRGl2aXNpb24g
b2YgUHVsbW9uYXJ5IENyaXRpY2FsIENhcmUgYW5kIFNsZWVwIE1lZGljaW5lIChDLkQuLCBGLkou
KSwgRGVwYXJ0bWVudCBvZiBQYXRob2xvZ3kgKE0uWS4pLCBhbmQgRGVwYXJ0bWVudCBvZiBSYWRp
b2xvZ3kgKFIuRy4pLCBVbml2ZXJzaXR5IEhvc3BpdGFscyBvZiBDbGV2ZWxhbmQsIENsZXZlbGFu
ZCwgT2hpbzsgUHVsbW9uYXJ5IFNlY3Rpb24sIENsZXZlbGFuZCBWZXRlcmFucyBBZmZhaXJzIE1l
ZGljYWwgQ2VudGVyLCBDbGV2ZWxhbmQsIE9oaW8gKEYuSi4pOyBEZXBhcnRtZW50IG9mIFJhZGlv
bG9neSwgVVQgU291dGh3ZXN0ZXJuIE1lZGljYWwgQ2VudGVyLCBEYWxsYXMsIFRleCAoUC5SLik7
IERlcGFydG1lbnQgb2YgSW50ZXJuYWwgTWVkaWNpbmUsIE1haW1vbmlkZXMgTWVkaWNhbCBDZW50
ZXIsIEJyb29rbHluLCBOWSAoUi5ULik7IGFuZCBIZW1hdG9sb2d5IGFuZCBPbmNvbG9neSwgTmV3
IFlvcmsgVW5pdmVyc2l0eSwgUGVybG11dHRlciBDYW5jZXIgQ2VudGVyLCBOZXcgWW9yaywgTlkg
KFYuVi4pLjwvYXV0aC1hZGRyZXNzPjx0aXRsZXM+PHRpdGxlPlBlcmlub2R1bGFyIGFuZCBJbnRy
YW5vZHVsYXIgUmFkaW9taWMgRmVhdHVyZXMgb24gTHVuZyBDVCBJbWFnZXMgRGlzdGluZ3Vpc2gg
QWRlbm9jYXJjaW5vbWFzIGZyb20gR3JhbnVsb21hczwvdGl0bGU+PHNlY29uZGFyeS10aXRsZT5S
YWRpb2xvZ3k8L3NlY29uZGFyeS10aXRsZT48YWx0LXRpdGxlPlJhZGlvbG9neTwvYWx0LXRpdGxl
PjwvdGl0bGVzPjxwZXJpb2RpY2FsPjxmdWxsLXRpdGxlPlJhZGlvbG9neTwvZnVsbC10aXRsZT48
YWJici0xPlJhZGlvbG9neTwvYWJici0xPjwvcGVyaW9kaWNhbD48YWx0LXBlcmlvZGljYWw+PGZ1
bGwtdGl0bGU+UmFkaW9sb2d5PC9mdWxsLXRpdGxlPjxhYmJyLTE+UmFkaW9sb2d5PC9hYmJyLTE+
PC9hbHQtcGVyaW9kaWNhbD48cGFnZXM+NzgzLTc5MjwvcGFnZXM+PHZvbHVtZT4yOTA8L3ZvbHVt
ZT48bnVtYmVyPjM8L251bWJlcj48ZGF0ZXM+PHllYXI+MjAxOTwveWVhcj48cHViLWRhdGVzPjxk
YXRlPk1hcjwvZGF0ZT48L3B1Yi1kYXRlcz48L2RhdGVzPjxpc2JuPjE1MjctMTMxNSAoRWxlY3Ry
b25pYykmI3hEOzAwMzMtODQxOSAoTGlua2luZyk8L2lzYm4+PGFjY2Vzc2lvbi1udW0+MzA1NjEy
Nzg8L2FjY2Vzc2lvbi1udW0+PHVybHM+PHJlbGF0ZWQtdXJscz48dXJsPmh0dHA6Ly93d3cubmNi
aS5ubG0ubmloLmdvdi9wdWJtZWQvMzA1NjEyNzg8L3VybD48L3JlbGF0ZWQtdXJscz48L3VybHM+
PGN1c3RvbTI+NjM5NDc4MzwvY3VzdG9tMj48ZWxlY3Ryb25pYy1yZXNvdXJjZS1udW0+MTAuMTE0
OC9yYWRpb2wuMjAxODE4MDkxMDwvZWxlY3Ryb25pYy1yZXNvdXJjZS1udW0+PC9yZWNvcmQ+PC9D
aXRlPjwvRW5kTm90ZT5AAD==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17" w:tooltip="Beig, 2019 #4952" w:history="1">
        <w:r w:rsidRPr="00A64909">
          <w:rPr>
            <w:rFonts w:ascii="Book Antiqua" w:hAnsi="Book Antiqua" w:cs="Book Antiqua"/>
            <w:sz w:val="20"/>
            <w:szCs w:val="20"/>
            <w:vertAlign w:val="superscript"/>
          </w:rPr>
          <w:t>17</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adding information about tumor aggressiveness</w:t>
      </w:r>
      <w:r w:rsidRPr="00A64909">
        <w:rPr>
          <w:rFonts w:ascii="Book Antiqua" w:hAnsi="Book Antiqua" w:cs="Book Antiqua"/>
          <w:sz w:val="20"/>
          <w:szCs w:val="20"/>
        </w:rPr>
        <w:fldChar w:fldCharType="begin">
          <w:fldData xml:space="preserve">PEVuZE5vdGU+PENpdGU+PEF1dGhvcj5TaWRodTwvQXV0aG9yPjxZZWFyPjIwMTc8L1llYXI+PFJl
Y051bT40OTUzPC9SZWNOdW0+PERpc3BsYXlUZXh0PjxzdHlsZSBmYWNlPSJzdXBlcnNjcmlwdCI+
WzE4LTIwXTwvc3R5bGU+PC9EaXNwbGF5VGV4dD48cmVjb3JkPjxyZWMtbnVtYmVyPjQ5NTM8L3Jl
Yy1udW1iZXI+PGZvcmVpZ24ta2V5cz48a2V5IGFwcD0iRU4iIGRiLWlkPSIwd3A5ZWV4OW94Mjlh
N2VwdnI3dnZhZml2emZleHowZHRzZWYiPjQ5NTM8L2tleT48L2ZvcmVpZ24ta2V5cz48cmVmLXR5
cGUgbmFtZT0iSm91cm5hbCBBcnRpY2xlIj4xNzwvcmVmLXR5cGU+PGNvbnRyaWJ1dG9ycz48YXV0
aG9ycz48YXV0aG9yPlNpZGh1LCBILiBTLjwvYXV0aG9yPjxhdXRob3I+QmVuaWdubywgUy48L2F1
dGhvcj48YXV0aG9yPkdhbmVzaGFuLCBCLjwvYXV0aG9yPjxhdXRob3I+RGlrYWlvcywgTi48L2F1
dGhvcj48YXV0aG9yPkpvaG5zdG9uLCBFLiBXLjwvYXV0aG9yPjxhdXRob3I+QWxsZW4sIEMuPC9h
dXRob3I+PGF1dGhvcj5LaXJraGFtLCBBLjwvYXV0aG9yPjxhdXRob3I+R3JvdmVzLCBBLiBNLjwv
YXV0aG9yPjxhdXRob3I+QWhtZWQsIEguIFUuPC9hdXRob3I+PGF1dGhvcj5FbWJlcnRvbiwgTS48
L2F1dGhvcj48YXV0aG9yPlRheWxvciwgUy4gQS48L2F1dGhvcj48YXV0aG9yPkhhbGxpZ2FuLCBT
LjwvYXV0aG9yPjxhdXRob3I+UHVud2FuaSwgUy48L2F1dGhvcj48L2F1dGhvcnM+PC9jb250cmli
dXRvcnM+PGF1dGgtYWRkcmVzcz5DZW50cmUgZm9yIE1lZGljYWwgSW1hZ2luZywgVW5pdmVyc2l0
eSBDb2xsZWdlIExvbmRvbiwgM3JkIEZsb29yIEVhc3QsIDI1MCBFdXN0b24gUm9hZCwgTG9uZG9u
LCBOVzEgMkJVLCBVSy4mI3hEO1VuaXZlcnNpdHkgQ29sbGVnZSBMb25kb24gSG9zcGl0YWxzIE5I
UyBGb3VuZGF0aW9uIFRydXN0LCAyMzUgRXVzdG9uIFJvYWQsIExvbmRvbiwgTlcxIDJCVSwgVUsu
JiN4RDtJbnN0aXR1dGUgb2YgTnVjbGVhciBNZWRpY2luZSwgVW5pdmVyc2l0eSBDb2xsZWdlIExv
bmRvbiwgVW5pdmVyc2l0eSBDb2xsZWdlIEhvc3BpdGFsLCAyMzUgRXVzdG9uIFJvYWQsIExvbmRv
biwgTlcxIDJCVSwgVUsuJiN4RDtSZXNlYXJjaCBEZXBhcnRtZW50IG9mIFVyb2xvZ3ksIFVuaXZl
cnNpdHkgQ29sbGVnZSBMb25kb24sIDNyZCBGbG9vciwgQ2hhcmxlcyBCZWxsIEhvdXNlIDY3IFJp
ZGluZyBIb3VzZSBTdHJlZXQsIExvbmRvbiwgVzFQIDdOTiwgVUsuJiN4RDtDZW50cmUgZm9yIE1l
ZGljYWwgSW1hZ2luZywgVW5pdmVyc2l0eSBDb2xsZWdlIExvbmRvbiwgM3JkIEZsb29yIEVhc3Qs
IDI1MCBFdXN0b24gUm9hZCwgTG9uZG9uLCBOVzEgMkJVLCBVSy4gc2hvbml0LnB1bndhbmlAZ21h
aWwuY29tLiYjeEQ7VW5pdmVyc2l0eSBDb2xsZWdlIExvbmRvbiBIb3NwaXRhbHMgTkhTIEZvdW5k
YXRpb24gVHJ1c3QsIDIzNSBFdXN0b24gUm9hZCwgTG9uZG9uLCBOVzEgMkJVLCBVSy4gc2hvbml0
LnB1bndhbmlAZ21haWwuY29tLiYjeEQ7Q2VudHJlIGZvciBNZWRpY2FsIEltYWdpbmcsIFVuaXZl
cnNpdHkgQ29sbGVnZSBMb25kb24gYW5kIFVuaXZlcnNpdHkgQ29sbGVnZSBMb25kb24gSG9zcGl0
YWxzIE5JSFIgQmlvbWVkaWNhbCBSZXNlYXJjaCBDZW50cmUsIDI1MCBFdXN0b24gUm9hZCwgTG9u
ZG9uLCBOVzEgMkJVLCBVSy4gc2hvbml0LnB1bndhbmlAZ21haWwuY29tLjwvYXV0aC1hZGRyZXNz
Pjx0aXRsZXM+PHRpdGxlPiZxdW90O1RleHR1cmFsIGFuYWx5c2lzIG9mIG11bHRpcGFyYW1ldHJp
YyBNUkkgZGV0ZWN0cyB0cmFuc2l0aW9uIHpvbmUgcHJvc3RhdGUgY2FuY2VyJnF1b3Q7PC90aXRs
ZT48c2Vjb25kYXJ5LXRpdGxlPkV1ciBSYWRpb2w8L3NlY29uZGFyeS10aXRsZT48YWx0LXRpdGxl
PkV1cm9wZWFuIHJhZGlvbG9neTwvYWx0LXRpdGxlPjwvdGl0bGVzPjxwZXJpb2RpY2FsPjxmdWxs
LXRpdGxlPkV1ciBSYWRpb2w8L2Z1bGwtdGl0bGU+PGFiYnItMT5FdXJvcGVhbiByYWRpb2xvZ3k8
L2FiYnItMT48L3BlcmlvZGljYWw+PGFsdC1wZXJpb2RpY2FsPjxmdWxsLXRpdGxlPkV1ciBSYWRp
b2w8L2Z1bGwtdGl0bGU+PGFiYnItMT5FdXJvcGVhbiByYWRpb2xvZ3k8L2FiYnItMT48L2FsdC1w
ZXJpb2RpY2FsPjxwYWdlcz4yMzQ4LTIzNTg8L3BhZ2VzPjx2b2x1bWU+Mjc8L3ZvbHVtZT48bnVt
YmVyPjY8L251bWJlcj48a2V5d29yZHM+PGtleXdvcmQ+QWdlZDwva2V5d29yZD48a2V5d29yZD5B
cmVhIFVuZGVyIEN1cnZlPC9rZXl3b3JkPjxrZXl3b3JkPkJpb3BzeS9tZXRob2RzPC9rZXl3b3Jk
PjxrZXl3b3JkPkNvbnNlbnN1czwva2V5d29yZD48a2V5d29yZD5EaWZmdXNpb24gTWFnbmV0aWMg
UmVzb25hbmNlIEltYWdpbmc8L2tleXdvcmQ+PGtleXdvcmQ+RW50cm9weTwva2V5d29yZD48a2V5
d29yZD5IdW1hbnM8L2tleXdvcmQ+PGtleXdvcmQ+TWFsZTwva2V5d29yZD48a2V5d29yZD5NaWRk
bGUgQWdlZDwva2V5d29yZD48a2V5d29yZD5Qcm9zdGF0ZS8qcGF0aG9sb2d5PC9rZXl3b3JkPjxr
ZXl3b3JkPlByb3N0YXRpYyBOZW9wbGFzbXMvKnBhdGhvbG9neTwva2V5d29yZD48a2V5d29yZD5S
T0MgQ3VydmU8L2tleXdvcmQ+PGtleXdvcmQ+UmV0cm9zcGVjdGl2ZSBTdHVkaWVzPC9rZXl3b3Jk
Pjwva2V5d29yZHM+PGRhdGVzPjx5ZWFyPjIwMTc8L3llYXI+PHB1Yi1kYXRlcz48ZGF0ZT5KdW48
L2RhdGU+PC9wdWItZGF0ZXM+PC9kYXRlcz48aXNibj4xNDMyLTEwODQgKEVsZWN0cm9uaWMpJiN4
RDswOTM4LTc5OTQgKExpbmtpbmcpPC9pc2JuPjxhY2Nlc3Npb24tbnVtPjI3NjIwODY0PC9hY2Nl
c3Npb24tbnVtPjx1cmxzPjxyZWxhdGVkLXVybHM+PHVybD5odHRwOi8vd3d3Lm5jYmkubmxtLm5p
aC5nb3YvcHVibWVkLzI3NjIwODY0PC91cmw+PC9yZWxhdGVkLXVybHM+PC91cmxzPjxjdXN0b20y
PjU0MDgwNDg8L2N1c3RvbTI+PGVsZWN0cm9uaWMtcmVzb3VyY2UtbnVtPjEwLjEwMDcvczAwMzMw
LTAxNi00NTc5LTk8L2VsZWN0cm9uaWMtcmVzb3VyY2UtbnVtPjwvcmVjb3JkPjwvQ2l0ZT48Q2l0
ZT48QXV0aG9yPlVlbm88L0F1dGhvcj48WWVhcj4yMDE3PC9ZZWFyPjxSZWNOdW0+NDk1NDwvUmVj
TnVtPjxyZWNvcmQ+PHJlYy1udW1iZXI+NDk1NDwvcmVjLW51bWJlcj48Zm9yZWlnbi1rZXlzPjxr
ZXkgYXBwPSJFTiIgZGItaWQ9IjB3cDllZXg5b3gyOWE3ZXB2cjd2dmFmaXZ6ZmV4ejBkdHNlZiI+
NDk1NDwva2V5PjwvZm9yZWlnbi1rZXlzPjxyZWYtdHlwZSBuYW1lPSJKb3VybmFsIEFydGljbGUi
PjE3PC9yZWYtdHlwZT48Y29udHJpYnV0b3JzPjxhdXRob3JzPjxhdXRob3I+VWVubywgWS48L2F1
dGhvcj48YXV0aG9yPkZvcmdoYW5pLCBCLjwvYXV0aG9yPjxhdXRob3I+Rm9yZ2hhbmksIFIuPC9h
dXRob3I+PGF1dGhvcj5Eb2hhbiwgQS48L2F1dGhvcj48YXV0aG9yPlplbmcsIFguIFouPC9hdXRo
b3I+PGF1dGhvcj5DaGFtbWluZyZhcG9zO3MsIEYuPC9hdXRob3I+PGF1dGhvcj5BcnNlbmVhdSwg
Si48L2F1dGhvcj48YXV0aG9yPkZ1LCBMLjwvYXV0aG9yPjxhdXRob3I+R2lsYmVydCwgTC48L2F1
dGhvcj48YXV0aG9yPkdhbGxpeCwgQi48L2F1dGhvcj48YXV0aG9yPlJlaW5ob2xkLCBDLjwvYXV0
aG9yPjwvYXV0aG9ycz48L2NvbnRyaWJ1dG9ycz48YXV0aC1hZGRyZXNzPkZyb20gdGhlIERlcGFy
dG1lbnRzIG9mIERpYWdub3N0aWMgUmFkaW9sb2d5IChZLlUuLCBSLkYuLCBBLkQuLCBCLkcuLCBD
LlIuKSwgT2JzdGV0cmljcyBhbmQgR3luZWNvbG9neSAoWC5aLlouLCBMLkcuKSwgYW5kIFBhdGhv
bG9neSAoSi5BLiwgTC5GLiksIFJveWFsIFZpY3RvcmlhIEhvc3BpdGFsLCBNY0dpbGwgVW5pdmVy
c2l0eSBIZWFsdGggQ2VudHJlLCAxMDAxIERlY2FyaWUgQmx2ZCwgTW9udHJlYWwsIFFDLCBDYW5h
ZGEgSDRBIDNKMTsgRGVwYXJ0bWVudCBvZiBSYWRpb2xvZ3ksIEtvYmUgVW5pdmVyc2l0eSBHcmFk
dWF0ZSBTY2hvb2wgb2YgTWVkaWNpbmUsIEtvYmUsIEphcGFuIChZLlUuKTsgUmV6YSBGb3JnaGFu
aSBNZWRpY2FsIFNlcnZpY2VzLCBNb250cmVhbCwgQ2FuYWRhIChCLkYuLCBSLkYuKTsgRGVwYXJ0
bWVudCBvZiBSYWRpb2xvZ3ksIEpld2lzaCBHZW5lcmFsIEhvc3BpdGFsLCBNb250cmVhbCwgQ2Fu
YWRhIChSLkYuKTsgRGVwYXJ0bWVudCBvZiBCb2R5IGFuZCBJbnRlcnZlbnRpb25hbCBJbWFnaW5n
LCBIb3BpdGFsIExhcmlib2lzaWVyZSwgQXNzaXN0YW5jZSBQdWJsaXF1ZS1Ib3BpdGF1eCBkZSBQ
YXJpcywgVW5pdmVyc2l0ZSBEaWRlcm90LVBhcmlzIDcgYW5kIElOU0VSTSBVOTY1LCBQYXJpcywg
RnJhbmNlIChBLkQuKTsgYW5kIERlcGFydG1lbnQgb2YgUmFkaW9sb2d5LCBVbml2ZXJzaXRlIFBh
cmlzIERlc2NhcnRlcyBTb3Jib25uZSBQYXJpcyBDaXRlLCBBc3Npc3RhbmNlIFB1YmxpcXVlLUhv
cGl0YXV4IGRlIFBhcmlzLCBIb3BpdGFsIEV1cm9wZWVuIEdlb3JnZXMgUG9tcGlkb3UsIFBhcmlz
LCBGcmFuY2UgKEYuQy4pLjwvYXV0aC1hZGRyZXNzPjx0aXRsZXM+PHRpdGxlPkVuZG9tZXRyaWFs
IENhcmNpbm9tYTogTVIgSW1hZ2luZy1iYXNlZCBUZXh0dXJlIE1vZGVsIGZvciBQcmVvcGVyYXRp
dmUgUmlzayBTdHJhdGlmaWNhdGlvbi1BIFByZWxpbWluYXJ5IEFuYWx5c2l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3NDgtNzU3PC9wYWdlcz48dm9s
dW1lPjI4NDwvdm9sdW1lPjxudW1iZXI+MzwvbnVtYmVyPjxrZXl3b3Jkcz48a2V5d29yZD5BZHVs
dDwva2V5d29yZD48a2V5d29yZD5BZ2VkPC9rZXl3b3JkPjxrZXl3b3JkPkFnZWQsIDgwIGFuZCBv
dmVyPC9rZXl3b3JkPjxrZXl3b3JkPkFyZWEgVW5kZXIgQ3VydmU8L2tleXdvcmQ+PGtleXdvcmQ+
RW5kb21ldHJpYWwgTmVvcGxhc21zLypkaWFnbm9zdGljIGltYWdpbmcvKnN1cmdlcnk8L2tleXdv
cmQ+PGtleXdvcmQ+RmVtYWxlPC9rZXl3b3JkPjxrZXl3b3JkPkh1bWFuczwva2V5d29yZD48a2V5
d29yZD5JbWFnZSBJbnRlcnByZXRhdGlvbiwgQ29tcHV0ZXItQXNzaXN0ZWQvKm1ldGhvZHM8L2tl
eXdvcmQ+PGtleXdvcmQ+TWFnbmV0aWMgUmVzb25hbmNlIEltYWdpbmcvKm1ldGhvZHM8L2tleXdv
cmQ+PGtleXdvcmQ+TWlkZGxlIEFnZWQ8L2tleXdvcmQ+PGtleXdvcmQ+UHJlb3BlcmF0aXZlIENh
cmU8L2tleXdvcmQ+PGtleXdvcmQ+UmV0cm9zcGVjdGl2ZSBTdHVkaWVzPC9rZXl3b3JkPjxrZXl3
b3JkPlJpc2s8L2tleXdvcmQ+PGtleXdvcmQ+U29mdHdhcmU8L2tleXdvcmQ+PC9rZXl3b3Jkcz48
ZGF0ZXM+PHllYXI+MjAxNzwveWVhcj48cHViLWRhdGVzPjxkYXRlPlNlcDwvZGF0ZT48L3B1Yi1k
YXRlcz48L2RhdGVzPjxpc2JuPjE1MjctMTMxNSAoRWxlY3Ryb25pYykmI3hEOzAwMzMtODQxOSAo
TGlua2luZyk8L2lzYm4+PGFjY2Vzc2lvbi1udW0+Mjg0OTM3OTA8L2FjY2Vzc2lvbi1udW0+PHVy
bHM+PHJlbGF0ZWQtdXJscz48dXJsPmh0dHA6Ly93d3cubmNiaS5ubG0ubmloLmdvdi9wdWJtZWQv
Mjg0OTM3OTA8L3VybD48L3JlbGF0ZWQtdXJscz48L3VybHM+PGVsZWN0cm9uaWMtcmVzb3VyY2Ut
bnVtPjEwLjExNDgvcmFkaW9sLjIwMTcxNjE5NTA8L2VsZWN0cm9uaWMtcmVzb3VyY2UtbnVtPjwv
cmVjb3JkPjwvQ2l0ZT48Q2l0ZT48QXV0aG9yPkxha2htYW48L0F1dGhvcj48WWVhcj4yMDE3PC9Z
ZWFyPjxSZWNOdW0+NDk1NTwvUmVjTnVtPjxyZWNvcmQ+PHJlYy1udW1iZXI+NDk1NTwvcmVjLW51
bWJlcj48Zm9yZWlnbi1rZXlzPjxrZXkgYXBwPSJFTiIgZGItaWQ9IjB3cDllZXg5b3gyOWE3ZXB2
cjd2dmFmaXZ6ZmV4ejBkdHNlZiI+NDk1NTwva2V5PjwvZm9yZWlnbi1rZXlzPjxyZWYtdHlwZSBu
YW1lPSJKb3VybmFsIEFydGljbGUiPjE3PC9yZWYtdHlwZT48Y29udHJpYnV0b3JzPjxhdXRob3Jz
PjxhdXRob3I+TGFraG1hbiwgWS48L2F1dGhvcj48YXV0aG9yPlZlZXJhcmFnaGF2YW4sIEguPC9h
dXRob3I+PGF1dGhvcj5DaGFpbSwgSi48L2F1dGhvcj48YXV0aG9yPkZlaWVyLCBELjwvYXV0aG9y
PjxhdXRob3I+R29sZG1hbiwgRC4gQS48L2F1dGhvcj48YXV0aG9yPk1vc2tvd2l0eiwgQy4gUy48
L2F1dGhvcj48YXV0aG9yPk5vdWdhcmV0LCBTLjwvYXV0aG9yPjxhdXRob3I+U29zYSwgUi4gRS48
L2F1dGhvcj48YXV0aG9yPlZhcmdhcywgSC4gQS48L2F1dGhvcj48YXV0aG9yPlNvc2xvdywgUi4g
QS48L2F1dGhvcj48YXV0aG9yPkFidS1SdXN0dW0sIE4uIFIuPC9hdXRob3I+PGF1dGhvcj5Icmlj
YWssIEguPC9hdXRob3I+PGF1dGhvcj5TYWxhLCBFLjwvYXV0aG9yPjwvYXV0aG9ycz48L2NvbnRy
aWJ1dG9ycz48YXV0aC1hZGRyZXNzPkRlcGFydG1lbnQgb2YgUmFkaW9sb2d5LCBNZW1vcmlhbCBT
bG9hbiBLZXR0ZXJpbmcgQ2FuY2VyIENlbnRlciwgTmV3IFlvcmssIE5ZLCBVU0EuIGxha2htYW55
QG1za2NjLm9yZy4mI3hEO0RlcGFydG1lbnQgb2YgTWVkaWNhbCBQaHlzaWNzLCBNZW1vcmlhbCBT
bG9hbiBLZXR0ZXJpbmcgQ2FuY2VyIENlbnRlciwgTmV3IFlvcmssIE5ZLCBVU0EuJiN4RDtEZXBh
cnRtZW50IG9mIFJhZGlvbG9neSwgTWVtb3JpYWwgU2xvYW4gS2V0dGVyaW5nIENhbmNlciBDZW50
ZXIsIE5ldyBZb3JrLCBOWSwgVVNBLiYjeEQ7RGVwYXJ0bWVudCBvZiBSYWRpb2xvZ3ksIEl1bGl1
IEhhdGllZ2FudSBVbml2ZXJzaXR5IG9mIE1lZGljaW5lIGFuZCBQaGFybWFjeSwgQ2x1ai1OYXBv
Y2EsIFJvbWFuaWEuJiN4RDtEZXBhcnRtZW50IG9mIEVwaWRlbWlvbG9neSBhbmQgQmlvc3RhdGlz
dGljcywgTWVtb3JpYWwgU2xvYW4gS2V0dGVyaW5nIENhbmNlciBDZW50ZXIsIE5ldyBZb3JrLCBO
WSwgVVNBLiYjeEQ7RGVwYXJ0bWVudCBvZiBSYWRpb2xvZ3ksIEluc3RpdHV0IFJlZ2lvbmFsIGR1
IENhbmNlciBkZSBNb250cGVsbGllciwgTW9udHBlbGxpZXIsIEZyYW5jZS4mI3hEO0RlcGFydG1l
bnQgb2YgUGF0aG9sb2d5LCBNZW1vcmlhbCBTbG9hbiBLZXR0ZXJpbmcgQ2FuY2VyIENlbnRlciwg
TmV3IFlvcmssIE5ZLCBVU0EuJiN4RDtHeW5lY29sb2dpYyBTZXJ2aWNlLCBEZXBhcnRtZW50IG9m
IFN1cmdlcnksIE1lbW9yaWFsIFNsb2FuIEtldHRlcmluZyBDYW5jZXIgQ2VudGVyLCBOZXcgWW9y
aywgTlksIFVTQS48L2F1dGgtYWRkcmVzcz48dGl0bGVzPjx0aXRsZT5EaWZmZXJlbnRpYXRpb24g
b2YgVXRlcmluZSBMZWlvbXlvc2FyY29tYSBmcm9tIEF0eXBpY2FsIExlaW9teW9tYTogRGlhZ25v
c3RpYyBBY2N1cmFjeSBvZiBRdWFsaXRhdGl2ZSBNUiBJbWFnaW5nIEZlYXR1cmVzIGFuZCBGZWFz
aWJpbGl0eSBvZiBUZXh0dXJlIE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yOTAzLTI5
MTU8L3BhZ2VzPjx2b2x1bWU+Mjc8L3ZvbHVtZT48bnVtYmVyPjc8L251bWJlcj48a2V5d29yZHM+
PGtleXdvcmQ+QWRvbGVzY2VudDwva2V5d29yZD48a2V5d29yZD5BZHVsdDwva2V5d29yZD48a2V5
d29yZD5BZ2VkPC9rZXl3b3JkPjxrZXl3b3JkPkFnZWQsIDgwIGFuZCBvdmVyPC9rZXl3b3JkPjxr
ZXl3b3JkPkRpYWdub3NpcywgRGlmZmVyZW50aWFsPC9rZXl3b3JkPjxrZXl3b3JkPkZlYXNpYmls
aXR5IFN0dWRpZXM8L2tleXdvcmQ+PGtleXdvcmQ+RmVtYWxlPC9rZXl3b3JkPjxrZXl3b3JkPkh1
bWFuczwva2V5d29yZD48a2V5d29yZD5MZWlvbXlvbWEvKnBhdGhvbG9neTwva2V5d29yZD48a2V5
d29yZD5MZWlvbXlvc2FyY29tYS8qZGlhZ25vc2lzPC9rZXl3b3JkPjxrZXl3b3JkPk1hZ25ldGlj
IFJlc29uYW5jZSBJbWFnaW5nLyptZXRob2RzPC9rZXl3b3JkPjxrZXl3b3JkPk1pZGRsZSBBZ2Vk
PC9rZXl3b3JkPjxrZXl3b3JkPlJlcHJvZHVjaWJpbGl0eSBvZiBSZXN1bHRzPC9rZXl3b3JkPjxr
ZXl3b3JkPlJldHJvc3BlY3RpdmUgU3R1ZGllczwva2V5d29yZD48a2V5d29yZD5VdGVyaW5lIE5l
b3BsYXNtcy8qcGF0aG9sb2d5PC9rZXl3b3JkPjxrZXl3b3JkPllvdW5nIEFkdWx0PC9rZXl3b3Jk
Pjwva2V5d29yZHM+PGRhdGVzPjx5ZWFyPjIwMTc8L3llYXI+PHB1Yi1kYXRlcz48ZGF0ZT5KdWw8
L2RhdGU+PC9wdWItZGF0ZXM+PC9kYXRlcz48aXNibj4xNDMyLTEwODQgKEVsZWN0cm9uaWMpJiN4
RDswOTM4LTc5OTQgKExpbmtpbmcpPC9pc2JuPjxhY2Nlc3Npb24tbnVtPjI3OTIxMTU5PC9hY2Nl
c3Npb24tbnVtPjx1cmxzPjxyZWxhdGVkLXVybHM+PHVybD5odHRwOi8vd3d3Lm5jYmkubmxtLm5p
aC5nb3YvcHVibWVkLzI3OTIxMTU5PC91cmw+PC9yZWxhdGVkLXVybHM+PC91cmxzPjxjdXN0b20y
PjU0NTk2Njk8L2N1c3RvbTI+PGVsZWN0cm9uaWMtcmVzb3VyY2UtbnVtPjEwLjEwMDcvczAwMzMw
LTAxNi00NjIzLTk8L2VsZWN0cm9uaWMtcmVzb3VyY2UtbnVtPjwvcmVjb3JkPjwvQ2l0ZT48L0Vu
ZE5vdGU+AGA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TaWRodTwvQXV0aG9yPjxZZWFyPjIwMTc8L1llYXI+PFJl
Y051bT40OTUzPC9SZWNOdW0+PERpc3BsYXlUZXh0PjxzdHlsZSBmYWNlPSJzdXBlcnNjcmlwdCI+
WzE4LTIwXTwvc3R5bGU+PC9EaXNwbGF5VGV4dD48cmVjb3JkPjxyZWMtbnVtYmVyPjQ5NTM8L3Jl
Yy1udW1iZXI+PGZvcmVpZ24ta2V5cz48a2V5IGFwcD0iRU4iIGRiLWlkPSIwd3A5ZWV4OW94Mjlh
N2VwdnI3dnZhZml2emZleHowZHRzZWYiPjQ5NTM8L2tleT48L2ZvcmVpZ24ta2V5cz48cmVmLXR5
cGUgbmFtZT0iSm91cm5hbCBBcnRpY2xlIj4xNzwvcmVmLXR5cGU+PGNvbnRyaWJ1dG9ycz48YXV0
aG9ycz48YXV0aG9yPlNpZGh1LCBILiBTLjwvYXV0aG9yPjxhdXRob3I+QmVuaWdubywgUy48L2F1
dGhvcj48YXV0aG9yPkdhbmVzaGFuLCBCLjwvYXV0aG9yPjxhdXRob3I+RGlrYWlvcywgTi48L2F1
dGhvcj48YXV0aG9yPkpvaG5zdG9uLCBFLiBXLjwvYXV0aG9yPjxhdXRob3I+QWxsZW4sIEMuPC9h
dXRob3I+PGF1dGhvcj5LaXJraGFtLCBBLjwvYXV0aG9yPjxhdXRob3I+R3JvdmVzLCBBLiBNLjwv
YXV0aG9yPjxhdXRob3I+QWhtZWQsIEguIFUuPC9hdXRob3I+PGF1dGhvcj5FbWJlcnRvbiwgTS48
L2F1dGhvcj48YXV0aG9yPlRheWxvciwgUy4gQS48L2F1dGhvcj48YXV0aG9yPkhhbGxpZ2FuLCBT
LjwvYXV0aG9yPjxhdXRob3I+UHVud2FuaSwgUy48L2F1dGhvcj48L2F1dGhvcnM+PC9jb250cmli
dXRvcnM+PGF1dGgtYWRkcmVzcz5DZW50cmUgZm9yIE1lZGljYWwgSW1hZ2luZywgVW5pdmVyc2l0
eSBDb2xsZWdlIExvbmRvbiwgM3JkIEZsb29yIEVhc3QsIDI1MCBFdXN0b24gUm9hZCwgTG9uZG9u
LCBOVzEgMkJVLCBVSy4mI3hEO1VuaXZlcnNpdHkgQ29sbGVnZSBMb25kb24gSG9zcGl0YWxzIE5I
UyBGb3VuZGF0aW9uIFRydXN0LCAyMzUgRXVzdG9uIFJvYWQsIExvbmRvbiwgTlcxIDJCVSwgVUsu
JiN4RDtJbnN0aXR1dGUgb2YgTnVjbGVhciBNZWRpY2luZSwgVW5pdmVyc2l0eSBDb2xsZWdlIExv
bmRvbiwgVW5pdmVyc2l0eSBDb2xsZWdlIEhvc3BpdGFsLCAyMzUgRXVzdG9uIFJvYWQsIExvbmRv
biwgTlcxIDJCVSwgVUsuJiN4RDtSZXNlYXJjaCBEZXBhcnRtZW50IG9mIFVyb2xvZ3ksIFVuaXZl
cnNpdHkgQ29sbGVnZSBMb25kb24sIDNyZCBGbG9vciwgQ2hhcmxlcyBCZWxsIEhvdXNlIDY3IFJp
ZGluZyBIb3VzZSBTdHJlZXQsIExvbmRvbiwgVzFQIDdOTiwgVUsuJiN4RDtDZW50cmUgZm9yIE1l
ZGljYWwgSW1hZ2luZywgVW5pdmVyc2l0eSBDb2xsZWdlIExvbmRvbiwgM3JkIEZsb29yIEVhc3Qs
IDI1MCBFdXN0b24gUm9hZCwgTG9uZG9uLCBOVzEgMkJVLCBVSy4gc2hvbml0LnB1bndhbmlAZ21h
aWwuY29tLiYjeEQ7VW5pdmVyc2l0eSBDb2xsZWdlIExvbmRvbiBIb3NwaXRhbHMgTkhTIEZvdW5k
YXRpb24gVHJ1c3QsIDIzNSBFdXN0b24gUm9hZCwgTG9uZG9uLCBOVzEgMkJVLCBVSy4gc2hvbml0
LnB1bndhbmlAZ21haWwuY29tLiYjeEQ7Q2VudHJlIGZvciBNZWRpY2FsIEltYWdpbmcsIFVuaXZl
cnNpdHkgQ29sbGVnZSBMb25kb24gYW5kIFVuaXZlcnNpdHkgQ29sbGVnZSBMb25kb24gSG9zcGl0
YWxzIE5JSFIgQmlvbWVkaWNhbCBSZXNlYXJjaCBDZW50cmUsIDI1MCBFdXN0b24gUm9hZCwgTG9u
ZG9uLCBOVzEgMkJVLCBVSy4gc2hvbml0LnB1bndhbmlAZ21haWwuY29tLjwvYXV0aC1hZGRyZXNz
Pjx0aXRsZXM+PHRpdGxlPiZxdW90O1RleHR1cmFsIGFuYWx5c2lzIG9mIG11bHRpcGFyYW1ldHJp
YyBNUkkgZGV0ZWN0cyB0cmFuc2l0aW9uIHpvbmUgcHJvc3RhdGUgY2FuY2VyJnF1b3Q7PC90aXRs
ZT48c2Vjb25kYXJ5LXRpdGxlPkV1ciBSYWRpb2w8L3NlY29uZGFyeS10aXRsZT48YWx0LXRpdGxl
PkV1cm9wZWFuIHJhZGlvbG9neTwvYWx0LXRpdGxlPjwvdGl0bGVzPjxwZXJpb2RpY2FsPjxmdWxs
LXRpdGxlPkV1ciBSYWRpb2w8L2Z1bGwtdGl0bGU+PGFiYnItMT5FdXJvcGVhbiByYWRpb2xvZ3k8
L2FiYnItMT48L3BlcmlvZGljYWw+PGFsdC1wZXJpb2RpY2FsPjxmdWxsLXRpdGxlPkV1ciBSYWRp
b2w8L2Z1bGwtdGl0bGU+PGFiYnItMT5FdXJvcGVhbiByYWRpb2xvZ3k8L2FiYnItMT48L2FsdC1w
ZXJpb2RpY2FsPjxwYWdlcz4yMzQ4LTIzNTg8L3BhZ2VzPjx2b2x1bWU+Mjc8L3ZvbHVtZT48bnVt
YmVyPjY8L251bWJlcj48a2V5d29yZHM+PGtleXdvcmQ+QWdlZDwva2V5d29yZD48a2V5d29yZD5B
cmVhIFVuZGVyIEN1cnZlPC9rZXl3b3JkPjxrZXl3b3JkPkJpb3BzeS9tZXRob2RzPC9rZXl3b3Jk
PjxrZXl3b3JkPkNvbnNlbnN1czwva2V5d29yZD48a2V5d29yZD5EaWZmdXNpb24gTWFnbmV0aWMg
UmVzb25hbmNlIEltYWdpbmc8L2tleXdvcmQ+PGtleXdvcmQ+RW50cm9weTwva2V5d29yZD48a2V5
d29yZD5IdW1hbnM8L2tleXdvcmQ+PGtleXdvcmQ+TWFsZTwva2V5d29yZD48a2V5d29yZD5NaWRk
bGUgQWdlZDwva2V5d29yZD48a2V5d29yZD5Qcm9zdGF0ZS8qcGF0aG9sb2d5PC9rZXl3b3JkPjxr
ZXl3b3JkPlByb3N0YXRpYyBOZW9wbGFzbXMvKnBhdGhvbG9neTwva2V5d29yZD48a2V5d29yZD5S
T0MgQ3VydmU8L2tleXdvcmQ+PGtleXdvcmQ+UmV0cm9zcGVjdGl2ZSBTdHVkaWVzPC9rZXl3b3Jk
Pjwva2V5d29yZHM+PGRhdGVzPjx5ZWFyPjIwMTc8L3llYXI+PHB1Yi1kYXRlcz48ZGF0ZT5KdW48
L2RhdGU+PC9wdWItZGF0ZXM+PC9kYXRlcz48aXNibj4xNDMyLTEwODQgKEVsZWN0cm9uaWMpJiN4
RDswOTM4LTc5OTQgKExpbmtpbmcpPC9pc2JuPjxhY2Nlc3Npb24tbnVtPjI3NjIwODY0PC9hY2Nl
c3Npb24tbnVtPjx1cmxzPjxyZWxhdGVkLXVybHM+PHVybD5odHRwOi8vd3d3Lm5jYmkubmxtLm5p
aC5nb3YvcHVibWVkLzI3NjIwODY0PC91cmw+PC9yZWxhdGVkLXVybHM+PC91cmxzPjxjdXN0b20y
PjU0MDgwNDg8L2N1c3RvbTI+PGVsZWN0cm9uaWMtcmVzb3VyY2UtbnVtPjEwLjEwMDcvczAwMzMw
LTAxNi00NTc5LTk8L2VsZWN0cm9uaWMtcmVzb3VyY2UtbnVtPjwvcmVjb3JkPjwvQ2l0ZT48Q2l0
ZT48QXV0aG9yPlVlbm88L0F1dGhvcj48WWVhcj4yMDE3PC9ZZWFyPjxSZWNOdW0+NDk1NDwvUmVj
TnVtPjxyZWNvcmQ+PHJlYy1udW1iZXI+NDk1NDwvcmVjLW51bWJlcj48Zm9yZWlnbi1rZXlzPjxr
ZXkgYXBwPSJFTiIgZGItaWQ9IjB3cDllZXg5b3gyOWE3ZXB2cjd2dmFmaXZ6ZmV4ejBkdHNlZiI+
NDk1NDwva2V5PjwvZm9yZWlnbi1rZXlzPjxyZWYtdHlwZSBuYW1lPSJKb3VybmFsIEFydGljbGUi
PjE3PC9yZWYtdHlwZT48Y29udHJpYnV0b3JzPjxhdXRob3JzPjxhdXRob3I+VWVubywgWS48L2F1
dGhvcj48YXV0aG9yPkZvcmdoYW5pLCBCLjwvYXV0aG9yPjxhdXRob3I+Rm9yZ2hhbmksIFIuPC9h
dXRob3I+PGF1dGhvcj5Eb2hhbiwgQS48L2F1dGhvcj48YXV0aG9yPlplbmcsIFguIFouPC9hdXRo
b3I+PGF1dGhvcj5DaGFtbWluZyZhcG9zO3MsIEYuPC9hdXRob3I+PGF1dGhvcj5BcnNlbmVhdSwg
Si48L2F1dGhvcj48YXV0aG9yPkZ1LCBMLjwvYXV0aG9yPjxhdXRob3I+R2lsYmVydCwgTC48L2F1
dGhvcj48YXV0aG9yPkdhbGxpeCwgQi48L2F1dGhvcj48YXV0aG9yPlJlaW5ob2xkLCBDLjwvYXV0
aG9yPjwvYXV0aG9ycz48L2NvbnRyaWJ1dG9ycz48YXV0aC1hZGRyZXNzPkZyb20gdGhlIERlcGFy
dG1lbnRzIG9mIERpYWdub3N0aWMgUmFkaW9sb2d5IChZLlUuLCBSLkYuLCBBLkQuLCBCLkcuLCBD
LlIuKSwgT2JzdGV0cmljcyBhbmQgR3luZWNvbG9neSAoWC5aLlouLCBMLkcuKSwgYW5kIFBhdGhv
bG9neSAoSi5BLiwgTC5GLiksIFJveWFsIFZpY3RvcmlhIEhvc3BpdGFsLCBNY0dpbGwgVW5pdmVy
c2l0eSBIZWFsdGggQ2VudHJlLCAxMDAxIERlY2FyaWUgQmx2ZCwgTW9udHJlYWwsIFFDLCBDYW5h
ZGEgSDRBIDNKMTsgRGVwYXJ0bWVudCBvZiBSYWRpb2xvZ3ksIEtvYmUgVW5pdmVyc2l0eSBHcmFk
dWF0ZSBTY2hvb2wgb2YgTWVkaWNpbmUsIEtvYmUsIEphcGFuIChZLlUuKTsgUmV6YSBGb3JnaGFu
aSBNZWRpY2FsIFNlcnZpY2VzLCBNb250cmVhbCwgQ2FuYWRhIChCLkYuLCBSLkYuKTsgRGVwYXJ0
bWVudCBvZiBSYWRpb2xvZ3ksIEpld2lzaCBHZW5lcmFsIEhvc3BpdGFsLCBNb250cmVhbCwgQ2Fu
YWRhIChSLkYuKTsgRGVwYXJ0bWVudCBvZiBCb2R5IGFuZCBJbnRlcnZlbnRpb25hbCBJbWFnaW5n
LCBIb3BpdGFsIExhcmlib2lzaWVyZSwgQXNzaXN0YW5jZSBQdWJsaXF1ZS1Ib3BpdGF1eCBkZSBQ
YXJpcywgVW5pdmVyc2l0ZSBEaWRlcm90LVBhcmlzIDcgYW5kIElOU0VSTSBVOTY1LCBQYXJpcywg
RnJhbmNlIChBLkQuKTsgYW5kIERlcGFydG1lbnQgb2YgUmFkaW9sb2d5LCBVbml2ZXJzaXRlIFBh
cmlzIERlc2NhcnRlcyBTb3Jib25uZSBQYXJpcyBDaXRlLCBBc3Npc3RhbmNlIFB1YmxpcXVlLUhv
cGl0YXV4IGRlIFBhcmlzLCBIb3BpdGFsIEV1cm9wZWVuIEdlb3JnZXMgUG9tcGlkb3UsIFBhcmlz
LCBGcmFuY2UgKEYuQy4pLjwvYXV0aC1hZGRyZXNzPjx0aXRsZXM+PHRpdGxlPkVuZG9tZXRyaWFs
IENhcmNpbm9tYTogTVIgSW1hZ2luZy1iYXNlZCBUZXh0dXJlIE1vZGVsIGZvciBQcmVvcGVyYXRp
dmUgUmlzayBTdHJhdGlmaWNhdGlvbi1BIFByZWxpbWluYXJ5IEFuYWx5c2lz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3NDgtNzU3PC9wYWdlcz48dm9s
dW1lPjI4NDwvdm9sdW1lPjxudW1iZXI+MzwvbnVtYmVyPjxrZXl3b3Jkcz48a2V5d29yZD5BZHVs
dDwva2V5d29yZD48a2V5d29yZD5BZ2VkPC9rZXl3b3JkPjxrZXl3b3JkPkFnZWQsIDgwIGFuZCBv
dmVyPC9rZXl3b3JkPjxrZXl3b3JkPkFyZWEgVW5kZXIgQ3VydmU8L2tleXdvcmQ+PGtleXdvcmQ+
RW5kb21ldHJpYWwgTmVvcGxhc21zLypkaWFnbm9zdGljIGltYWdpbmcvKnN1cmdlcnk8L2tleXdv
cmQ+PGtleXdvcmQ+RmVtYWxlPC9rZXl3b3JkPjxrZXl3b3JkPkh1bWFuczwva2V5d29yZD48a2V5
d29yZD5JbWFnZSBJbnRlcnByZXRhdGlvbiwgQ29tcHV0ZXItQXNzaXN0ZWQvKm1ldGhvZHM8L2tl
eXdvcmQ+PGtleXdvcmQ+TWFnbmV0aWMgUmVzb25hbmNlIEltYWdpbmcvKm1ldGhvZHM8L2tleXdv
cmQ+PGtleXdvcmQ+TWlkZGxlIEFnZWQ8L2tleXdvcmQ+PGtleXdvcmQ+UHJlb3BlcmF0aXZlIENh
cmU8L2tleXdvcmQ+PGtleXdvcmQ+UmV0cm9zcGVjdGl2ZSBTdHVkaWVzPC9rZXl3b3JkPjxrZXl3
b3JkPlJpc2s8L2tleXdvcmQ+PGtleXdvcmQ+U29mdHdhcmU8L2tleXdvcmQ+PC9rZXl3b3Jkcz48
ZGF0ZXM+PHllYXI+MjAxNzwveWVhcj48cHViLWRhdGVzPjxkYXRlPlNlcDwvZGF0ZT48L3B1Yi1k
YXRlcz48L2RhdGVzPjxpc2JuPjE1MjctMTMxNSAoRWxlY3Ryb25pYykmI3hEOzAwMzMtODQxOSAo
TGlua2luZyk8L2lzYm4+PGFjY2Vzc2lvbi1udW0+Mjg0OTM3OTA8L2FjY2Vzc2lvbi1udW0+PHVy
bHM+PHJlbGF0ZWQtdXJscz48dXJsPmh0dHA6Ly93d3cubmNiaS5ubG0ubmloLmdvdi9wdWJtZWQv
Mjg0OTM3OTA8L3VybD48L3JlbGF0ZWQtdXJscz48L3VybHM+PGVsZWN0cm9uaWMtcmVzb3VyY2Ut
bnVtPjEwLjExNDgvcmFkaW9sLjIwMTcxNjE5NTA8L2VsZWN0cm9uaWMtcmVzb3VyY2UtbnVtPjwv
cmVjb3JkPjwvQ2l0ZT48Q2l0ZT48QXV0aG9yPkxha2htYW48L0F1dGhvcj48WWVhcj4yMDE3PC9Z
ZWFyPjxSZWNOdW0+NDk1NTwvUmVjTnVtPjxyZWNvcmQ+PHJlYy1udW1iZXI+NDk1NTwvcmVjLW51
bWJlcj48Zm9yZWlnbi1rZXlzPjxrZXkgYXBwPSJFTiIgZGItaWQ9IjB3cDllZXg5b3gyOWE3ZXB2
cjd2dmFmaXZ6ZmV4ejBkdHNlZiI+NDk1NTwva2V5PjwvZm9yZWlnbi1rZXlzPjxyZWYtdHlwZSBu
YW1lPSJKb3VybmFsIEFydGljbGUiPjE3PC9yZWYtdHlwZT48Y29udHJpYnV0b3JzPjxhdXRob3Jz
PjxhdXRob3I+TGFraG1hbiwgWS48L2F1dGhvcj48YXV0aG9yPlZlZXJhcmFnaGF2YW4sIEguPC9h
dXRob3I+PGF1dGhvcj5DaGFpbSwgSi48L2F1dGhvcj48YXV0aG9yPkZlaWVyLCBELjwvYXV0aG9y
PjxhdXRob3I+R29sZG1hbiwgRC4gQS48L2F1dGhvcj48YXV0aG9yPk1vc2tvd2l0eiwgQy4gUy48
L2F1dGhvcj48YXV0aG9yPk5vdWdhcmV0LCBTLjwvYXV0aG9yPjxhdXRob3I+U29zYSwgUi4gRS48
L2F1dGhvcj48YXV0aG9yPlZhcmdhcywgSC4gQS48L2F1dGhvcj48YXV0aG9yPlNvc2xvdywgUi4g
QS48L2F1dGhvcj48YXV0aG9yPkFidS1SdXN0dW0sIE4uIFIuPC9hdXRob3I+PGF1dGhvcj5Icmlj
YWssIEguPC9hdXRob3I+PGF1dGhvcj5TYWxhLCBFLjwvYXV0aG9yPjwvYXV0aG9ycz48L2NvbnRy
aWJ1dG9ycz48YXV0aC1hZGRyZXNzPkRlcGFydG1lbnQgb2YgUmFkaW9sb2d5LCBNZW1vcmlhbCBT
bG9hbiBLZXR0ZXJpbmcgQ2FuY2VyIENlbnRlciwgTmV3IFlvcmssIE5ZLCBVU0EuIGxha2htYW55
QG1za2NjLm9yZy4mI3hEO0RlcGFydG1lbnQgb2YgTWVkaWNhbCBQaHlzaWNzLCBNZW1vcmlhbCBT
bG9hbiBLZXR0ZXJpbmcgQ2FuY2VyIENlbnRlciwgTmV3IFlvcmssIE5ZLCBVU0EuJiN4RDtEZXBh
cnRtZW50IG9mIFJhZGlvbG9neSwgTWVtb3JpYWwgU2xvYW4gS2V0dGVyaW5nIENhbmNlciBDZW50
ZXIsIE5ldyBZb3JrLCBOWSwgVVNBLiYjeEQ7RGVwYXJ0bWVudCBvZiBSYWRpb2xvZ3ksIEl1bGl1
IEhhdGllZ2FudSBVbml2ZXJzaXR5IG9mIE1lZGljaW5lIGFuZCBQaGFybWFjeSwgQ2x1ai1OYXBv
Y2EsIFJvbWFuaWEuJiN4RDtEZXBhcnRtZW50IG9mIEVwaWRlbWlvbG9neSBhbmQgQmlvc3RhdGlz
dGljcywgTWVtb3JpYWwgU2xvYW4gS2V0dGVyaW5nIENhbmNlciBDZW50ZXIsIE5ldyBZb3JrLCBO
WSwgVVNBLiYjeEQ7RGVwYXJ0bWVudCBvZiBSYWRpb2xvZ3ksIEluc3RpdHV0IFJlZ2lvbmFsIGR1
IENhbmNlciBkZSBNb250cGVsbGllciwgTW9udHBlbGxpZXIsIEZyYW5jZS4mI3hEO0RlcGFydG1l
bnQgb2YgUGF0aG9sb2d5LCBNZW1vcmlhbCBTbG9hbiBLZXR0ZXJpbmcgQ2FuY2VyIENlbnRlciwg
TmV3IFlvcmssIE5ZLCBVU0EuJiN4RDtHeW5lY29sb2dpYyBTZXJ2aWNlLCBEZXBhcnRtZW50IG9m
IFN1cmdlcnksIE1lbW9yaWFsIFNsb2FuIEtldHRlcmluZyBDYW5jZXIgQ2VudGVyLCBOZXcgWW9y
aywgTlksIFVTQS48L2F1dGgtYWRkcmVzcz48dGl0bGVzPjx0aXRsZT5EaWZmZXJlbnRpYXRpb24g
b2YgVXRlcmluZSBMZWlvbXlvc2FyY29tYSBmcm9tIEF0eXBpY2FsIExlaW9teW9tYTogRGlhZ25v
c3RpYyBBY2N1cmFjeSBvZiBRdWFsaXRhdGl2ZSBNUiBJbWFnaW5nIEZlYXR1cmVzIGFuZCBGZWFz
aWJpbGl0eSBvZiBUZXh0dXJlIEFuYWx5c2lzPC90aXRsZT48c2Vjb25kYXJ5LXRpdGxlPkV1ciBS
YWRpb2w8L3NlY29uZGFyeS10aXRsZT48YWx0LXRpdGxlPkV1cm9wZWFuIHJhZGlvbG9neTwvYWx0
LXRpdGxlPjwvdGl0bGVzPjxwZXJpb2RpY2FsPjxmdWxsLXRpdGxlPkV1ciBSYWRpb2w8L2Z1bGwt
dGl0bGU+PGFiYnItMT5FdXJvcGVhbiByYWRpb2xvZ3k8L2FiYnItMT48L3BlcmlvZGljYWw+PGFs
dC1wZXJpb2RpY2FsPjxmdWxsLXRpdGxlPkV1ciBSYWRpb2w8L2Z1bGwtdGl0bGU+PGFiYnItMT5F
dXJvcGVhbiByYWRpb2xvZ3k8L2FiYnItMT48L2FsdC1wZXJpb2RpY2FsPjxwYWdlcz4yOTAzLTI5
MTU8L3BhZ2VzPjx2b2x1bWU+Mjc8L3ZvbHVtZT48bnVtYmVyPjc8L251bWJlcj48a2V5d29yZHM+
PGtleXdvcmQ+QWRvbGVzY2VudDwva2V5d29yZD48a2V5d29yZD5BZHVsdDwva2V5d29yZD48a2V5
d29yZD5BZ2VkPC9rZXl3b3JkPjxrZXl3b3JkPkFnZWQsIDgwIGFuZCBvdmVyPC9rZXl3b3JkPjxr
ZXl3b3JkPkRpYWdub3NpcywgRGlmZmVyZW50aWFsPC9rZXl3b3JkPjxrZXl3b3JkPkZlYXNpYmls
aXR5IFN0dWRpZXM8L2tleXdvcmQ+PGtleXdvcmQ+RmVtYWxlPC9rZXl3b3JkPjxrZXl3b3JkPkh1
bWFuczwva2V5d29yZD48a2V5d29yZD5MZWlvbXlvbWEvKnBhdGhvbG9neTwva2V5d29yZD48a2V5
d29yZD5MZWlvbXlvc2FyY29tYS8qZGlhZ25vc2lzPC9rZXl3b3JkPjxrZXl3b3JkPk1hZ25ldGlj
IFJlc29uYW5jZSBJbWFnaW5nLyptZXRob2RzPC9rZXl3b3JkPjxrZXl3b3JkPk1pZGRsZSBBZ2Vk
PC9rZXl3b3JkPjxrZXl3b3JkPlJlcHJvZHVjaWJpbGl0eSBvZiBSZXN1bHRzPC9rZXl3b3JkPjxr
ZXl3b3JkPlJldHJvc3BlY3RpdmUgU3R1ZGllczwva2V5d29yZD48a2V5d29yZD5VdGVyaW5lIE5l
b3BsYXNtcy8qcGF0aG9sb2d5PC9rZXl3b3JkPjxrZXl3b3JkPllvdW5nIEFkdWx0PC9rZXl3b3Jk
Pjwva2V5d29yZHM+PGRhdGVzPjx5ZWFyPjIwMTc8L3llYXI+PHB1Yi1kYXRlcz48ZGF0ZT5KdWw8
L2RhdGU+PC9wdWItZGF0ZXM+PC9kYXRlcz48aXNibj4xNDMyLTEwODQgKEVsZWN0cm9uaWMpJiN4
RDswOTM4LTc5OTQgKExpbmtpbmcpPC9pc2JuPjxhY2Nlc3Npb24tbnVtPjI3OTIxMTU5PC9hY2Nl
c3Npb24tbnVtPjx1cmxzPjxyZWxhdGVkLXVybHM+PHVybD5odHRwOi8vd3d3Lm5jYmkubmxtLm5p
aC5nb3YvcHVibWVkLzI3OTIxMTU5PC91cmw+PC9yZWxhdGVkLXVybHM+PC91cmxzPjxjdXN0b20y
PjU0NTk2Njk8L2N1c3RvbTI+PGVsZWN0cm9uaWMtcmVzb3VyY2UtbnVtPjEwLjEwMDcvczAwMzMw
LTAxNi00NjIzLTk8L2VsZWN0cm9uaWMtcmVzb3VyY2UtbnVtPjwvcmVjb3JkPjwvQ2l0ZT48L0Vu
ZE5vdGU+AGA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18" w:tooltip="Sidhu, 2017 #4953" w:history="1">
        <w:r w:rsidRPr="00A64909">
          <w:rPr>
            <w:rFonts w:ascii="Book Antiqua" w:hAnsi="Book Antiqua" w:cs="Book Antiqua"/>
            <w:sz w:val="20"/>
            <w:szCs w:val="20"/>
            <w:vertAlign w:val="superscript"/>
          </w:rPr>
          <w:t>18-20</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and </w:t>
      </w:r>
      <w:r w:rsidR="00A344A4" w:rsidRPr="00A64909">
        <w:rPr>
          <w:rFonts w:ascii="Book Antiqua" w:hAnsi="Book Antiqua" w:cs="Book Antiqua"/>
          <w:sz w:val="20"/>
          <w:szCs w:val="20"/>
        </w:rPr>
        <w:t>predicting</w:t>
      </w:r>
      <w:r w:rsidRPr="00A64909">
        <w:rPr>
          <w:rFonts w:ascii="Book Antiqua" w:hAnsi="Book Antiqua" w:cs="Book Antiqua"/>
          <w:sz w:val="20"/>
          <w:szCs w:val="20"/>
        </w:rPr>
        <w:t xml:space="preserve"> respons</w:t>
      </w:r>
      <w:r w:rsidR="00A344A4" w:rsidRPr="00A64909">
        <w:rPr>
          <w:rFonts w:ascii="Book Antiqua" w:hAnsi="Book Antiqua" w:cs="Book Antiqua"/>
          <w:sz w:val="20"/>
          <w:szCs w:val="20"/>
        </w:rPr>
        <w:t>iveness</w:t>
      </w:r>
      <w:r w:rsidRPr="00A64909">
        <w:rPr>
          <w:rFonts w:ascii="Book Antiqua" w:hAnsi="Book Antiqua" w:cs="Book Antiqua"/>
          <w:sz w:val="20"/>
          <w:szCs w:val="20"/>
        </w:rPr>
        <w:t xml:space="preserve"> to neoadjuvant CRT prior to initiation</w:t>
      </w:r>
      <w:r w:rsidRPr="00A64909">
        <w:rPr>
          <w:rFonts w:ascii="Book Antiqua" w:hAnsi="Book Antiqua" w:cs="Book Antiqua"/>
          <w:sz w:val="20"/>
          <w:szCs w:val="20"/>
        </w:rPr>
        <w:fldChar w:fldCharType="begin">
          <w:fldData xml:space="preserve">PEVuZE5vdGU+PENpdGU+PEF1dGhvcj5EZSBDZWNjbzwvQXV0aG9yPjxZZWFyPjIwMTY8L1llYXI+
PFJlY051bT40OTU2PC9SZWNOdW0+PERpc3BsYXlUZXh0PjxzdHlsZSBmYWNlPSJzdXBlcnNjcmlw
dCI+WzIxLCAyMl08L3N0eWxlPjwvRGlzcGxheVRleHQ+PHJlY29yZD48cmVjLW51bWJlcj40OTU2
PC9yZWMtbnVtYmVyPjxmb3JlaWduLWtleXM+PGtleSBhcHA9IkVOIiBkYi1pZD0iMHdwOWVleDlv
eDI5YTdlcHZyN3Z2YWZpdnpmZXh6MGR0c2VmIj40OTU2PC9rZXk+PC9mb3JlaWduLWtleXM+PHJl
Zi10eXBlIG5hbWU9IkpvdXJuYWwgQXJ0aWNsZSI+MTc8L3JlZi10eXBlPjxjb250cmlidXRvcnM+
PGF1dGhvcnM+PGF1dGhvcj5EZSBDZWNjbywgQy4gTi48L2F1dGhvcj48YXV0aG9yPkNpb2xpbmEs
IE0uPC9hdXRob3I+PGF1dGhvcj5DYXJ1c28sIEQuPC9hdXRob3I+PGF1dGhvcj5SZW5nbywgTS48
L2F1dGhvcj48YXV0aG9yPkdhbmVzaGFuLCBCLjwvYXV0aG9yPjxhdXRob3I+TWVpbmVsLCBGLiBH
LjwvYXV0aG9yPjxhdXRob3I+TXVzaW8sIEQuPC9hdXRob3I+PGF1dGhvcj5EZSBGZWxpY2UsIEYu
PC9hdXRob3I+PGF1dGhvcj5Ub21ib2xpbmksIFYuPC9hdXRob3I+PGF1dGhvcj5MYWdoaSwgQS48
L2F1dGhvcj48L2F1dGhvcnM+PC9jb250cmlidXRvcnM+PGF1dGgtYWRkcmVzcz5EaWFnbm9zdGlj
IEltYWdpbmcgVW5pdCwgRGVwYXJ0bWVudCBvZiBSYWRpb2xvZ2ljYWwgU2NpZW5jZXMsIE9uY29s
b2d5IGFuZCBQYXRob2xvZ3ksIEkuQy5PLlQuIEhvc3BpdGFsLCBVbml2ZXJzaXR5IG9mIFJvbWUg
JnF1b3Q7U2FwaWVuemEmcXVvdDsgLSBQb2xvIFBvbnRpbm8sIExhdGluYSwgSXRhbHkuJiN4RDtE
ZXBhcnRtZW50IG9mIFJhZGlvbG9neSwgTWVkaWNhbCBVbml2ZXJzaXR5IG9mIFNvdXRoIENhcm9s
aW5hLCBDaGFybGVzdG9uLCBTQywgVVNBLiYjeEQ7Q2xpbmljYWwgSW1hZ2luZyBTY2llbmNlcyBD
ZW50cmUsIEJyaWdodG9uIGFuZCBTdXNzZXggTWVkaWNhbCBTY2hvb2wsIEZhbG1lciwgU3Vzc2V4
LCBVbml0ZWQgS2luZ2RvbS4mI3hEO0luc3RpdHV0ZSBmb3IgQ2xpbmljYWwgUmFkaW9sb2d5LCBM
dWR3aWctTWF4aW1pbGlhbnMtVW5pdmVyc2l0eSBIb3NwaXRhbCwgTXVuaWNoLCBHZXJtYW55LiYj
eEQ7RGVwYXJ0bWVudCBvZiBSYWRpb3RoZXJhcHksIFVuaXZlcnNpdHkgb2YgUm9tZSAmcXVvdDtT
YXBpZW56YSZxdW90OywgUm9tZSwgSXRhbHkuJiN4RDtEaWFnbm9zdGljIEltYWdpbmcgVW5pdCwg
RGVwYXJ0bWVudCBvZiBSYWRpb2xvZ2ljYWwgU2NpZW5jZXMsIE9uY29sb2d5IGFuZCBQYXRob2xv
Z3ksIEkuQy5PLlQuIEhvc3BpdGFsLCBVbml2ZXJzaXR5IG9mIFJvbWUgJnF1b3Q7U2FwaWVuemEm
cXVvdDsgLSBQb2xvIFBvbnRpbm8sIExhdGluYSwgSXRhbHkuIGFuZHJlYS5sYWdoaUB1bmlyb21h
MS5pdC48L2F1dGgtYWRkcmVzcz48dGl0bGVzPjx0aXRsZT5QZXJmb3JtYW5jZSBvZiBkaWZmdXNp
b24td2VpZ2h0ZWQgaW1hZ2luZywgcGVyZnVzaW9uIGltYWdpbmcsIGFuZCB0ZXh0dXJlIGFuYWx5
c2lzIGluIHByZWRpY3RpbmcgdHVtb3JhbCByZXNwb25zZSB0byBuZW9hZGp1dmFudCBjaGVtb3Jh
ZGlvdGhlcmFweSBpbiByZWN0YWwgY2FuY2VyIHBhdGllbnRzIHN0dWRpZWQgd2l0aCAzVCBNUjog
aW5pdGlhbCBleHBlcmllbmNlPC90aXRsZT48c2Vjb25kYXJ5LXRpdGxlPkFiZG9tIFJhZGlvbCAo
TlkpPC9zZWNvbmRhcnktdGl0bGU+PGFsdC10aXRsZT5BYmRvbWluYWwgcmFkaW9sb2d5PC9hbHQt
dGl0bGU+PC90aXRsZXM+PHBlcmlvZGljYWw+PGZ1bGwtdGl0bGU+QWJkb20gUmFkaW9sIChOWSk8
L2Z1bGwtdGl0bGU+PGFiYnItMT5BYmRvbWluYWwgcmFkaW9sb2d5PC9hYmJyLTE+PC9wZXJpb2Rp
Y2FsPjxhbHQtcGVyaW9kaWNhbD48ZnVsbC10aXRsZT5BYmRvbSBSYWRpb2wgKE5ZKTwvZnVsbC10
aXRsZT48YWJici0xPkFiZG9taW5hbCByYWRpb2xvZ3k8L2FiYnItMT48L2FsdC1wZXJpb2RpY2Fs
PjxwYWdlcz4xNzI4LTM1PC9wYWdlcz48dm9sdW1lPjQxPC92b2x1bWU+PG51bWJlcj45PC9udW1i
ZXI+PGtleXdvcmRzPjxrZXl3b3JkPkNoZW1vcmFkaW90aGVyYXB5PC9rZXl3b3JkPjxrZXl3b3Jk
PkRpZmZ1c2lvbiBNYWduZXRpYyBSZXNvbmFuY2UgSW1hZ2luZzwva2V5d29yZD48a2V5d29yZD5G
ZW1hbGU8L2tleXdvcmQ+PGtleXdvcmQ+SHVtYW5zPC9rZXl3b3JkPjxrZXl3b3JkPk1hbGU8L2tl
eXdvcmQ+PGtleXdvcmQ+TWlkZGxlIEFnZWQ8L2tleXdvcmQ+PGtleXdvcmQ+TmVvYWRqdXZhbnQg
VGhlcmFweTwva2V5d29yZD48a2V5d29yZD5QZXJmdXNpb24gSW1hZ2luZzwva2V5d29yZD48a2V5
d29yZD4qUmVjdGFsIE5lb3BsYXNtczwva2V5d29yZD48a2V5d29yZD5UcmVhdG1lbnQgT3V0Y29t
ZTwva2V5d29yZD48L2tleXdvcmRzPjxkYXRlcz48eWVhcj4yMDE2PC95ZWFyPjxwdWItZGF0ZXM+
PGRhdGU+U2VwPC9kYXRlPjwvcHViLWRhdGVzPjwvZGF0ZXM+PGlzYm4+MjM2Ni0wMDU4IChFbGVj
dHJvbmljKTwvaXNibj48YWNjZXNzaW9uLW51bT4yNzA1Njc0ODwvYWNjZXNzaW9uLW51bT48dXJs
cz48cmVsYXRlZC11cmxzPjx1cmw+aHR0cDovL3d3dy5uY2JpLm5sbS5uaWguZ292L3B1Ym1lZC8y
NzA1Njc0ODwvdXJsPjwvcmVsYXRlZC11cmxzPjwvdXJscz48ZWxlY3Ryb25pYy1yZXNvdXJjZS1u
dW0+MTAuMTAwNy9zMDAyNjEtMDE2LTA3MzMtODwvZWxlY3Ryb25pYy1yZXNvdXJjZS1udW0+PC9y
ZWNvcmQ+PC9DaXRlPjxDaXRlPjxBdXRob3I+TGl1PC9BdXRob3I+PFllYXI+MjAxNzwvWWVhcj48
UmVjTnVtPjQ5NTc8L1JlY051bT48cmVjb3JkPjxyZWMtbnVtYmVyPjQ5NTc8L3JlYy1udW1iZXI+
PGZvcmVpZ24ta2V5cz48a2V5IGFwcD0iRU4iIGRiLWlkPSIwd3A5ZWV4OW94MjlhN2VwdnI3dnZh
Zml2emZleHowZHRzZWYiPjQ5NTc8L2tleT48L2ZvcmVpZ24ta2V5cz48cmVmLXR5cGUgbmFtZT0i
Sm91cm5hbCBBcnRpY2xlIj4xNzwvcmVmLXR5cGU+PGNvbnRyaWJ1dG9ycz48YXV0aG9ycz48YXV0
aG9yPkxpdSwgWi48L2F1dGhvcj48YXV0aG9yPlpoYW5nLCBYLiBZLjwvYXV0aG9yPjxhdXRob3I+
U2hpLCBZLiBKLjwvYXV0aG9yPjxhdXRob3I+V2FuZywgTC48L2F1dGhvcj48YXV0aG9yPlpodSwg
SC4gVC48L2F1dGhvcj48YXV0aG9yPlRhbmcsIFouPC9hdXRob3I+PGF1dGhvcj5XYW5nLCBTLjwv
YXV0aG9yPjxhdXRob3I+TGksIFguIFQuPC9hdXRob3I+PGF1dGhvcj5UaWFuLCBKLjwvYXV0aG9y
PjxhdXRob3I+U3VuLCBZLiBTLjwvYXV0aG9yPjwvYXV0aG9ycz48L2NvbnRyaWJ1dG9ycz48YXV0
aC1hZGRyZXNzPkNBUyBLZXkgTGFib3JhdG9yeSBvZiBNb2xlY3VsYXIgSW1hZ2luZywgSW5zdGl0
dXRlIG9mIEF1dG9tYXRpb24sIEJlaWppbmcsIENoaW5hLiYjeEQ7S2V5IExhYm9yYXRvcnkgb2Yg
Q2FyY2lub2dlbmVzaXMgYW5kIFRyYW5zbGF0aW9uYWwgUmVzZWFyY2ggKE1pbmlzdHJ5IG9mIEVk
dWNhdGlvbi9CZWlqaW5nKSwgRGVwYXJ0bWVudCBvZiBSYWRpb2xvZ3ksIFBla2luZyBVbml2ZXJz
aXR5IENhbmNlciBIb3NwaXRhbCBhbmQgSW5zdGl0dXRlLCBCZWlqaW5nLCBDaGluYS4mI3hEO0tl
eSBMYWJvcmF0b3J5IG9mIENhcmNpbm9nZW5lc2lzIGFuZCBUcmFuc2xhdGlvbmFsIFJlc2VhcmNo
IChNaW5pc3RyeSBvZiBFZHVjYXRpb24vQmVpamluZyksIERlcGFydG1lbnQgb2YgR2FzdHJvaW50
ZXN0aW5hbCBTdXJnZXJ5LCBQZWtpbmcgVW5pdmVyc2l0eSBDYW5jZXIgSG9zcGl0YWwgYW5kIElu
c3RpdHV0ZSwgQmVpamluZywgQ2hpbmEuJiN4RDtDQVMgS2V5IExhYm9yYXRvcnkgb2YgTW9sZWN1
bGFyIEltYWdpbmcsIEluc3RpdHV0ZSBvZiBBdXRvbWF0aW9uLCBCZWlqaW5nLCBDaGluYS4gc3lz
MjdAMTYzLmNvbSBqaWUudGlhbkBpYS5hYy5jbi4mI3hEO1VuaXZlcnNpdHkgb2YgQ2hpbmVzZSBB
Y2FkZW15IG9mIFNjaWVuY2VzLCBCZWlqaW5nLCBDaGluYS4mI3hEO0tleSBMYWJvcmF0b3J5IG9m
IENhcmNpbm9nZW5lc2lzIGFuZCBUcmFuc2xhdGlvbmFsIFJlc2VhcmNoIChNaW5pc3RyeSBvZiBF
ZHVjYXRpb24vQmVpamluZyksIERlcGFydG1lbnQgb2YgUmFkaW9sb2d5LCBQZWtpbmcgVW5pdmVy
c2l0eSBDYW5jZXIgSG9zcGl0YWwgYW5kIEluc3RpdHV0ZSwgQmVpamluZywgQ2hpbmEuIHN5czI3
QDE2My5jb20gamllLnRpYW5AaWEuYWMuY24uPC9hdXRoLWFkZHJlc3M+PHRpdGxlcz48dGl0bGU+
UmFkaW9taWNzIEFuYWx5c2lzIGZvciBFdmFsdWF0aW9uIG9mIFBhdGhvbG9naWNhbCBDb21wbGV0
ZSBSZXNwb25zZSB0byBOZW9hZGp1dmFudCBDaGVtb3JhZGlvdGhlcmFweSBpbiBMb2NhbGx5IEFk
dmFuY2VkIFJlY3RhbCBDYW5jZXI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cyNTMtNzI2MjwvcGFnZXM+PHZvbHVtZT4yMzwvdm9sdW1lPjxudW1iZXI+MjM8L251bWJlcj48
a2V5d29yZHM+PGtleXdvcmQ+QWdlZDwva2V5d29yZD48a2V5d29yZD5DaGVtb3JhZGlvdGhlcmFw
eTwva2V5d29yZD48a2V5d29yZD5Db2hvcnQgU3R1ZGllczwva2V5d29yZD48a2V5d29yZD5EaWZm
dXNpb24gTWFnbmV0aWMgUmVzb25hbmNlIEltYWdpbmc8L2tleXdvcmQ+PGtleXdvcmQ+RmVtYWxl
PC9rZXl3b3JkPjxrZXl3b3JkPkh1bWFuczwva2V5d29yZD48a2V5d29yZD5Mb2dpc3RpYyBNb2Rl
bHM8L2tleXdvcmQ+PGtleXdvcmQ+TWFsZTwva2V5d29yZD48a2V5d29yZD5NaWRkbGUgQWdlZDwv
a2V5d29yZD48a2V5d29yZD5NdWx0aXZhcmlhdGUgQW5hbHlzaXM8L2tleXdvcmQ+PGtleXdvcmQ+
TmVvYWRqdXZhbnQgVGhlcmFweTwva2V5d29yZD48a2V5d29yZD5PdXRjb21lIEFzc2Vzc21lbnQg
KEhlYWx0aCBDYXJlKS9tZXRob2RzL3N0YXRpc3RpY3MgJmFtcDsgbnVtZXJpY2FsIGRhdGE8L2tl
eXdvcmQ+PGtleXdvcmQ+UmVjdGFsIE5lb3BsYXNtcy9kaWFnbm9zdGljIGltYWdpbmcvcGF0aG9s
b2d5Lyp0aGVyYXB5PC9rZXl3b3JkPjxrZXl3b3JkPlJlY3R1bS9kaWFnbm9zdGljIGltYWdpbmcv
KmRydWcgZWZmZWN0cy8qcmFkaWF0aW9uIGVmZmVjdHM8L2tleXdvcmQ+PC9rZXl3b3Jkcz48ZGF0
ZXM+PHllYXI+MjAxNzwveWVhcj48cHViLWRhdGVzPjxkYXRlPkRlYyAxPC9kYXRlPjwvcHViLWRh
dGVzPjwvZGF0ZXM+PGlzYm4+MTA3OC0wNDMyIChQcmludCkmI3hEOzEwNzgtMDQzMiAoTGlua2lu
Zyk8L2lzYm4+PGFjY2Vzc2lvbi1udW0+Mjg5Mzk3NDQ8L2FjY2Vzc2lvbi1udW0+PHVybHM+PHJl
bGF0ZWQtdXJscz48dXJsPmh0dHA6Ly93d3cubmNiaS5ubG0ubmloLmdvdi9wdWJtZWQvMjg5Mzk3
NDQ8L3VybD48L3JlbGF0ZWQtdXJscz48L3VybHM+PGVsZWN0cm9uaWMtcmVzb3VyY2UtbnVtPjEw
LjExNTgvMTA3OC0wNDMyLkNDUi0xNy0xMDM4PC9lbGVjdHJvbmljLXJlc291cmNlLW51bT48L3Jl
Y29yZD48L0NpdGU+PC9FbmROb3RlPnA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EZSBDZWNjbzwvQXV0aG9yPjxZZWFyPjIwMTY8L1llYXI+
PFJlY051bT40OTU2PC9SZWNOdW0+PERpc3BsYXlUZXh0PjxzdHlsZSBmYWNlPSJzdXBlcnNjcmlw
dCI+WzIxLCAyMl08L3N0eWxlPjwvRGlzcGxheVRleHQ+PHJlY29yZD48cmVjLW51bWJlcj40OTU2
PC9yZWMtbnVtYmVyPjxmb3JlaWduLWtleXM+PGtleSBhcHA9IkVOIiBkYi1pZD0iMHdwOWVleDlv
eDI5YTdlcHZyN3Z2YWZpdnpmZXh6MGR0c2VmIj40OTU2PC9rZXk+PC9mb3JlaWduLWtleXM+PHJl
Zi10eXBlIG5hbWU9IkpvdXJuYWwgQXJ0aWNsZSI+MTc8L3JlZi10eXBlPjxjb250cmlidXRvcnM+
PGF1dGhvcnM+PGF1dGhvcj5EZSBDZWNjbywgQy4gTi48L2F1dGhvcj48YXV0aG9yPkNpb2xpbmEs
IE0uPC9hdXRob3I+PGF1dGhvcj5DYXJ1c28sIEQuPC9hdXRob3I+PGF1dGhvcj5SZW5nbywgTS48
L2F1dGhvcj48YXV0aG9yPkdhbmVzaGFuLCBCLjwvYXV0aG9yPjxhdXRob3I+TWVpbmVsLCBGLiBH
LjwvYXV0aG9yPjxhdXRob3I+TXVzaW8sIEQuPC9hdXRob3I+PGF1dGhvcj5EZSBGZWxpY2UsIEYu
PC9hdXRob3I+PGF1dGhvcj5Ub21ib2xpbmksIFYuPC9hdXRob3I+PGF1dGhvcj5MYWdoaSwgQS48
L2F1dGhvcj48L2F1dGhvcnM+PC9jb250cmlidXRvcnM+PGF1dGgtYWRkcmVzcz5EaWFnbm9zdGlj
IEltYWdpbmcgVW5pdCwgRGVwYXJ0bWVudCBvZiBSYWRpb2xvZ2ljYWwgU2NpZW5jZXMsIE9uY29s
b2d5IGFuZCBQYXRob2xvZ3ksIEkuQy5PLlQuIEhvc3BpdGFsLCBVbml2ZXJzaXR5IG9mIFJvbWUg
JnF1b3Q7U2FwaWVuemEmcXVvdDsgLSBQb2xvIFBvbnRpbm8sIExhdGluYSwgSXRhbHkuJiN4RDtE
ZXBhcnRtZW50IG9mIFJhZGlvbG9neSwgTWVkaWNhbCBVbml2ZXJzaXR5IG9mIFNvdXRoIENhcm9s
aW5hLCBDaGFybGVzdG9uLCBTQywgVVNBLiYjeEQ7Q2xpbmljYWwgSW1hZ2luZyBTY2llbmNlcyBD
ZW50cmUsIEJyaWdodG9uIGFuZCBTdXNzZXggTWVkaWNhbCBTY2hvb2wsIEZhbG1lciwgU3Vzc2V4
LCBVbml0ZWQgS2luZ2RvbS4mI3hEO0luc3RpdHV0ZSBmb3IgQ2xpbmljYWwgUmFkaW9sb2d5LCBM
dWR3aWctTWF4aW1pbGlhbnMtVW5pdmVyc2l0eSBIb3NwaXRhbCwgTXVuaWNoLCBHZXJtYW55LiYj
eEQ7RGVwYXJ0bWVudCBvZiBSYWRpb3RoZXJhcHksIFVuaXZlcnNpdHkgb2YgUm9tZSAmcXVvdDtT
YXBpZW56YSZxdW90OywgUm9tZSwgSXRhbHkuJiN4RDtEaWFnbm9zdGljIEltYWdpbmcgVW5pdCwg
RGVwYXJ0bWVudCBvZiBSYWRpb2xvZ2ljYWwgU2NpZW5jZXMsIE9uY29sb2d5IGFuZCBQYXRob2xv
Z3ksIEkuQy5PLlQuIEhvc3BpdGFsLCBVbml2ZXJzaXR5IG9mIFJvbWUgJnF1b3Q7U2FwaWVuemEm
cXVvdDsgLSBQb2xvIFBvbnRpbm8sIExhdGluYSwgSXRhbHkuIGFuZHJlYS5sYWdoaUB1bmlyb21h
MS5pdC48L2F1dGgtYWRkcmVzcz48dGl0bGVzPjx0aXRsZT5QZXJmb3JtYW5jZSBvZiBkaWZmdXNp
b24td2VpZ2h0ZWQgaW1hZ2luZywgcGVyZnVzaW9uIGltYWdpbmcsIGFuZCB0ZXh0dXJlIGFuYWx5
c2lzIGluIHByZWRpY3RpbmcgdHVtb3JhbCByZXNwb25zZSB0byBuZW9hZGp1dmFudCBjaGVtb3Jh
ZGlvdGhlcmFweSBpbiByZWN0YWwgY2FuY2VyIHBhdGllbnRzIHN0dWRpZWQgd2l0aCAzVCBNUjog
aW5pdGlhbCBleHBlcmllbmNlPC90aXRsZT48c2Vjb25kYXJ5LXRpdGxlPkFiZG9tIFJhZGlvbCAo
TlkpPC9zZWNvbmRhcnktdGl0bGU+PGFsdC10aXRsZT5BYmRvbWluYWwgcmFkaW9sb2d5PC9hbHQt
dGl0bGU+PC90aXRsZXM+PHBlcmlvZGljYWw+PGZ1bGwtdGl0bGU+QWJkb20gUmFkaW9sIChOWSk8
L2Z1bGwtdGl0bGU+PGFiYnItMT5BYmRvbWluYWwgcmFkaW9sb2d5PC9hYmJyLTE+PC9wZXJpb2Rp
Y2FsPjxhbHQtcGVyaW9kaWNhbD48ZnVsbC10aXRsZT5BYmRvbSBSYWRpb2wgKE5ZKTwvZnVsbC10
aXRsZT48YWJici0xPkFiZG9taW5hbCByYWRpb2xvZ3k8L2FiYnItMT48L2FsdC1wZXJpb2RpY2Fs
PjxwYWdlcz4xNzI4LTM1PC9wYWdlcz48dm9sdW1lPjQxPC92b2x1bWU+PG51bWJlcj45PC9udW1i
ZXI+PGtleXdvcmRzPjxrZXl3b3JkPkNoZW1vcmFkaW90aGVyYXB5PC9rZXl3b3JkPjxrZXl3b3Jk
PkRpZmZ1c2lvbiBNYWduZXRpYyBSZXNvbmFuY2UgSW1hZ2luZzwva2V5d29yZD48a2V5d29yZD5G
ZW1hbGU8L2tleXdvcmQ+PGtleXdvcmQ+SHVtYW5zPC9rZXl3b3JkPjxrZXl3b3JkPk1hbGU8L2tl
eXdvcmQ+PGtleXdvcmQ+TWlkZGxlIEFnZWQ8L2tleXdvcmQ+PGtleXdvcmQ+TmVvYWRqdXZhbnQg
VGhlcmFweTwva2V5d29yZD48a2V5d29yZD5QZXJmdXNpb24gSW1hZ2luZzwva2V5d29yZD48a2V5
d29yZD4qUmVjdGFsIE5lb3BsYXNtczwva2V5d29yZD48a2V5d29yZD5UcmVhdG1lbnQgT3V0Y29t
ZTwva2V5d29yZD48L2tleXdvcmRzPjxkYXRlcz48eWVhcj4yMDE2PC95ZWFyPjxwdWItZGF0ZXM+
PGRhdGU+U2VwPC9kYXRlPjwvcHViLWRhdGVzPjwvZGF0ZXM+PGlzYm4+MjM2Ni0wMDU4IChFbGVj
dHJvbmljKTwvaXNibj48YWNjZXNzaW9uLW51bT4yNzA1Njc0ODwvYWNjZXNzaW9uLW51bT48dXJs
cz48cmVsYXRlZC11cmxzPjx1cmw+aHR0cDovL3d3dy5uY2JpLm5sbS5uaWguZ292L3B1Ym1lZC8y
NzA1Njc0ODwvdXJsPjwvcmVsYXRlZC11cmxzPjwvdXJscz48ZWxlY3Ryb25pYy1yZXNvdXJjZS1u
dW0+MTAuMTAwNy9zMDAyNjEtMDE2LTA3MzMtODwvZWxlY3Ryb25pYy1yZXNvdXJjZS1udW0+PC9y
ZWNvcmQ+PC9DaXRlPjxDaXRlPjxBdXRob3I+TGl1PC9BdXRob3I+PFllYXI+MjAxNzwvWWVhcj48
UmVjTnVtPjQ5NTc8L1JlY051bT48cmVjb3JkPjxyZWMtbnVtYmVyPjQ5NTc8L3JlYy1udW1iZXI+
PGZvcmVpZ24ta2V5cz48a2V5IGFwcD0iRU4iIGRiLWlkPSIwd3A5ZWV4OW94MjlhN2VwdnI3dnZh
Zml2emZleHowZHRzZWYiPjQ5NTc8L2tleT48L2ZvcmVpZ24ta2V5cz48cmVmLXR5cGUgbmFtZT0i
Sm91cm5hbCBBcnRpY2xlIj4xNzwvcmVmLXR5cGU+PGNvbnRyaWJ1dG9ycz48YXV0aG9ycz48YXV0
aG9yPkxpdSwgWi48L2F1dGhvcj48YXV0aG9yPlpoYW5nLCBYLiBZLjwvYXV0aG9yPjxhdXRob3I+
U2hpLCBZLiBKLjwvYXV0aG9yPjxhdXRob3I+V2FuZywgTC48L2F1dGhvcj48YXV0aG9yPlpodSwg
SC4gVC48L2F1dGhvcj48YXV0aG9yPlRhbmcsIFouPC9hdXRob3I+PGF1dGhvcj5XYW5nLCBTLjwv
YXV0aG9yPjxhdXRob3I+TGksIFguIFQuPC9hdXRob3I+PGF1dGhvcj5UaWFuLCBKLjwvYXV0aG9y
PjxhdXRob3I+U3VuLCBZLiBTLjwvYXV0aG9yPjwvYXV0aG9ycz48L2NvbnRyaWJ1dG9ycz48YXV0
aC1hZGRyZXNzPkNBUyBLZXkgTGFib3JhdG9yeSBvZiBNb2xlY3VsYXIgSW1hZ2luZywgSW5zdGl0
dXRlIG9mIEF1dG9tYXRpb24sIEJlaWppbmcsIENoaW5hLiYjeEQ7S2V5IExhYm9yYXRvcnkgb2Yg
Q2FyY2lub2dlbmVzaXMgYW5kIFRyYW5zbGF0aW9uYWwgUmVzZWFyY2ggKE1pbmlzdHJ5IG9mIEVk
dWNhdGlvbi9CZWlqaW5nKSwgRGVwYXJ0bWVudCBvZiBSYWRpb2xvZ3ksIFBla2luZyBVbml2ZXJz
aXR5IENhbmNlciBIb3NwaXRhbCBhbmQgSW5zdGl0dXRlLCBCZWlqaW5nLCBDaGluYS4mI3hEO0tl
eSBMYWJvcmF0b3J5IG9mIENhcmNpbm9nZW5lc2lzIGFuZCBUcmFuc2xhdGlvbmFsIFJlc2VhcmNo
IChNaW5pc3RyeSBvZiBFZHVjYXRpb24vQmVpamluZyksIERlcGFydG1lbnQgb2YgR2FzdHJvaW50
ZXN0aW5hbCBTdXJnZXJ5LCBQZWtpbmcgVW5pdmVyc2l0eSBDYW5jZXIgSG9zcGl0YWwgYW5kIElu
c3RpdHV0ZSwgQmVpamluZywgQ2hpbmEuJiN4RDtDQVMgS2V5IExhYm9yYXRvcnkgb2YgTW9sZWN1
bGFyIEltYWdpbmcsIEluc3RpdHV0ZSBvZiBBdXRvbWF0aW9uLCBCZWlqaW5nLCBDaGluYS4gc3lz
MjdAMTYzLmNvbSBqaWUudGlhbkBpYS5hYy5jbi4mI3hEO1VuaXZlcnNpdHkgb2YgQ2hpbmVzZSBB
Y2FkZW15IG9mIFNjaWVuY2VzLCBCZWlqaW5nLCBDaGluYS4mI3hEO0tleSBMYWJvcmF0b3J5IG9m
IENhcmNpbm9nZW5lc2lzIGFuZCBUcmFuc2xhdGlvbmFsIFJlc2VhcmNoIChNaW5pc3RyeSBvZiBF
ZHVjYXRpb24vQmVpamluZyksIERlcGFydG1lbnQgb2YgUmFkaW9sb2d5LCBQZWtpbmcgVW5pdmVy
c2l0eSBDYW5jZXIgSG9zcGl0YWwgYW5kIEluc3RpdHV0ZSwgQmVpamluZywgQ2hpbmEuIHN5czI3
QDE2My5jb20gamllLnRpYW5AaWEuYWMuY24uPC9hdXRoLWFkZHJlc3M+PHRpdGxlcz48dGl0bGU+
UmFkaW9taWNzIEFuYWx5c2lzIGZvciBFdmFsdWF0aW9uIG9mIFBhdGhvbG9naWNhbCBDb21wbGV0
ZSBSZXNwb25zZSB0byBOZW9hZGp1dmFudCBDaGVtb3JhZGlvdGhlcmFweSBpbiBMb2NhbGx5IEFk
dmFuY2VkIFJlY3RhbCBDYW5jZXI8L3RpdGxlPjxzZWNvbmRhcnktdGl0bGU+Q2xpbiBDYW5jZXIg
UmVzPC9zZWNvbmRhcnktdGl0bGU+PGFsdC10aXRsZT5DbGluaWNhbCBjYW5jZXIgcmVzZWFyY2gg
OiBhbiBvZmZpY2lhbCBqb3VybmFsIG9mIHRoZSBBbWVyaWNhbiBBc3NvY2lhdGlvbiBmb3IgQ2Fu
Y2VyIFJlc2VhcmNoPC9hbHQtdGl0bGU+PC90aXRsZXM+PHBlcmlvZGljYWw+PGZ1bGwtdGl0bGU+
Q2xpbiBDYW5jZXIgUmVzPC9mdWxsLXRpdGxlPjxhYmJyLTE+Q2xpbmljYWwgY2FuY2VyIHJlc2Vh
cmNoIDogYW4gb2ZmaWNpYWwgam91cm5hbCBvZiB0aGUgQW1lcmljYW4gQXNzb2NpYXRpb24gZm9y
IENhbmNlciBSZXNlYXJjaDwvYWJici0xPjwvcGVyaW9kaWNhbD48YWx0LXBlcmlvZGljYWw+PGZ1
bGwtdGl0bGU+Q2xpbiBDYW5jZXIgUmVzPC9mdWxsLXRpdGxlPjxhYmJyLTE+Q2xpbmljYWwgY2Fu
Y2VyIHJlc2VhcmNoIDogYW4gb2ZmaWNpYWwgam91cm5hbCBvZiB0aGUgQW1lcmljYW4gQXNzb2Np
YXRpb24gZm9yIENhbmNlciBSZXNlYXJjaDwvYWJici0xPjwvYWx0LXBlcmlvZGljYWw+PHBhZ2Vz
PjcyNTMtNzI2MjwvcGFnZXM+PHZvbHVtZT4yMzwvdm9sdW1lPjxudW1iZXI+MjM8L251bWJlcj48
a2V5d29yZHM+PGtleXdvcmQ+QWdlZDwva2V5d29yZD48a2V5d29yZD5DaGVtb3JhZGlvdGhlcmFw
eTwva2V5d29yZD48a2V5d29yZD5Db2hvcnQgU3R1ZGllczwva2V5d29yZD48a2V5d29yZD5EaWZm
dXNpb24gTWFnbmV0aWMgUmVzb25hbmNlIEltYWdpbmc8L2tleXdvcmQ+PGtleXdvcmQ+RmVtYWxl
PC9rZXl3b3JkPjxrZXl3b3JkPkh1bWFuczwva2V5d29yZD48a2V5d29yZD5Mb2dpc3RpYyBNb2Rl
bHM8L2tleXdvcmQ+PGtleXdvcmQ+TWFsZTwva2V5d29yZD48a2V5d29yZD5NaWRkbGUgQWdlZDwv
a2V5d29yZD48a2V5d29yZD5NdWx0aXZhcmlhdGUgQW5hbHlzaXM8L2tleXdvcmQ+PGtleXdvcmQ+
TmVvYWRqdXZhbnQgVGhlcmFweTwva2V5d29yZD48a2V5d29yZD5PdXRjb21lIEFzc2Vzc21lbnQg
KEhlYWx0aCBDYXJlKS9tZXRob2RzL3N0YXRpc3RpY3MgJmFtcDsgbnVtZXJpY2FsIGRhdGE8L2tl
eXdvcmQ+PGtleXdvcmQ+UmVjdGFsIE5lb3BsYXNtcy9kaWFnbm9zdGljIGltYWdpbmcvcGF0aG9s
b2d5Lyp0aGVyYXB5PC9rZXl3b3JkPjxrZXl3b3JkPlJlY3R1bS9kaWFnbm9zdGljIGltYWdpbmcv
KmRydWcgZWZmZWN0cy8qcmFkaWF0aW9uIGVmZmVjdHM8L2tleXdvcmQ+PC9rZXl3b3Jkcz48ZGF0
ZXM+PHllYXI+MjAxNzwveWVhcj48cHViLWRhdGVzPjxkYXRlPkRlYyAxPC9kYXRlPjwvcHViLWRh
dGVzPjwvZGF0ZXM+PGlzYm4+MTA3OC0wNDMyIChQcmludCkmI3hEOzEwNzgtMDQzMiAoTGlua2lu
Zyk8L2lzYm4+PGFjY2Vzc2lvbi1udW0+Mjg5Mzk3NDQ8L2FjY2Vzc2lvbi1udW0+PHVybHM+PHJl
bGF0ZWQtdXJscz48dXJsPmh0dHA6Ly93d3cubmNiaS5ubG0ubmloLmdvdi9wdWJtZWQvMjg5Mzk3
NDQ8L3VybD48L3JlbGF0ZWQtdXJscz48L3VybHM+PGVsZWN0cm9uaWMtcmVzb3VyY2UtbnVtPjEw
LjExNTgvMTA3OC0wNDMyLkNDUi0xNy0xMDM4PC9lbGVjdHJvbmljLXJlc291cmNlLW51bT48L3Jl
Y29yZD48L0NpdGU+PC9FbmROb3RlPnA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21" w:tooltip="De Cecco, 2016 #4956" w:history="1">
        <w:r w:rsidRPr="00A64909">
          <w:rPr>
            <w:rFonts w:ascii="Book Antiqua" w:hAnsi="Book Antiqua" w:cs="Book Antiqua"/>
            <w:sz w:val="20"/>
            <w:szCs w:val="20"/>
            <w:vertAlign w:val="superscript"/>
          </w:rPr>
          <w:t>21</w:t>
        </w:r>
      </w:hyperlink>
      <w:r w:rsidRPr="00A64909">
        <w:rPr>
          <w:rFonts w:ascii="Book Antiqua" w:hAnsi="Book Antiqua" w:cs="Book Antiqua"/>
          <w:sz w:val="20"/>
          <w:szCs w:val="20"/>
          <w:vertAlign w:val="superscript"/>
        </w:rPr>
        <w:t>,</w:t>
      </w:r>
      <w:hyperlink w:anchor="_ENREF_22" w:tooltip="Liu, 2017 #4957" w:history="1">
        <w:r w:rsidRPr="00A64909">
          <w:rPr>
            <w:rFonts w:ascii="Book Antiqua" w:hAnsi="Book Antiqua" w:cs="Book Antiqua"/>
            <w:sz w:val="20"/>
            <w:szCs w:val="20"/>
            <w:vertAlign w:val="superscript"/>
          </w:rPr>
          <w:t>22</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We hypothesize that CT and MRI</w:t>
      </w:r>
      <w:r w:rsidR="00156884" w:rsidRPr="00A64909">
        <w:rPr>
          <w:rFonts w:ascii="Book Antiqua" w:hAnsi="Book Antiqua" w:cs="Book Antiqua"/>
          <w:sz w:val="20"/>
          <w:szCs w:val="20"/>
        </w:rPr>
        <w:t>-</w:t>
      </w:r>
      <w:r w:rsidRPr="00A64909">
        <w:rPr>
          <w:rFonts w:ascii="Book Antiqua" w:hAnsi="Book Antiqua" w:cs="Book Antiqua"/>
          <w:sz w:val="20"/>
          <w:szCs w:val="20"/>
        </w:rPr>
        <w:t xml:space="preserve">based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ay add value in the evaluation of therapeutic responses to neoadjuvant chemotherapy in patients with LARC; thus, improving qualitative assessment </w:t>
      </w:r>
      <w:r w:rsidR="00FA5476" w:rsidRPr="00A64909">
        <w:rPr>
          <w:rFonts w:ascii="Book Antiqua" w:hAnsi="Book Antiqua" w:cs="Book Antiqua"/>
          <w:sz w:val="20"/>
          <w:szCs w:val="20"/>
        </w:rPr>
        <w:t>will</w:t>
      </w:r>
      <w:r w:rsidR="000A38C7" w:rsidRPr="00A64909">
        <w:rPr>
          <w:rFonts w:ascii="Book Antiqua" w:hAnsi="Book Antiqua" w:cs="Book Antiqua"/>
          <w:sz w:val="20"/>
          <w:szCs w:val="20"/>
        </w:rPr>
        <w:t xml:space="preserve"> help</w:t>
      </w:r>
      <w:r w:rsidR="00FA5476" w:rsidRPr="00A64909">
        <w:rPr>
          <w:rFonts w:ascii="Book Antiqua" w:hAnsi="Book Antiqua" w:cs="Book Antiqua"/>
          <w:sz w:val="20"/>
          <w:szCs w:val="20"/>
        </w:rPr>
        <w:t xml:space="preserve"> </w:t>
      </w:r>
      <w:r w:rsidRPr="00A64909">
        <w:rPr>
          <w:rFonts w:ascii="Book Antiqua" w:hAnsi="Book Antiqua" w:cs="Book Antiqua"/>
          <w:sz w:val="20"/>
          <w:szCs w:val="20"/>
        </w:rPr>
        <w:t>differentiate patients with a clinical response from those with no response after neoadjuvant chemotherapy.</w:t>
      </w:r>
    </w:p>
    <w:p w14:paraId="001BD452" w14:textId="77777777" w:rsidR="000871FD" w:rsidRPr="00A64909" w:rsidRDefault="00350163" w:rsidP="00A64909">
      <w:pPr>
        <w:autoSpaceDE w:val="0"/>
        <w:autoSpaceDN w:val="0"/>
        <w:adjustRightInd w:val="0"/>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 xml:space="preserve">The aim of this retrospective study was to create a multi-modal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 derived from CT and MRI, and to investigate the added value for predicting clinical response in patients with LARC after neoadjuvant chemotherapy.</w:t>
      </w:r>
    </w:p>
    <w:p w14:paraId="46ACFD72" w14:textId="77777777" w:rsidR="000871FD" w:rsidRPr="00A64909" w:rsidRDefault="000871FD" w:rsidP="00A64909">
      <w:pPr>
        <w:autoSpaceDE w:val="0"/>
        <w:autoSpaceDN w:val="0"/>
        <w:adjustRightInd w:val="0"/>
        <w:snapToGrid w:val="0"/>
        <w:spacing w:line="360" w:lineRule="auto"/>
        <w:rPr>
          <w:rFonts w:ascii="Book Antiqua" w:hAnsi="Book Antiqua" w:cs="Book Antiqua"/>
          <w:sz w:val="20"/>
          <w:szCs w:val="20"/>
        </w:rPr>
      </w:pPr>
    </w:p>
    <w:p w14:paraId="1276A0AD" w14:textId="77777777" w:rsidR="00793A53" w:rsidRPr="00A64909" w:rsidRDefault="00793A53" w:rsidP="00A64909">
      <w:pPr>
        <w:widowControl/>
        <w:adjustRightInd w:val="0"/>
        <w:snapToGrid w:val="0"/>
        <w:spacing w:line="360" w:lineRule="auto"/>
        <w:rPr>
          <w:rFonts w:ascii="Book Antiqua" w:hAnsi="Book Antiqua" w:cs="Calibri"/>
          <w:b/>
          <w:kern w:val="0"/>
          <w:sz w:val="20"/>
          <w:szCs w:val="20"/>
          <w:u w:val="single"/>
          <w:lang w:eastAsia="en-US"/>
        </w:rPr>
      </w:pPr>
      <w:bookmarkStart w:id="30" w:name="_Hlk27568397"/>
      <w:r w:rsidRPr="00A64909">
        <w:rPr>
          <w:rFonts w:ascii="Book Antiqua" w:hAnsi="Book Antiqua" w:cs="Calibri"/>
          <w:b/>
          <w:kern w:val="0"/>
          <w:sz w:val="20"/>
          <w:szCs w:val="20"/>
          <w:u w:val="single"/>
          <w:lang w:eastAsia="en-US"/>
        </w:rPr>
        <w:t>MATERIALS AND METHODS</w:t>
      </w:r>
    </w:p>
    <w:bookmarkEnd w:id="30"/>
    <w:p w14:paraId="5B4EB53A" w14:textId="77777777" w:rsidR="000871FD" w:rsidRPr="00A64909" w:rsidRDefault="00350163" w:rsidP="00A64909">
      <w:pPr>
        <w:widowControl/>
        <w:snapToGrid w:val="0"/>
        <w:spacing w:line="360" w:lineRule="auto"/>
        <w:rPr>
          <w:rFonts w:ascii="Book Antiqua" w:eastAsiaTheme="minorEastAsia" w:hAnsi="Book Antiqua" w:cs="Book Antiqua"/>
          <w:b/>
          <w:bCs/>
          <w:i/>
          <w:kern w:val="0"/>
          <w:sz w:val="20"/>
          <w:szCs w:val="20"/>
          <w:lang w:bidi="ar"/>
        </w:rPr>
      </w:pPr>
      <w:r w:rsidRPr="00A64909">
        <w:rPr>
          <w:rFonts w:ascii="Book Antiqua" w:hAnsi="Book Antiqua" w:cs="Book Antiqua"/>
          <w:b/>
          <w:bCs/>
          <w:i/>
          <w:sz w:val="20"/>
          <w:szCs w:val="20"/>
        </w:rPr>
        <w:t>Patients</w:t>
      </w:r>
    </w:p>
    <w:p w14:paraId="758B4EE7" w14:textId="523C1BC2" w:rsidR="000871FD" w:rsidRPr="00A64909" w:rsidRDefault="00350163" w:rsidP="00A64909">
      <w:pPr>
        <w:snapToGrid w:val="0"/>
        <w:spacing w:line="360" w:lineRule="auto"/>
        <w:rPr>
          <w:rFonts w:ascii="Book Antiqua" w:hAnsi="Book Antiqua" w:cs="Book Antiqua"/>
          <w:sz w:val="20"/>
          <w:szCs w:val="20"/>
          <w:highlight w:val="yellow"/>
        </w:rPr>
      </w:pPr>
      <w:r w:rsidRPr="00A64909">
        <w:rPr>
          <w:rFonts w:ascii="Book Antiqua" w:hAnsi="Book Antiqua" w:cs="Book Antiqua"/>
          <w:sz w:val="20"/>
          <w:szCs w:val="20"/>
        </w:rPr>
        <w:t>Th</w:t>
      </w:r>
      <w:r w:rsidR="00F160BD" w:rsidRPr="00A64909">
        <w:rPr>
          <w:rFonts w:ascii="Book Antiqua" w:hAnsi="Book Antiqua" w:cs="Book Antiqua"/>
          <w:sz w:val="20"/>
          <w:szCs w:val="20"/>
        </w:rPr>
        <w:t>is</w:t>
      </w:r>
      <w:r w:rsidRPr="00A64909">
        <w:rPr>
          <w:rFonts w:ascii="Book Antiqua" w:hAnsi="Book Antiqua" w:cs="Book Antiqua"/>
          <w:sz w:val="20"/>
          <w:szCs w:val="20"/>
        </w:rPr>
        <w:t xml:space="preserve"> study was approved by the Ethics Committee of West China Hospital of Sichuan University (N</w:t>
      </w:r>
      <w:r w:rsidR="00793A53" w:rsidRPr="00A64909">
        <w:rPr>
          <w:rFonts w:ascii="Book Antiqua" w:hAnsi="Book Antiqua" w:cs="Book Antiqua"/>
          <w:sz w:val="20"/>
          <w:szCs w:val="20"/>
        </w:rPr>
        <w:t>o.</w:t>
      </w:r>
      <w:r w:rsidRPr="00A64909">
        <w:rPr>
          <w:rFonts w:ascii="Book Antiqua" w:hAnsi="Book Antiqua" w:cs="Book Antiqua"/>
          <w:sz w:val="20"/>
          <w:szCs w:val="20"/>
        </w:rPr>
        <w:t xml:space="preserve"> 2019-140). Patient approval or informed consent for the review of medical images was not required.</w:t>
      </w:r>
    </w:p>
    <w:p w14:paraId="7C5EF624" w14:textId="040D45CF" w:rsidR="000871FD" w:rsidRPr="00A64909" w:rsidRDefault="00350163" w:rsidP="00A64909">
      <w:pPr>
        <w:snapToGrid w:val="0"/>
        <w:spacing w:line="360" w:lineRule="auto"/>
        <w:ind w:firstLineChars="100" w:firstLine="200"/>
        <w:rPr>
          <w:rFonts w:ascii="Book Antiqua" w:hAnsi="Book Antiqua" w:cs="Book Antiqua"/>
          <w:b/>
          <w:sz w:val="20"/>
          <w:szCs w:val="20"/>
        </w:rPr>
      </w:pPr>
      <w:r w:rsidRPr="00A64909">
        <w:rPr>
          <w:rFonts w:ascii="Book Antiqua" w:hAnsi="Book Antiqua" w:cs="Book Antiqua"/>
          <w:sz w:val="20"/>
          <w:szCs w:val="20"/>
        </w:rPr>
        <w:t xml:space="preserve">LARC was defined as the primary tumor invading the </w:t>
      </w:r>
      <w:proofErr w:type="spellStart"/>
      <w:r w:rsidRPr="00A64909">
        <w:rPr>
          <w:rFonts w:ascii="Book Antiqua" w:hAnsi="Book Antiqua" w:cs="Book Antiqua"/>
          <w:sz w:val="20"/>
          <w:szCs w:val="20"/>
        </w:rPr>
        <w:t>muscularized</w:t>
      </w:r>
      <w:proofErr w:type="spellEnd"/>
      <w:r w:rsidRPr="00A64909">
        <w:rPr>
          <w:rFonts w:ascii="Book Antiqua" w:hAnsi="Book Antiqua" w:cs="Book Antiqua"/>
          <w:sz w:val="20"/>
          <w:szCs w:val="20"/>
        </w:rPr>
        <w:t xml:space="preserve"> layer of the intestinal wall </w:t>
      </w:r>
      <w:r w:rsidRPr="00A64909">
        <w:rPr>
          <w:rFonts w:ascii="Book Antiqua" w:hAnsi="Book Antiqua" w:cs="Book Antiqua"/>
          <w:sz w:val="20"/>
          <w:szCs w:val="20"/>
        </w:rPr>
        <w:lastRenderedPageBreak/>
        <w:t>(T3-4), with or without peripheral lymph node metastasis (N0-2), and without distant metastasis, as detected by imaging or pathological examination</w:t>
      </w:r>
      <w:r w:rsidRPr="00A64909">
        <w:rPr>
          <w:rFonts w:ascii="Book Antiqua" w:hAnsi="Book Antiqua" w:cs="Book Antiqua"/>
          <w:sz w:val="20"/>
          <w:szCs w:val="20"/>
        </w:rPr>
        <w:fldChar w:fldCharType="begin">
          <w:fldData xml:space="preserve">PEVuZE5vdGU+PENpdGU+PEF1dGhvcj5Qcm92ZW56YWxlPC9BdXRob3I+PFllYXI+MjAxODwvWWVh
cj48UmVjTnVtPjUwMzM8L1JlY051bT48RGlzcGxheVRleHQ+PHN0eWxlIGZhY2U9InN1cGVyc2Ny
aXB0Ij5bMjNdPC9zdHlsZT48L0Rpc3BsYXlUZXh0PjxyZWNvcmQ+PHJlYy1udW1iZXI+NTAzMzwv
cmVjLW51bWJlcj48Zm9yZWlnbi1rZXlzPjxrZXkgYXBwPSJFTiIgZGItaWQ9IjB3cDllZXg5b3gy
OWE3ZXB2cjd2dmFmaXZ6ZmV4ejBkdHNlZiI+NTAzMzwva2V5PjwvZm9yZWlnbi1rZXlzPjxyZWYt
dHlwZSBuYW1lPSJKb3VybmFsIEFydGljbGUiPjE3PC9yZWYtdHlwZT48Y29udHJpYnV0b3JzPjxh
dXRob3JzPjxhdXRob3I+UHJvdmVuemFsZSwgRC48L2F1dGhvcj48YXV0aG9yPkd1cHRhLCBTLjwv
YXV0aG9yPjxhdXRob3I+QWhuZW4sIEQuIEouPC9hdXRob3I+PGF1dGhvcj5NYXJrb3dpdHosIEEu
IEouPC9hdXRob3I+PGF1dGhvcj5DaHVuZywgRC4gQy48L2F1dGhvcj48YXV0aG9yPk1heWVyLCBS
LiBKLjwvYXV0aG9yPjxhdXRob3I+UmVnZW5ib2dlbiwgUy4gRS48L2F1dGhvcj48YXV0aG9yPkJs
YW5jbywgQS4gTS48L2F1dGhvcj48YXV0aG9yPkJyYXksIFQuPC9hdXRob3I+PGF1dGhvcj5Db29w
ZXIsIEcuPC9hdXRob3I+PGF1dGhvcj5FYXJseSwgRC4gUy48L2F1dGhvcj48YXV0aG9yPkZvcmQs
IEouIE0uPC9hdXRob3I+PGF1dGhvcj5HaWFyZGllbGxvLCBGLiBNLjwvYXV0aG9yPjxhdXRob3I+
R3JhZHksIFcuPC9hdXRob3I+PGF1dGhvcj5IYWxsLCBNLiBKLjwvYXV0aG9yPjxhdXRob3I+SGFs
dmVyc29uLCBBLiBMLjwvYXV0aG9yPjxhdXRob3I+SGFtaWx0b24sIFMuIFIuPC9hdXRob3I+PGF1
dGhvcj5IYW1wZWwsIEguPC9hdXRob3I+PGF1dGhvcj5LbGFwbWFuLCBKLiBCLjwvYXV0aG9yPjxh
dXRob3I+TGFyc29uLCBELiBXLjwvYXV0aG9yPjxhdXRob3I+TGF6ZW5ieSwgQS4gSi48L2F1dGhv
cj48YXV0aG9yPkxsb3IsIFguPC9hdXRob3I+PGF1dGhvcj5MeW5jaCwgUC4gTS48L2F1dGhvcj48
YXV0aG9yPk1pa2tlbHNvbiwgSi48L2F1dGhvcj48YXV0aG9yPk5lc3MsIFIuIE0uPC9hdXRob3I+
PGF1dGhvcj5TbGF2aW4sIFQuIFAuPC9hdXRob3I+PGF1dGhvcj5TdWdhbmRoYSwgUy48L2F1dGhv
cj48YXV0aG9yPldlaXNzLCBKLiBNLjwvYXV0aG9yPjxhdXRob3I+RHd5ZXIsIE0uIEEuPC9hdXRo
b3I+PGF1dGhvcj5PZ2JhLCBOLjwvYXV0aG9yPjwvYXV0aG9ycz48L2NvbnRyaWJ1dG9ycz48dGl0
bGVzPjx0aXRsZT5OQ0NOIEd1aWRlbGluZXMgSW5zaWdodHM6IENvbG9yZWN0YWwgQ2FuY2VyIFNj
cmVlbmluZywgVmVyc2lvbiAxLjIwMTg8L3RpdGxlPjxzZWNvbmRhcnktdGl0bGU+SiBOYXRsIENv
bXByIENhbmMgTmV0dzwvc2Vjb25kYXJ5LXRpdGxlPjxhbHQtdGl0bGU+Sm91cm5hbCBvZiB0aGUg
TmF0aW9uYWwgQ29tcHJlaGVuc2l2ZSBDYW5jZXIgTmV0d29yayA6IEpOQ0NOPC9hbHQtdGl0bGU+
PC90aXRsZXM+PHBlcmlvZGljYWw+PGZ1bGwtdGl0bGU+SiBOYXRsIENvbXByIENhbmMgTmV0dzwv
ZnVsbC10aXRsZT48YWJici0xPkpvdXJuYWwgb2YgdGhlIE5hdGlvbmFsIENvbXByZWhlbnNpdmUg
Q2FuY2VyIE5ldHdvcmsgOiBKTkNDTjwvYWJici0xPjwvcGVyaW9kaWNhbD48YWx0LXBlcmlvZGlj
YWw+PGZ1bGwtdGl0bGU+SiBOYXRsIENvbXByIENhbmMgTmV0dzwvZnVsbC10aXRsZT48YWJici0x
PkpvdXJuYWwgb2YgdGhlIE5hdGlvbmFsIENvbXByZWhlbnNpdmUgQ2FuY2VyIE5ldHdvcmsgOiBK
TkNDTjwvYWJici0xPjwvYWx0LXBlcmlvZGljYWw+PHBhZ2VzPjkzOS05NDk8L3BhZ2VzPjx2b2x1
bWU+MTY8L3ZvbHVtZT48bnVtYmVyPjg8L251bWJlcj48a2V5d29yZHM+PGtleXdvcmQ+QWdlIEZh
Y3RvcnM8L2tleXdvcmQ+PGtleXdvcmQ+QWdlZDwva2V5d29yZD48a2V5d29yZD5BZ2VkLCA4MCBh
bmQgb3Zlcjwva2V5d29yZD48a2V5d29yZD5CaW9tYXJrZXJzLCBUdW1vci9ibG9vZC9nZW5ldGlj
cy9pc29sYXRpb24gJmFtcDsgcHVyaWZpY2F0aW9uPC9rZXl3b3JkPjxrZXl3b3JkPkNvbG9ub3Nj
b3B5L21ldGhvZHMvc3RhbmRhcmRzPC9rZXl3b3JkPjxrZXl3b3JkPkNvbG9yZWN0YWwgTmVvcGxh
c21zL2Jsb29kLypkaWFnbm9zaXMvZ2VuZXRpY3MvcGF0aG9sb2d5PC9rZXl3b3JkPjxrZXl3b3Jk
PkROQSwgTmVvcGxhc20vZ2VuZXRpY3MvaXNvbGF0aW9uICZhbXA7IHB1cmlmaWNhdGlvbjwva2V5
d29yZD48a2V5d29yZD5FYXJseSBEZXRlY3Rpb24gb2YgQ2FuY2VyL21ldGhvZHMvKnN0YXRpc3Rp
Y3MgJmFtcDsgbnVtZXJpY2FsIGRhdGE8L2tleXdvcmQ+PGtleXdvcmQ+RmVjZXMvY2hlbWlzdHJ5
PC9rZXl3b3JkPjxrZXl3b3JkPkh1bWFuczwva2V5d29yZD48a2V5d29yZD5JbW11bm9jaGVtaXN0
cnkvbWV0aG9kcy9zdGFuZGFyZHM8L2tleXdvcmQ+PGtleXdvcmQ+TWFzcyBTY3JlZW5pbmcvbWV0
aG9kcy8qc3RhbmRhcmRzPC9rZXl3b3JkPjxrZXl3b3JkPk1lZGljYWwgT25jb2xvZ3kvbWV0aG9k
cy8qc3RhbmRhcmRzPC9rZXl3b3JkPjxrZXl3b3JkPk1pZGRsZSBBZ2VkPC9rZXl3b3JkPjxrZXl3
b3JkPk9jY3VsdCBCbG9vZDwva2V5d29yZD48a2V5d29yZD5SYW5kb21pemVkIENvbnRyb2xsZWQg
VHJpYWxzIGFzIFRvcGljPC9rZXl3b3JkPjxrZXl3b3JkPlNlcHRpbnMvZ2VuZXRpY3M8L2tleXdv
cmQ+PGtleXdvcmQ+U29jaWV0aWVzLCBNZWRpY2FsL3N0YW5kYXJkczwva2V5d29yZD48a2V5d29y
ZD5UaW1lIEZhY3RvcnM8L2tleXdvcmQ+PGtleXdvcmQ+VG9tb2dyYXBoeSwgWC1SYXkgQ29tcHV0
ZWQvbWV0aG9kcy9zdGFuZGFyZHM8L2tleXdvcmQ+PGtleXdvcmQ+VW5pdGVkIFN0YXRlczwva2V5
d29yZD48L2tleXdvcmRzPjxkYXRlcz48eWVhcj4yMDE4PC95ZWFyPjxwdWItZGF0ZXM+PGRhdGU+
QXVnPC9kYXRlPjwvcHViLWRhdGVzPjwvZGF0ZXM+PGlzYm4+MTU0MC0xNDEzIChFbGVjdHJvbmlj
KSYjeEQ7MTU0MC0xNDA1IChMaW5raW5nKTwvaXNibj48YWNjZXNzaW9uLW51bT4zMDA5OTM3MDwv
YWNjZXNzaW9uLW51bT48dXJscz48cmVsYXRlZC11cmxzPjx1cmw+aHR0cDovL3d3dy5uY2JpLm5s
bS5uaWguZ292L3B1Ym1lZC8zMDA5OTM3MDwvdXJsPjwvcmVsYXRlZC11cmxzPjwvdXJscz48ZWxl
Y3Ryb25pYy1yZXNvdXJjZS1udW0+MTAuNjAwNC9qbmNjbi4yMDE4LjAwNjc8L2VsZWN0cm9uaWMt
cmVzb3VyY2UtbnVtPjwvcmVjb3JkPjwvQ2l0ZT48L0VuZE5vdGU+AGA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Qcm92ZW56YWxlPC9BdXRob3I+PFllYXI+MjAxODwvWWVh
cj48UmVjTnVtPjUwMzM8L1JlY051bT48RGlzcGxheVRleHQ+PHN0eWxlIGZhY2U9InN1cGVyc2Ny
aXB0Ij5bMjNdPC9zdHlsZT48L0Rpc3BsYXlUZXh0PjxyZWNvcmQ+PHJlYy1udW1iZXI+NTAzMzwv
cmVjLW51bWJlcj48Zm9yZWlnbi1rZXlzPjxrZXkgYXBwPSJFTiIgZGItaWQ9IjB3cDllZXg5b3gy
OWE3ZXB2cjd2dmFmaXZ6ZmV4ejBkdHNlZiI+NTAzMzwva2V5PjwvZm9yZWlnbi1rZXlzPjxyZWYt
dHlwZSBuYW1lPSJKb3VybmFsIEFydGljbGUiPjE3PC9yZWYtdHlwZT48Y29udHJpYnV0b3JzPjxh
dXRob3JzPjxhdXRob3I+UHJvdmVuemFsZSwgRC48L2F1dGhvcj48YXV0aG9yPkd1cHRhLCBTLjwv
YXV0aG9yPjxhdXRob3I+QWhuZW4sIEQuIEouPC9hdXRob3I+PGF1dGhvcj5NYXJrb3dpdHosIEEu
IEouPC9hdXRob3I+PGF1dGhvcj5DaHVuZywgRC4gQy48L2F1dGhvcj48YXV0aG9yPk1heWVyLCBS
LiBKLjwvYXV0aG9yPjxhdXRob3I+UmVnZW5ib2dlbiwgUy4gRS48L2F1dGhvcj48YXV0aG9yPkJs
YW5jbywgQS4gTS48L2F1dGhvcj48YXV0aG9yPkJyYXksIFQuPC9hdXRob3I+PGF1dGhvcj5Db29w
ZXIsIEcuPC9hdXRob3I+PGF1dGhvcj5FYXJseSwgRC4gUy48L2F1dGhvcj48YXV0aG9yPkZvcmQs
IEouIE0uPC9hdXRob3I+PGF1dGhvcj5HaWFyZGllbGxvLCBGLiBNLjwvYXV0aG9yPjxhdXRob3I+
R3JhZHksIFcuPC9hdXRob3I+PGF1dGhvcj5IYWxsLCBNLiBKLjwvYXV0aG9yPjxhdXRob3I+SGFs
dmVyc29uLCBBLiBMLjwvYXV0aG9yPjxhdXRob3I+SGFtaWx0b24sIFMuIFIuPC9hdXRob3I+PGF1
dGhvcj5IYW1wZWwsIEguPC9hdXRob3I+PGF1dGhvcj5LbGFwbWFuLCBKLiBCLjwvYXV0aG9yPjxh
dXRob3I+TGFyc29uLCBELiBXLjwvYXV0aG9yPjxhdXRob3I+TGF6ZW5ieSwgQS4gSi48L2F1dGhv
cj48YXV0aG9yPkxsb3IsIFguPC9hdXRob3I+PGF1dGhvcj5MeW5jaCwgUC4gTS48L2F1dGhvcj48
YXV0aG9yPk1pa2tlbHNvbiwgSi48L2F1dGhvcj48YXV0aG9yPk5lc3MsIFIuIE0uPC9hdXRob3I+
PGF1dGhvcj5TbGF2aW4sIFQuIFAuPC9hdXRob3I+PGF1dGhvcj5TdWdhbmRoYSwgUy48L2F1dGhv
cj48YXV0aG9yPldlaXNzLCBKLiBNLjwvYXV0aG9yPjxhdXRob3I+RHd5ZXIsIE0uIEEuPC9hdXRo
b3I+PGF1dGhvcj5PZ2JhLCBOLjwvYXV0aG9yPjwvYXV0aG9ycz48L2NvbnRyaWJ1dG9ycz48dGl0
bGVzPjx0aXRsZT5OQ0NOIEd1aWRlbGluZXMgSW5zaWdodHM6IENvbG9yZWN0YWwgQ2FuY2VyIFNj
cmVlbmluZywgVmVyc2lvbiAxLjIwMTg8L3RpdGxlPjxzZWNvbmRhcnktdGl0bGU+SiBOYXRsIENv
bXByIENhbmMgTmV0dzwvc2Vjb25kYXJ5LXRpdGxlPjxhbHQtdGl0bGU+Sm91cm5hbCBvZiB0aGUg
TmF0aW9uYWwgQ29tcHJlaGVuc2l2ZSBDYW5jZXIgTmV0d29yayA6IEpOQ0NOPC9hbHQtdGl0bGU+
PC90aXRsZXM+PHBlcmlvZGljYWw+PGZ1bGwtdGl0bGU+SiBOYXRsIENvbXByIENhbmMgTmV0dzwv
ZnVsbC10aXRsZT48YWJici0xPkpvdXJuYWwgb2YgdGhlIE5hdGlvbmFsIENvbXByZWhlbnNpdmUg
Q2FuY2VyIE5ldHdvcmsgOiBKTkNDTjwvYWJici0xPjwvcGVyaW9kaWNhbD48YWx0LXBlcmlvZGlj
YWw+PGZ1bGwtdGl0bGU+SiBOYXRsIENvbXByIENhbmMgTmV0dzwvZnVsbC10aXRsZT48YWJici0x
PkpvdXJuYWwgb2YgdGhlIE5hdGlvbmFsIENvbXByZWhlbnNpdmUgQ2FuY2VyIE5ldHdvcmsgOiBK
TkNDTjwvYWJici0xPjwvYWx0LXBlcmlvZGljYWw+PHBhZ2VzPjkzOS05NDk8L3BhZ2VzPjx2b2x1
bWU+MTY8L3ZvbHVtZT48bnVtYmVyPjg8L251bWJlcj48a2V5d29yZHM+PGtleXdvcmQ+QWdlIEZh
Y3RvcnM8L2tleXdvcmQ+PGtleXdvcmQ+QWdlZDwva2V5d29yZD48a2V5d29yZD5BZ2VkLCA4MCBh
bmQgb3Zlcjwva2V5d29yZD48a2V5d29yZD5CaW9tYXJrZXJzLCBUdW1vci9ibG9vZC9nZW5ldGlj
cy9pc29sYXRpb24gJmFtcDsgcHVyaWZpY2F0aW9uPC9rZXl3b3JkPjxrZXl3b3JkPkNvbG9ub3Nj
b3B5L21ldGhvZHMvc3RhbmRhcmRzPC9rZXl3b3JkPjxrZXl3b3JkPkNvbG9yZWN0YWwgTmVvcGxh
c21zL2Jsb29kLypkaWFnbm9zaXMvZ2VuZXRpY3MvcGF0aG9sb2d5PC9rZXl3b3JkPjxrZXl3b3Jk
PkROQSwgTmVvcGxhc20vZ2VuZXRpY3MvaXNvbGF0aW9uICZhbXA7IHB1cmlmaWNhdGlvbjwva2V5
d29yZD48a2V5d29yZD5FYXJseSBEZXRlY3Rpb24gb2YgQ2FuY2VyL21ldGhvZHMvKnN0YXRpc3Rp
Y3MgJmFtcDsgbnVtZXJpY2FsIGRhdGE8L2tleXdvcmQ+PGtleXdvcmQ+RmVjZXMvY2hlbWlzdHJ5
PC9rZXl3b3JkPjxrZXl3b3JkPkh1bWFuczwva2V5d29yZD48a2V5d29yZD5JbW11bm9jaGVtaXN0
cnkvbWV0aG9kcy9zdGFuZGFyZHM8L2tleXdvcmQ+PGtleXdvcmQ+TWFzcyBTY3JlZW5pbmcvbWV0
aG9kcy8qc3RhbmRhcmRzPC9rZXl3b3JkPjxrZXl3b3JkPk1lZGljYWwgT25jb2xvZ3kvbWV0aG9k
cy8qc3RhbmRhcmRzPC9rZXl3b3JkPjxrZXl3b3JkPk1pZGRsZSBBZ2VkPC9rZXl3b3JkPjxrZXl3
b3JkPk9jY3VsdCBCbG9vZDwva2V5d29yZD48a2V5d29yZD5SYW5kb21pemVkIENvbnRyb2xsZWQg
VHJpYWxzIGFzIFRvcGljPC9rZXl3b3JkPjxrZXl3b3JkPlNlcHRpbnMvZ2VuZXRpY3M8L2tleXdv
cmQ+PGtleXdvcmQ+U29jaWV0aWVzLCBNZWRpY2FsL3N0YW5kYXJkczwva2V5d29yZD48a2V5d29y
ZD5UaW1lIEZhY3RvcnM8L2tleXdvcmQ+PGtleXdvcmQ+VG9tb2dyYXBoeSwgWC1SYXkgQ29tcHV0
ZWQvbWV0aG9kcy9zdGFuZGFyZHM8L2tleXdvcmQ+PGtleXdvcmQ+VW5pdGVkIFN0YXRlczwva2V5
d29yZD48L2tleXdvcmRzPjxkYXRlcz48eWVhcj4yMDE4PC95ZWFyPjxwdWItZGF0ZXM+PGRhdGU+
QXVnPC9kYXRlPjwvcHViLWRhdGVzPjwvZGF0ZXM+PGlzYm4+MTU0MC0xNDEzIChFbGVjdHJvbmlj
KSYjeEQ7MTU0MC0xNDA1IChMaW5raW5nKTwvaXNibj48YWNjZXNzaW9uLW51bT4zMDA5OTM3MDwv
YWNjZXNzaW9uLW51bT48dXJscz48cmVsYXRlZC11cmxzPjx1cmw+aHR0cDovL3d3dy5uY2JpLm5s
bS5uaWguZ292L3B1Ym1lZC8zMDA5OTM3MDwvdXJsPjwvcmVsYXRlZC11cmxzPjwvdXJscz48ZWxl
Y3Ryb25pYy1yZXNvdXJjZS1udW0+MTAuNjAwNC9qbmNjbi4yMDE4LjAwNjc8L2VsZWN0cm9uaWMt
cmVzb3VyY2UtbnVtPjwvcmVjb3JkPjwvQ2l0ZT48L0VuZE5vdGU+AGA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23" w:tooltip="Provenzale, 2018 #5033" w:history="1">
        <w:r w:rsidRPr="00A64909">
          <w:rPr>
            <w:rFonts w:ascii="Book Antiqua" w:hAnsi="Book Antiqua" w:cs="Book Antiqua"/>
            <w:sz w:val="20"/>
            <w:szCs w:val="20"/>
            <w:vertAlign w:val="superscript"/>
          </w:rPr>
          <w:t>23</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We retrospectively included patients with LARC who underwent total TME after neoadjuvant chemotherapy in the Gastrointestinal Surgery Department of our hospital from October 2016 to June 2019. Inclusion criteria were: </w:t>
      </w:r>
      <w:r w:rsidR="00793A53" w:rsidRPr="00A64909">
        <w:rPr>
          <w:rFonts w:ascii="Book Antiqua" w:hAnsi="Book Antiqua" w:cs="Book Antiqua"/>
          <w:sz w:val="20"/>
          <w:szCs w:val="20"/>
        </w:rPr>
        <w:t>(</w:t>
      </w:r>
      <w:r w:rsidRPr="00A64909">
        <w:rPr>
          <w:rFonts w:ascii="Book Antiqua" w:hAnsi="Book Antiqua" w:cs="Book Antiqua"/>
          <w:sz w:val="20"/>
          <w:szCs w:val="20"/>
        </w:rPr>
        <w:t xml:space="preserve">1) </w:t>
      </w:r>
      <w:r w:rsidR="00941C7F" w:rsidRPr="00A64909">
        <w:rPr>
          <w:rFonts w:ascii="Book Antiqua" w:hAnsi="Book Antiqua" w:cs="Book Antiqua"/>
          <w:sz w:val="20"/>
          <w:szCs w:val="20"/>
        </w:rPr>
        <w:t>r</w:t>
      </w:r>
      <w:r w:rsidR="00793A53" w:rsidRPr="00A64909">
        <w:rPr>
          <w:rFonts w:ascii="Book Antiqua" w:hAnsi="Book Antiqua" w:cs="Book Antiqua"/>
          <w:sz w:val="20"/>
          <w:szCs w:val="20"/>
        </w:rPr>
        <w:t xml:space="preserve">ectal </w:t>
      </w:r>
      <w:r w:rsidRPr="00A64909">
        <w:rPr>
          <w:rFonts w:ascii="Book Antiqua" w:hAnsi="Book Antiqua" w:cs="Book Antiqua"/>
          <w:sz w:val="20"/>
          <w:szCs w:val="20"/>
        </w:rPr>
        <w:t xml:space="preserve">MRI and abdominal enhanced CT scan were both performed before neoadjuvant chemotherapy; and </w:t>
      </w:r>
      <w:r w:rsidR="00793A53" w:rsidRPr="00A64909">
        <w:rPr>
          <w:rFonts w:ascii="Book Antiqua" w:hAnsi="Book Antiqua" w:cs="Book Antiqua"/>
          <w:sz w:val="20"/>
          <w:szCs w:val="20"/>
        </w:rPr>
        <w:t>(</w:t>
      </w:r>
      <w:r w:rsidRPr="00A64909">
        <w:rPr>
          <w:rFonts w:ascii="Book Antiqua" w:hAnsi="Book Antiqua" w:cs="Book Antiqua"/>
          <w:sz w:val="20"/>
          <w:szCs w:val="20"/>
        </w:rPr>
        <w:t xml:space="preserve">2) </w:t>
      </w:r>
      <w:r w:rsidR="005D66CF" w:rsidRPr="00A64909">
        <w:rPr>
          <w:rFonts w:ascii="Book Antiqua" w:hAnsi="Book Antiqua" w:cs="Book Antiqua"/>
          <w:sz w:val="20"/>
          <w:szCs w:val="20"/>
        </w:rPr>
        <w:t>a</w:t>
      </w:r>
      <w:r w:rsidR="00793A53" w:rsidRPr="00A64909">
        <w:rPr>
          <w:rFonts w:ascii="Book Antiqua" w:hAnsi="Book Antiqua" w:cs="Book Antiqua"/>
          <w:sz w:val="20"/>
          <w:szCs w:val="20"/>
        </w:rPr>
        <w:t xml:space="preserve">ll </w:t>
      </w:r>
      <w:r w:rsidRPr="00A64909">
        <w:rPr>
          <w:rFonts w:ascii="Book Antiqua" w:hAnsi="Book Antiqua" w:cs="Book Antiqua"/>
          <w:sz w:val="20"/>
          <w:szCs w:val="20"/>
        </w:rPr>
        <w:t xml:space="preserve">patients received neoadjuvant chemotherapy before TME. Exclusion criteria were: </w:t>
      </w:r>
      <w:r w:rsidR="00793A53" w:rsidRPr="00A64909">
        <w:rPr>
          <w:rFonts w:ascii="Book Antiqua" w:hAnsi="Book Antiqua" w:cs="Book Antiqua"/>
          <w:sz w:val="20"/>
          <w:szCs w:val="20"/>
        </w:rPr>
        <w:t>(</w:t>
      </w:r>
      <w:r w:rsidRPr="00A64909">
        <w:rPr>
          <w:rFonts w:ascii="Book Antiqua" w:hAnsi="Book Antiqua" w:cs="Book Antiqua"/>
          <w:sz w:val="20"/>
          <w:szCs w:val="20"/>
        </w:rPr>
        <w:t xml:space="preserve">1) </w:t>
      </w:r>
      <w:r w:rsidR="005F0CC5" w:rsidRPr="00A64909">
        <w:rPr>
          <w:rFonts w:ascii="Book Antiqua" w:hAnsi="Book Antiqua" w:cs="Book Antiqua"/>
          <w:sz w:val="20"/>
          <w:szCs w:val="20"/>
        </w:rPr>
        <w:t>f</w:t>
      </w:r>
      <w:r w:rsidRPr="00A64909">
        <w:rPr>
          <w:rFonts w:ascii="Book Antiqua" w:hAnsi="Book Antiqua" w:cs="Book Antiqua"/>
          <w:sz w:val="20"/>
          <w:szCs w:val="20"/>
        </w:rPr>
        <w:t xml:space="preserve">amilial polyposis; </w:t>
      </w:r>
      <w:r w:rsidR="00793A53" w:rsidRPr="00A64909">
        <w:rPr>
          <w:rFonts w:ascii="Book Antiqua" w:hAnsi="Book Antiqua" w:cs="Book Antiqua"/>
          <w:sz w:val="20"/>
          <w:szCs w:val="20"/>
        </w:rPr>
        <w:t>(</w:t>
      </w:r>
      <w:r w:rsidRPr="00A64909">
        <w:rPr>
          <w:rFonts w:ascii="Book Antiqua" w:hAnsi="Book Antiqua" w:cs="Book Antiqua"/>
          <w:sz w:val="20"/>
          <w:szCs w:val="20"/>
        </w:rPr>
        <w:t xml:space="preserve">2) </w:t>
      </w:r>
      <w:r w:rsidR="005F0CC5" w:rsidRPr="00A64909">
        <w:rPr>
          <w:rFonts w:ascii="Book Antiqua" w:hAnsi="Book Antiqua" w:cs="Book Antiqua"/>
          <w:sz w:val="20"/>
          <w:szCs w:val="20"/>
        </w:rPr>
        <w:t>h</w:t>
      </w:r>
      <w:r w:rsidR="00793A53" w:rsidRPr="00A64909">
        <w:rPr>
          <w:rFonts w:ascii="Book Antiqua" w:hAnsi="Book Antiqua" w:cs="Book Antiqua"/>
          <w:sz w:val="20"/>
          <w:szCs w:val="20"/>
        </w:rPr>
        <w:t xml:space="preserve">istory </w:t>
      </w:r>
      <w:r w:rsidRPr="00A64909">
        <w:rPr>
          <w:rFonts w:ascii="Book Antiqua" w:hAnsi="Book Antiqua" w:cs="Book Antiqua"/>
          <w:sz w:val="20"/>
          <w:szCs w:val="20"/>
        </w:rPr>
        <w:t xml:space="preserve">of neoadjuvant CRT for other malignant tumors; </w:t>
      </w:r>
      <w:r w:rsidR="00793A53" w:rsidRPr="00A64909">
        <w:rPr>
          <w:rFonts w:ascii="Book Antiqua" w:hAnsi="Book Antiqua" w:cs="Book Antiqua"/>
          <w:sz w:val="20"/>
          <w:szCs w:val="20"/>
        </w:rPr>
        <w:t>(</w:t>
      </w:r>
      <w:r w:rsidRPr="00A64909">
        <w:rPr>
          <w:rFonts w:ascii="Book Antiqua" w:hAnsi="Book Antiqua" w:cs="Book Antiqua"/>
          <w:sz w:val="20"/>
          <w:szCs w:val="20"/>
        </w:rPr>
        <w:t xml:space="preserve">3) CT and MRI revealed incomplete images prior to </w:t>
      </w:r>
      <w:r w:rsidRPr="00A64909">
        <w:rPr>
          <w:rFonts w:ascii="Book Antiqua" w:hAnsi="Book Antiqua" w:cs="Book Antiqua"/>
          <w:bCs/>
          <w:sz w:val="20"/>
          <w:szCs w:val="20"/>
        </w:rPr>
        <w:t>neoadjuvant chemotherapy</w:t>
      </w:r>
      <w:r w:rsidRPr="00A64909">
        <w:rPr>
          <w:rFonts w:ascii="Book Antiqua" w:hAnsi="Book Antiqua" w:cs="Book Antiqua"/>
          <w:sz w:val="20"/>
          <w:szCs w:val="20"/>
        </w:rPr>
        <w:t>. Image quality was poor, and artifacts were obvious</w:t>
      </w:r>
      <w:r w:rsidR="005F0CC5" w:rsidRPr="00A64909">
        <w:rPr>
          <w:rFonts w:ascii="Book Antiqua" w:hAnsi="Book Antiqua" w:cs="Book Antiqua"/>
          <w:sz w:val="20"/>
          <w:szCs w:val="20"/>
        </w:rPr>
        <w:t>,</w:t>
      </w:r>
      <w:r w:rsidRPr="00A64909">
        <w:rPr>
          <w:rFonts w:ascii="Book Antiqua" w:hAnsi="Book Antiqua" w:cs="Book Antiqua"/>
          <w:sz w:val="20"/>
          <w:szCs w:val="20"/>
        </w:rPr>
        <w:t xml:space="preserve"> which could not be used for image segmentation and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 extraction and analysis; </w:t>
      </w:r>
      <w:r w:rsidR="00793A53" w:rsidRPr="00A64909">
        <w:rPr>
          <w:rFonts w:ascii="Book Antiqua" w:hAnsi="Book Antiqua" w:cs="Book Antiqua"/>
          <w:sz w:val="20"/>
          <w:szCs w:val="20"/>
        </w:rPr>
        <w:t>and (</w:t>
      </w:r>
      <w:r w:rsidRPr="00A64909">
        <w:rPr>
          <w:rFonts w:ascii="Book Antiqua" w:hAnsi="Book Antiqua" w:cs="Book Antiqua"/>
          <w:sz w:val="20"/>
          <w:szCs w:val="20"/>
        </w:rPr>
        <w:t xml:space="preserve">4) </w:t>
      </w:r>
      <w:r w:rsidR="00F170A7" w:rsidRPr="00A64909">
        <w:rPr>
          <w:rFonts w:ascii="Book Antiqua" w:hAnsi="Book Antiqua" w:cs="Book Antiqua"/>
          <w:sz w:val="20"/>
          <w:szCs w:val="20"/>
        </w:rPr>
        <w:t>c</w:t>
      </w:r>
      <w:r w:rsidRPr="00A64909">
        <w:rPr>
          <w:rFonts w:ascii="Book Antiqua" w:hAnsi="Book Antiqua" w:cs="Book Antiqua"/>
          <w:sz w:val="20"/>
          <w:szCs w:val="20"/>
        </w:rPr>
        <w:t>linical, laboratory</w:t>
      </w:r>
      <w:r w:rsidR="00DE3B0C" w:rsidRPr="00A64909">
        <w:rPr>
          <w:rFonts w:ascii="Book Antiqua" w:hAnsi="Book Antiqua" w:cs="Book Antiqua"/>
          <w:sz w:val="20"/>
          <w:szCs w:val="20"/>
        </w:rPr>
        <w:t>,</w:t>
      </w:r>
      <w:r w:rsidRPr="00A64909">
        <w:rPr>
          <w:rFonts w:ascii="Book Antiqua" w:hAnsi="Book Antiqua" w:cs="Book Antiqua"/>
          <w:sz w:val="20"/>
          <w:szCs w:val="20"/>
        </w:rPr>
        <w:t xml:space="preserve"> and pathology data were incomplete. The patient selection process is summarized in </w:t>
      </w:r>
      <w:r w:rsidRPr="00A64909">
        <w:rPr>
          <w:rFonts w:ascii="Book Antiqua" w:hAnsi="Book Antiqua" w:cs="Book Antiqua"/>
          <w:bCs/>
          <w:sz w:val="20"/>
          <w:szCs w:val="20"/>
        </w:rPr>
        <w:t>Figure 1.</w:t>
      </w:r>
    </w:p>
    <w:p w14:paraId="6215B797" w14:textId="77777777" w:rsidR="000871FD" w:rsidRPr="00A64909" w:rsidRDefault="000871FD" w:rsidP="00A64909">
      <w:pPr>
        <w:snapToGrid w:val="0"/>
        <w:spacing w:line="360" w:lineRule="auto"/>
        <w:ind w:firstLineChars="100" w:firstLine="200"/>
        <w:rPr>
          <w:rFonts w:ascii="Book Antiqua" w:hAnsi="Book Antiqua" w:cs="Book Antiqua"/>
          <w:sz w:val="20"/>
          <w:szCs w:val="20"/>
        </w:rPr>
      </w:pPr>
    </w:p>
    <w:p w14:paraId="76310713" w14:textId="77777777" w:rsidR="000871FD" w:rsidRPr="00A64909" w:rsidRDefault="00350163" w:rsidP="00A64909">
      <w:pPr>
        <w:snapToGrid w:val="0"/>
        <w:spacing w:line="360" w:lineRule="auto"/>
        <w:rPr>
          <w:rFonts w:ascii="Book Antiqua" w:hAnsi="Book Antiqua" w:cs="Book Antiqua"/>
          <w:b/>
          <w:bCs/>
          <w:i/>
          <w:sz w:val="20"/>
          <w:szCs w:val="20"/>
        </w:rPr>
      </w:pPr>
      <w:r w:rsidRPr="00A64909">
        <w:rPr>
          <w:rFonts w:ascii="Book Antiqua" w:hAnsi="Book Antiqua" w:cs="Book Antiqua"/>
          <w:b/>
          <w:bCs/>
          <w:i/>
          <w:sz w:val="20"/>
          <w:szCs w:val="20"/>
        </w:rPr>
        <w:t>Neoadjuvant chemotherapy protocol</w:t>
      </w:r>
    </w:p>
    <w:p w14:paraId="51E96155" w14:textId="2B39DC79"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The first chemotherapy course adopted the </w:t>
      </w:r>
      <w:proofErr w:type="spellStart"/>
      <w:r w:rsidRPr="00A64909">
        <w:rPr>
          <w:rFonts w:ascii="Book Antiqua" w:hAnsi="Book Antiqua" w:cs="Book Antiqua"/>
          <w:sz w:val="20"/>
          <w:szCs w:val="20"/>
        </w:rPr>
        <w:t>CapeOx</w:t>
      </w:r>
      <w:proofErr w:type="spellEnd"/>
      <w:r w:rsidRPr="00A64909">
        <w:rPr>
          <w:rFonts w:ascii="Book Antiqua" w:hAnsi="Book Antiqua" w:cs="Book Antiqua"/>
          <w:sz w:val="20"/>
          <w:szCs w:val="20"/>
        </w:rPr>
        <w:t xml:space="preserve"> plan (</w:t>
      </w:r>
      <w:proofErr w:type="spellStart"/>
      <w:r w:rsidR="00851471" w:rsidRPr="00A64909">
        <w:rPr>
          <w:rFonts w:ascii="Book Antiqua" w:hAnsi="Book Antiqua" w:cs="Book Antiqua"/>
          <w:sz w:val="20"/>
          <w:szCs w:val="20"/>
        </w:rPr>
        <w:t>oxaliplatin</w:t>
      </w:r>
      <w:proofErr w:type="spellEnd"/>
      <w:r w:rsidR="00851471" w:rsidRPr="00A64909">
        <w:rPr>
          <w:rFonts w:ascii="Book Antiqua" w:hAnsi="Book Antiqua" w:cs="Book Antiqua"/>
          <w:sz w:val="20"/>
          <w:szCs w:val="20"/>
        </w:rPr>
        <w:t xml:space="preserve"> </w:t>
      </w:r>
      <w:r w:rsidRPr="00A64909">
        <w:rPr>
          <w:rFonts w:ascii="Book Antiqua" w:hAnsi="Book Antiqua" w:cs="Book Antiqua"/>
          <w:sz w:val="20"/>
          <w:szCs w:val="20"/>
        </w:rPr>
        <w:t xml:space="preserve">30 mg/m², day 1 and </w:t>
      </w:r>
      <w:proofErr w:type="spellStart"/>
      <w:r w:rsidR="00851471" w:rsidRPr="00A64909">
        <w:rPr>
          <w:rFonts w:ascii="Book Antiqua" w:hAnsi="Book Antiqua" w:cs="Book Antiqua"/>
          <w:sz w:val="20"/>
          <w:szCs w:val="20"/>
        </w:rPr>
        <w:t>capecitabine</w:t>
      </w:r>
      <w:proofErr w:type="spellEnd"/>
      <w:r w:rsidR="00851471" w:rsidRPr="00A64909">
        <w:rPr>
          <w:rFonts w:ascii="Book Antiqua" w:hAnsi="Book Antiqua" w:cs="Book Antiqua"/>
          <w:sz w:val="20"/>
          <w:szCs w:val="20"/>
        </w:rPr>
        <w:t xml:space="preserve"> </w:t>
      </w:r>
      <w:r w:rsidRPr="00A64909">
        <w:rPr>
          <w:rFonts w:ascii="Book Antiqua" w:hAnsi="Book Antiqua" w:cs="Book Antiqua"/>
          <w:sz w:val="20"/>
          <w:szCs w:val="20"/>
        </w:rPr>
        <w:t xml:space="preserve">850-1000 mg/m², bid, day 1-14). With no break time after </w:t>
      </w:r>
      <w:r w:rsidR="00885021" w:rsidRPr="00A64909">
        <w:rPr>
          <w:rFonts w:ascii="Book Antiqua" w:hAnsi="Book Antiqua" w:cs="Book Antiqua"/>
          <w:sz w:val="20"/>
          <w:szCs w:val="20"/>
        </w:rPr>
        <w:t xml:space="preserve">the </w:t>
      </w:r>
      <w:r w:rsidRPr="00A64909">
        <w:rPr>
          <w:rFonts w:ascii="Book Antiqua" w:hAnsi="Book Antiqua" w:cs="Book Antiqua"/>
          <w:sz w:val="20"/>
          <w:szCs w:val="20"/>
        </w:rPr>
        <w:t xml:space="preserve">first course, the second to fourth courses adopted the </w:t>
      </w:r>
      <w:proofErr w:type="spellStart"/>
      <w:r w:rsidRPr="00A64909">
        <w:rPr>
          <w:rFonts w:ascii="Book Antiqua" w:hAnsi="Book Antiqua" w:cs="Book Antiqua"/>
          <w:sz w:val="20"/>
          <w:szCs w:val="20"/>
        </w:rPr>
        <w:t>CapeOx</w:t>
      </w:r>
      <w:proofErr w:type="spellEnd"/>
      <w:r w:rsidRPr="00A64909">
        <w:rPr>
          <w:rFonts w:ascii="Book Antiqua" w:hAnsi="Book Antiqua" w:cs="Book Antiqua"/>
          <w:sz w:val="20"/>
          <w:szCs w:val="20"/>
        </w:rPr>
        <w:t xml:space="preserve"> plan with sequential oral </w:t>
      </w:r>
      <w:proofErr w:type="spellStart"/>
      <w:r w:rsidR="00851471" w:rsidRPr="00A64909">
        <w:rPr>
          <w:rFonts w:ascii="Book Antiqua" w:hAnsi="Book Antiqua" w:cs="Book Antiqua"/>
          <w:sz w:val="20"/>
          <w:szCs w:val="20"/>
        </w:rPr>
        <w:t>apatinib</w:t>
      </w:r>
      <w:proofErr w:type="spellEnd"/>
      <w:r w:rsidR="00851471" w:rsidRPr="00A64909">
        <w:rPr>
          <w:rFonts w:ascii="Book Antiqua" w:hAnsi="Book Antiqua" w:cs="Book Antiqua"/>
          <w:sz w:val="20"/>
          <w:szCs w:val="20"/>
        </w:rPr>
        <w:t xml:space="preserve"> </w:t>
      </w:r>
      <w:r w:rsidRPr="00A64909">
        <w:rPr>
          <w:rFonts w:ascii="Book Antiqua" w:hAnsi="Book Antiqua" w:cs="Book Antiqua"/>
          <w:sz w:val="20"/>
          <w:szCs w:val="20"/>
        </w:rPr>
        <w:t xml:space="preserve">250 mg </w:t>
      </w:r>
      <w:proofErr w:type="spellStart"/>
      <w:r w:rsidRPr="00A64909">
        <w:rPr>
          <w:rFonts w:ascii="Book Antiqua" w:hAnsi="Book Antiqua" w:cs="Book Antiqua"/>
          <w:sz w:val="20"/>
          <w:szCs w:val="20"/>
        </w:rPr>
        <w:t>qd</w:t>
      </w:r>
      <w:proofErr w:type="spellEnd"/>
      <w:r w:rsidRPr="00A64909">
        <w:rPr>
          <w:rFonts w:ascii="Book Antiqua" w:hAnsi="Book Antiqua" w:cs="Book Antiqua"/>
          <w:sz w:val="20"/>
          <w:szCs w:val="20"/>
        </w:rPr>
        <w:t xml:space="preserve"> for 10 consecutive d</w:t>
      </w:r>
      <w:r w:rsidR="00851471" w:rsidRPr="00A64909">
        <w:rPr>
          <w:rFonts w:ascii="Book Antiqua" w:hAnsi="Book Antiqua" w:cs="Book Antiqua"/>
          <w:sz w:val="20"/>
          <w:szCs w:val="20"/>
        </w:rPr>
        <w:t>ays</w:t>
      </w:r>
      <w:r w:rsidRPr="00A64909">
        <w:rPr>
          <w:rFonts w:ascii="Book Antiqua" w:hAnsi="Book Antiqua" w:cs="Book Antiqua"/>
          <w:sz w:val="20"/>
          <w:szCs w:val="20"/>
        </w:rPr>
        <w:t xml:space="preserve">. There were breaks of </w:t>
      </w:r>
      <w:r w:rsidR="00851471" w:rsidRPr="00A64909">
        <w:rPr>
          <w:rFonts w:ascii="Book Antiqua" w:hAnsi="Book Antiqua" w:cs="Book Antiqua"/>
          <w:sz w:val="20"/>
          <w:szCs w:val="20"/>
        </w:rPr>
        <w:t>3</w:t>
      </w:r>
      <w:r w:rsidRPr="00A64909">
        <w:rPr>
          <w:rFonts w:ascii="Book Antiqua" w:hAnsi="Book Antiqua" w:cs="Book Antiqua"/>
          <w:sz w:val="20"/>
          <w:szCs w:val="20"/>
        </w:rPr>
        <w:t xml:space="preserve"> </w:t>
      </w:r>
      <w:proofErr w:type="spellStart"/>
      <w:r w:rsidRPr="00A64909">
        <w:rPr>
          <w:rFonts w:ascii="Book Antiqua" w:hAnsi="Book Antiqua" w:cs="Book Antiqua"/>
          <w:sz w:val="20"/>
          <w:szCs w:val="20"/>
        </w:rPr>
        <w:t>w</w:t>
      </w:r>
      <w:r w:rsidR="00851471" w:rsidRPr="00A64909">
        <w:rPr>
          <w:rFonts w:ascii="Book Antiqua" w:hAnsi="Book Antiqua" w:cs="Book Antiqua"/>
          <w:sz w:val="20"/>
          <w:szCs w:val="20"/>
        </w:rPr>
        <w:t>k</w:t>
      </w:r>
      <w:proofErr w:type="spellEnd"/>
      <w:r w:rsidRPr="00A64909">
        <w:rPr>
          <w:rFonts w:ascii="Book Antiqua" w:hAnsi="Book Antiqua" w:cs="Book Antiqua"/>
          <w:sz w:val="20"/>
          <w:szCs w:val="20"/>
        </w:rPr>
        <w:t xml:space="preserve"> for the second to the fourth course; and </w:t>
      </w:r>
      <w:r w:rsidR="00C41CDD" w:rsidRPr="00A64909">
        <w:rPr>
          <w:rFonts w:ascii="Book Antiqua" w:hAnsi="Book Antiqua" w:cs="Book Antiqua"/>
          <w:sz w:val="20"/>
          <w:szCs w:val="20"/>
        </w:rPr>
        <w:t>3</w:t>
      </w:r>
      <w:r w:rsidRPr="00A64909">
        <w:rPr>
          <w:rFonts w:ascii="Book Antiqua" w:hAnsi="Book Antiqua" w:cs="Book Antiqua"/>
          <w:sz w:val="20"/>
          <w:szCs w:val="20"/>
        </w:rPr>
        <w:t xml:space="preserve"> </w:t>
      </w:r>
      <w:proofErr w:type="spellStart"/>
      <w:r w:rsidRPr="00A64909">
        <w:rPr>
          <w:rFonts w:ascii="Book Antiqua" w:hAnsi="Book Antiqua" w:cs="Book Antiqua"/>
          <w:sz w:val="20"/>
          <w:szCs w:val="20"/>
        </w:rPr>
        <w:t>w</w:t>
      </w:r>
      <w:r w:rsidR="00C41CDD" w:rsidRPr="00A64909">
        <w:rPr>
          <w:rFonts w:ascii="Book Antiqua" w:hAnsi="Book Antiqua" w:cs="Book Antiqua"/>
          <w:sz w:val="20"/>
          <w:szCs w:val="20"/>
        </w:rPr>
        <w:t>k</w:t>
      </w:r>
      <w:proofErr w:type="spellEnd"/>
      <w:r w:rsidRPr="00A64909">
        <w:rPr>
          <w:rFonts w:ascii="Book Antiqua" w:hAnsi="Book Antiqua" w:cs="Book Antiqua"/>
          <w:sz w:val="20"/>
          <w:szCs w:val="20"/>
        </w:rPr>
        <w:t xml:space="preserve"> after the fourth course of </w:t>
      </w:r>
      <w:r w:rsidRPr="00A64909">
        <w:rPr>
          <w:rFonts w:ascii="Book Antiqua" w:hAnsi="Book Antiqua" w:cs="Book Antiqua"/>
          <w:bCs/>
          <w:sz w:val="20"/>
          <w:szCs w:val="20"/>
        </w:rPr>
        <w:t>neoadjuvant chemotherapy</w:t>
      </w:r>
      <w:r w:rsidRPr="00A64909">
        <w:rPr>
          <w:rFonts w:ascii="Book Antiqua" w:hAnsi="Book Antiqua" w:cs="Book Antiqua"/>
          <w:sz w:val="20"/>
          <w:szCs w:val="20"/>
        </w:rPr>
        <w:t>, TME surgery was performed.</w:t>
      </w:r>
    </w:p>
    <w:p w14:paraId="0147D66B" w14:textId="77777777" w:rsidR="000871FD" w:rsidRPr="00A64909" w:rsidRDefault="000871FD" w:rsidP="00A64909">
      <w:pPr>
        <w:snapToGrid w:val="0"/>
        <w:spacing w:line="360" w:lineRule="auto"/>
        <w:ind w:firstLineChars="100" w:firstLine="200"/>
        <w:rPr>
          <w:rFonts w:ascii="Book Antiqua" w:hAnsi="Book Antiqua" w:cs="Book Antiqua"/>
          <w:sz w:val="20"/>
          <w:szCs w:val="20"/>
        </w:rPr>
      </w:pPr>
    </w:p>
    <w:p w14:paraId="3BF986DC" w14:textId="77777777" w:rsidR="000871FD" w:rsidRPr="00A64909" w:rsidRDefault="00350163" w:rsidP="00A64909">
      <w:pPr>
        <w:snapToGrid w:val="0"/>
        <w:spacing w:line="360" w:lineRule="auto"/>
        <w:rPr>
          <w:rFonts w:ascii="Book Antiqua" w:hAnsi="Book Antiqua" w:cs="Book Antiqua"/>
          <w:b/>
          <w:bCs/>
          <w:i/>
          <w:sz w:val="20"/>
          <w:szCs w:val="20"/>
        </w:rPr>
      </w:pPr>
      <w:r w:rsidRPr="00A64909">
        <w:rPr>
          <w:rFonts w:ascii="Book Antiqua" w:hAnsi="Book Antiqua" w:cs="Book Antiqua"/>
          <w:b/>
          <w:bCs/>
          <w:i/>
          <w:sz w:val="20"/>
          <w:szCs w:val="20"/>
        </w:rPr>
        <w:t xml:space="preserve">CT and MR imaging protocol </w:t>
      </w:r>
    </w:p>
    <w:p w14:paraId="6EB78468" w14:textId="0C3BBD04"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Enhanced CT was performed using a 128-MDCT scanner (</w:t>
      </w:r>
      <w:proofErr w:type="spellStart"/>
      <w:r w:rsidRPr="00A64909">
        <w:rPr>
          <w:rFonts w:ascii="Book Antiqua" w:hAnsi="Book Antiqua" w:cs="Book Antiqua"/>
          <w:sz w:val="20"/>
          <w:szCs w:val="20"/>
        </w:rPr>
        <w:t>Somatom</w:t>
      </w:r>
      <w:proofErr w:type="spellEnd"/>
      <w:r w:rsidRPr="00A64909">
        <w:rPr>
          <w:rFonts w:ascii="Book Antiqua" w:hAnsi="Book Antiqua" w:cs="Book Antiqua"/>
          <w:sz w:val="20"/>
          <w:szCs w:val="20"/>
        </w:rPr>
        <w:t xml:space="preserve"> Definition AS+, Siemens Healthcare Sector, </w:t>
      </w:r>
      <w:proofErr w:type="spellStart"/>
      <w:r w:rsidRPr="00A64909">
        <w:rPr>
          <w:rFonts w:ascii="Book Antiqua" w:hAnsi="Book Antiqua" w:cs="Book Antiqua"/>
          <w:sz w:val="20"/>
          <w:szCs w:val="20"/>
        </w:rPr>
        <w:t>Forchheim</w:t>
      </w:r>
      <w:proofErr w:type="spellEnd"/>
      <w:r w:rsidRPr="00A64909">
        <w:rPr>
          <w:rFonts w:ascii="Book Antiqua" w:hAnsi="Book Antiqua" w:cs="Book Antiqua"/>
          <w:sz w:val="20"/>
          <w:szCs w:val="20"/>
        </w:rPr>
        <w:t>, Germany) and a dual-source CT system (</w:t>
      </w:r>
      <w:proofErr w:type="spellStart"/>
      <w:r w:rsidRPr="00A64909">
        <w:rPr>
          <w:rFonts w:ascii="Book Antiqua" w:hAnsi="Book Antiqua" w:cs="Book Antiqua"/>
          <w:sz w:val="20"/>
          <w:szCs w:val="20"/>
        </w:rPr>
        <w:t>Somatom</w:t>
      </w:r>
      <w:proofErr w:type="spellEnd"/>
      <w:r w:rsidRPr="00A64909">
        <w:rPr>
          <w:rFonts w:ascii="Book Antiqua" w:hAnsi="Book Antiqua" w:cs="Book Antiqua"/>
          <w:sz w:val="20"/>
          <w:szCs w:val="20"/>
        </w:rPr>
        <w:t xml:space="preserve"> Definition Flash, Siemens Healthcare Sector, </w:t>
      </w:r>
      <w:proofErr w:type="spellStart"/>
      <w:r w:rsidRPr="00A64909">
        <w:rPr>
          <w:rFonts w:ascii="Book Antiqua" w:hAnsi="Book Antiqua" w:cs="Book Antiqua"/>
          <w:sz w:val="20"/>
          <w:szCs w:val="20"/>
        </w:rPr>
        <w:t>Forchheim</w:t>
      </w:r>
      <w:proofErr w:type="spellEnd"/>
      <w:r w:rsidRPr="00A64909">
        <w:rPr>
          <w:rFonts w:ascii="Book Antiqua" w:hAnsi="Book Antiqua" w:cs="Book Antiqua"/>
          <w:sz w:val="20"/>
          <w:szCs w:val="20"/>
        </w:rPr>
        <w:t xml:space="preserve">, Germany). Both CT models had the same tube voltage (120 kV), tube current (200-210 </w:t>
      </w:r>
      <w:proofErr w:type="spellStart"/>
      <w:r w:rsidRPr="00A64909">
        <w:rPr>
          <w:rFonts w:ascii="Book Antiqua" w:hAnsi="Book Antiqua" w:cs="Book Antiqua"/>
          <w:sz w:val="20"/>
          <w:szCs w:val="20"/>
        </w:rPr>
        <w:t>mAs</w:t>
      </w:r>
      <w:proofErr w:type="spellEnd"/>
      <w:r w:rsidRPr="00A64909">
        <w:rPr>
          <w:rFonts w:ascii="Book Antiqua" w:hAnsi="Book Antiqua" w:cs="Book Antiqua"/>
          <w:sz w:val="20"/>
          <w:szCs w:val="20"/>
        </w:rPr>
        <w:t>)</w:t>
      </w:r>
      <w:r w:rsidR="00980016" w:rsidRPr="00A64909">
        <w:rPr>
          <w:rFonts w:ascii="Book Antiqua" w:hAnsi="Book Antiqua" w:cs="Book Antiqua"/>
          <w:sz w:val="20"/>
          <w:szCs w:val="20"/>
        </w:rPr>
        <w:t>,</w:t>
      </w:r>
      <w:r w:rsidRPr="00A64909">
        <w:rPr>
          <w:rFonts w:ascii="Book Antiqua" w:hAnsi="Book Antiqua" w:cs="Book Antiqua"/>
          <w:sz w:val="20"/>
          <w:szCs w:val="20"/>
        </w:rPr>
        <w:t xml:space="preserve"> and slice thickness (2 mm). Intravenous nonionic contrast material (1.2 mL/kg; </w:t>
      </w:r>
      <w:proofErr w:type="spellStart"/>
      <w:r w:rsidR="00C41CDD" w:rsidRPr="00A64909">
        <w:rPr>
          <w:rFonts w:ascii="Book Antiqua" w:hAnsi="Book Antiqua" w:cs="Book Antiqua"/>
          <w:sz w:val="20"/>
          <w:szCs w:val="20"/>
        </w:rPr>
        <w:t>omnipaque</w:t>
      </w:r>
      <w:proofErr w:type="spellEnd"/>
      <w:r w:rsidR="00C41CDD" w:rsidRPr="00A64909">
        <w:rPr>
          <w:rFonts w:ascii="Book Antiqua" w:hAnsi="Book Antiqua" w:cs="Book Antiqua"/>
          <w:sz w:val="20"/>
          <w:szCs w:val="20"/>
        </w:rPr>
        <w:t xml:space="preserve"> </w:t>
      </w:r>
      <w:r w:rsidRPr="00A64909">
        <w:rPr>
          <w:rFonts w:ascii="Book Antiqua" w:hAnsi="Book Antiqua" w:cs="Book Antiqua"/>
          <w:sz w:val="20"/>
          <w:szCs w:val="20"/>
        </w:rPr>
        <w:t xml:space="preserve">300 mg/mL, GE Healthcare) was administered </w:t>
      </w:r>
      <w:r w:rsidRPr="00A64909">
        <w:rPr>
          <w:rFonts w:ascii="Book Antiqua" w:hAnsi="Book Antiqua" w:cs="Book Antiqua"/>
          <w:i/>
          <w:sz w:val="20"/>
          <w:szCs w:val="20"/>
        </w:rPr>
        <w:t>via</w:t>
      </w:r>
      <w:r w:rsidRPr="00A64909">
        <w:rPr>
          <w:rFonts w:ascii="Book Antiqua" w:hAnsi="Book Antiqua" w:cs="Book Antiqua"/>
          <w:sz w:val="20"/>
          <w:szCs w:val="20"/>
        </w:rPr>
        <w:t xml:space="preserve"> the antecubital vein, using a power injector at a rate of 3 mL/s. The area of interest was located in the center of the abdominal aorta at the level of the abdominal trunk. With a trigger threshold of the aorta reaching 170 HU, the arterial phase (at the trigger) and the portal vein phase (30 s after the trigger) images were obtained.</w:t>
      </w:r>
    </w:p>
    <w:p w14:paraId="115F70F6" w14:textId="4DE48AFA" w:rsidR="000871FD" w:rsidRPr="00A64909" w:rsidRDefault="00350163" w:rsidP="00A64909">
      <w:pPr>
        <w:widowControl/>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MRI was performed using a 3.0-T magnet (</w:t>
      </w:r>
      <w:proofErr w:type="spellStart"/>
      <w:r w:rsidRPr="00A64909">
        <w:rPr>
          <w:rFonts w:ascii="Book Antiqua" w:hAnsi="Book Antiqua" w:cs="Book Antiqua"/>
          <w:sz w:val="20"/>
          <w:szCs w:val="20"/>
        </w:rPr>
        <w:t>Magnetom</w:t>
      </w:r>
      <w:proofErr w:type="spellEnd"/>
      <w:r w:rsidRPr="00A64909">
        <w:rPr>
          <w:rFonts w:ascii="Book Antiqua" w:hAnsi="Book Antiqua" w:cs="Book Antiqua"/>
          <w:sz w:val="20"/>
          <w:szCs w:val="20"/>
        </w:rPr>
        <w:t xml:space="preserve"> </w:t>
      </w:r>
      <w:proofErr w:type="spellStart"/>
      <w:r w:rsidRPr="00A64909">
        <w:rPr>
          <w:rFonts w:ascii="Book Antiqua" w:hAnsi="Book Antiqua" w:cs="Book Antiqua"/>
          <w:sz w:val="20"/>
          <w:szCs w:val="20"/>
        </w:rPr>
        <w:t>Skyra</w:t>
      </w:r>
      <w:proofErr w:type="spellEnd"/>
      <w:r w:rsidRPr="00A64909">
        <w:rPr>
          <w:rFonts w:ascii="Book Antiqua" w:hAnsi="Book Antiqua" w:cs="Book Antiqua"/>
          <w:sz w:val="20"/>
          <w:szCs w:val="20"/>
        </w:rPr>
        <w:t>, Siemens Healthcare, Erlangen, Germany) with an 18-channel matrix coil. All patients underwent bowel preparation with antispasmodic medications before imaging. A routine clinical imaging protocol was performed including axial HR-T2WI</w:t>
      </w:r>
      <w:r w:rsidR="00A50440" w:rsidRPr="00A64909">
        <w:rPr>
          <w:rFonts w:ascii="Book Antiqua" w:hAnsi="Book Antiqua" w:cs="Book Antiqua"/>
          <w:sz w:val="20"/>
          <w:szCs w:val="20"/>
        </w:rPr>
        <w:t xml:space="preserve"> and </w:t>
      </w:r>
      <w:r w:rsidRPr="00A64909">
        <w:rPr>
          <w:rFonts w:ascii="Book Antiqua" w:hAnsi="Book Antiqua" w:cs="Book Antiqua"/>
          <w:sz w:val="20"/>
          <w:szCs w:val="20"/>
        </w:rPr>
        <w:t xml:space="preserve">axial DWI MRI with apparent diffusion coefficient (ADC). Dynamic contrast-enhanced (DCE) images were obtained using a fat-suppressed 3D gradient-echo T1 weighted sequence (volumetric interpolated breath-hold examination, </w:t>
      </w:r>
      <w:r w:rsidR="002F1A65">
        <w:rPr>
          <w:rFonts w:ascii="Book Antiqua" w:hAnsi="Book Antiqua" w:cs="Book Antiqua"/>
          <w:sz w:val="20"/>
          <w:szCs w:val="20"/>
        </w:rPr>
        <w:t>known as ‘</w:t>
      </w:r>
      <w:r w:rsidRPr="00A64909">
        <w:rPr>
          <w:rFonts w:ascii="Book Antiqua" w:hAnsi="Book Antiqua" w:cs="Book Antiqua"/>
          <w:sz w:val="20"/>
          <w:szCs w:val="20"/>
        </w:rPr>
        <w:t>VIBE</w:t>
      </w:r>
      <w:r w:rsidR="002F1A65">
        <w:rPr>
          <w:rFonts w:ascii="Book Antiqua" w:hAnsi="Book Antiqua" w:cs="Book Antiqua"/>
          <w:sz w:val="20"/>
          <w:szCs w:val="20"/>
        </w:rPr>
        <w:t>’</w:t>
      </w:r>
      <w:r w:rsidRPr="00A64909">
        <w:rPr>
          <w:rFonts w:ascii="Book Antiqua" w:hAnsi="Book Antiqua" w:cs="Book Antiqua"/>
          <w:sz w:val="20"/>
          <w:szCs w:val="20"/>
        </w:rPr>
        <w:t xml:space="preserve">). Dynamic contrast-enhanced images were obtained using 3D T1-VIBE with a volumetric acquisition of the entire rectum that began simultaneously with the intravenous administration of gadolinium (0.5 </w:t>
      </w:r>
      <w:proofErr w:type="spellStart"/>
      <w:r w:rsidRPr="00A64909">
        <w:rPr>
          <w:rFonts w:ascii="Book Antiqua" w:hAnsi="Book Antiqua" w:cs="Book Antiqua"/>
          <w:sz w:val="20"/>
          <w:szCs w:val="20"/>
        </w:rPr>
        <w:t>mmol</w:t>
      </w:r>
      <w:proofErr w:type="spellEnd"/>
      <w:r w:rsidRPr="00A64909">
        <w:rPr>
          <w:rFonts w:ascii="Book Antiqua" w:hAnsi="Book Antiqua" w:cs="Book Antiqua"/>
          <w:sz w:val="20"/>
          <w:szCs w:val="20"/>
        </w:rPr>
        <w:t>/m</w:t>
      </w:r>
      <w:r w:rsidR="00C41CDD" w:rsidRPr="00A64909">
        <w:rPr>
          <w:rFonts w:ascii="Book Antiqua" w:hAnsi="Book Antiqua" w:cs="Book Antiqua"/>
          <w:sz w:val="20"/>
          <w:szCs w:val="20"/>
        </w:rPr>
        <w:t>L</w:t>
      </w:r>
      <w:r w:rsidR="002F1A65">
        <w:rPr>
          <w:rFonts w:ascii="Book Antiqua" w:hAnsi="Book Antiqua" w:cs="Book Antiqua"/>
          <w:sz w:val="20"/>
          <w:szCs w:val="20"/>
        </w:rPr>
        <w:t>;</w:t>
      </w:r>
      <w:r w:rsidRPr="00A64909">
        <w:rPr>
          <w:rFonts w:ascii="Book Antiqua" w:hAnsi="Book Antiqua" w:cs="Book Antiqua"/>
          <w:sz w:val="20"/>
          <w:szCs w:val="20"/>
        </w:rPr>
        <w:t xml:space="preserve"> </w:t>
      </w:r>
      <w:proofErr w:type="spellStart"/>
      <w:r w:rsidR="002F1A65">
        <w:rPr>
          <w:rFonts w:ascii="Book Antiqua" w:hAnsi="Book Antiqua" w:cs="Book Antiqua"/>
          <w:sz w:val="20"/>
          <w:szCs w:val="20"/>
        </w:rPr>
        <w:t>O</w:t>
      </w:r>
      <w:r w:rsidR="002F1A65" w:rsidRPr="00A64909">
        <w:rPr>
          <w:rFonts w:ascii="Book Antiqua" w:hAnsi="Book Antiqua" w:cs="Book Antiqua"/>
          <w:sz w:val="20"/>
          <w:szCs w:val="20"/>
        </w:rPr>
        <w:t>mniscan</w:t>
      </w:r>
      <w:proofErr w:type="spellEnd"/>
      <w:r w:rsidR="002F1A65">
        <w:rPr>
          <w:rFonts w:ascii="Book Antiqua" w:hAnsi="Book Antiqua" w:cs="Book Antiqua"/>
          <w:sz w:val="20"/>
          <w:szCs w:val="20"/>
        </w:rPr>
        <w:t>,</w:t>
      </w:r>
      <w:r w:rsidR="002F1A65" w:rsidRPr="00A64909">
        <w:rPr>
          <w:rFonts w:ascii="Book Antiqua" w:hAnsi="Book Antiqua" w:cs="Book Antiqua"/>
          <w:sz w:val="20"/>
          <w:szCs w:val="20"/>
        </w:rPr>
        <w:t xml:space="preserve"> </w:t>
      </w:r>
      <w:r w:rsidRPr="00A64909">
        <w:rPr>
          <w:rFonts w:ascii="Book Antiqua" w:hAnsi="Book Antiqua" w:cs="Book Antiqua"/>
          <w:sz w:val="20"/>
          <w:szCs w:val="20"/>
        </w:rPr>
        <w:t>GE Healthcare</w:t>
      </w:r>
      <w:r w:rsidR="002F1A65">
        <w:rPr>
          <w:rFonts w:ascii="Book Antiqua" w:hAnsi="Book Antiqua" w:cs="Book Antiqua"/>
          <w:sz w:val="20"/>
          <w:szCs w:val="20"/>
        </w:rPr>
        <w:t>, Cork,</w:t>
      </w:r>
      <w:r w:rsidRPr="00A64909">
        <w:rPr>
          <w:rFonts w:ascii="Book Antiqua" w:hAnsi="Book Antiqua" w:cs="Book Antiqua"/>
          <w:sz w:val="20"/>
          <w:szCs w:val="20"/>
        </w:rPr>
        <w:t xml:space="preserve"> Ireland) followed by a 30 mL saline flush (3 mL/s). The entire </w:t>
      </w:r>
      <w:r w:rsidRPr="00A64909">
        <w:rPr>
          <w:rFonts w:ascii="Book Antiqua" w:hAnsi="Book Antiqua" w:cs="Book Antiqua"/>
          <w:sz w:val="20"/>
          <w:szCs w:val="20"/>
        </w:rPr>
        <w:lastRenderedPageBreak/>
        <w:t>volume was acquired in one second</w:t>
      </w:r>
      <w:r w:rsidR="00A00BBA" w:rsidRPr="00A64909">
        <w:rPr>
          <w:rFonts w:ascii="Book Antiqua" w:hAnsi="Book Antiqua" w:cs="Book Antiqua"/>
          <w:sz w:val="20"/>
          <w:szCs w:val="20"/>
        </w:rPr>
        <w:t>,</w:t>
      </w:r>
      <w:r w:rsidRPr="00A64909">
        <w:rPr>
          <w:rFonts w:ascii="Book Antiqua" w:hAnsi="Book Antiqua" w:cs="Book Antiqua"/>
          <w:sz w:val="20"/>
          <w:szCs w:val="20"/>
        </w:rPr>
        <w:t xml:space="preserve"> and the acquisition was repeated over a one-minute scan time to acquire an exact evaluation of the medium contrast kinetics in the tumor tissue of all</w:t>
      </w:r>
      <w:r w:rsidR="00A00BBA" w:rsidRPr="00A64909">
        <w:rPr>
          <w:rFonts w:ascii="Book Antiqua" w:hAnsi="Book Antiqua" w:cs="Book Antiqua"/>
          <w:sz w:val="20"/>
          <w:szCs w:val="20"/>
        </w:rPr>
        <w:t xml:space="preserve"> </w:t>
      </w:r>
      <w:r w:rsidRPr="00A64909">
        <w:rPr>
          <w:rFonts w:ascii="Book Antiqua" w:hAnsi="Book Antiqua" w:cs="Book Antiqua"/>
          <w:sz w:val="20"/>
          <w:szCs w:val="20"/>
        </w:rPr>
        <w:t>vascular phases. The MRI parameters at our institution are summarized in</w:t>
      </w:r>
      <w:r w:rsidRPr="00A64909">
        <w:rPr>
          <w:rFonts w:ascii="Book Antiqua" w:hAnsi="Book Antiqua" w:cs="Book Antiqua"/>
          <w:b/>
          <w:sz w:val="20"/>
          <w:szCs w:val="20"/>
        </w:rPr>
        <w:t xml:space="preserve"> </w:t>
      </w:r>
      <w:r w:rsidRPr="00A64909">
        <w:rPr>
          <w:rFonts w:ascii="Book Antiqua" w:hAnsi="Book Antiqua" w:cs="Book Antiqua"/>
          <w:sz w:val="20"/>
          <w:szCs w:val="20"/>
        </w:rPr>
        <w:t xml:space="preserve">Supplementary </w:t>
      </w:r>
      <w:r w:rsidR="00C41CDD" w:rsidRPr="00A64909">
        <w:rPr>
          <w:rFonts w:ascii="Book Antiqua" w:hAnsi="Book Antiqua" w:cs="Book Antiqua"/>
          <w:sz w:val="20"/>
          <w:szCs w:val="20"/>
        </w:rPr>
        <w:t>Table</w:t>
      </w:r>
      <w:r w:rsidRPr="00A64909">
        <w:rPr>
          <w:rFonts w:ascii="Book Antiqua" w:hAnsi="Book Antiqua" w:cs="Book Antiqua"/>
          <w:sz w:val="20"/>
          <w:szCs w:val="20"/>
        </w:rPr>
        <w:t xml:space="preserve"> 1.</w:t>
      </w:r>
    </w:p>
    <w:p w14:paraId="157D457E" w14:textId="77777777" w:rsidR="000871FD" w:rsidRPr="00A64909" w:rsidRDefault="000871FD" w:rsidP="00A64909">
      <w:pPr>
        <w:snapToGrid w:val="0"/>
        <w:spacing w:line="360" w:lineRule="auto"/>
        <w:rPr>
          <w:rFonts w:ascii="Book Antiqua" w:hAnsi="Book Antiqua" w:cs="Book Antiqua"/>
          <w:sz w:val="20"/>
          <w:szCs w:val="20"/>
        </w:rPr>
      </w:pPr>
    </w:p>
    <w:p w14:paraId="01DFA820" w14:textId="2DC8765F" w:rsidR="000871FD" w:rsidRPr="00A64909" w:rsidRDefault="00350163" w:rsidP="00A64909">
      <w:pPr>
        <w:widowControl/>
        <w:snapToGrid w:val="0"/>
        <w:spacing w:line="360" w:lineRule="auto"/>
        <w:rPr>
          <w:rFonts w:ascii="Book Antiqua" w:hAnsi="Book Antiqua" w:cs="Book Antiqua"/>
          <w:i/>
          <w:sz w:val="20"/>
          <w:szCs w:val="20"/>
        </w:rPr>
      </w:pPr>
      <w:r w:rsidRPr="00A64909">
        <w:rPr>
          <w:rFonts w:ascii="Book Antiqua" w:hAnsi="Book Antiqua" w:cs="Book Antiqua"/>
          <w:b/>
          <w:bCs/>
          <w:i/>
          <w:sz w:val="20"/>
          <w:szCs w:val="20"/>
        </w:rPr>
        <w:t xml:space="preserve">Assessment of </w:t>
      </w:r>
      <w:r w:rsidR="00FD3396" w:rsidRPr="00A64909">
        <w:rPr>
          <w:rFonts w:ascii="Book Antiqua" w:hAnsi="Book Antiqua" w:cs="Book Antiqua"/>
          <w:b/>
          <w:bCs/>
          <w:i/>
          <w:sz w:val="20"/>
          <w:szCs w:val="20"/>
        </w:rPr>
        <w:t>extramural venous invasion</w:t>
      </w:r>
    </w:p>
    <w:p w14:paraId="7C4193AF" w14:textId="53B47009"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The features of </w:t>
      </w:r>
      <w:bookmarkStart w:id="31" w:name="_Hlk37939389"/>
      <w:r w:rsidRPr="00A64909">
        <w:rPr>
          <w:rFonts w:ascii="Book Antiqua" w:hAnsi="Book Antiqua" w:cs="Book Antiqua"/>
          <w:sz w:val="20"/>
          <w:szCs w:val="20"/>
        </w:rPr>
        <w:t>extramural venous invasion</w:t>
      </w:r>
      <w:bookmarkEnd w:id="31"/>
      <w:r w:rsidRPr="00A64909">
        <w:rPr>
          <w:rFonts w:ascii="Book Antiqua" w:hAnsi="Book Antiqua" w:cs="Book Antiqua"/>
          <w:sz w:val="20"/>
          <w:szCs w:val="20"/>
        </w:rPr>
        <w:t xml:space="preserve"> (EMVI) and tumor location were evaluated by two radiologists (with 8-12 years of experience in rectal cancer imaging) who</w:t>
      </w:r>
      <w:r w:rsidR="000A7C0E" w:rsidRPr="00A64909">
        <w:rPr>
          <w:rFonts w:ascii="Book Antiqua" w:hAnsi="Book Antiqua" w:cs="Book Antiqua"/>
          <w:sz w:val="20"/>
          <w:szCs w:val="20"/>
        </w:rPr>
        <w:t xml:space="preserve"> were</w:t>
      </w:r>
      <w:r w:rsidRPr="00A64909">
        <w:rPr>
          <w:rFonts w:ascii="Book Antiqua" w:hAnsi="Book Antiqua" w:cs="Book Antiqua"/>
          <w:sz w:val="20"/>
          <w:szCs w:val="20"/>
        </w:rPr>
        <w:t xml:space="preserve"> blinded to pathologic</w:t>
      </w:r>
      <w:r w:rsidR="00395323" w:rsidRPr="00A64909">
        <w:rPr>
          <w:rFonts w:ascii="Book Antiqua" w:hAnsi="Book Antiqua" w:cs="Book Antiqua"/>
          <w:sz w:val="20"/>
          <w:szCs w:val="20"/>
        </w:rPr>
        <w:t>al</w:t>
      </w:r>
      <w:r w:rsidRPr="00A64909">
        <w:rPr>
          <w:rFonts w:ascii="Book Antiqua" w:hAnsi="Book Antiqua" w:cs="Book Antiqua"/>
          <w:sz w:val="20"/>
          <w:szCs w:val="20"/>
        </w:rPr>
        <w:t xml:space="preserve"> results using a scoring system from 0 to 4</w:t>
      </w:r>
      <w:r w:rsidRPr="00A64909">
        <w:rPr>
          <w:rFonts w:ascii="Book Antiqua" w:hAnsi="Book Antiqua" w:cs="Book Antiqua"/>
          <w:sz w:val="20"/>
          <w:szCs w:val="20"/>
        </w:rPr>
        <w:fldChar w:fldCharType="begin">
          <w:fldData xml:space="preserve">PEVuZE5vdGU+PENpdGU+PEF1dGhvcj5TbWl0aDwvQXV0aG9yPjxZZWFyPjIwMDg8L1llYXI+PFJl
Y051bT40OTU4PC9SZWNOdW0+PERpc3BsYXlUZXh0PjxzdHlsZSBmYWNlPSJzdXBlcnNjcmlwdCI+
WzI0XTwvc3R5bGU+PC9EaXNwbGF5VGV4dD48cmVjb3JkPjxyZWMtbnVtYmVyPjQ5NTg8L3JlYy1u
dW1iZXI+PGZvcmVpZ24ta2V5cz48a2V5IGFwcD0iRU4iIGRiLWlkPSIwd3A5ZWV4OW94MjlhN2Vw
dnI3dnZhZml2emZleHowZHRzZWYiPjQ5NTg8L2tleT48L2ZvcmVpZ24ta2V5cz48cmVmLXR5cGUg
bmFtZT0iSm91cm5hbCBBcnRpY2xlIj4xNzwvcmVmLXR5cGU+PGNvbnRyaWJ1dG9ycz48YXV0aG9y
cz48YXV0aG9yPlNtaXRoLCBOLiBKLjwvYXV0aG9yPjxhdXRob3I+QmFyYmFjaGFubywgWS48L2F1
dGhvcj48YXV0aG9yPk5vcm1hbiwgQS4gUi48L2F1dGhvcj48YXV0aG9yPlN3aWZ0LCBSLiBJLjwv
YXV0aG9yPjxhdXRob3I+QWJ1bGFmaSwgQS4gTS48L2F1dGhvcj48YXV0aG9yPkJyb3duLCBHLjwv
YXV0aG9yPjwvYXV0aG9ycz48L2NvbnRyaWJ1dG9ycz48YXV0aC1hZGRyZXNzPkRlcGFydG1lbnQg
b2YgQ29sb3JlY3RhbCBTdXJnZXJ5LCBNYXlkYXkgVW5pdmVyc2l0eSBIb3NwaXRhbCwgQ3JveWRv
biwgVUsuPC9hdXRoLWFkZHJlc3M+PHRpdGxlcz48dGl0bGU+UHJvZ25vc3RpYyBzaWduaWZpY2Fu
Y2Ugb2YgbWFnbmV0aWMgcmVzb25hbmNlIGltYWdpbmctZGV0ZWN0ZWQgZXh0cmFtdXJhbCB2YXNj
dWxhciBpbnZhc2lvbiBpbiByZWN0YWwgY2FuY2Vy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yMjktMzY8L3BhZ2VzPjx2b2x1bWU+OTU8L3Zv
bHVtZT48bnVtYmVyPjI8L251bWJlcj48a2V5d29yZHM+PGtleXdvcmQ+QWR1bHQ8L2tleXdvcmQ+
PGtleXdvcmQ+QWdlZDwva2V5d29yZD48a2V5d29yZD5BZ2VkLCA4MCBhbmQgb3Zlcjwva2V5d29y
ZD48a2V5d29yZD5EaXNlYXNlLUZyZWUgU3Vydml2YWw8L2tleXdvcmQ+PGtleXdvcmQ+RmVtYWxl
PC9rZXl3b3JkPjxrZXl3b3JkPkh1bWFuczwva2V5d29yZD48a2V5d29yZD5NYWduZXRpYyBSZXNv
bmFuY2UgSW1hZ2luZy9zdGFuZGFyZHM8L2tleXdvcmQ+PGtleXdvcmQ+TWFsZTwva2V5d29yZD48
a2V5d29yZD5NaWRkbGUgQWdlZDwva2V5d29yZD48a2V5d29yZD5OZW9wbGFzbSBJbnZhc2l2ZW5l
c3MvKnBhdGhvbG9neTwva2V5d29yZD48a2V5d29yZD5Qb3N0b3BlcmF0aXZlIENhcmUvbWV0aG9k
czwva2V5d29yZD48a2V5d29yZD5QcmVvcGVyYXRpdmUgQ2FyZS9tZXRob2RzPC9rZXl3b3JkPjxr
ZXl3b3JkPlJlY3RhbCBOZW9wbGFzbXMvbW9ydGFsaXR5LypwYXRob2xvZ3kvc3VyZ2VyeTwva2V5
d29yZD48a2V5d29yZD5SZXRyb3NwZWN0aXZlIFN0dWRpZXM8L2tleXdvcmQ+PGtleXdvcmQ+U2Vu
c2l0aXZpdHkgYW5kIFNwZWNpZmljaXR5PC9rZXl3b3JkPjxrZXl3b3JkPlRyZWF0bWVudCBPdXRj
b21lPC9rZXl3b3JkPjxrZXl3b3JkPlZhc2N1bGFyIE5lb3BsYXNtcy9tb3J0YWxpdHkvKnBhdGhv
bG9neS9zdXJnZXJ5PC9rZXl3b3JkPjwva2V5d29yZHM+PGRhdGVzPjx5ZWFyPjIwMDg8L3llYXI+
PHB1Yi1kYXRlcz48ZGF0ZT5GZWI8L2RhdGU+PC9wdWItZGF0ZXM+PC9kYXRlcz48aXNibj4xMzY1
LTIxNjggKEVsZWN0cm9uaWMpJiN4RDswMDA3LTEzMjMgKExpbmtpbmcpPC9pc2JuPjxhY2Nlc3Np
b24tbnVtPjE3OTMyODc5PC9hY2Nlc3Npb24tbnVtPjx1cmxzPjxyZWxhdGVkLXVybHM+PHVybD5o
dHRwOi8vd3d3Lm5jYmkubmxtLm5paC5nb3YvcHVibWVkLzE3OTMyODc5PC91cmw+PC9yZWxhdGVk
LXVybHM+PC91cmxzPjxlbGVjdHJvbmljLXJlc291cmNlLW51bT4xMC4xMDAyL2Jqcy41OTE3PC9l
bGVjdHJvbmljLXJlc291cmNlLW51bT48L3JlY29yZD48L0NpdGU+PC9FbmROb3RlPgBAA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TbWl0aDwvQXV0aG9yPjxZZWFyPjIwMDg8L1llYXI+PFJl
Y051bT40OTU4PC9SZWNOdW0+PERpc3BsYXlUZXh0PjxzdHlsZSBmYWNlPSJzdXBlcnNjcmlwdCI+
WzI0XTwvc3R5bGU+PC9EaXNwbGF5VGV4dD48cmVjb3JkPjxyZWMtbnVtYmVyPjQ5NTg8L3JlYy1u
dW1iZXI+PGZvcmVpZ24ta2V5cz48a2V5IGFwcD0iRU4iIGRiLWlkPSIwd3A5ZWV4OW94MjlhN2Vw
dnI3dnZhZml2emZleHowZHRzZWYiPjQ5NTg8L2tleT48L2ZvcmVpZ24ta2V5cz48cmVmLXR5cGUg
bmFtZT0iSm91cm5hbCBBcnRpY2xlIj4xNzwvcmVmLXR5cGU+PGNvbnRyaWJ1dG9ycz48YXV0aG9y
cz48YXV0aG9yPlNtaXRoLCBOLiBKLjwvYXV0aG9yPjxhdXRob3I+QmFyYmFjaGFubywgWS48L2F1
dGhvcj48YXV0aG9yPk5vcm1hbiwgQS4gUi48L2F1dGhvcj48YXV0aG9yPlN3aWZ0LCBSLiBJLjwv
YXV0aG9yPjxhdXRob3I+QWJ1bGFmaSwgQS4gTS48L2F1dGhvcj48YXV0aG9yPkJyb3duLCBHLjwv
YXV0aG9yPjwvYXV0aG9ycz48L2NvbnRyaWJ1dG9ycz48YXV0aC1hZGRyZXNzPkRlcGFydG1lbnQg
b2YgQ29sb3JlY3RhbCBTdXJnZXJ5LCBNYXlkYXkgVW5pdmVyc2l0eSBIb3NwaXRhbCwgQ3JveWRv
biwgVUsuPC9hdXRoLWFkZHJlc3M+PHRpdGxlcz48dGl0bGU+UHJvZ25vc3RpYyBzaWduaWZpY2Fu
Y2Ugb2YgbWFnbmV0aWMgcmVzb25hbmNlIGltYWdpbmctZGV0ZWN0ZWQgZXh0cmFtdXJhbCB2YXNj
dWxhciBpbnZhc2lvbiBpbiByZWN0YWwgY2FuY2VyPC90aXRsZT48c2Vjb25kYXJ5LXRpdGxlPkJy
IEogU3VyZzwvc2Vjb25kYXJ5LXRpdGxlPjxhbHQtdGl0bGU+VGhlIEJyaXRpc2ggam91cm5hbCBv
ZiBzdXJnZXJ5PC9hbHQtdGl0bGU+PC90aXRsZXM+PHBlcmlvZGljYWw+PGZ1bGwtdGl0bGU+QnIg
SiBTdXJnPC9mdWxsLXRpdGxlPjxhYmJyLTE+VGhlIEJyaXRpc2ggam91cm5hbCBvZiBzdXJnZXJ5
PC9hYmJyLTE+PC9wZXJpb2RpY2FsPjxhbHQtcGVyaW9kaWNhbD48ZnVsbC10aXRsZT5CciBKIFN1
cmc8L2Z1bGwtdGl0bGU+PGFiYnItMT5UaGUgQnJpdGlzaCBqb3VybmFsIG9mIHN1cmdlcnk8L2Fi
YnItMT48L2FsdC1wZXJpb2RpY2FsPjxwYWdlcz4yMjktMzY8L3BhZ2VzPjx2b2x1bWU+OTU8L3Zv
bHVtZT48bnVtYmVyPjI8L251bWJlcj48a2V5d29yZHM+PGtleXdvcmQ+QWR1bHQ8L2tleXdvcmQ+
PGtleXdvcmQ+QWdlZDwva2V5d29yZD48a2V5d29yZD5BZ2VkLCA4MCBhbmQgb3Zlcjwva2V5d29y
ZD48a2V5d29yZD5EaXNlYXNlLUZyZWUgU3Vydml2YWw8L2tleXdvcmQ+PGtleXdvcmQ+RmVtYWxl
PC9rZXl3b3JkPjxrZXl3b3JkPkh1bWFuczwva2V5d29yZD48a2V5d29yZD5NYWduZXRpYyBSZXNv
bmFuY2UgSW1hZ2luZy9zdGFuZGFyZHM8L2tleXdvcmQ+PGtleXdvcmQ+TWFsZTwva2V5d29yZD48
a2V5d29yZD5NaWRkbGUgQWdlZDwva2V5d29yZD48a2V5d29yZD5OZW9wbGFzbSBJbnZhc2l2ZW5l
c3MvKnBhdGhvbG9neTwva2V5d29yZD48a2V5d29yZD5Qb3N0b3BlcmF0aXZlIENhcmUvbWV0aG9k
czwva2V5d29yZD48a2V5d29yZD5QcmVvcGVyYXRpdmUgQ2FyZS9tZXRob2RzPC9rZXl3b3JkPjxr
ZXl3b3JkPlJlY3RhbCBOZW9wbGFzbXMvbW9ydGFsaXR5LypwYXRob2xvZ3kvc3VyZ2VyeTwva2V5
d29yZD48a2V5d29yZD5SZXRyb3NwZWN0aXZlIFN0dWRpZXM8L2tleXdvcmQ+PGtleXdvcmQ+U2Vu
c2l0aXZpdHkgYW5kIFNwZWNpZmljaXR5PC9rZXl3b3JkPjxrZXl3b3JkPlRyZWF0bWVudCBPdXRj
b21lPC9rZXl3b3JkPjxrZXl3b3JkPlZhc2N1bGFyIE5lb3BsYXNtcy9tb3J0YWxpdHkvKnBhdGhv
bG9neS9zdXJnZXJ5PC9rZXl3b3JkPjwva2V5d29yZHM+PGRhdGVzPjx5ZWFyPjIwMDg8L3llYXI+
PHB1Yi1kYXRlcz48ZGF0ZT5GZWI8L2RhdGU+PC9wdWItZGF0ZXM+PC9kYXRlcz48aXNibj4xMzY1
LTIxNjggKEVsZWN0cm9uaWMpJiN4RDswMDA3LTEzMjMgKExpbmtpbmcpPC9pc2JuPjxhY2Nlc3Np
b24tbnVtPjE3OTMyODc5PC9hY2Nlc3Npb24tbnVtPjx1cmxzPjxyZWxhdGVkLXVybHM+PHVybD5o
dHRwOi8vd3d3Lm5jYmkubmxtLm5paC5nb3YvcHVibWVkLzE3OTMyODc5PC91cmw+PC9yZWxhdGVk
LXVybHM+PC91cmxzPjxlbGVjdHJvbmljLXJlc291cmNlLW51bT4xMC4xMDAyL2Jqcy41OTE3PC9l
bGVjdHJvbmljLXJlc291cmNlLW51bT48L3JlY29yZD48L0NpdGU+PC9FbmROb3RlPgBAA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24" w:tooltip="Smith, 2008 #4958" w:history="1">
        <w:r w:rsidRPr="00A64909">
          <w:rPr>
            <w:rFonts w:ascii="Book Antiqua" w:hAnsi="Book Antiqua" w:cs="Book Antiqua"/>
            <w:sz w:val="20"/>
            <w:szCs w:val="20"/>
            <w:vertAlign w:val="superscript"/>
          </w:rPr>
          <w:t>24</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EMVI scoring from 0 to 2 was defined as negativity, and EMVI scoring from 3 to 4 was defined as positivity. </w:t>
      </w:r>
      <w:r w:rsidR="002C57C0" w:rsidRPr="00A64909">
        <w:rPr>
          <w:rFonts w:ascii="Book Antiqua" w:hAnsi="Book Antiqua" w:cs="Book Antiqua"/>
          <w:sz w:val="20"/>
          <w:szCs w:val="20"/>
        </w:rPr>
        <w:t xml:space="preserve">Upon </w:t>
      </w:r>
      <w:r w:rsidRPr="00A64909">
        <w:rPr>
          <w:rFonts w:ascii="Book Antiqua" w:hAnsi="Book Antiqua" w:cs="Book Antiqua"/>
          <w:sz w:val="20"/>
          <w:szCs w:val="20"/>
        </w:rPr>
        <w:t>disagreement, they would reach a consensus through negotiation.</w:t>
      </w:r>
    </w:p>
    <w:p w14:paraId="7ACBAC64" w14:textId="77777777" w:rsidR="000871FD" w:rsidRPr="00A64909" w:rsidRDefault="000871FD" w:rsidP="00A64909">
      <w:pPr>
        <w:widowControl/>
        <w:snapToGrid w:val="0"/>
        <w:spacing w:line="360" w:lineRule="auto"/>
        <w:rPr>
          <w:rFonts w:ascii="Book Antiqua" w:hAnsi="Book Antiqua" w:cs="Book Antiqua"/>
          <w:sz w:val="20"/>
          <w:szCs w:val="20"/>
        </w:rPr>
      </w:pPr>
    </w:p>
    <w:p w14:paraId="72A166FF" w14:textId="3C2836DF" w:rsidR="000871FD" w:rsidRPr="00A64909" w:rsidRDefault="00350163" w:rsidP="00A64909">
      <w:pPr>
        <w:widowControl/>
        <w:snapToGrid w:val="0"/>
        <w:spacing w:line="360" w:lineRule="auto"/>
        <w:rPr>
          <w:rFonts w:ascii="Book Antiqua" w:hAnsi="Book Antiqua" w:cs="Book Antiqua"/>
          <w:b/>
          <w:bCs/>
          <w:i/>
          <w:sz w:val="20"/>
          <w:szCs w:val="20"/>
        </w:rPr>
      </w:pPr>
      <w:r w:rsidRPr="00A64909">
        <w:rPr>
          <w:rFonts w:ascii="Book Antiqua" w:hAnsi="Book Antiqua" w:cs="Book Antiqua"/>
          <w:b/>
          <w:bCs/>
          <w:i/>
          <w:sz w:val="20"/>
          <w:szCs w:val="20"/>
        </w:rPr>
        <w:t xml:space="preserve">Tumor segmentation, </w:t>
      </w:r>
      <w:proofErr w:type="spellStart"/>
      <w:r w:rsidRPr="00A64909">
        <w:rPr>
          <w:rFonts w:ascii="Book Antiqua" w:hAnsi="Book Antiqua" w:cs="Book Antiqua"/>
          <w:b/>
          <w:bCs/>
          <w:i/>
          <w:sz w:val="20"/>
          <w:szCs w:val="20"/>
        </w:rPr>
        <w:t>radiomics</w:t>
      </w:r>
      <w:proofErr w:type="spellEnd"/>
      <w:r w:rsidRPr="00A64909">
        <w:rPr>
          <w:rFonts w:ascii="Book Antiqua" w:hAnsi="Book Antiqua" w:cs="Book Antiqua"/>
          <w:b/>
          <w:bCs/>
          <w:i/>
          <w:sz w:val="20"/>
          <w:szCs w:val="20"/>
        </w:rPr>
        <w:t xml:space="preserve"> features extraction</w:t>
      </w:r>
      <w:r w:rsidR="00287531" w:rsidRPr="00A64909">
        <w:rPr>
          <w:rFonts w:ascii="Book Antiqua" w:hAnsi="Book Antiqua" w:cs="Book Antiqua"/>
          <w:b/>
          <w:bCs/>
          <w:i/>
          <w:sz w:val="20"/>
          <w:szCs w:val="20"/>
        </w:rPr>
        <w:t>,</w:t>
      </w:r>
      <w:r w:rsidRPr="00A64909">
        <w:rPr>
          <w:rFonts w:ascii="Book Antiqua" w:hAnsi="Book Antiqua" w:cs="Book Antiqua"/>
          <w:b/>
          <w:bCs/>
          <w:i/>
          <w:sz w:val="20"/>
          <w:szCs w:val="20"/>
        </w:rPr>
        <w:t xml:space="preserve"> and preprocessing</w:t>
      </w:r>
    </w:p>
    <w:p w14:paraId="34F9296B" w14:textId="52530DC9"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The open source software ITK-SNAP (3.6.0, open source, www.itksnap.org) was used for image segmentation. Pre-treatment enhanced CT and MRI findings were analyzed by a radiologist (with 8 years of experience in rectal cancer imaging), and validated by a senior radiologist (with 12 years of experience in rectal cancer imaging) within 1-2 </w:t>
      </w:r>
      <w:proofErr w:type="spellStart"/>
      <w:r w:rsidRPr="00A64909">
        <w:rPr>
          <w:rFonts w:ascii="Book Antiqua" w:hAnsi="Book Antiqua" w:cs="Book Antiqua"/>
          <w:sz w:val="20"/>
          <w:szCs w:val="20"/>
        </w:rPr>
        <w:t>wk</w:t>
      </w:r>
      <w:proofErr w:type="spellEnd"/>
      <w:r w:rsidRPr="00A64909">
        <w:rPr>
          <w:rFonts w:ascii="Book Antiqua" w:hAnsi="Book Antiqua" w:cs="Book Antiqua"/>
          <w:sz w:val="20"/>
          <w:szCs w:val="20"/>
        </w:rPr>
        <w:t xml:space="preserve"> to calculate </w:t>
      </w:r>
      <w:proofErr w:type="spellStart"/>
      <w:r w:rsidRPr="00A64909">
        <w:rPr>
          <w:rFonts w:ascii="Book Antiqua" w:hAnsi="Book Antiqua" w:cs="Book Antiqua"/>
          <w:sz w:val="20"/>
          <w:szCs w:val="20"/>
        </w:rPr>
        <w:t>intraclass</w:t>
      </w:r>
      <w:proofErr w:type="spellEnd"/>
      <w:r w:rsidRPr="00A64909">
        <w:rPr>
          <w:rFonts w:ascii="Book Antiqua" w:hAnsi="Book Antiqua" w:cs="Book Antiqua"/>
          <w:sz w:val="20"/>
          <w:szCs w:val="20"/>
        </w:rPr>
        <w:t xml:space="preserve"> correlation coefficients (ICCs). Both radiologists were blinded to the histopathology results. The regions of interest (ROIs) were created manually using the enhanced CT, HR-T2WI, </w:t>
      </w:r>
      <w:r w:rsidR="00847A5F" w:rsidRPr="00A64909">
        <w:rPr>
          <w:rFonts w:ascii="Book Antiqua" w:hAnsi="Book Antiqua" w:cs="Book Antiqua"/>
          <w:sz w:val="20"/>
          <w:szCs w:val="20"/>
        </w:rPr>
        <w:t xml:space="preserve">and </w:t>
      </w:r>
      <w:r w:rsidRPr="00A64909">
        <w:rPr>
          <w:rFonts w:ascii="Book Antiqua" w:hAnsi="Book Antiqua" w:cs="Book Antiqua"/>
          <w:sz w:val="20"/>
          <w:szCs w:val="20"/>
        </w:rPr>
        <w:t xml:space="preserve">last phase (60 s after contrast injection) images from DCE-T1 (DCE-T1-60s) and ADC data, including the whole tumor and excluding the intestinal lumen. ROIs of rectal tumors were manually drawn on each slice. In order to decrease data variability and make it </w:t>
      </w:r>
      <w:r w:rsidR="006E10AC" w:rsidRPr="00A64909">
        <w:rPr>
          <w:rFonts w:ascii="Book Antiqua" w:hAnsi="Book Antiqua" w:cs="Book Antiqua"/>
          <w:sz w:val="20"/>
          <w:szCs w:val="20"/>
        </w:rPr>
        <w:t xml:space="preserve">easier </w:t>
      </w:r>
      <w:r w:rsidRPr="00A64909">
        <w:rPr>
          <w:rFonts w:ascii="Book Antiqua" w:hAnsi="Book Antiqua" w:cs="Book Antiqua"/>
          <w:sz w:val="20"/>
          <w:szCs w:val="20"/>
        </w:rPr>
        <w:t xml:space="preserve">to evaluate quantitative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s, intensity normalization was performed to transform original CT and MR images into a similar intensity distribution</w:t>
      </w:r>
      <w:r w:rsidRPr="00A64909">
        <w:rPr>
          <w:rFonts w:ascii="Book Antiqua" w:hAnsi="Book Antiqua" w:cs="Book Antiqua"/>
          <w:sz w:val="20"/>
          <w:szCs w:val="20"/>
        </w:rPr>
        <w:fldChar w:fldCharType="begin">
          <w:fldData xml:space="preserve">PEVuZE5vdGU+PENpdGU+PEF1dGhvcj5LaWNraW5nZXJlZGVyPC9BdXRob3I+PFllYXI+MjAxNjwv
WWVhcj48UmVjTnVtPjQ5NjM8L1JlY051bT48RGlzcGxheVRleHQ+PHN0eWxlIGZhY2U9InN1cGVy
c2NyaXB0Ij5bMjVdPC9zdHlsZT48L0Rpc3BsYXlUZXh0PjxyZWNvcmQ+PHJlYy1udW1iZXI+NDk2
MzwvcmVjLW51bWJlcj48Zm9yZWlnbi1rZXlzPjxrZXkgYXBwPSJFTiIgZGItaWQ9IjB3cDllZXg5
b3gyOWE3ZXB2cjd2dmFmaXZ6ZmV4ejBkdHNlZiI+NDk2Mzwva2V5PjwvZm9yZWlnbi1rZXlzPjxy
ZWYtdHlwZSBuYW1lPSJKb3VybmFsIEFydGljbGUiPjE3PC9yZWYtdHlwZT48Y29udHJpYnV0b3Jz
PjxhdXRob3JzPjxhdXRob3I+S2lja2luZ2VyZWRlciwgUC48L2F1dGhvcj48YXV0aG9yPkdvdHos
IE0uPC9hdXRob3I+PGF1dGhvcj5NdXNjaGVsbGksIEouPC9hdXRob3I+PGF1dGhvcj5XaWNrLCBB
LjwvYXV0aG9yPjxhdXRob3I+TmV1YmVyZ2VyLCBVLjwvYXV0aG9yPjxhdXRob3I+U2hpbm9oYXJh
LCBSLiBULjwvYXV0aG9yPjxhdXRob3I+U2lsbCwgTS48L2F1dGhvcj48YXV0aG9yPk5vd29zaWVs
c2tpLCBNLjwvYXV0aG9yPjxhdXRob3I+U2NobGVtbWVyLCBILiBQLjwvYXV0aG9yPjxhdXRob3I+
UmFkYnJ1Y2gsIEEuPC9hdXRob3I+PGF1dGhvcj5XaWNrLCBXLjwvYXV0aG9yPjxhdXRob3I+QmVu
ZHN6dXMsIE0uPC9hdXRob3I+PGF1dGhvcj5NYWllci1IZWluLCBLLiBILjwvYXV0aG9yPjxhdXRo
b3I+Qm9uZWthbXAsIEQuPC9hdXRob3I+PC9hdXRob3JzPjwvY29udHJpYnV0b3JzPjxhdXRoLWFk
ZHJlc3M+RGVwYXJ0bWVudCBvZiBOZXVyb3JhZGlvbG9neSwgVW5pdmVyc2l0eSBvZiBIZWlkZWxi
ZXJnIE1lZGljYWwgQ2VudGVyLCBIZWlkZWxiZXJnLCBHZXJtYW55IHBoaWxpcHAua2lja2luZ2Vy
ZWRlckBtZWQudW5pLWhlaWRlbGJlcmcuZGUuJiN4RDtNZWRpY2FsIEltYWdlIENvbXB1dGluZywg
RGl2aXNpb24gTWVkaWNhbCBhbmQgQmlvbG9naWNhbCBJbmZvcm1hdGljcywgR2VybWFuIENhbmNl
ciBSZXNlYXJjaCBDZW50ZXIgKERLRlopLCBIZWlkZWxiZXJnLCBHZXJtYW55LiYjeEQ7RGVwYXJ0
bWVudCBvZiBCaW9zdGF0aXN0aWNzLCBKb2hucyBIb3BraW5zIEJsb29tYmVyZyBTY2hvb2wgb2Yg
UHVibGljIEhlYWx0aCwgQmFsdGltb3JlLCBNYXJ5bGFuZC4mI3hEO05ldXJvbG9neSBDbGluaWMs
IFVuaXZlcnNpdHkgb2YgSGVpZGVsYmVyZyBNZWRpY2FsIENlbnRlciwgSGVpZGVsYmVyZywgR2Vy
bWFueS4mI3hEO0RlcGFydG1lbnQgb2YgTmV1cm9yYWRpb2xvZ3ksIFVuaXZlcnNpdHkgb2YgSGVp
ZGVsYmVyZyBNZWRpY2FsIENlbnRlciwgSGVpZGVsYmVyZywgR2VybWFueS4mI3hEO0RlcGFydG1l
bnQgb2YgQmlvc3RhdGlzdGljcyBhbmQgRXBpZGVtaW9sb2d5LCBDZW50ZXIgZm9yIENsaW5pY2Fs
IEVwaWRlbWlvbG9neSBhbmQgQmlvc3RhdGlzdGljcywgUGVyZWxtYW4gU2Nob29sIG9mIE1lZGlj
aW5lLCBVbml2ZXJzaXR5IG9mIFBlbm5zeWx2YW5pYSwgUGhpbGFkZWxwaGlhLCBQZW5uc3lsdmFu
aWEuJiN4RDtEaXZpc2lvbiBvZiBCaW9zdGF0aXN0aWNzLCBES0ZaLCBIZWlkZWxiZXJnLCBHZXJt
YW55LiYjeEQ7RGVwYXJ0bWVudCBvZiBOZXVyb2xvZ3ksIFRoZSBNZWRpY2FsIFVuaXZlcnNpdHkg
b2YgSW5uc2JydWNrLCBJbm5zYnJ1Y2ssIEF1c3RyaWEuJiN4RDtEZXBhcnRtZW50IG9mIFJhZGlv
bG9neSwgREtGWiwgSGVpZGVsYmVyZywgR2VybWFueS4mI3hEO0NsaW5pY2FsIENvb3BlcmF0aW9u
IFVuaXQgTmV1cm9vbmNvbG9neSwgR2VybWFuIENhbmNlciBDb25zb3J0aXVtIChES1RLKSwgREtG
WiwgSGVpZGVsYmVyZywgR2VybWFueS48L2F1dGgtYWRkcmVzcz48dGl0bGVzPjx0aXRsZT5MYXJn
ZS1zY2FsZSBSYWRpb21pYyBQcm9maWxpbmcgb2YgUmVjdXJyZW50IEdsaW9ibGFzdG9tYSBJZGVu
dGlmaWVzIGFuIEltYWdpbmcgUHJlZGljdG9yIGZvciBTdHJhdGlmeWluZyBBbnRpLUFuZ2lvZ2Vu
aWMgVHJlYXRtZW50IFJlc3BvbnNl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1NzY1LTU3NzE8L3BhZ2VzPjx2b2x1bWU+MjI8L3ZvbHVtZT48bnVtYmVyPjIzPC9udW1iZXI+
PGtleXdvcmRzPjxrZXl3b3JkPkFkdWx0PC9rZXl3b3JkPjxrZXl3b3JkPkFnZWQ8L2tleXdvcmQ+
PGtleXdvcmQ+QWdlZCwgODAgYW5kIG92ZXI8L2tleXdvcmQ+PGtleXdvcmQ+QW5naW9nZW5lc2lz
IEluaGliaXRvcnMvKnRoZXJhcGV1dGljIHVzZTwva2V5d29yZD48a2V5d29yZD5CZXZhY2l6dW1h
Yi90aGVyYXBldXRpYyB1c2U8L2tleXdvcmQ+PGtleXdvcmQ+QnJhaW4gTmVvcGxhc21zLypkcnVn
IHRoZXJhcHkvKnBhdGhvbG9neTwva2V5d29yZD48a2V5d29yZD5EaXNlYXNlLUZyZWUgU3Vydml2
YWw8L2tleXdvcmQ+PGtleXdvcmQ+RmVtYWxlPC9rZXl3b3JkPjxrZXl3b3JkPkdsaW9ibGFzdG9t
YS8qZHJ1ZyB0aGVyYXB5LypwYXRob2xvZ3k8L2tleXdvcmQ+PGtleXdvcmQ+SHVtYW5zPC9rZXl3
b3JkPjxrZXl3b3JkPk1hZ25ldGljIFJlc29uYW5jZSBJbWFnaW5nL21ldGhvZHM8L2tleXdvcmQ+
PGtleXdvcmQ+TWFsZTwva2V5d29yZD48a2V5d29yZD5NaWRkbGUgQWdlZDwva2V5d29yZD48a2V5
d29yZD5OZW9wbGFzbSBSZWN1cnJlbmNlLCBMb2NhbC8qZHJ1ZyB0aGVyYXB5LypwYXRob2xvZ3k8
L2tleXdvcmQ+PGtleXdvcmQ+UmV0cm9zcGVjdGl2ZSBTdHVkaWVzPC9rZXl3b3JkPjxrZXl3b3Jk
PlRyZWF0bWVudCBPdXRjb21lPC9rZXl3b3JkPjwva2V5d29yZHM+PGRhdGVzPjx5ZWFyPjIwMTY8
L3llYXI+PHB1Yi1kYXRlcz48ZGF0ZT5EZWMgMTwvZGF0ZT48L3B1Yi1kYXRlcz48L2RhdGVzPjxp
c2JuPjEwNzgtMDQzMiAoUHJpbnQpJiN4RDsxMDc4LTA0MzIgKExpbmtpbmcpPC9pc2JuPjxhY2Nl
c3Npb24tbnVtPjI3ODAzMDY3PC9hY2Nlc3Npb24tbnVtPjx1cmxzPjxyZWxhdGVkLXVybHM+PHVy
bD5odHRwOi8vd3d3Lm5jYmkubmxtLm5paC5nb3YvcHVibWVkLzI3ODAzMDY3PC91cmw+PC9yZWxh
dGVkLXVybHM+PC91cmxzPjxjdXN0b20yPjU1MDM0NTA8L2N1c3RvbTI+PGVsZWN0cm9uaWMtcmVz
b3VyY2UtbnVtPjEwLjExNTgvMTA3OC0wNDMyLkNDUi0xNi0wNzAyPC9lbGVjdHJvbmljLXJlc291
cmNlLW51bT48L3JlY29yZD48L0NpdGU+PC9FbmROb3RlPnA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LaWNraW5nZXJlZGVyPC9BdXRob3I+PFllYXI+MjAxNjwv
WWVhcj48UmVjTnVtPjQ5NjM8L1JlY051bT48RGlzcGxheVRleHQ+PHN0eWxlIGZhY2U9InN1cGVy
c2NyaXB0Ij5bMjVdPC9zdHlsZT48L0Rpc3BsYXlUZXh0PjxyZWNvcmQ+PHJlYy1udW1iZXI+NDk2
MzwvcmVjLW51bWJlcj48Zm9yZWlnbi1rZXlzPjxrZXkgYXBwPSJFTiIgZGItaWQ9IjB3cDllZXg5
b3gyOWE3ZXB2cjd2dmFmaXZ6ZmV4ejBkdHNlZiI+NDk2Mzwva2V5PjwvZm9yZWlnbi1rZXlzPjxy
ZWYtdHlwZSBuYW1lPSJKb3VybmFsIEFydGljbGUiPjE3PC9yZWYtdHlwZT48Y29udHJpYnV0b3Jz
PjxhdXRob3JzPjxhdXRob3I+S2lja2luZ2VyZWRlciwgUC48L2F1dGhvcj48YXV0aG9yPkdvdHos
IE0uPC9hdXRob3I+PGF1dGhvcj5NdXNjaGVsbGksIEouPC9hdXRob3I+PGF1dGhvcj5XaWNrLCBB
LjwvYXV0aG9yPjxhdXRob3I+TmV1YmVyZ2VyLCBVLjwvYXV0aG9yPjxhdXRob3I+U2hpbm9oYXJh
LCBSLiBULjwvYXV0aG9yPjxhdXRob3I+U2lsbCwgTS48L2F1dGhvcj48YXV0aG9yPk5vd29zaWVs
c2tpLCBNLjwvYXV0aG9yPjxhdXRob3I+U2NobGVtbWVyLCBILiBQLjwvYXV0aG9yPjxhdXRob3I+
UmFkYnJ1Y2gsIEEuPC9hdXRob3I+PGF1dGhvcj5XaWNrLCBXLjwvYXV0aG9yPjxhdXRob3I+QmVu
ZHN6dXMsIE0uPC9hdXRob3I+PGF1dGhvcj5NYWllci1IZWluLCBLLiBILjwvYXV0aG9yPjxhdXRo
b3I+Qm9uZWthbXAsIEQuPC9hdXRob3I+PC9hdXRob3JzPjwvY29udHJpYnV0b3JzPjxhdXRoLWFk
ZHJlc3M+RGVwYXJ0bWVudCBvZiBOZXVyb3JhZGlvbG9neSwgVW5pdmVyc2l0eSBvZiBIZWlkZWxi
ZXJnIE1lZGljYWwgQ2VudGVyLCBIZWlkZWxiZXJnLCBHZXJtYW55IHBoaWxpcHAua2lja2luZ2Vy
ZWRlckBtZWQudW5pLWhlaWRlbGJlcmcuZGUuJiN4RDtNZWRpY2FsIEltYWdlIENvbXB1dGluZywg
RGl2aXNpb24gTWVkaWNhbCBhbmQgQmlvbG9naWNhbCBJbmZvcm1hdGljcywgR2VybWFuIENhbmNl
ciBSZXNlYXJjaCBDZW50ZXIgKERLRlopLCBIZWlkZWxiZXJnLCBHZXJtYW55LiYjeEQ7RGVwYXJ0
bWVudCBvZiBCaW9zdGF0aXN0aWNzLCBKb2hucyBIb3BraW5zIEJsb29tYmVyZyBTY2hvb2wgb2Yg
UHVibGljIEhlYWx0aCwgQmFsdGltb3JlLCBNYXJ5bGFuZC4mI3hEO05ldXJvbG9neSBDbGluaWMs
IFVuaXZlcnNpdHkgb2YgSGVpZGVsYmVyZyBNZWRpY2FsIENlbnRlciwgSGVpZGVsYmVyZywgR2Vy
bWFueS4mI3hEO0RlcGFydG1lbnQgb2YgTmV1cm9yYWRpb2xvZ3ksIFVuaXZlcnNpdHkgb2YgSGVp
ZGVsYmVyZyBNZWRpY2FsIENlbnRlciwgSGVpZGVsYmVyZywgR2VybWFueS4mI3hEO0RlcGFydG1l
bnQgb2YgQmlvc3RhdGlzdGljcyBhbmQgRXBpZGVtaW9sb2d5LCBDZW50ZXIgZm9yIENsaW5pY2Fs
IEVwaWRlbWlvbG9neSBhbmQgQmlvc3RhdGlzdGljcywgUGVyZWxtYW4gU2Nob29sIG9mIE1lZGlj
aW5lLCBVbml2ZXJzaXR5IG9mIFBlbm5zeWx2YW5pYSwgUGhpbGFkZWxwaGlhLCBQZW5uc3lsdmFu
aWEuJiN4RDtEaXZpc2lvbiBvZiBCaW9zdGF0aXN0aWNzLCBES0ZaLCBIZWlkZWxiZXJnLCBHZXJt
YW55LiYjeEQ7RGVwYXJ0bWVudCBvZiBOZXVyb2xvZ3ksIFRoZSBNZWRpY2FsIFVuaXZlcnNpdHkg
b2YgSW5uc2JydWNrLCBJbm5zYnJ1Y2ssIEF1c3RyaWEuJiN4RDtEZXBhcnRtZW50IG9mIFJhZGlv
bG9neSwgREtGWiwgSGVpZGVsYmVyZywgR2VybWFueS4mI3hEO0NsaW5pY2FsIENvb3BlcmF0aW9u
IFVuaXQgTmV1cm9vbmNvbG9neSwgR2VybWFuIENhbmNlciBDb25zb3J0aXVtIChES1RLKSwgREtG
WiwgSGVpZGVsYmVyZywgR2VybWFueS48L2F1dGgtYWRkcmVzcz48dGl0bGVzPjx0aXRsZT5MYXJn
ZS1zY2FsZSBSYWRpb21pYyBQcm9maWxpbmcgb2YgUmVjdXJyZW50IEdsaW9ibGFzdG9tYSBJZGVu
dGlmaWVzIGFuIEltYWdpbmcgUHJlZGljdG9yIGZvciBTdHJhdGlmeWluZyBBbnRpLUFuZ2lvZ2Vu
aWMgVHJlYXRtZW50IFJlc3BvbnNl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YWJici0xPkNsaW5pY2FsIGNhbmNlciByZXNl
YXJjaCA6IGFuIG9mZmljaWFsIGpvdXJuYWwgb2YgdGhlIEFtZXJpY2FuIEFzc29jaWF0aW9uIGZv
ciBDYW5jZXIgUmVzZWFyY2g8L2FiYnItMT48L3BlcmlvZGljYWw+PGFsdC1wZXJpb2RpY2FsPjxm
dWxsLXRpdGxlPkNsaW4gQ2FuY2VyIFJlczwvZnVsbC10aXRsZT48YWJici0xPkNsaW5pY2FsIGNh
bmNlciByZXNlYXJjaCA6IGFuIG9mZmljaWFsIGpvdXJuYWwgb2YgdGhlIEFtZXJpY2FuIEFzc29j
aWF0aW9uIGZvciBDYW5jZXIgUmVzZWFyY2g8L2FiYnItMT48L2FsdC1wZXJpb2RpY2FsPjxwYWdl
cz41NzY1LTU3NzE8L3BhZ2VzPjx2b2x1bWU+MjI8L3ZvbHVtZT48bnVtYmVyPjIzPC9udW1iZXI+
PGtleXdvcmRzPjxrZXl3b3JkPkFkdWx0PC9rZXl3b3JkPjxrZXl3b3JkPkFnZWQ8L2tleXdvcmQ+
PGtleXdvcmQ+QWdlZCwgODAgYW5kIG92ZXI8L2tleXdvcmQ+PGtleXdvcmQ+QW5naW9nZW5lc2lz
IEluaGliaXRvcnMvKnRoZXJhcGV1dGljIHVzZTwva2V5d29yZD48a2V5d29yZD5CZXZhY2l6dW1h
Yi90aGVyYXBldXRpYyB1c2U8L2tleXdvcmQ+PGtleXdvcmQ+QnJhaW4gTmVvcGxhc21zLypkcnVn
IHRoZXJhcHkvKnBhdGhvbG9neTwva2V5d29yZD48a2V5d29yZD5EaXNlYXNlLUZyZWUgU3Vydml2
YWw8L2tleXdvcmQ+PGtleXdvcmQ+RmVtYWxlPC9rZXl3b3JkPjxrZXl3b3JkPkdsaW9ibGFzdG9t
YS8qZHJ1ZyB0aGVyYXB5LypwYXRob2xvZ3k8L2tleXdvcmQ+PGtleXdvcmQ+SHVtYW5zPC9rZXl3
b3JkPjxrZXl3b3JkPk1hZ25ldGljIFJlc29uYW5jZSBJbWFnaW5nL21ldGhvZHM8L2tleXdvcmQ+
PGtleXdvcmQ+TWFsZTwva2V5d29yZD48a2V5d29yZD5NaWRkbGUgQWdlZDwva2V5d29yZD48a2V5
d29yZD5OZW9wbGFzbSBSZWN1cnJlbmNlLCBMb2NhbC8qZHJ1ZyB0aGVyYXB5LypwYXRob2xvZ3k8
L2tleXdvcmQ+PGtleXdvcmQ+UmV0cm9zcGVjdGl2ZSBTdHVkaWVzPC9rZXl3b3JkPjxrZXl3b3Jk
PlRyZWF0bWVudCBPdXRjb21lPC9rZXl3b3JkPjwva2V5d29yZHM+PGRhdGVzPjx5ZWFyPjIwMTY8
L3llYXI+PHB1Yi1kYXRlcz48ZGF0ZT5EZWMgMTwvZGF0ZT48L3B1Yi1kYXRlcz48L2RhdGVzPjxp
c2JuPjEwNzgtMDQzMiAoUHJpbnQpJiN4RDsxMDc4LTA0MzIgKExpbmtpbmcpPC9pc2JuPjxhY2Nl
c3Npb24tbnVtPjI3ODAzMDY3PC9hY2Nlc3Npb24tbnVtPjx1cmxzPjxyZWxhdGVkLXVybHM+PHVy
bD5odHRwOi8vd3d3Lm5jYmkubmxtLm5paC5nb3YvcHVibWVkLzI3ODAzMDY3PC91cmw+PC9yZWxh
dGVkLXVybHM+PC91cmxzPjxjdXN0b20yPjU1MDM0NTA8L2N1c3RvbTI+PGVsZWN0cm9uaWMtcmVz
b3VyY2UtbnVtPjEwLjExNTgvMTA3OC0wNDMyLkNDUi0xNi0wNzAyPC9lbGVjdHJvbmljLXJlc291
cmNlLW51bT48L3JlY29yZD48L0NpdGU+PC9FbmROb3RlPnA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25" w:tooltip="Kickingereder, 2016 #4963" w:history="1">
        <w:r w:rsidRPr="00A64909">
          <w:rPr>
            <w:rFonts w:ascii="Book Antiqua" w:hAnsi="Book Antiqua" w:cs="Book Antiqua"/>
            <w:sz w:val="20"/>
            <w:szCs w:val="20"/>
            <w:vertAlign w:val="superscript"/>
          </w:rPr>
          <w:t>25</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w:t>
      </w:r>
    </w:p>
    <w:p w14:paraId="55B6AD2F" w14:textId="0BEE0E9C" w:rsidR="000871FD" w:rsidRPr="00A64909" w:rsidRDefault="00350163" w:rsidP="00A64909">
      <w:pPr>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The 118 patients were randomly divided into a training set (</w:t>
      </w:r>
      <w:r w:rsidRPr="00A64909">
        <w:rPr>
          <w:rFonts w:ascii="Book Antiqua" w:hAnsi="Book Antiqua" w:cs="Book Antiqua"/>
          <w:i/>
          <w:sz w:val="20"/>
          <w:szCs w:val="20"/>
        </w:rPr>
        <w:t>n</w:t>
      </w:r>
      <w:r w:rsidRPr="00A64909">
        <w:rPr>
          <w:rFonts w:ascii="Book Antiqua" w:hAnsi="Book Antiqua" w:cs="Book Antiqua"/>
          <w:sz w:val="20"/>
          <w:szCs w:val="20"/>
        </w:rPr>
        <w:t xml:space="preserve"> = 70) and a validation set (</w:t>
      </w:r>
      <w:r w:rsidRPr="00A64909">
        <w:rPr>
          <w:rFonts w:ascii="Book Antiqua" w:hAnsi="Book Antiqua" w:cs="Book Antiqua"/>
          <w:i/>
          <w:sz w:val="20"/>
          <w:szCs w:val="20"/>
        </w:rPr>
        <w:t xml:space="preserve">n </w:t>
      </w:r>
      <w:r w:rsidRPr="00A64909">
        <w:rPr>
          <w:rFonts w:ascii="Book Antiqua" w:hAnsi="Book Antiqua" w:cs="Book Antiqua"/>
          <w:sz w:val="20"/>
          <w:szCs w:val="20"/>
        </w:rPr>
        <w:t xml:space="preserve">= 48). A total of 396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s of each sequence were extracted from all CT and MR images using </w:t>
      </w:r>
      <w:r w:rsidR="00A239F0" w:rsidRPr="00A64909">
        <w:rPr>
          <w:rFonts w:ascii="Book Antiqua" w:hAnsi="Book Antiqua" w:cs="Book Antiqua"/>
          <w:sz w:val="20"/>
          <w:szCs w:val="20"/>
        </w:rPr>
        <w:t xml:space="preserve">the </w:t>
      </w:r>
      <w:r w:rsidRPr="00A64909">
        <w:rPr>
          <w:rFonts w:ascii="Book Antiqua" w:hAnsi="Book Antiqua" w:cs="Book Antiqua"/>
          <w:sz w:val="20"/>
          <w:szCs w:val="20"/>
        </w:rPr>
        <w:t>in-house Artiﬁcial Intelligence Kit software v.3.0.0. Normalization of extracted features was performed in the ﬁrst step before feature selection. We replaced outliers with the median of the particular variance vector when the values reached beyond the range of the mean and standard deviation. In addition, we standardized the data in a speciﬁc interval. The standardized formula was as follows: (ﬁ-u)/</w:t>
      </w:r>
      <w:proofErr w:type="spellStart"/>
      <w:proofErr w:type="gramStart"/>
      <w:r w:rsidRPr="00A64909">
        <w:rPr>
          <w:rFonts w:ascii="Book Antiqua" w:hAnsi="Book Antiqua" w:cs="Book Antiqua"/>
          <w:sz w:val="20"/>
          <w:szCs w:val="20"/>
        </w:rPr>
        <w:t>std</w:t>
      </w:r>
      <w:proofErr w:type="spellEnd"/>
      <w:proofErr w:type="gramEnd"/>
      <w:r w:rsidRPr="00A64909">
        <w:rPr>
          <w:rFonts w:ascii="Book Antiqua" w:hAnsi="Book Antiqua" w:cs="Book Antiqua"/>
          <w:sz w:val="20"/>
          <w:szCs w:val="20"/>
        </w:rPr>
        <w:t>, where ﬁ represents a single characteristic dat</w:t>
      </w:r>
      <w:r w:rsidR="0053159E" w:rsidRPr="00A64909">
        <w:rPr>
          <w:rFonts w:ascii="Book Antiqua" w:hAnsi="Book Antiqua" w:cs="Book Antiqua"/>
          <w:sz w:val="20"/>
          <w:szCs w:val="20"/>
        </w:rPr>
        <w:t>um</w:t>
      </w:r>
      <w:r w:rsidRPr="00A64909">
        <w:rPr>
          <w:rFonts w:ascii="Book Antiqua" w:hAnsi="Book Antiqua" w:cs="Book Antiqua"/>
          <w:sz w:val="20"/>
          <w:szCs w:val="20"/>
        </w:rPr>
        <w:t xml:space="preserve">, u is the average value of the data column, and </w:t>
      </w:r>
      <w:proofErr w:type="spellStart"/>
      <w:r w:rsidRPr="00A64909">
        <w:rPr>
          <w:rFonts w:ascii="Book Antiqua" w:hAnsi="Book Antiqua" w:cs="Book Antiqua"/>
          <w:sz w:val="20"/>
          <w:szCs w:val="20"/>
        </w:rPr>
        <w:t>std</w:t>
      </w:r>
      <w:proofErr w:type="spellEnd"/>
      <w:r w:rsidRPr="00A64909">
        <w:rPr>
          <w:rFonts w:ascii="Book Antiqua" w:hAnsi="Book Antiqua" w:cs="Book Antiqua"/>
          <w:sz w:val="20"/>
          <w:szCs w:val="20"/>
        </w:rPr>
        <w:t xml:space="preserve"> is the standard deviation of the data column.</w:t>
      </w:r>
    </w:p>
    <w:p w14:paraId="5C1ED092" w14:textId="77777777" w:rsidR="000871FD" w:rsidRPr="00A64909" w:rsidRDefault="000871FD" w:rsidP="00A64909">
      <w:pPr>
        <w:snapToGrid w:val="0"/>
        <w:spacing w:line="360" w:lineRule="auto"/>
        <w:rPr>
          <w:rFonts w:ascii="Book Antiqua" w:hAnsi="Book Antiqua" w:cs="Book Antiqua"/>
          <w:sz w:val="20"/>
          <w:szCs w:val="20"/>
        </w:rPr>
      </w:pPr>
    </w:p>
    <w:p w14:paraId="25344B7B" w14:textId="45707767" w:rsidR="000871FD" w:rsidRPr="00A64909" w:rsidRDefault="00350163" w:rsidP="00A64909">
      <w:pPr>
        <w:snapToGrid w:val="0"/>
        <w:spacing w:line="360" w:lineRule="auto"/>
        <w:rPr>
          <w:rFonts w:ascii="Book Antiqua" w:hAnsi="Book Antiqua" w:cs="Book Antiqua"/>
          <w:b/>
          <w:bCs/>
          <w:i/>
          <w:iCs/>
          <w:sz w:val="20"/>
          <w:szCs w:val="20"/>
        </w:rPr>
      </w:pPr>
      <w:proofErr w:type="spellStart"/>
      <w:r w:rsidRPr="00A64909">
        <w:rPr>
          <w:rFonts w:ascii="Book Antiqua" w:hAnsi="Book Antiqua" w:cs="Book Antiqua"/>
          <w:b/>
          <w:bCs/>
          <w:i/>
          <w:iCs/>
          <w:sz w:val="20"/>
          <w:szCs w:val="20"/>
        </w:rPr>
        <w:t>Radiomics</w:t>
      </w:r>
      <w:proofErr w:type="spellEnd"/>
      <w:r w:rsidRPr="00A64909">
        <w:rPr>
          <w:rFonts w:ascii="Book Antiqua" w:hAnsi="Book Antiqua" w:cs="Book Antiqua"/>
          <w:b/>
          <w:bCs/>
          <w:i/>
          <w:iCs/>
          <w:sz w:val="20"/>
          <w:szCs w:val="20"/>
        </w:rPr>
        <w:t xml:space="preserve"> </w:t>
      </w:r>
      <w:r w:rsidR="00C41CDD" w:rsidRPr="00A64909">
        <w:rPr>
          <w:rFonts w:ascii="Book Antiqua" w:hAnsi="Book Antiqua" w:cs="Book Antiqua"/>
          <w:b/>
          <w:bCs/>
          <w:i/>
          <w:iCs/>
          <w:sz w:val="20"/>
          <w:szCs w:val="20"/>
        </w:rPr>
        <w:t>feature selection</w:t>
      </w:r>
    </w:p>
    <w:p w14:paraId="7D8EAB7D" w14:textId="46B328B9" w:rsidR="00C41CD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Adding a prior feature ranking procedure may be helpful for improving final performance. Therefore, after elimination of redundant features and features with low reproducibility, we used a multivariate ranking method [</w:t>
      </w:r>
      <w:bookmarkStart w:id="32" w:name="_Hlk37942126"/>
      <w:r w:rsidRPr="00A64909">
        <w:rPr>
          <w:rFonts w:ascii="Book Antiqua" w:hAnsi="Book Antiqua" w:cs="Book Antiqua"/>
          <w:sz w:val="20"/>
          <w:szCs w:val="20"/>
        </w:rPr>
        <w:t>minimum redundancy maximum relevance (</w:t>
      </w:r>
      <w:proofErr w:type="spellStart"/>
      <w:r w:rsidRPr="00A64909">
        <w:rPr>
          <w:rFonts w:ascii="Book Antiqua" w:hAnsi="Book Antiqua" w:cs="Book Antiqua"/>
          <w:sz w:val="20"/>
          <w:szCs w:val="20"/>
        </w:rPr>
        <w:t>mRMR</w:t>
      </w:r>
      <w:proofErr w:type="spellEnd"/>
      <w:r w:rsidRPr="00A64909">
        <w:rPr>
          <w:rFonts w:ascii="Book Antiqua" w:hAnsi="Book Antiqua" w:cs="Book Antiqua"/>
          <w:sz w:val="20"/>
          <w:szCs w:val="20"/>
        </w:rPr>
        <w:t>)</w:t>
      </w:r>
      <w:bookmarkEnd w:id="32"/>
      <w:r w:rsidRPr="00A64909">
        <w:rPr>
          <w:rFonts w:ascii="Book Antiqua" w:hAnsi="Book Antiqua" w:cs="Book Antiqua"/>
          <w:sz w:val="20"/>
          <w:szCs w:val="20"/>
        </w:rPr>
        <w:t>] to identify the most important features on the basis of a heuristic scoring criterion, and only the top ranked features were retained</w:t>
      </w:r>
      <w:r w:rsidRPr="00A64909">
        <w:rPr>
          <w:rFonts w:ascii="Book Antiqua" w:hAnsi="Book Antiqua" w:cs="Book Antiqua"/>
          <w:sz w:val="20"/>
          <w:szCs w:val="20"/>
        </w:rPr>
        <w:fldChar w:fldCharType="begin">
          <w:fldData xml:space="preserve">PEVuZE5vdGU+PENpdGU+PEF1dGhvcj5QYXJtYXI8L0F1dGhvcj48WWVhcj4yMDE1PC9ZZWFyPjxS
ZWNOdW0+NDk3NzwvUmVjTnVtPjxEaXNwbGF5VGV4dD48c3R5bGUgZmFjZT0ic3VwZXJzY3JpcHQi
PlsyNi0yOF08L3N0eWxlPjwvRGlzcGxheVRleHQ+PHJlY29yZD48cmVjLW51bWJlcj40OTc3PC9y
ZWMtbnVtYmVyPjxmb3JlaWduLWtleXM+PGtleSBhcHA9IkVOIiBkYi1pZD0iMHdwOWVleDlveDI5
YTdlcHZyN3Z2YWZpdnpmZXh6MGR0c2VmIj40OTc3PC9rZXk+PC9mb3JlaWduLWtleXM+PHJlZi10
eXBlIG5hbWU9IkpvdXJuYWwgQXJ0aWNsZSI+MTc8L3JlZi10eXBlPjxjb250cmlidXRvcnM+PGF1
dGhvcnM+PGF1dGhvcj5QYXJtYXIsIEMuPC9hdXRob3I+PGF1dGhvcj5Hcm9zc21hbm4sIFAuPC9h
dXRob3I+PGF1dGhvcj5CdXNzaW5rLCBKLjwvYXV0aG9yPjxhdXRob3I+TGFtYmluLCBQLjwvYXV0
aG9yPjxhdXRob3I+QWVydHMsIEhqd2w8L2F1dGhvcj48L2F1dGhvcnM+PC9jb250cmlidXRvcnM+
PGF1dGgtYWRkcmVzcz5EZXBhcnRtZW50cyBvZiBSYWRpYXRpb24gT25jb2xvZ3kuJiN4RDtSYWRp
YXRpb24gT25jb2xvZ3kgKE1BQVNUUk8pLCBSZXNlYXJjaCBJbnN0aXR1dGUgR1JPVywgTWFhc3Ry
aWNodCBVbml2ZXJzaXR5LCBNYWFzdHJpY2h0LCB0aGUgTmV0aGVybGFuZHMuJiN4RDtNYWNoaW5l
IEludGVsbGlnZW5jZSBVbml0LCBJbmRpYW4gU3RhdGlzdGljYWwgSW5zdGl0dXRlLCBLb2xrYXRh
LCBJbmRpYS4mI3hEO0RlcGFydG1lbnQgb2YgQmlvc3RhdGlzdGljcyAmYW1wO0NvbXB1dGF0aW9u
YWwgQmlvbG9neSwgRGFuYS1GYXJiZXIgQ2FuY2VyIEluc3RpdHV0ZSwgQm9zdG9uLCBNQSwgVVNB
LiYjeEQ7RGVwYXJ0bWVudCBvZiBSYWRpYXRpb24gT25jb2xvZ3ksIFJhZGJvdWQgVW5pdmVyc2l0
eSBNZWRpY2FsIENlbnRlciwgTmlqbWVnZW4sIHRoZSBOZXRoZXJsYW5kcy4mI3hEO1JhZGlvbG9n
eSwgRGFuYS1GYXJiZXIgQ2FuY2VyIEluc3RpdHV0ZSwgQnJpZ2hhbSBhbmQgV29tZW4mYXBvcztz
IEhvc3BpdGFsLCBIYXJ2YXJkIE1lZGljYWwgU2Nob29sLCBCb3N0b24sIE1BLCBVU0EuPC9hdXRo
LWFkZHJlc3M+PHRpdGxlcz48dGl0bGU+TWFjaGluZSBMZWFybmluZyBtZXRob2RzIGZvciBRdWFu
dGl0YXRpdmUgUmFkaW9taWMgQmlvbWFya2Vycz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MwODc8L3BhZ2VzPjx2
b2x1bWU+NTwvdm9sdW1lPjxrZXl3b3Jkcz48a2V5d29yZD5BcmVhIFVuZGVyIEN1cnZlPC9rZXl3
b3JkPjxrZXl3b3JkPkJpb21hcmtlcnMsIFR1bW9yLyptZXRhYm9saXNtPC9rZXl3b3JkPjxrZXl3
b3JkPkNhcmNpbm9tYSwgTm9uLVNtYWxsLUNlbGwgTHVuZy9tZXRhYm9saXNtL21vcnRhbGl0eS8q
cGF0aG9sb2d5PC9rZXl3b3JkPjxrZXl3b3JkPkh1bWFuczwva2V5d29yZD48a2V5d29yZD5MdW5n
IE5lb3BsYXNtcy9tZXRhYm9saXNtL21vcnRhbGl0eS8qcGF0aG9sb2d5PC9rZXl3b3JkPjxrZXl3
b3JkPipNYWNoaW5lIExlYXJuaW5nPC9rZXl3b3JkPjxrZXl3b3JkPlJPQyBDdXJ2ZTwva2V5d29y
ZD48a2V5d29yZD5TdXJ2aXZhbCBBbmFseXNpczwva2V5d29yZD48a2V5d29yZD5Ub21vZ3JhcGh5
LCBYLVJheSBDb21wdXRlZDwva2V5d29yZD48L2tleXdvcmRzPjxkYXRlcz48eWVhcj4yMDE1PC95
ZWFyPjxwdWItZGF0ZXM+PGRhdGU+QXVnIDE3PC9kYXRlPjwvcHViLWRhdGVzPjwvZGF0ZXM+PGlz
Ym4+MjA0NS0yMzIyIChFbGVjdHJvbmljKSYjeEQ7MjA0NS0yMzIyIChMaW5raW5nKTwvaXNibj48
YWNjZXNzaW9uLW51bT4yNjI3ODQ2NjwvYWNjZXNzaW9uLW51bT48dXJscz48cmVsYXRlZC11cmxz
Pjx1cmw+aHR0cDovL3d3dy5uY2JpLm5sbS5uaWguZ292L3B1Ym1lZC8yNjI3ODQ2NjwvdXJsPjwv
cmVsYXRlZC11cmxzPjwvdXJscz48Y3VzdG9tMj40NTM4Mzc0PC9jdXN0b20yPjxlbGVjdHJvbmlj
LXJlc291cmNlLW51bT4xMC4xMDM4L3NyZXAxMzA4NzwvZWxlY3Ryb25pYy1yZXNvdXJjZS1udW0+
PC9yZWNvcmQ+PC9DaXRlPjxDaXRlPjxBdXRob3I+UGFybWFyPC9BdXRob3I+PFllYXI+MjAxNTwv
WWVhcj48UmVjTnVtPjQ5Nzg8L1JlY051bT48cmVjb3JkPjxyZWMtbnVtYmVyPjQ5Nzg8L3JlYy1u
dW1iZXI+PGZvcmVpZ24ta2V5cz48a2V5IGFwcD0iRU4iIGRiLWlkPSIwd3A5ZWV4OW94MjlhN2Vw
dnI3dnZhZml2emZleHowZHRzZWYiPjQ5Nzg8L2tleT48L2ZvcmVpZ24ta2V5cz48cmVmLXR5cGUg
bmFtZT0iSm91cm5hbCBBcnRpY2xlIj4xNzwvcmVmLXR5cGU+PGNvbnRyaWJ1dG9ycz48YXV0aG9y
cz48YXV0aG9yPlBhcm1hciwgQy48L2F1dGhvcj48YXV0aG9yPkdyb3NzbWFubiwgUC48L2F1dGhv
cj48YXV0aG9yPlJpZXR2ZWxkLCBELjwvYXV0aG9yPjxhdXRob3I+UmlldGJlcmdlbiwgTS4gTS48
L2F1dGhvcj48YXV0aG9yPkxhbWJpbiwgUC48L2F1dGhvcj48YXV0aG9yPkFlcnRzLCBILiBKLjwv
YXV0aG9yPjwvYXV0aG9ycz48L2NvbnRyaWJ1dG9ycz48YXV0aC1hZGRyZXNzPkRlcGFydG1lbnQg
b2YgUmFkaWF0aW9uIE9uY29sb2d5LCBEYW5hLUZhcmJlciBDYW5jZXIgSW5zdGl0dXRlLCBCcmln
aGFtIGFuZCBXb21lbiZhcG9zO3MgSG9zcGl0YWwsIEhhcnZhcmQgTWVkaWNhbCBTY2hvb2wgLCBC
b3N0b24sIE1BICwgVVNBIDsgRGVwYXJ0bWVudCBvZiBSYWRpb2xvZ3ksIERhbmEtRmFyYmVyIENh
bmNlciBJbnN0aXR1dGUsIEJyaWdoYW0gYW5kIFdvbWVuJmFwb3M7cyBIb3NwaXRhbCwgSGFydmFy
ZCBNZWRpY2FsIFNjaG9vbCAsIEJvc3RvbiwgTUEgLCBVU0EgOyBSYWRpYXRpb24gT25jb2xvZ3kg
KE1BQVNUUk8pLCBSZXNlYXJjaCBJbnN0aXR1dGUgR1JPVywgTWFhc3RyaWNodCBVbml2ZXJzaXR5
ICwgTWFhc3RyaWNodCAsIE5ldGhlcmxhbmRzLiYjeEQ7RGVwYXJ0bWVudCBvZiBSYWRpYXRpb24g
T25jb2xvZ3ksIERhbmEtRmFyYmVyIENhbmNlciBJbnN0aXR1dGUsIEJyaWdoYW0gYW5kIFdvbWVu
JmFwb3M7cyBIb3NwaXRhbCwgSGFydmFyZCBNZWRpY2FsIFNjaG9vbCAsIEJvc3RvbiwgTUEgLCBV
U0EgOyBEZXBhcnRtZW50IG9mIFJhZGlvbG9neSwgRGFuYS1GYXJiZXIgQ2FuY2VyIEluc3RpdHV0
ZSwgQnJpZ2hhbSBhbmQgV29tZW4mYXBvcztzIEhvc3BpdGFsLCBIYXJ2YXJkIE1lZGljYWwgU2No
b29sICwgQm9zdG9uLCBNQSAsIFVTQSA7IERlcGFydG1lbnQgb2YgQmlvc3RhdGlzdGljcyBhbmQg
Q29tcHV0YXRpb25hbCBCaW9sb2d5LCBEYW5hLUZhcmJlciBDYW5jZXIgSW5zdGl0dXRlICwgQm9z
dG9uLCBNQSAsIFVTQS4mI3hEO0RlcGFydG1lbnQgb2YgUmFkaWF0aW9uIE9uY29sb2d5LCBWVSBV
bml2ZXJzaXR5IE1lZGljYWwgQ2VudGVyICwgQW1zdGVyZGFtICwgTmV0aGVybGFuZHMuJiN4RDtE
ZXBhcnRtZW50IG9mIE90b2xhcnluZ29sb2d5L0hlYWQgYW5kIE5lY2sgU3VyZ2VyeSwgVlUgVW5p
dmVyc2l0eSBNZWRpY2FsIENlbnRlciAsIEFtc3RlcmRhbSAsIE5ldGhlcmxhbmRzLiYjeEQ7UmFk
aWF0aW9uIE9uY29sb2d5IChNQUFTVFJPKSwgUmVzZWFyY2ggSW5zdGl0dXRlIEdST1csIE1hYXN0
cmljaHQgVW5pdmVyc2l0eSAsIE1hYXN0cmljaHQgLCBOZXRoZXJsYW5kcy48L2F1dGgtYWRkcmVz
cz48dGl0bGVzPjx0aXRsZT5SYWRpb21pYyBNYWNoaW5lLUxlYXJuaW5nIENsYXNzaWZpZXJzIGZv
ciBQcm9nbm9zdGljIEJpb21hcmtlcnMgb2YgSGVhZCBhbmQgTmVjayBDYW5jZXI8L3RpdGxlPjxz
ZWNvbmRhcnktdGl0bGU+RnJvbnQgT25jb2w8L3NlY29uZGFyeS10aXRsZT48YWx0LXRpdGxlPkZy
b250aWVycyBpbiBvbmNvbG9neTwvYWx0LXRpdGxlPjwvdGl0bGVzPjxwZXJpb2RpY2FsPjxmdWxs
LXRpdGxlPkZyb250IE9uY29sPC9mdWxsLXRpdGxlPjxhYmJyLTE+RnJvbnRpZXJzIGluIG9uY29s
b2d5PC9hYmJyLTE+PC9wZXJpb2RpY2FsPjxhbHQtcGVyaW9kaWNhbD48ZnVsbC10aXRsZT5Gcm9u
dCBPbmNvbDwvZnVsbC10aXRsZT48YWJici0xPkZyb250aWVycyBpbiBvbmNvbG9neTwvYWJici0x
PjwvYWx0LXBlcmlvZGljYWw+PHBhZ2VzPjI3MjwvcGFnZXM+PHZvbHVtZT41PC92b2x1bWU+PGRh
dGVzPjx5ZWFyPjIwMTU8L3llYXI+PC9kYXRlcz48aXNibj4yMjM0LTk0M1ggKFByaW50KSYjeEQ7
MjIzNC05NDNYIChMaW5raW5nKTwvaXNibj48YWNjZXNzaW9uLW51bT4yNjY5NzQwNzwvYWNjZXNz
aW9uLW51bT48dXJscz48cmVsYXRlZC11cmxzPjx1cmw+aHR0cDovL3d3dy5uY2JpLm5sbS5uaWgu
Z292L3B1Ym1lZC8yNjY5NzQwNzwvdXJsPjwvcmVsYXRlZC11cmxzPjwvdXJscz48Y3VzdG9tMj40
NjY4MjkwPC9jdXN0b20yPjxlbGVjdHJvbmljLXJlc291cmNlLW51bT4xMC4zMzg5L2ZvbmMuMjAx
NS4wMDI3MjwvZWxlY3Ryb25pYy1yZXNvdXJjZS1udW0+PC9yZWNvcmQ+PC9DaXRlPjxDaXRlPjxB
dXRob3I+UGVuZzwvQXV0aG9yPjxZZWFyPjIwMDU8L1llYXI+PFJlY051bT40OTc5PC9SZWNOdW0+
PHJlY29yZD48cmVjLW51bWJlcj40OTc5PC9yZWMtbnVtYmVyPjxmb3JlaWduLWtleXM+PGtleSBh
cHA9IkVOIiBkYi1pZD0iMHdwOWVleDlveDI5YTdlcHZyN3Z2YWZpdnpmZXh6MGR0c2VmIj40OTc5
PC9rZXk+PC9mb3JlaWduLWtleXM+PHJlZi10eXBlIG5hbWU9IkpvdXJuYWwgQXJ0aWNsZSI+MTc8
L3JlZi10eXBlPjxjb250cmlidXRvcnM+PGF1dGhvcnM+PGF1dGhvcj5QZW5nLCBILjwvYXV0aG9y
PjxhdXRob3I+TG9uZywgRi48L2F1dGhvcj48YXV0aG9yPkRpbmcsIEMuPC9hdXRob3I+PC9hdXRo
b3JzPjwvY29udHJpYnV0b3JzPjxhdXRoLWFkZHJlc3M+TGF3cmVuY2UgQmVya2VsZXkgTmF0aW9u
YWwgTGFib3JhdG9yeSwgVW5pdmVyc2l0eSBvZiBDYWxpZm9ybmlhIGF0IEJlcmtlbGV5LCAxIEN5
Y2xvdHJvbiBSb2FkLCBNUy4gODQtMTcxLCBCZXJrZWxleSwgQ0EgOTQ3MjAsIFVTQS4gaHBlbmdA
bGJsLmdvdjwvYXV0aC1hZGRyZXNzPjx0aXRsZXM+PHRpdGxlPkZlYXR1cmUgc2VsZWN0aW9uIGJh
c2VkIG9uIG11dHVhbCBpbmZvcm1hdGlvbjogY3JpdGVyaWEgb2YgbWF4LWRlcGVuZGVuY3ksIG1h
eC1yZWxldmFuY2UsIGFuZCBtaW4tcmVkdW5kYW5jeTwvdGl0bGU+PHNlY29uZGFyeS10aXRsZT5J
RUVFIFRyYW5zIFBhdHRlcm4gQW5hbCBNYWNoIEludGVsbDwvc2Vjb25kYXJ5LXRpdGxlPjxhbHQt
dGl0bGU+SUVFRSB0cmFuc2FjdGlvbnMgb24gcGF0dGVybiBhbmFseXNpcyBhbmQgbWFjaGluZSBp
bnRlbGxpZ2VuY2U8L2FsdC10aXRsZT48L3RpdGxlcz48cGVyaW9kaWNhbD48ZnVsbC10aXRsZT5J
RUVFIFRyYW5zIFBhdHRlcm4gQW5hbCBNYWNoIEludGVsbDwvZnVsbC10aXRsZT48YWJici0xPklF
RUUgdHJhbnNhY3Rpb25zIG9uIHBhdHRlcm4gYW5hbHlzaXMgYW5kIG1hY2hpbmUgaW50ZWxsaWdl
bmNlPC9hYmJyLTE+PC9wZXJpb2RpY2FsPjxhbHQtcGVyaW9kaWNhbD48ZnVsbC10aXRsZT5JRUVF
IFRyYW5zIFBhdHRlcm4gQW5hbCBNYWNoIEludGVsbDwvZnVsbC10aXRsZT48YWJici0xPklFRUUg
dHJhbnNhY3Rpb25zIG9uIHBhdHRlcm4gYW5hbHlzaXMgYW5kIG1hY2hpbmUgaW50ZWxsaWdlbmNl
PC9hYmJyLTE+PC9hbHQtcGVyaW9kaWNhbD48cGFnZXM+MTIyNi0zODwvcGFnZXM+PHZvbHVtZT4y
Nzwvdm9sdW1lPjxudW1iZXI+ODwvbnVtYmVyPjxrZXl3b3Jkcz48a2V5d29yZD4qQWxnb3JpdGht
czwva2V5d29yZD48a2V5d29yZD4qQXJ0aWZpY2lhbCBJbnRlbGxpZ2VuY2U8L2tleXdvcmQ+PGtl
eXdvcmQ+Q2x1c3RlciBBbmFseXNpczwva2V5d29yZD48a2V5d29yZD5Db21wdXRlciBTaW11bGF0
aW9uPC9rZXl3b3JkPjxrZXl3b3JkPkRpYWdub3NpcywgQ29tcHV0ZXItQXNzaXN0ZWQvKm1ldGhv
ZHM8L2tleXdvcmQ+PGtleXdvcmQ+SHVtYW5zPC9rZXl3b3JkPjxrZXl3b3JkPkluZm9ybWF0aW9u
IFN0b3JhZ2UgYW5kIFJldHJpZXZhbC8qbWV0aG9kczwva2V5d29yZD48a2V5d29yZD4qTW9kZWxz
LCBTdGF0aXN0aWNhbDwva2V5d29yZD48a2V5d29yZD5OZW9wbGFzbXMvY2xhc3NpZmljYXRpb24v
KmRpYWdub3Npczwva2V5d29yZD48a2V5d29yZD5OdW1lcmljYWwgQW5hbHlzaXMsIENvbXB1dGVy
LUFzc2lzdGVkPC9rZXl3b3JkPjxrZXl3b3JkPlBhdHRlcm4gUmVjb2duaXRpb24sIEF1dG9tYXRl
ZC8qbWV0aG9kczwva2V5d29yZD48L2tleXdvcmRzPjxkYXRlcz48eWVhcj4yMDA1PC95ZWFyPjxw
dWItZGF0ZXM+PGRhdGU+QXVnPC9kYXRlPjwvcHViLWRhdGVzPjwvZGF0ZXM+PGlzYm4+MDE2Mi04
ODI4IChQcmludCkmI3hEOzAwOTgtNTU4OSAoTGlua2luZyk8L2lzYm4+PGFjY2Vzc2lvbi1udW0+
MTYxMTkyNjI8L2FjY2Vzc2lvbi1udW0+PHVybHM+PHJlbGF0ZWQtdXJscz48dXJsPmh0dHA6Ly93
d3cubmNiaS5ubG0ubmloLmdvdi9wdWJtZWQvMTYxMTkyNjI8L3VybD48L3JlbGF0ZWQtdXJscz48
L3VybHM+PGVsZWN0cm9uaWMtcmVzb3VyY2UtbnVtPjEwLjExMDkvVFBBTUkuMjAwNS4xNTk8L2Vs
ZWN0cm9uaWMtcmVzb3VyY2UtbnVtPjwvcmVjb3JkPjwvQ2l0ZT48L0VuZE5vdGU+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QYXJtYXI8L0F1dGhvcj48WWVhcj4yMDE1PC9ZZWFyPjxS
ZWNOdW0+NDk3NzwvUmVjTnVtPjxEaXNwbGF5VGV4dD48c3R5bGUgZmFjZT0ic3VwZXJzY3JpcHQi
PlsyNi0yOF08L3N0eWxlPjwvRGlzcGxheVRleHQ+PHJlY29yZD48cmVjLW51bWJlcj40OTc3PC9y
ZWMtbnVtYmVyPjxmb3JlaWduLWtleXM+PGtleSBhcHA9IkVOIiBkYi1pZD0iMHdwOWVleDlveDI5
YTdlcHZyN3Z2YWZpdnpmZXh6MGR0c2VmIj40OTc3PC9rZXk+PC9mb3JlaWduLWtleXM+PHJlZi10
eXBlIG5hbWU9IkpvdXJuYWwgQXJ0aWNsZSI+MTc8L3JlZi10eXBlPjxjb250cmlidXRvcnM+PGF1
dGhvcnM+PGF1dGhvcj5QYXJtYXIsIEMuPC9hdXRob3I+PGF1dGhvcj5Hcm9zc21hbm4sIFAuPC9h
dXRob3I+PGF1dGhvcj5CdXNzaW5rLCBKLjwvYXV0aG9yPjxhdXRob3I+TGFtYmluLCBQLjwvYXV0
aG9yPjxhdXRob3I+QWVydHMsIEhqd2w8L2F1dGhvcj48L2F1dGhvcnM+PC9jb250cmlidXRvcnM+
PGF1dGgtYWRkcmVzcz5EZXBhcnRtZW50cyBvZiBSYWRpYXRpb24gT25jb2xvZ3kuJiN4RDtSYWRp
YXRpb24gT25jb2xvZ3kgKE1BQVNUUk8pLCBSZXNlYXJjaCBJbnN0aXR1dGUgR1JPVywgTWFhc3Ry
aWNodCBVbml2ZXJzaXR5LCBNYWFzdHJpY2h0LCB0aGUgTmV0aGVybGFuZHMuJiN4RDtNYWNoaW5l
IEludGVsbGlnZW5jZSBVbml0LCBJbmRpYW4gU3RhdGlzdGljYWwgSW5zdGl0dXRlLCBLb2xrYXRh
LCBJbmRpYS4mI3hEO0RlcGFydG1lbnQgb2YgQmlvc3RhdGlzdGljcyAmYW1wO0NvbXB1dGF0aW9u
YWwgQmlvbG9neSwgRGFuYS1GYXJiZXIgQ2FuY2VyIEluc3RpdHV0ZSwgQm9zdG9uLCBNQSwgVVNB
LiYjeEQ7RGVwYXJ0bWVudCBvZiBSYWRpYXRpb24gT25jb2xvZ3ksIFJhZGJvdWQgVW5pdmVyc2l0
eSBNZWRpY2FsIENlbnRlciwgTmlqbWVnZW4sIHRoZSBOZXRoZXJsYW5kcy4mI3hEO1JhZGlvbG9n
eSwgRGFuYS1GYXJiZXIgQ2FuY2VyIEluc3RpdHV0ZSwgQnJpZ2hhbSBhbmQgV29tZW4mYXBvcztz
IEhvc3BpdGFsLCBIYXJ2YXJkIE1lZGljYWwgU2Nob29sLCBCb3N0b24sIE1BLCBVU0EuPC9hdXRo
LWFkZHJlc3M+PHRpdGxlcz48dGl0bGU+TWFjaGluZSBMZWFybmluZyBtZXRob2RzIGZvciBRdWFu
dGl0YXRpdmUgUmFkaW9taWMgQmlvbWFya2Vycz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MTMwODc8L3BhZ2VzPjx2
b2x1bWU+NTwvdm9sdW1lPjxrZXl3b3Jkcz48a2V5d29yZD5BcmVhIFVuZGVyIEN1cnZlPC9rZXl3
b3JkPjxrZXl3b3JkPkJpb21hcmtlcnMsIFR1bW9yLyptZXRhYm9saXNtPC9rZXl3b3JkPjxrZXl3
b3JkPkNhcmNpbm9tYSwgTm9uLVNtYWxsLUNlbGwgTHVuZy9tZXRhYm9saXNtL21vcnRhbGl0eS8q
cGF0aG9sb2d5PC9rZXl3b3JkPjxrZXl3b3JkPkh1bWFuczwva2V5d29yZD48a2V5d29yZD5MdW5n
IE5lb3BsYXNtcy9tZXRhYm9saXNtL21vcnRhbGl0eS8qcGF0aG9sb2d5PC9rZXl3b3JkPjxrZXl3
b3JkPipNYWNoaW5lIExlYXJuaW5nPC9rZXl3b3JkPjxrZXl3b3JkPlJPQyBDdXJ2ZTwva2V5d29y
ZD48a2V5d29yZD5TdXJ2aXZhbCBBbmFseXNpczwva2V5d29yZD48a2V5d29yZD5Ub21vZ3JhcGh5
LCBYLVJheSBDb21wdXRlZDwva2V5d29yZD48L2tleXdvcmRzPjxkYXRlcz48eWVhcj4yMDE1PC95
ZWFyPjxwdWItZGF0ZXM+PGRhdGU+QXVnIDE3PC9kYXRlPjwvcHViLWRhdGVzPjwvZGF0ZXM+PGlz
Ym4+MjA0NS0yMzIyIChFbGVjdHJvbmljKSYjeEQ7MjA0NS0yMzIyIChMaW5raW5nKTwvaXNibj48
YWNjZXNzaW9uLW51bT4yNjI3ODQ2NjwvYWNjZXNzaW9uLW51bT48dXJscz48cmVsYXRlZC11cmxz
Pjx1cmw+aHR0cDovL3d3dy5uY2JpLm5sbS5uaWguZ292L3B1Ym1lZC8yNjI3ODQ2NjwvdXJsPjwv
cmVsYXRlZC11cmxzPjwvdXJscz48Y3VzdG9tMj40NTM4Mzc0PC9jdXN0b20yPjxlbGVjdHJvbmlj
LXJlc291cmNlLW51bT4xMC4xMDM4L3NyZXAxMzA4NzwvZWxlY3Ryb25pYy1yZXNvdXJjZS1udW0+
PC9yZWNvcmQ+PC9DaXRlPjxDaXRlPjxBdXRob3I+UGFybWFyPC9BdXRob3I+PFllYXI+MjAxNTwv
WWVhcj48UmVjTnVtPjQ5Nzg8L1JlY051bT48cmVjb3JkPjxyZWMtbnVtYmVyPjQ5Nzg8L3JlYy1u
dW1iZXI+PGZvcmVpZ24ta2V5cz48a2V5IGFwcD0iRU4iIGRiLWlkPSIwd3A5ZWV4OW94MjlhN2Vw
dnI3dnZhZml2emZleHowZHRzZWYiPjQ5Nzg8L2tleT48L2ZvcmVpZ24ta2V5cz48cmVmLXR5cGUg
bmFtZT0iSm91cm5hbCBBcnRpY2xlIj4xNzwvcmVmLXR5cGU+PGNvbnRyaWJ1dG9ycz48YXV0aG9y
cz48YXV0aG9yPlBhcm1hciwgQy48L2F1dGhvcj48YXV0aG9yPkdyb3NzbWFubiwgUC48L2F1dGhv
cj48YXV0aG9yPlJpZXR2ZWxkLCBELjwvYXV0aG9yPjxhdXRob3I+UmlldGJlcmdlbiwgTS4gTS48
L2F1dGhvcj48YXV0aG9yPkxhbWJpbiwgUC48L2F1dGhvcj48YXV0aG9yPkFlcnRzLCBILiBKLjwv
YXV0aG9yPjwvYXV0aG9ycz48L2NvbnRyaWJ1dG9ycz48YXV0aC1hZGRyZXNzPkRlcGFydG1lbnQg
b2YgUmFkaWF0aW9uIE9uY29sb2d5LCBEYW5hLUZhcmJlciBDYW5jZXIgSW5zdGl0dXRlLCBCcmln
aGFtIGFuZCBXb21lbiZhcG9zO3MgSG9zcGl0YWwsIEhhcnZhcmQgTWVkaWNhbCBTY2hvb2wgLCBC
b3N0b24sIE1BICwgVVNBIDsgRGVwYXJ0bWVudCBvZiBSYWRpb2xvZ3ksIERhbmEtRmFyYmVyIENh
bmNlciBJbnN0aXR1dGUsIEJyaWdoYW0gYW5kIFdvbWVuJmFwb3M7cyBIb3NwaXRhbCwgSGFydmFy
ZCBNZWRpY2FsIFNjaG9vbCAsIEJvc3RvbiwgTUEgLCBVU0EgOyBSYWRpYXRpb24gT25jb2xvZ3kg
KE1BQVNUUk8pLCBSZXNlYXJjaCBJbnN0aXR1dGUgR1JPVywgTWFhc3RyaWNodCBVbml2ZXJzaXR5
ICwgTWFhc3RyaWNodCAsIE5ldGhlcmxhbmRzLiYjeEQ7RGVwYXJ0bWVudCBvZiBSYWRpYXRpb24g
T25jb2xvZ3ksIERhbmEtRmFyYmVyIENhbmNlciBJbnN0aXR1dGUsIEJyaWdoYW0gYW5kIFdvbWVu
JmFwb3M7cyBIb3NwaXRhbCwgSGFydmFyZCBNZWRpY2FsIFNjaG9vbCAsIEJvc3RvbiwgTUEgLCBV
U0EgOyBEZXBhcnRtZW50IG9mIFJhZGlvbG9neSwgRGFuYS1GYXJiZXIgQ2FuY2VyIEluc3RpdHV0
ZSwgQnJpZ2hhbSBhbmQgV29tZW4mYXBvcztzIEhvc3BpdGFsLCBIYXJ2YXJkIE1lZGljYWwgU2No
b29sICwgQm9zdG9uLCBNQSAsIFVTQSA7IERlcGFydG1lbnQgb2YgQmlvc3RhdGlzdGljcyBhbmQg
Q29tcHV0YXRpb25hbCBCaW9sb2d5LCBEYW5hLUZhcmJlciBDYW5jZXIgSW5zdGl0dXRlICwgQm9z
dG9uLCBNQSAsIFVTQS4mI3hEO0RlcGFydG1lbnQgb2YgUmFkaWF0aW9uIE9uY29sb2d5LCBWVSBV
bml2ZXJzaXR5IE1lZGljYWwgQ2VudGVyICwgQW1zdGVyZGFtICwgTmV0aGVybGFuZHMuJiN4RDtE
ZXBhcnRtZW50IG9mIE90b2xhcnluZ29sb2d5L0hlYWQgYW5kIE5lY2sgU3VyZ2VyeSwgVlUgVW5p
dmVyc2l0eSBNZWRpY2FsIENlbnRlciAsIEFtc3RlcmRhbSAsIE5ldGhlcmxhbmRzLiYjeEQ7UmFk
aWF0aW9uIE9uY29sb2d5IChNQUFTVFJPKSwgUmVzZWFyY2ggSW5zdGl0dXRlIEdST1csIE1hYXN0
cmljaHQgVW5pdmVyc2l0eSAsIE1hYXN0cmljaHQgLCBOZXRoZXJsYW5kcy48L2F1dGgtYWRkcmVz
cz48dGl0bGVzPjx0aXRsZT5SYWRpb21pYyBNYWNoaW5lLUxlYXJuaW5nIENsYXNzaWZpZXJzIGZv
ciBQcm9nbm9zdGljIEJpb21hcmtlcnMgb2YgSGVhZCBhbmQgTmVjayBDYW5jZXI8L3RpdGxlPjxz
ZWNvbmRhcnktdGl0bGU+RnJvbnQgT25jb2w8L3NlY29uZGFyeS10aXRsZT48YWx0LXRpdGxlPkZy
b250aWVycyBpbiBvbmNvbG9neTwvYWx0LXRpdGxlPjwvdGl0bGVzPjxwZXJpb2RpY2FsPjxmdWxs
LXRpdGxlPkZyb250IE9uY29sPC9mdWxsLXRpdGxlPjxhYmJyLTE+RnJvbnRpZXJzIGluIG9uY29s
b2d5PC9hYmJyLTE+PC9wZXJpb2RpY2FsPjxhbHQtcGVyaW9kaWNhbD48ZnVsbC10aXRsZT5Gcm9u
dCBPbmNvbDwvZnVsbC10aXRsZT48YWJici0xPkZyb250aWVycyBpbiBvbmNvbG9neTwvYWJici0x
PjwvYWx0LXBlcmlvZGljYWw+PHBhZ2VzPjI3MjwvcGFnZXM+PHZvbHVtZT41PC92b2x1bWU+PGRh
dGVzPjx5ZWFyPjIwMTU8L3llYXI+PC9kYXRlcz48aXNibj4yMjM0LTk0M1ggKFByaW50KSYjeEQ7
MjIzNC05NDNYIChMaW5raW5nKTwvaXNibj48YWNjZXNzaW9uLW51bT4yNjY5NzQwNzwvYWNjZXNz
aW9uLW51bT48dXJscz48cmVsYXRlZC11cmxzPjx1cmw+aHR0cDovL3d3dy5uY2JpLm5sbS5uaWgu
Z292L3B1Ym1lZC8yNjY5NzQwNzwvdXJsPjwvcmVsYXRlZC11cmxzPjwvdXJscz48Y3VzdG9tMj40
NjY4MjkwPC9jdXN0b20yPjxlbGVjdHJvbmljLXJlc291cmNlLW51bT4xMC4zMzg5L2ZvbmMuMjAx
NS4wMDI3MjwvZWxlY3Ryb25pYy1yZXNvdXJjZS1udW0+PC9yZWNvcmQ+PC9DaXRlPjxDaXRlPjxB
dXRob3I+UGVuZzwvQXV0aG9yPjxZZWFyPjIwMDU8L1llYXI+PFJlY051bT40OTc5PC9SZWNOdW0+
PHJlY29yZD48cmVjLW51bWJlcj40OTc5PC9yZWMtbnVtYmVyPjxmb3JlaWduLWtleXM+PGtleSBh
cHA9IkVOIiBkYi1pZD0iMHdwOWVleDlveDI5YTdlcHZyN3Z2YWZpdnpmZXh6MGR0c2VmIj40OTc5
PC9rZXk+PC9mb3JlaWduLWtleXM+PHJlZi10eXBlIG5hbWU9IkpvdXJuYWwgQXJ0aWNsZSI+MTc8
L3JlZi10eXBlPjxjb250cmlidXRvcnM+PGF1dGhvcnM+PGF1dGhvcj5QZW5nLCBILjwvYXV0aG9y
PjxhdXRob3I+TG9uZywgRi48L2F1dGhvcj48YXV0aG9yPkRpbmcsIEMuPC9hdXRob3I+PC9hdXRo
b3JzPjwvY29udHJpYnV0b3JzPjxhdXRoLWFkZHJlc3M+TGF3cmVuY2UgQmVya2VsZXkgTmF0aW9u
YWwgTGFib3JhdG9yeSwgVW5pdmVyc2l0eSBvZiBDYWxpZm9ybmlhIGF0IEJlcmtlbGV5LCAxIEN5
Y2xvdHJvbiBSb2FkLCBNUy4gODQtMTcxLCBCZXJrZWxleSwgQ0EgOTQ3MjAsIFVTQS4gaHBlbmdA
bGJsLmdvdjwvYXV0aC1hZGRyZXNzPjx0aXRsZXM+PHRpdGxlPkZlYXR1cmUgc2VsZWN0aW9uIGJh
c2VkIG9uIG11dHVhbCBpbmZvcm1hdGlvbjogY3JpdGVyaWEgb2YgbWF4LWRlcGVuZGVuY3ksIG1h
eC1yZWxldmFuY2UsIGFuZCBtaW4tcmVkdW5kYW5jeTwvdGl0bGU+PHNlY29uZGFyeS10aXRsZT5J
RUVFIFRyYW5zIFBhdHRlcm4gQW5hbCBNYWNoIEludGVsbDwvc2Vjb25kYXJ5LXRpdGxlPjxhbHQt
dGl0bGU+SUVFRSB0cmFuc2FjdGlvbnMgb24gcGF0dGVybiBhbmFseXNpcyBhbmQgbWFjaGluZSBp
bnRlbGxpZ2VuY2U8L2FsdC10aXRsZT48L3RpdGxlcz48cGVyaW9kaWNhbD48ZnVsbC10aXRsZT5J
RUVFIFRyYW5zIFBhdHRlcm4gQW5hbCBNYWNoIEludGVsbDwvZnVsbC10aXRsZT48YWJici0xPklF
RUUgdHJhbnNhY3Rpb25zIG9uIHBhdHRlcm4gYW5hbHlzaXMgYW5kIG1hY2hpbmUgaW50ZWxsaWdl
bmNlPC9hYmJyLTE+PC9wZXJpb2RpY2FsPjxhbHQtcGVyaW9kaWNhbD48ZnVsbC10aXRsZT5JRUVF
IFRyYW5zIFBhdHRlcm4gQW5hbCBNYWNoIEludGVsbDwvZnVsbC10aXRsZT48YWJici0xPklFRUUg
dHJhbnNhY3Rpb25zIG9uIHBhdHRlcm4gYW5hbHlzaXMgYW5kIG1hY2hpbmUgaW50ZWxsaWdlbmNl
PC9hYmJyLTE+PC9hbHQtcGVyaW9kaWNhbD48cGFnZXM+MTIyNi0zODwvcGFnZXM+PHZvbHVtZT4y
Nzwvdm9sdW1lPjxudW1iZXI+ODwvbnVtYmVyPjxrZXl3b3Jkcz48a2V5d29yZD4qQWxnb3JpdGht
czwva2V5d29yZD48a2V5d29yZD4qQXJ0aWZpY2lhbCBJbnRlbGxpZ2VuY2U8L2tleXdvcmQ+PGtl
eXdvcmQ+Q2x1c3RlciBBbmFseXNpczwva2V5d29yZD48a2V5d29yZD5Db21wdXRlciBTaW11bGF0
aW9uPC9rZXl3b3JkPjxrZXl3b3JkPkRpYWdub3NpcywgQ29tcHV0ZXItQXNzaXN0ZWQvKm1ldGhv
ZHM8L2tleXdvcmQ+PGtleXdvcmQ+SHVtYW5zPC9rZXl3b3JkPjxrZXl3b3JkPkluZm9ybWF0aW9u
IFN0b3JhZ2UgYW5kIFJldHJpZXZhbC8qbWV0aG9kczwva2V5d29yZD48a2V5d29yZD4qTW9kZWxz
LCBTdGF0aXN0aWNhbDwva2V5d29yZD48a2V5d29yZD5OZW9wbGFzbXMvY2xhc3NpZmljYXRpb24v
KmRpYWdub3Npczwva2V5d29yZD48a2V5d29yZD5OdW1lcmljYWwgQW5hbHlzaXMsIENvbXB1dGVy
LUFzc2lzdGVkPC9rZXl3b3JkPjxrZXl3b3JkPlBhdHRlcm4gUmVjb2duaXRpb24sIEF1dG9tYXRl
ZC8qbWV0aG9kczwva2V5d29yZD48L2tleXdvcmRzPjxkYXRlcz48eWVhcj4yMDA1PC95ZWFyPjxw
dWItZGF0ZXM+PGRhdGU+QXVnPC9kYXRlPjwvcHViLWRhdGVzPjwvZGF0ZXM+PGlzYm4+MDE2Mi04
ODI4IChQcmludCkmI3hEOzAwOTgtNTU4OSAoTGlua2luZyk8L2lzYm4+PGFjY2Vzc2lvbi1udW0+
MTYxMTkyNjI8L2FjY2Vzc2lvbi1udW0+PHVybHM+PHJlbGF0ZWQtdXJscz48dXJsPmh0dHA6Ly93
d3cubmNiaS5ubG0ubmloLmdvdi9wdWJtZWQvMTYxMTkyNjI8L3VybD48L3JlbGF0ZWQtdXJscz48
L3VybHM+PGVsZWN0cm9uaWMtcmVzb3VyY2UtbnVtPjEwLjExMDkvVFBBTUkuMjAwNS4xNTk8L2Vs
ZWN0cm9uaWMtcmVzb3VyY2UtbnVtPjwvcmVjb3JkPjwvQ2l0ZT48L0VuZE5vdGU+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26" w:tooltip="Parmar, 2015 #4977" w:history="1">
        <w:r w:rsidRPr="00A64909">
          <w:rPr>
            <w:rFonts w:ascii="Book Antiqua" w:hAnsi="Book Antiqua" w:cs="Book Antiqua"/>
            <w:sz w:val="20"/>
            <w:szCs w:val="20"/>
            <w:vertAlign w:val="superscript"/>
          </w:rPr>
          <w:t>26-28</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hyperlink w:anchor="_ENREF_26" w:tooltip="Parmar, 2015 #4978" w:history="1"/>
      <w:r w:rsidRPr="00A64909">
        <w:rPr>
          <w:rFonts w:ascii="Book Antiqua" w:hAnsi="Book Antiqua" w:cs="Book Antiqua"/>
          <w:sz w:val="20"/>
          <w:szCs w:val="20"/>
        </w:rPr>
        <w:t xml:space="preserve">. The </w:t>
      </w:r>
      <w:bookmarkStart w:id="33" w:name="_Hlk37942184"/>
      <w:r w:rsidRPr="00A64909">
        <w:rPr>
          <w:rFonts w:ascii="Book Antiqua" w:hAnsi="Book Antiqua" w:cs="Book Antiqua"/>
          <w:sz w:val="20"/>
          <w:szCs w:val="20"/>
        </w:rPr>
        <w:t>least absolute shrinkage and selection operator (LASSO)</w:t>
      </w:r>
      <w:bookmarkEnd w:id="33"/>
      <w:r w:rsidRPr="00A64909">
        <w:rPr>
          <w:rFonts w:ascii="Book Antiqua" w:hAnsi="Book Antiqua" w:cs="Book Antiqua"/>
          <w:sz w:val="20"/>
          <w:szCs w:val="20"/>
        </w:rPr>
        <w:t xml:space="preserve"> was then used for selection </w:t>
      </w:r>
      <w:r w:rsidRPr="00A64909">
        <w:rPr>
          <w:rFonts w:ascii="Book Antiqua" w:hAnsi="Book Antiqua" w:cs="Book Antiqua"/>
          <w:sz w:val="20"/>
          <w:szCs w:val="20"/>
        </w:rPr>
        <w:lastRenderedPageBreak/>
        <w:t>bias of the features from the 20 top ranked features. λ was the regularization parameter of LASSO regression and was selected when the ten-fold-cross-validation error was minimal.</w:t>
      </w:r>
    </w:p>
    <w:p w14:paraId="289117B7" w14:textId="77777777" w:rsidR="00C41CDD" w:rsidRPr="00A64909" w:rsidRDefault="00C41CDD" w:rsidP="00A64909">
      <w:pPr>
        <w:snapToGrid w:val="0"/>
        <w:spacing w:line="360" w:lineRule="auto"/>
        <w:rPr>
          <w:rFonts w:ascii="Book Antiqua" w:hAnsi="Book Antiqua" w:cs="Book Antiqua"/>
          <w:sz w:val="20"/>
          <w:szCs w:val="20"/>
        </w:rPr>
      </w:pPr>
    </w:p>
    <w:p w14:paraId="5C3DC3A8" w14:textId="6555D31E" w:rsidR="000871FD" w:rsidRPr="00A64909" w:rsidRDefault="00350163" w:rsidP="00A64909">
      <w:pPr>
        <w:snapToGrid w:val="0"/>
        <w:spacing w:line="360" w:lineRule="auto"/>
        <w:rPr>
          <w:rFonts w:ascii="Book Antiqua" w:hAnsi="Book Antiqua" w:cs="Book Antiqua"/>
          <w:b/>
          <w:bCs/>
          <w:i/>
          <w:iCs/>
          <w:sz w:val="20"/>
          <w:szCs w:val="20"/>
        </w:rPr>
      </w:pPr>
      <w:r w:rsidRPr="00A64909">
        <w:rPr>
          <w:rFonts w:ascii="Book Antiqua" w:hAnsi="Book Antiqua" w:cs="Book Antiqua"/>
          <w:b/>
          <w:bCs/>
          <w:i/>
          <w:iCs/>
          <w:sz w:val="20"/>
          <w:szCs w:val="20"/>
        </w:rPr>
        <w:t>Using the balanced dataset</w:t>
      </w:r>
    </w:p>
    <w:p w14:paraId="4887FB9E" w14:textId="077A86FD"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Considering that the non-responders group contained fewer patients than the responders group, this might have an adverse impact on classiﬁer performance; thus, the synthetic minority oversampling technique was applied with</w:t>
      </w:r>
      <w:r w:rsidR="00616818" w:rsidRPr="00A64909">
        <w:rPr>
          <w:rFonts w:ascii="Book Antiqua" w:hAnsi="Book Antiqua" w:cs="Book Antiqua"/>
          <w:sz w:val="20"/>
          <w:szCs w:val="20"/>
        </w:rPr>
        <w:t xml:space="preserve"> the</w:t>
      </w:r>
      <w:r w:rsidRPr="00A64909">
        <w:rPr>
          <w:rFonts w:ascii="Book Antiqua" w:hAnsi="Book Antiqua" w:cs="Book Antiqua"/>
          <w:sz w:val="20"/>
          <w:szCs w:val="20"/>
        </w:rPr>
        <w:t xml:space="preserve"> joint weighting of features in the optimal subset to generate samples from the minority group to balance the size of the majority group</w:t>
      </w:r>
      <w:r w:rsidRPr="00A64909">
        <w:rPr>
          <w:rFonts w:ascii="Book Antiqua" w:hAnsi="Book Antiqua" w:cs="Book Antiqua"/>
          <w:sz w:val="20"/>
          <w:szCs w:val="20"/>
        </w:rPr>
        <w:fldChar w:fldCharType="begin">
          <w:fldData xml:space="preserve">PEVuZE5vdGU+PENpdGU+PEF1dGhvcj5GZW5nPC9BdXRob3I+PFllYXI+MjAxODwvWWVhcj48UmVj
TnVtPjQ5NjI8L1JlY051bT48RGlzcGxheVRleHQ+PHN0eWxlIGZhY2U9InN1cGVyc2NyaXB0Ij5b
MjktMzFdPC9zdHlsZT48L0Rpc3BsYXlUZXh0PjxyZWNvcmQ+PHJlYy1udW1iZXI+NDk2MjwvcmVj
LW51bWJlcj48Zm9yZWlnbi1rZXlzPjxrZXkgYXBwPSJFTiIgZGItaWQ9IjB3cDllZXg5b3gyOWE3
ZXB2cjd2dmFmaXZ6ZmV4ejBkdHNlZiI+NDk2Mjwva2V5PjwvZm9yZWlnbi1rZXlzPjxyZWYtdHlw
ZSBuYW1lPSJKb3VybmFsIEFydGljbGUiPjE3PC9yZWYtdHlwZT48Y29udHJpYnV0b3JzPjxhdXRo
b3JzPjxhdXRob3I+RmVuZywgWi48L2F1dGhvcj48YXV0aG9yPlJvbmcsIFAuPC9hdXRob3I+PGF1
dGhvcj5DYW8sIFAuPC9hdXRob3I+PGF1dGhvcj5aaG91LCBRLjwvYXV0aG9yPjxhdXRob3I+Wmh1
LCBXLjwvYXV0aG9yPjxhdXRob3I+WWFuLCBaLjwvYXV0aG9yPjxhdXRob3I+TGl1LCBRLjwvYXV0
aG9yPjxhdXRob3I+V2FuZywgVy48L2F1dGhvcj48L2F1dGhvcnM+PC9jb250cmlidXRvcnM+PGF1
dGgtYWRkcmVzcz5EZXBhcnRtZW50IG9mIFJhZGlvbG9neSwgVGhlIFRoaXJkIFhpYW5neWEgSG9z
cGl0YWwsIENlbnRyYWwgU291dGggVW5pdmVyc2l0eSwgQ2hhbmdzaGEsIEh1bmFuLCA0MTAwMTMs
IENoaW5hLiYjeEQ7R0UgSGVhbHRoY2FyZSwgU2hhbmdoYWksIDIxMDAwMCwgQ2hpbmEuJiN4RDtE
ZXBhcnRtZW50IG9mIFJhZGlvbG9neSwgVGhlIFRoaXJkIFhpYW5neWEgSG9zcGl0YWwsIENlbnRy
YWwgU291dGggVW5pdmVyc2l0eSwgQ2hhbmdzaGEsIEh1bmFuLCA0MTAwMTMsIENoaW5hLiBjanIu
d2FuZ3dlaUB2aXAuMTYzLmNvbS48L2F1dGgtYWRkcmVzcz48dGl0bGVzPjx0aXRsZT5NYWNoaW5l
IGxlYXJuaW5nLWJhc2VkIHF1YW50aXRhdGl2ZSB0ZXh0dXJlIGFuYWx5c2lzIG9mIENUIGltYWdl
cyBvZiBzbWFsbCByZW5hbCBtYXNzZXM6IERpZmZlcmVudGlhdGlvbiBvZiBhbmdpb215b2xpcG9t
YSB3aXRob3V0IHZpc2libGUgZmF0IGZyb20gcmVuYWwgY2VsbCBjYXJjaW5vbWE8L3RpdGxlPjxz
ZWNvbmRhcnktdGl0bGU+RXVyIFJhZGlvbDwvc2Vjb25kYXJ5LXRpdGxlPjxhbHQtdGl0bGU+RXVy
b3BlYW4gcmFkaW9sb2d5PC9hbHQtdGl0bGU+PC90aXRsZXM+PHBlcmlvZGljYWw+PGZ1bGwtdGl0
bGU+RXVyIFJhZGlvbDwvZnVsbC10aXRsZT48YWJici0xPkV1cm9wZWFuIHJhZGlvbG9neTwvYWJi
ci0xPjwvcGVyaW9kaWNhbD48YWx0LXBlcmlvZGljYWw+PGZ1bGwtdGl0bGU+RXVyIFJhZGlvbDwv
ZnVsbC10aXRsZT48YWJici0xPkV1cm9wZWFuIHJhZGlvbG9neTwvYWJici0xPjwvYWx0LXBlcmlv
ZGljYWw+PHBhZ2VzPjE2MjUtMTYzMzwvcGFnZXM+PHZvbHVtZT4yODwvdm9sdW1lPjxudW1iZXI+
NDwvbnVtYmVyPjxrZXl3b3Jkcz48a2V5d29yZD5Bbmdpb215b2xpcG9tYS8qZGlhZ25vc3RpYyBp
bWFnaW5nL3BhdGhvbG9neTwva2V5d29yZD48a2V5d29yZD5DYXJjaW5vbWEsIFJlbmFsIENlbGwv
KmRpYWdub3N0aWMgaW1hZ2luZy9wYXRob2xvZ3k8L2tleXdvcmQ+PGtleXdvcmQ+RGlhZ25vc2lz
LCBEaWZmZXJlbnRpYWw8L2tleXdvcmQ+PGtleXdvcmQ+RmVtYWxlPC9rZXl3b3JkPjxrZXl3b3Jk
Pkh1bWFuczwva2V5d29yZD48a2V5d29yZD5LaWRuZXkgTmVvcGxhc21zLypkaWFnbm9zdGljIGlt
YWdpbmcvcGF0aG9sb2d5PC9rZXl3b3JkPjxrZXl3b3JkPk1hbGU8L2tleXdvcmQ+PGtleXdvcmQ+
TWlkZGxlIEFnZWQ8L2tleXdvcmQ+PGtleXdvcmQ+UmVwcm9kdWNpYmlsaXR5IG9mIFJlc3VsdHM8
L2tleXdvcmQ+PGtleXdvcmQ+UmV0cm9zcGVjdGl2ZSBTdHVkaWVzPC9rZXl3b3JkPjxrZXl3b3Jk
PlNlbnNpdGl2aXR5IGFuZCBTcGVjaWZpY2l0eTwva2V5d29yZD48a2V5d29yZD4qU3VwcG9ydCBW
ZWN0b3IgTWFjaGluZTwva2V5d29yZD48a2V5d29yZD5Ub21vZ3JhcGh5LCBYLVJheSBDb21wdXRl
ZC8qbWV0aG9kczwva2V5d29yZD48L2tleXdvcmRzPjxkYXRlcz48eWVhcj4yMDE4PC95ZWFyPjxw
dWItZGF0ZXM+PGRhdGU+QXByPC9kYXRlPjwvcHViLWRhdGVzPjwvZGF0ZXM+PGlzYm4+MTQzMi0x
MDg0IChFbGVjdHJvbmljKSYjeEQ7MDkzOC03OTk0IChMaW5raW5nKTwvaXNibj48YWNjZXNzaW9u
LW51bT4yOTEzNDM0ODwvYWNjZXNzaW9uLW51bT48dXJscz48cmVsYXRlZC11cmxzPjx1cmw+aHR0
cDovL3d3dy5uY2JpLm5sbS5uaWguZ292L3B1Ym1lZC8yOTEzNDM0ODwvdXJsPjwvcmVsYXRlZC11
cmxzPjwvdXJscz48ZWxlY3Ryb25pYy1yZXNvdXJjZS1udW0+MTAuMTAwNy9zMDAzMzAtMDE3LTUx
MTgtejwvZWxlY3Ryb25pYy1yZXNvdXJjZS1udW0+PC9yZWNvcmQ+PC9DaXRlPjxDaXRlPjxBdXRo
b3I+WHU8L0F1dGhvcj48WWVhcj4yMDE3PC9ZZWFyPjxSZWNOdW0+NDk2MDwvUmVjTnVtPjxyZWNv
cmQ+PHJlYy1udW1iZXI+NDk2MDwvcmVjLW51bWJlcj48Zm9yZWlnbi1rZXlzPjxrZXkgYXBwPSJF
TiIgZGItaWQ9IjB3cDllZXg5b3gyOWE3ZXB2cjd2dmFmaXZ6ZmV4ejBkdHNlZiI+NDk2MDwva2V5
PjwvZm9yZWlnbi1rZXlzPjxyZWYtdHlwZSBuYW1lPSJKb3VybmFsIEFydGljbGUiPjE3PC9yZWYt
dHlwZT48Y29udHJpYnV0b3JzPjxhdXRob3JzPjxhdXRob3I+WHUsIFguPC9hdXRob3I+PGF1dGhv
cj5MaXUsIFkuPC9hdXRob3I+PGF1dGhvcj5aaGFuZywgWC48L2F1dGhvcj48YXV0aG9yPlRpYW4s
IFEuPC9hdXRob3I+PGF1dGhvcj5XdSwgWS48L2F1dGhvcj48YXV0aG9yPlpoYW5nLCBHLjwvYXV0
aG9yPjxhdXRob3I+TWVuZywgSi48L2F1dGhvcj48YXV0aG9yPllhbmcsIFouPC9hdXRob3I+PGF1
dGhvcj5MdSwgSC48L2F1dGhvcj48L2F1dGhvcnM+PC9jb250cmlidXRvcnM+PGF1dGgtYWRkcmVz
cz5TY2hvb2wgb2YgQmlvbWVkaWNhbCBFbmdpbmVlcmluZywgRm91cnRoIE1pbGl0YXJ5IE1lZGlj
YWwgVW5pdmVyc2l0eSwgWGkmYXBvczthbiwgNzEwMDMyLCBDaGluYS4mI3hEO0RlcGFydG1lbnQg
b2YgUmFkaW9sb2d5LCBUYW5nZHUgSG9zcGl0YWwsIEZvdXJ0aCBNaWxpdGFyeSBNZWRpY2FsIFVu
aXZlcnNpdHksIFhpJmFwb3M7YW4sIDcxMDAzOCwgQ2hpbmEuJiN4RDtEZXBhcnRtZW50IG9mIFVy
b2xvZ3ksIFRhbmdkdSBIb3NwaXRhbCwgRm91cnRoIE1pbGl0YXJ5IE1lZGljYWwgVW5pdmVyc2l0
eSwgWGkmYXBvczthbiwgNzEwMDM4LCBDaGluYS4mI3hEO1NjaG9vbCBvZiBCaW9tZWRpY2FsIEVu
Z2luZWVyaW5nLCBGb3VydGggTWlsaXRhcnkgTWVkaWNhbCBVbml2ZXJzaXR5LCBYaSZhcG9zO2Fu
LCA3MTAwMzIsIENoaW5hLiBsdWhiQGZtbXUuZWR1LmNuLjwvYXV0aC1hZGRyZXNzPjx0aXRsZXM+
PHRpdGxlPlByZW9wZXJhdGl2ZSBwcmVkaWN0aW9uIG9mIG11c2N1bGFyIGludmFzaXZlbmVzcyBv
ZiBibGFkZGVyIGNhbmNlciB3aXRoIHJhZGlvbWljIGZlYXR1cmVzIG9uIGNvbnZlbnRpb25hbCBN
UkkgYW5kIGl0cyBoaWdoLW9yZGVyIGRlcml2YXRpdmUgbWFwczwvdGl0bGU+PHNlY29uZGFyeS10
aXRsZT5BYmRvbSBSYWRpb2wgKE5ZKTwvc2Vjb25kYXJ5LXRpdGxlPjxhbHQtdGl0bGU+QWJkb21p
bmFsIHJhZGlvbG9neTwvYWx0LXRpdGxlPjwvdGl0bGVzPjxwZXJpb2RpY2FsPjxmdWxsLXRpdGxl
PkFiZG9tIFJhZGlvbCAoTlkpPC9mdWxsLXRpdGxlPjxhYmJyLTE+QWJkb21pbmFsIHJhZGlvbG9n
eTwvYWJici0xPjwvcGVyaW9kaWNhbD48YWx0LXBlcmlvZGljYWw+PGZ1bGwtdGl0bGU+QWJkb20g
UmFkaW9sIChOWSk8L2Z1bGwtdGl0bGU+PGFiYnItMT5BYmRvbWluYWwgcmFkaW9sb2d5PC9hYmJy
LTE+PC9hbHQtcGVyaW9kaWNhbD48cGFnZXM+MTg5Ni0xOTA1PC9wYWdlcz48dm9sdW1lPjQyPC92
b2x1bWU+PG51bWJlcj43PC9udW1iZXI+PGtleXdvcmRzPjxrZXl3b3JkPkFkdWx0PC9rZXl3b3Jk
PjxrZXl3b3JkPkFnZWQ8L2tleXdvcmQ+PGtleXdvcmQ+QWdlZCwgODAgYW5kIG92ZXI8L2tleXdv
cmQ+PGtleXdvcmQ+QmlvcHN5PC9rZXl3b3JkPjxrZXl3b3JkPkZlbWFsZTwva2V5d29yZD48a2V5
d29yZD5IdW1hbnM8L2tleXdvcmQ+PGtleXdvcmQ+TWFnbmV0aWMgUmVzb25hbmNlIEltYWdpbmcv
Km1ldGhvZHM8L2tleXdvcmQ+PGtleXdvcmQ+TWFsZTwva2V5d29yZD48a2V5d29yZD5NaWRkbGUg
QWdlZDwva2V5d29yZD48a2V5d29yZD5OZW9wbGFzbSBJbnZhc2l2ZW5lc3MvKmRpYWdub3N0aWMg
aW1hZ2luZy8qcGF0aG9sb2d5PC9rZXl3b3JkPjxrZXl3b3JkPlJldHJvc3BlY3RpdmUgU3R1ZGll
czwva2V5d29yZD48a2V5d29yZD5VcmluYXJ5IEJsYWRkZXIgTmVvcGxhc21zLypkaWFnbm9zdGlj
IGltYWdpbmcvKnBhdGhvbG9neTwva2V5d29yZD48L2tleXdvcmRzPjxkYXRlcz48eWVhcj4yMDE3
PC95ZWFyPjxwdWItZGF0ZXM+PGRhdGU+SnVsPC9kYXRlPjwvcHViLWRhdGVzPjwvZGF0ZXM+PGlz
Ym4+MjM2Ni0wMDU4IChFbGVjdHJvbmljKTwvaXNibj48YWNjZXNzaW9uLW51bT4yODIxNzgyNTwv
YWNjZXNzaW9uLW51bT48dXJscz48cmVsYXRlZC11cmxzPjx1cmw+aHR0cDovL3d3dy5uY2JpLm5s
bS5uaWguZ292L3B1Ym1lZC8yODIxNzgyNTwvdXJsPjwvcmVsYXRlZC11cmxzPjwvdXJscz48ZWxl
Y3Ryb25pYy1yZXNvdXJjZS1udW0+MTAuMTAwNy9zMDAyNjEtMDE3LTEwNzktNjwvZWxlY3Ryb25p
Yy1yZXNvdXJjZS1udW0+PC9yZWNvcmQ+PC9DaXRlPjxDaXRlPjxBdXRob3I+WHU8L0F1dGhvcj48
WWVhcj4yMDE3PC9ZZWFyPjxSZWNOdW0+NDk2MTwvUmVjTnVtPjxyZWNvcmQ+PHJlYy1udW1iZXI+
NDk2MTwvcmVjLW51bWJlcj48Zm9yZWlnbi1rZXlzPjxrZXkgYXBwPSJFTiIgZGItaWQ9IjB3cDll
ZXg5b3gyOWE3ZXB2cjd2dmFmaXZ6ZmV4ejBkdHNlZiI+NDk2MTwva2V5PjwvZm9yZWlnbi1rZXlz
PjxyZWYtdHlwZSBuYW1lPSJKb3VybmFsIEFydGljbGUiPjE3PC9yZWYtdHlwZT48Y29udHJpYnV0
b3JzPjxhdXRob3JzPjxhdXRob3I+WHUsIFguPC9hdXRob3I+PGF1dGhvcj5aaGFuZywgWC48L2F1
dGhvcj48YXV0aG9yPlRpYW4sIFEuPC9hdXRob3I+PGF1dGhvcj5aaGFuZywgRy48L2F1dGhvcj48
YXV0aG9yPkxpdSwgWS48L2F1dGhvcj48YXV0aG9yPkN1aSwgRy48L2F1dGhvcj48YXV0aG9yPk1l
bmcsIEouPC9hdXRob3I+PGF1dGhvcj5XdSwgWS48L2F1dGhvcj48YXV0aG9yPkxpdSwgVC48L2F1
dGhvcj48YXV0aG9yPllhbmcsIFouPC9hdXRob3I+PGF1dGhvcj5MdSwgSC48L2F1dGhvcj48L2F1
dGhvcnM+PC9jb250cmlidXRvcnM+PGF1dGgtYWRkcmVzcz5TY2hvb2wgb2YgQmlvbWVkaWNhbCBF
bmdpbmVlcmluZywgRm91cnRoIE1pbGl0YXJ5IE1lZGljYWwgVW5pdmVyc2l0eSwgWGkmYXBvczth
biwgNzEwMDMyLCBDaGluYS4mI3hEO0RlcGFydG1lbnQgb2YgUmFkaW9sb2d5LCBUYW5nZHUgSG9z
cGl0YWwsIEZvdXJ0aCBNaWxpdGFyeSBNZWRpY2FsIFVuaXZlcnNpdHksIFhpJmFwb3M7YW4sIDcx
MDAzOCwgQ2hpbmEuJiN4RDtEZXBhcnRtZW50IG9mIFVyb2xvZ3ksIFRhbmdkdSBIb3NwaXRhbCwg
Rm91cnRoIE1pbGl0YXJ5IE1lZGljYWwgVW5pdmVyc2l0eSwgWGkmYXBvczthbiwgNzEwMDM4LCBD
aGluYS4mI3hEO1NjaG9vbCBvZiBCaW9tZWRpY2FsIEVuZ2luZWVyaW5nLCBGb3VydGggTWlsaXRh
cnkgTWVkaWNhbCBVbml2ZXJzaXR5LCBYaSZhcG9zO2FuLCA3MTAwMzIsIENoaW5hLiBsdWhiQGZt
bXUuZWR1LmNuLjwvYXV0aC1hZGRyZXNzPjx0aXRsZXM+PHRpdGxlPlRocmVlLWRpbWVuc2lvbmFs
IHRleHR1cmUgZmVhdHVyZXMgZnJvbSBpbnRlbnNpdHkgYW5kIGhpZ2gtb3JkZXIgZGVyaXZhdGl2
ZSBtYXBzIGZvciB0aGUgZGlzY3JpbWluYXRpb24gYmV0d2VlbiBibGFkZGVyIHR1bW9ycyBhbmQg
d2FsbCB0aXNzdWVzIHZpYSBNUkk8L3RpdGxlPjxzZWNvbmRhcnktdGl0bGU+SW50IEogQ29tcHV0
IEFzc2lzdCBSYWRpb2wgU3VyZzwvc2Vjb25kYXJ5LXRpdGxlPjxhbHQtdGl0bGU+SW50ZXJuYXRp
b25hbCBqb3VybmFsIG9mIGNvbXB1dGVyIGFzc2lzdGVkIHJhZGlvbG9neSBhbmQgc3VyZ2VyeTwv
YWx0LXRpdGxlPjwvdGl0bGVzPjxwZXJpb2RpY2FsPjxmdWxsLXRpdGxlPkludCBKIENvbXB1dCBB
c3Npc3QgUmFkaW9sIFN1cmc8L2Z1bGwtdGl0bGU+PGFiYnItMT5JbnRlcm5hdGlvbmFsIGpvdXJu
YWwgb2YgY29tcHV0ZXIgYXNzaXN0ZWQgcmFkaW9sb2d5IGFuZCBzdXJnZXJ5PC9hYmJyLTE+PC9w
ZXJpb2RpY2FsPjxhbHQtcGVyaW9kaWNhbD48ZnVsbC10aXRsZT5JbnQgSiBDb21wdXQgQXNzaXN0
IFJhZGlvbCBTdXJnPC9mdWxsLXRpdGxlPjxhYmJyLTE+SW50ZXJuYXRpb25hbCBqb3VybmFsIG9m
IGNvbXB1dGVyIGFzc2lzdGVkIHJhZGlvbG9neSBhbmQgc3VyZ2VyeTwvYWJici0xPjwvYWx0LXBl
cmlvZGljYWw+PHBhZ2VzPjY0NS02NTY8L3BhZ2VzPjx2b2x1bWU+MTI8L3ZvbHVtZT48bnVtYmVy
PjQ8L251bWJlcj48a2V5d29yZHM+PGtleXdvcmQ+RmVtYWxlPC9rZXl3b3JkPjxrZXl3b3JkPkh1
bWFuczwva2V5d29yZD48a2V5d29yZD5JbWFnaW5nLCBUaHJlZS1EaW1lbnNpb25hbC9tZXRob2Rz
PC9rZXl3b3JkPjxrZXl3b3JkPk1hZ25ldGljIFJlc29uYW5jZSBJbWFnaW5nLyptZXRob2RzPC9r
ZXl3b3JkPjxrZXl3b3JkPk1hbGU8L2tleXdvcmQ+PGtleXdvcmQ+U2Vuc2l0aXZpdHkgYW5kIFNw
ZWNpZmljaXR5PC9rZXl3b3JkPjxrZXl3b3JkPlN1cHBvcnQgVmVjdG9yIE1hY2hpbmU8L2tleXdv
cmQ+PGtleXdvcmQ+VXJpbmFyeSBCbGFkZGVyLypkaWFnbm9zdGljIGltYWdpbmc8L2tleXdvcmQ+
PGtleXdvcmQ+VXJpbmFyeSBCbGFkZGVyIE5lb3BsYXNtcy8qZGlhZ25vc3RpYyBpbWFnaW5nPC9r
ZXl3b3JkPjwva2V5d29yZHM+PGRhdGVzPjx5ZWFyPjIwMTc8L3llYXI+PHB1Yi1kYXRlcz48ZGF0
ZT5BcHI8L2RhdGU+PC9wdWItZGF0ZXM+PC9kYXRlcz48aXNibj4xODYxLTY0MjkgKEVsZWN0cm9u
aWMpJiN4RDsxODYxLTY0MTAgKExpbmtpbmcpPC9pc2JuPjxhY2Nlc3Npb24tbnVtPjI4MTEwNDc2
PC9hY2Nlc3Npb24tbnVtPjx1cmxzPjxyZWxhdGVkLXVybHM+PHVybD5odHRwOi8vd3d3Lm5jYmku
bmxtLm5paC5nb3YvcHVibWVkLzI4MTEwNDc2PC91cmw+PC9yZWxhdGVkLXVybHM+PC91cmxzPjxl
bGVjdHJvbmljLXJlc291cmNlLW51bT4xMC4xMDA3L3MxMTU0OC0wMTctMTUyMi04PC9lbGVjdHJv
bmljLXJlc291cmNlLW51bT48L3JlY29yZD48L0NpdGU+PC9FbmROb3RlPgBAA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GZW5nPC9BdXRob3I+PFllYXI+MjAxODwvWWVhcj48UmVj
TnVtPjQ5NjI8L1JlY051bT48RGlzcGxheVRleHQ+PHN0eWxlIGZhY2U9InN1cGVyc2NyaXB0Ij5b
MjktMzFdPC9zdHlsZT48L0Rpc3BsYXlUZXh0PjxyZWNvcmQ+PHJlYy1udW1iZXI+NDk2MjwvcmVj
LW51bWJlcj48Zm9yZWlnbi1rZXlzPjxrZXkgYXBwPSJFTiIgZGItaWQ9IjB3cDllZXg5b3gyOWE3
ZXB2cjd2dmFmaXZ6ZmV4ejBkdHNlZiI+NDk2Mjwva2V5PjwvZm9yZWlnbi1rZXlzPjxyZWYtdHlw
ZSBuYW1lPSJKb3VybmFsIEFydGljbGUiPjE3PC9yZWYtdHlwZT48Y29udHJpYnV0b3JzPjxhdXRo
b3JzPjxhdXRob3I+RmVuZywgWi48L2F1dGhvcj48YXV0aG9yPlJvbmcsIFAuPC9hdXRob3I+PGF1
dGhvcj5DYW8sIFAuPC9hdXRob3I+PGF1dGhvcj5aaG91LCBRLjwvYXV0aG9yPjxhdXRob3I+Wmh1
LCBXLjwvYXV0aG9yPjxhdXRob3I+WWFuLCBaLjwvYXV0aG9yPjxhdXRob3I+TGl1LCBRLjwvYXV0
aG9yPjxhdXRob3I+V2FuZywgVy48L2F1dGhvcj48L2F1dGhvcnM+PC9jb250cmlidXRvcnM+PGF1
dGgtYWRkcmVzcz5EZXBhcnRtZW50IG9mIFJhZGlvbG9neSwgVGhlIFRoaXJkIFhpYW5neWEgSG9z
cGl0YWwsIENlbnRyYWwgU291dGggVW5pdmVyc2l0eSwgQ2hhbmdzaGEsIEh1bmFuLCA0MTAwMTMs
IENoaW5hLiYjeEQ7R0UgSGVhbHRoY2FyZSwgU2hhbmdoYWksIDIxMDAwMCwgQ2hpbmEuJiN4RDtE
ZXBhcnRtZW50IG9mIFJhZGlvbG9neSwgVGhlIFRoaXJkIFhpYW5neWEgSG9zcGl0YWwsIENlbnRy
YWwgU291dGggVW5pdmVyc2l0eSwgQ2hhbmdzaGEsIEh1bmFuLCA0MTAwMTMsIENoaW5hLiBjanIu
d2FuZ3dlaUB2aXAuMTYzLmNvbS48L2F1dGgtYWRkcmVzcz48dGl0bGVzPjx0aXRsZT5NYWNoaW5l
IGxlYXJuaW5nLWJhc2VkIHF1YW50aXRhdGl2ZSB0ZXh0dXJlIGFuYWx5c2lzIG9mIENUIGltYWdl
cyBvZiBzbWFsbCByZW5hbCBtYXNzZXM6IERpZmZlcmVudGlhdGlvbiBvZiBhbmdpb215b2xpcG9t
YSB3aXRob3V0IHZpc2libGUgZmF0IGZyb20gcmVuYWwgY2VsbCBjYXJjaW5vbWE8L3RpdGxlPjxz
ZWNvbmRhcnktdGl0bGU+RXVyIFJhZGlvbDwvc2Vjb25kYXJ5LXRpdGxlPjxhbHQtdGl0bGU+RXVy
b3BlYW4gcmFkaW9sb2d5PC9hbHQtdGl0bGU+PC90aXRsZXM+PHBlcmlvZGljYWw+PGZ1bGwtdGl0
bGU+RXVyIFJhZGlvbDwvZnVsbC10aXRsZT48YWJici0xPkV1cm9wZWFuIHJhZGlvbG9neTwvYWJi
ci0xPjwvcGVyaW9kaWNhbD48YWx0LXBlcmlvZGljYWw+PGZ1bGwtdGl0bGU+RXVyIFJhZGlvbDwv
ZnVsbC10aXRsZT48YWJici0xPkV1cm9wZWFuIHJhZGlvbG9neTwvYWJici0xPjwvYWx0LXBlcmlv
ZGljYWw+PHBhZ2VzPjE2MjUtMTYzMzwvcGFnZXM+PHZvbHVtZT4yODwvdm9sdW1lPjxudW1iZXI+
NDwvbnVtYmVyPjxrZXl3b3Jkcz48a2V5d29yZD5Bbmdpb215b2xpcG9tYS8qZGlhZ25vc3RpYyBp
bWFnaW5nL3BhdGhvbG9neTwva2V5d29yZD48a2V5d29yZD5DYXJjaW5vbWEsIFJlbmFsIENlbGwv
KmRpYWdub3N0aWMgaW1hZ2luZy9wYXRob2xvZ3k8L2tleXdvcmQ+PGtleXdvcmQ+RGlhZ25vc2lz
LCBEaWZmZXJlbnRpYWw8L2tleXdvcmQ+PGtleXdvcmQ+RmVtYWxlPC9rZXl3b3JkPjxrZXl3b3Jk
Pkh1bWFuczwva2V5d29yZD48a2V5d29yZD5LaWRuZXkgTmVvcGxhc21zLypkaWFnbm9zdGljIGlt
YWdpbmcvcGF0aG9sb2d5PC9rZXl3b3JkPjxrZXl3b3JkPk1hbGU8L2tleXdvcmQ+PGtleXdvcmQ+
TWlkZGxlIEFnZWQ8L2tleXdvcmQ+PGtleXdvcmQ+UmVwcm9kdWNpYmlsaXR5IG9mIFJlc3VsdHM8
L2tleXdvcmQ+PGtleXdvcmQ+UmV0cm9zcGVjdGl2ZSBTdHVkaWVzPC9rZXl3b3JkPjxrZXl3b3Jk
PlNlbnNpdGl2aXR5IGFuZCBTcGVjaWZpY2l0eTwva2V5d29yZD48a2V5d29yZD4qU3VwcG9ydCBW
ZWN0b3IgTWFjaGluZTwva2V5d29yZD48a2V5d29yZD5Ub21vZ3JhcGh5LCBYLVJheSBDb21wdXRl
ZC8qbWV0aG9kczwva2V5d29yZD48L2tleXdvcmRzPjxkYXRlcz48eWVhcj4yMDE4PC95ZWFyPjxw
dWItZGF0ZXM+PGRhdGU+QXByPC9kYXRlPjwvcHViLWRhdGVzPjwvZGF0ZXM+PGlzYm4+MTQzMi0x
MDg0IChFbGVjdHJvbmljKSYjeEQ7MDkzOC03OTk0IChMaW5raW5nKTwvaXNibj48YWNjZXNzaW9u
LW51bT4yOTEzNDM0ODwvYWNjZXNzaW9uLW51bT48dXJscz48cmVsYXRlZC11cmxzPjx1cmw+aHR0
cDovL3d3dy5uY2JpLm5sbS5uaWguZ292L3B1Ym1lZC8yOTEzNDM0ODwvdXJsPjwvcmVsYXRlZC11
cmxzPjwvdXJscz48ZWxlY3Ryb25pYy1yZXNvdXJjZS1udW0+MTAuMTAwNy9zMDAzMzAtMDE3LTUx
MTgtejwvZWxlY3Ryb25pYy1yZXNvdXJjZS1udW0+PC9yZWNvcmQ+PC9DaXRlPjxDaXRlPjxBdXRo
b3I+WHU8L0F1dGhvcj48WWVhcj4yMDE3PC9ZZWFyPjxSZWNOdW0+NDk2MDwvUmVjTnVtPjxyZWNv
cmQ+PHJlYy1udW1iZXI+NDk2MDwvcmVjLW51bWJlcj48Zm9yZWlnbi1rZXlzPjxrZXkgYXBwPSJF
TiIgZGItaWQ9IjB3cDllZXg5b3gyOWE3ZXB2cjd2dmFmaXZ6ZmV4ejBkdHNlZiI+NDk2MDwva2V5
PjwvZm9yZWlnbi1rZXlzPjxyZWYtdHlwZSBuYW1lPSJKb3VybmFsIEFydGljbGUiPjE3PC9yZWYt
dHlwZT48Y29udHJpYnV0b3JzPjxhdXRob3JzPjxhdXRob3I+WHUsIFguPC9hdXRob3I+PGF1dGhv
cj5MaXUsIFkuPC9hdXRob3I+PGF1dGhvcj5aaGFuZywgWC48L2F1dGhvcj48YXV0aG9yPlRpYW4s
IFEuPC9hdXRob3I+PGF1dGhvcj5XdSwgWS48L2F1dGhvcj48YXV0aG9yPlpoYW5nLCBHLjwvYXV0
aG9yPjxhdXRob3I+TWVuZywgSi48L2F1dGhvcj48YXV0aG9yPllhbmcsIFouPC9hdXRob3I+PGF1
dGhvcj5MdSwgSC48L2F1dGhvcj48L2F1dGhvcnM+PC9jb250cmlidXRvcnM+PGF1dGgtYWRkcmVz
cz5TY2hvb2wgb2YgQmlvbWVkaWNhbCBFbmdpbmVlcmluZywgRm91cnRoIE1pbGl0YXJ5IE1lZGlj
YWwgVW5pdmVyc2l0eSwgWGkmYXBvczthbiwgNzEwMDMyLCBDaGluYS4mI3hEO0RlcGFydG1lbnQg
b2YgUmFkaW9sb2d5LCBUYW5nZHUgSG9zcGl0YWwsIEZvdXJ0aCBNaWxpdGFyeSBNZWRpY2FsIFVu
aXZlcnNpdHksIFhpJmFwb3M7YW4sIDcxMDAzOCwgQ2hpbmEuJiN4RDtEZXBhcnRtZW50IG9mIFVy
b2xvZ3ksIFRhbmdkdSBIb3NwaXRhbCwgRm91cnRoIE1pbGl0YXJ5IE1lZGljYWwgVW5pdmVyc2l0
eSwgWGkmYXBvczthbiwgNzEwMDM4LCBDaGluYS4mI3hEO1NjaG9vbCBvZiBCaW9tZWRpY2FsIEVu
Z2luZWVyaW5nLCBGb3VydGggTWlsaXRhcnkgTWVkaWNhbCBVbml2ZXJzaXR5LCBYaSZhcG9zO2Fu
LCA3MTAwMzIsIENoaW5hLiBsdWhiQGZtbXUuZWR1LmNuLjwvYXV0aC1hZGRyZXNzPjx0aXRsZXM+
PHRpdGxlPlByZW9wZXJhdGl2ZSBwcmVkaWN0aW9uIG9mIG11c2N1bGFyIGludmFzaXZlbmVzcyBv
ZiBibGFkZGVyIGNhbmNlciB3aXRoIHJhZGlvbWljIGZlYXR1cmVzIG9uIGNvbnZlbnRpb25hbCBN
UkkgYW5kIGl0cyBoaWdoLW9yZGVyIGRlcml2YXRpdmUgbWFwczwvdGl0bGU+PHNlY29uZGFyeS10
aXRsZT5BYmRvbSBSYWRpb2wgKE5ZKTwvc2Vjb25kYXJ5LXRpdGxlPjxhbHQtdGl0bGU+QWJkb21p
bmFsIHJhZGlvbG9neTwvYWx0LXRpdGxlPjwvdGl0bGVzPjxwZXJpb2RpY2FsPjxmdWxsLXRpdGxl
PkFiZG9tIFJhZGlvbCAoTlkpPC9mdWxsLXRpdGxlPjxhYmJyLTE+QWJkb21pbmFsIHJhZGlvbG9n
eTwvYWJici0xPjwvcGVyaW9kaWNhbD48YWx0LXBlcmlvZGljYWw+PGZ1bGwtdGl0bGU+QWJkb20g
UmFkaW9sIChOWSk8L2Z1bGwtdGl0bGU+PGFiYnItMT5BYmRvbWluYWwgcmFkaW9sb2d5PC9hYmJy
LTE+PC9hbHQtcGVyaW9kaWNhbD48cGFnZXM+MTg5Ni0xOTA1PC9wYWdlcz48dm9sdW1lPjQyPC92
b2x1bWU+PG51bWJlcj43PC9udW1iZXI+PGtleXdvcmRzPjxrZXl3b3JkPkFkdWx0PC9rZXl3b3Jk
PjxrZXl3b3JkPkFnZWQ8L2tleXdvcmQ+PGtleXdvcmQ+QWdlZCwgODAgYW5kIG92ZXI8L2tleXdv
cmQ+PGtleXdvcmQ+QmlvcHN5PC9rZXl3b3JkPjxrZXl3b3JkPkZlbWFsZTwva2V5d29yZD48a2V5
d29yZD5IdW1hbnM8L2tleXdvcmQ+PGtleXdvcmQ+TWFnbmV0aWMgUmVzb25hbmNlIEltYWdpbmcv
Km1ldGhvZHM8L2tleXdvcmQ+PGtleXdvcmQ+TWFsZTwva2V5d29yZD48a2V5d29yZD5NaWRkbGUg
QWdlZDwva2V5d29yZD48a2V5d29yZD5OZW9wbGFzbSBJbnZhc2l2ZW5lc3MvKmRpYWdub3N0aWMg
aW1hZ2luZy8qcGF0aG9sb2d5PC9rZXl3b3JkPjxrZXl3b3JkPlJldHJvc3BlY3RpdmUgU3R1ZGll
czwva2V5d29yZD48a2V5d29yZD5VcmluYXJ5IEJsYWRkZXIgTmVvcGxhc21zLypkaWFnbm9zdGlj
IGltYWdpbmcvKnBhdGhvbG9neTwva2V5d29yZD48L2tleXdvcmRzPjxkYXRlcz48eWVhcj4yMDE3
PC95ZWFyPjxwdWItZGF0ZXM+PGRhdGU+SnVsPC9kYXRlPjwvcHViLWRhdGVzPjwvZGF0ZXM+PGlz
Ym4+MjM2Ni0wMDU4IChFbGVjdHJvbmljKTwvaXNibj48YWNjZXNzaW9uLW51bT4yODIxNzgyNTwv
YWNjZXNzaW9uLW51bT48dXJscz48cmVsYXRlZC11cmxzPjx1cmw+aHR0cDovL3d3dy5uY2JpLm5s
bS5uaWguZ292L3B1Ym1lZC8yODIxNzgyNTwvdXJsPjwvcmVsYXRlZC11cmxzPjwvdXJscz48ZWxl
Y3Ryb25pYy1yZXNvdXJjZS1udW0+MTAuMTAwNy9zMDAyNjEtMDE3LTEwNzktNjwvZWxlY3Ryb25p
Yy1yZXNvdXJjZS1udW0+PC9yZWNvcmQ+PC9DaXRlPjxDaXRlPjxBdXRob3I+WHU8L0F1dGhvcj48
WWVhcj4yMDE3PC9ZZWFyPjxSZWNOdW0+NDk2MTwvUmVjTnVtPjxyZWNvcmQ+PHJlYy1udW1iZXI+
NDk2MTwvcmVjLW51bWJlcj48Zm9yZWlnbi1rZXlzPjxrZXkgYXBwPSJFTiIgZGItaWQ9IjB3cDll
ZXg5b3gyOWE3ZXB2cjd2dmFmaXZ6ZmV4ejBkdHNlZiI+NDk2MTwva2V5PjwvZm9yZWlnbi1rZXlz
PjxyZWYtdHlwZSBuYW1lPSJKb3VybmFsIEFydGljbGUiPjE3PC9yZWYtdHlwZT48Y29udHJpYnV0
b3JzPjxhdXRob3JzPjxhdXRob3I+WHUsIFguPC9hdXRob3I+PGF1dGhvcj5aaGFuZywgWC48L2F1
dGhvcj48YXV0aG9yPlRpYW4sIFEuPC9hdXRob3I+PGF1dGhvcj5aaGFuZywgRy48L2F1dGhvcj48
YXV0aG9yPkxpdSwgWS48L2F1dGhvcj48YXV0aG9yPkN1aSwgRy48L2F1dGhvcj48YXV0aG9yPk1l
bmcsIEouPC9hdXRob3I+PGF1dGhvcj5XdSwgWS48L2F1dGhvcj48YXV0aG9yPkxpdSwgVC48L2F1
dGhvcj48YXV0aG9yPllhbmcsIFouPC9hdXRob3I+PGF1dGhvcj5MdSwgSC48L2F1dGhvcj48L2F1
dGhvcnM+PC9jb250cmlidXRvcnM+PGF1dGgtYWRkcmVzcz5TY2hvb2wgb2YgQmlvbWVkaWNhbCBF
bmdpbmVlcmluZywgRm91cnRoIE1pbGl0YXJ5IE1lZGljYWwgVW5pdmVyc2l0eSwgWGkmYXBvczth
biwgNzEwMDMyLCBDaGluYS4mI3hEO0RlcGFydG1lbnQgb2YgUmFkaW9sb2d5LCBUYW5nZHUgSG9z
cGl0YWwsIEZvdXJ0aCBNaWxpdGFyeSBNZWRpY2FsIFVuaXZlcnNpdHksIFhpJmFwb3M7YW4sIDcx
MDAzOCwgQ2hpbmEuJiN4RDtEZXBhcnRtZW50IG9mIFVyb2xvZ3ksIFRhbmdkdSBIb3NwaXRhbCwg
Rm91cnRoIE1pbGl0YXJ5IE1lZGljYWwgVW5pdmVyc2l0eSwgWGkmYXBvczthbiwgNzEwMDM4LCBD
aGluYS4mI3hEO1NjaG9vbCBvZiBCaW9tZWRpY2FsIEVuZ2luZWVyaW5nLCBGb3VydGggTWlsaXRh
cnkgTWVkaWNhbCBVbml2ZXJzaXR5LCBYaSZhcG9zO2FuLCA3MTAwMzIsIENoaW5hLiBsdWhiQGZt
bXUuZWR1LmNuLjwvYXV0aC1hZGRyZXNzPjx0aXRsZXM+PHRpdGxlPlRocmVlLWRpbWVuc2lvbmFs
IHRleHR1cmUgZmVhdHVyZXMgZnJvbSBpbnRlbnNpdHkgYW5kIGhpZ2gtb3JkZXIgZGVyaXZhdGl2
ZSBtYXBzIGZvciB0aGUgZGlzY3JpbWluYXRpb24gYmV0d2VlbiBibGFkZGVyIHR1bW9ycyBhbmQg
d2FsbCB0aXNzdWVzIHZpYSBNUkk8L3RpdGxlPjxzZWNvbmRhcnktdGl0bGU+SW50IEogQ29tcHV0
IEFzc2lzdCBSYWRpb2wgU3VyZzwvc2Vjb25kYXJ5LXRpdGxlPjxhbHQtdGl0bGU+SW50ZXJuYXRp
b25hbCBqb3VybmFsIG9mIGNvbXB1dGVyIGFzc2lzdGVkIHJhZGlvbG9neSBhbmQgc3VyZ2VyeTwv
YWx0LXRpdGxlPjwvdGl0bGVzPjxwZXJpb2RpY2FsPjxmdWxsLXRpdGxlPkludCBKIENvbXB1dCBB
c3Npc3QgUmFkaW9sIFN1cmc8L2Z1bGwtdGl0bGU+PGFiYnItMT5JbnRlcm5hdGlvbmFsIGpvdXJu
YWwgb2YgY29tcHV0ZXIgYXNzaXN0ZWQgcmFkaW9sb2d5IGFuZCBzdXJnZXJ5PC9hYmJyLTE+PC9w
ZXJpb2RpY2FsPjxhbHQtcGVyaW9kaWNhbD48ZnVsbC10aXRsZT5JbnQgSiBDb21wdXQgQXNzaXN0
IFJhZGlvbCBTdXJnPC9mdWxsLXRpdGxlPjxhYmJyLTE+SW50ZXJuYXRpb25hbCBqb3VybmFsIG9m
IGNvbXB1dGVyIGFzc2lzdGVkIHJhZGlvbG9neSBhbmQgc3VyZ2VyeTwvYWJici0xPjwvYWx0LXBl
cmlvZGljYWw+PHBhZ2VzPjY0NS02NTY8L3BhZ2VzPjx2b2x1bWU+MTI8L3ZvbHVtZT48bnVtYmVy
PjQ8L251bWJlcj48a2V5d29yZHM+PGtleXdvcmQ+RmVtYWxlPC9rZXl3b3JkPjxrZXl3b3JkPkh1
bWFuczwva2V5d29yZD48a2V5d29yZD5JbWFnaW5nLCBUaHJlZS1EaW1lbnNpb25hbC9tZXRob2Rz
PC9rZXl3b3JkPjxrZXl3b3JkPk1hZ25ldGljIFJlc29uYW5jZSBJbWFnaW5nLyptZXRob2RzPC9r
ZXl3b3JkPjxrZXl3b3JkPk1hbGU8L2tleXdvcmQ+PGtleXdvcmQ+U2Vuc2l0aXZpdHkgYW5kIFNw
ZWNpZmljaXR5PC9rZXl3b3JkPjxrZXl3b3JkPlN1cHBvcnQgVmVjdG9yIE1hY2hpbmU8L2tleXdv
cmQ+PGtleXdvcmQ+VXJpbmFyeSBCbGFkZGVyLypkaWFnbm9zdGljIGltYWdpbmc8L2tleXdvcmQ+
PGtleXdvcmQ+VXJpbmFyeSBCbGFkZGVyIE5lb3BsYXNtcy8qZGlhZ25vc3RpYyBpbWFnaW5nPC9r
ZXl3b3JkPjwva2V5d29yZHM+PGRhdGVzPjx5ZWFyPjIwMTc8L3llYXI+PHB1Yi1kYXRlcz48ZGF0
ZT5BcHI8L2RhdGU+PC9wdWItZGF0ZXM+PC9kYXRlcz48aXNibj4xODYxLTY0MjkgKEVsZWN0cm9u
aWMpJiN4RDsxODYxLTY0MTAgKExpbmtpbmcpPC9pc2JuPjxhY2Nlc3Npb24tbnVtPjI4MTEwNDc2
PC9hY2Nlc3Npb24tbnVtPjx1cmxzPjxyZWxhdGVkLXVybHM+PHVybD5odHRwOi8vd3d3Lm5jYmku
bmxtLm5paC5nb3YvcHVibWVkLzI4MTEwNDc2PC91cmw+PC9yZWxhdGVkLXVybHM+PC91cmxzPjxl
bGVjdHJvbmljLXJlc291cmNlLW51bT4xMC4xMDA3L3MxMTU0OC0wMTctMTUyMi04PC9lbGVjdHJv
bmljLXJlc291cmNlLW51bT48L3JlY29yZD48L0NpdGU+PC9FbmROb3RlPgBAA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29" w:tooltip="Feng, 2018 #4962" w:history="1">
        <w:r w:rsidRPr="00A64909">
          <w:rPr>
            <w:rFonts w:ascii="Book Antiqua" w:hAnsi="Book Antiqua" w:cs="Book Antiqua"/>
            <w:sz w:val="20"/>
            <w:szCs w:val="20"/>
            <w:vertAlign w:val="superscript"/>
          </w:rPr>
          <w:t>29-31</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The advantage of this method is to obtain synthetic samples that have similar attribution values to existing samples</w:t>
      </w:r>
      <w:r w:rsidR="007C1C4E" w:rsidRPr="00A64909">
        <w:rPr>
          <w:rFonts w:ascii="Book Antiqua" w:hAnsi="Book Antiqua" w:cs="Book Antiqua"/>
          <w:sz w:val="20"/>
          <w:szCs w:val="20"/>
        </w:rPr>
        <w:t xml:space="preserve"> </w:t>
      </w:r>
      <w:r w:rsidR="005463D6" w:rsidRPr="00A64909">
        <w:rPr>
          <w:rFonts w:ascii="Book Antiqua" w:hAnsi="Book Antiqua" w:cs="Book Antiqua"/>
          <w:sz w:val="20"/>
          <w:szCs w:val="20"/>
        </w:rPr>
        <w:t>and</w:t>
      </w:r>
      <w:r w:rsidR="00326C0E" w:rsidRPr="00A64909">
        <w:rPr>
          <w:rFonts w:ascii="Book Antiqua" w:hAnsi="Book Antiqua" w:cs="Book Antiqua"/>
          <w:sz w:val="20"/>
          <w:szCs w:val="20"/>
        </w:rPr>
        <w:t xml:space="preserve"> are </w:t>
      </w:r>
      <w:r w:rsidRPr="00A64909">
        <w:rPr>
          <w:rFonts w:ascii="Book Antiqua" w:hAnsi="Book Antiqua" w:cs="Book Antiqua"/>
          <w:sz w:val="20"/>
          <w:szCs w:val="20"/>
        </w:rPr>
        <w:t>“not merely replications</w:t>
      </w:r>
      <w:r w:rsidR="0040678C" w:rsidRPr="00A64909">
        <w:rPr>
          <w:rFonts w:ascii="Book Antiqua" w:hAnsi="Book Antiqua" w:cs="Book Antiqua"/>
          <w:sz w:val="20"/>
          <w:szCs w:val="20"/>
        </w:rPr>
        <w:t>”</w:t>
      </w:r>
      <w:r w:rsidRPr="00A64909">
        <w:rPr>
          <w:rFonts w:ascii="Book Antiqua" w:hAnsi="Book Antiqua" w:cs="Book Antiqua"/>
          <w:sz w:val="20"/>
          <w:szCs w:val="20"/>
        </w:rPr>
        <w:t>, thus enhancing the representation of the minority group while retaining the original structure of the samples.</w:t>
      </w:r>
    </w:p>
    <w:p w14:paraId="23CCB258" w14:textId="77777777" w:rsidR="000871FD" w:rsidRPr="00A64909" w:rsidRDefault="000871FD" w:rsidP="00A64909">
      <w:pPr>
        <w:snapToGrid w:val="0"/>
        <w:spacing w:line="360" w:lineRule="auto"/>
        <w:rPr>
          <w:rFonts w:ascii="Book Antiqua" w:hAnsi="Book Antiqua" w:cs="Book Antiqua"/>
          <w:sz w:val="20"/>
          <w:szCs w:val="20"/>
        </w:rPr>
      </w:pPr>
    </w:p>
    <w:p w14:paraId="7EE29A8E" w14:textId="77777777" w:rsidR="000871FD" w:rsidRPr="00A64909" w:rsidRDefault="00350163" w:rsidP="00A64909">
      <w:pPr>
        <w:snapToGrid w:val="0"/>
        <w:spacing w:line="360" w:lineRule="auto"/>
        <w:rPr>
          <w:rFonts w:ascii="Book Antiqua" w:hAnsi="Book Antiqua" w:cs="Book Antiqua"/>
          <w:b/>
          <w:bCs/>
          <w:i/>
          <w:iCs/>
          <w:sz w:val="20"/>
          <w:szCs w:val="20"/>
        </w:rPr>
      </w:pPr>
      <w:r w:rsidRPr="00A64909">
        <w:rPr>
          <w:rFonts w:ascii="Book Antiqua" w:hAnsi="Book Antiqua" w:cs="Book Antiqua"/>
          <w:b/>
          <w:bCs/>
          <w:i/>
          <w:iCs/>
          <w:sz w:val="20"/>
          <w:szCs w:val="20"/>
        </w:rPr>
        <w:t>Model building</w:t>
      </w:r>
    </w:p>
    <w:p w14:paraId="56502974" w14:textId="1A19ECAE"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Finally, the most signiﬁcant features were determined to construct the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 on the basis of logistic regression. We ﬁrst created ﬁve different models based on individual enhanced CT, MRI (DCE-T1, HR-T2WI, ADC)</w:t>
      </w:r>
      <w:r w:rsidR="004F47E7" w:rsidRPr="00A64909">
        <w:rPr>
          <w:rFonts w:ascii="Book Antiqua" w:hAnsi="Book Antiqua" w:cs="Book Antiqua"/>
          <w:sz w:val="20"/>
          <w:szCs w:val="20"/>
        </w:rPr>
        <w:t>,</w:t>
      </w:r>
      <w:r w:rsidRPr="00A64909">
        <w:rPr>
          <w:rFonts w:ascii="Book Antiqua" w:hAnsi="Book Antiqua" w:cs="Book Antiqua"/>
          <w:sz w:val="20"/>
          <w:szCs w:val="20"/>
        </w:rPr>
        <w:t xml:space="preserve"> and EMVI, and then compared the performance of the models based on individual sequences and their combination. The best of these models was constructed into the multi-modal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nomogram. Clinical risk factors were compared </w:t>
      </w:r>
      <w:r w:rsidRPr="00A60484">
        <w:rPr>
          <w:rFonts w:ascii="Book Antiqua" w:hAnsi="Book Antiqua" w:cs="Book Antiqua"/>
          <w:i/>
          <w:iCs/>
          <w:sz w:val="20"/>
          <w:szCs w:val="20"/>
        </w:rPr>
        <w:t>via</w:t>
      </w:r>
      <w:r w:rsidRPr="00A64909">
        <w:rPr>
          <w:rFonts w:ascii="Book Antiqua" w:hAnsi="Book Antiqua" w:cs="Book Antiqua"/>
          <w:sz w:val="20"/>
          <w:szCs w:val="20"/>
        </w:rPr>
        <w:t xml:space="preserve"> univariate analysis, and variables with </w:t>
      </w:r>
      <w:r w:rsidRPr="00A64909">
        <w:rPr>
          <w:rFonts w:ascii="Book Antiqua" w:hAnsi="Book Antiqua" w:cs="Book Antiqua"/>
          <w:i/>
          <w:sz w:val="20"/>
          <w:szCs w:val="20"/>
        </w:rPr>
        <w:t>P</w:t>
      </w:r>
      <w:r w:rsidRPr="00A64909">
        <w:rPr>
          <w:rFonts w:ascii="Book Antiqua" w:hAnsi="Book Antiqua" w:cs="Book Antiqua"/>
          <w:sz w:val="20"/>
          <w:szCs w:val="20"/>
        </w:rPr>
        <w:t xml:space="preserve"> &lt;</w:t>
      </w:r>
      <w:r w:rsidR="0040678C" w:rsidRPr="00A64909">
        <w:rPr>
          <w:rFonts w:ascii="Book Antiqua" w:hAnsi="Book Antiqua" w:cs="Book Antiqua"/>
          <w:sz w:val="20"/>
          <w:szCs w:val="20"/>
        </w:rPr>
        <w:t xml:space="preserve"> </w:t>
      </w:r>
      <w:r w:rsidRPr="00A64909">
        <w:rPr>
          <w:rFonts w:ascii="Book Antiqua" w:hAnsi="Book Antiqua" w:cs="Book Antiqua"/>
          <w:sz w:val="20"/>
          <w:szCs w:val="20"/>
        </w:rPr>
        <w:t>0.05 were included in the clinical model. Models were trained using the repeated 10-fold-cross-validation method in the training set, and estimation performance was evaluated in the validation set.</w:t>
      </w:r>
    </w:p>
    <w:p w14:paraId="5C532852" w14:textId="77777777" w:rsidR="000871FD" w:rsidRPr="00A64909" w:rsidRDefault="000871FD" w:rsidP="00A64909">
      <w:pPr>
        <w:snapToGrid w:val="0"/>
        <w:spacing w:line="360" w:lineRule="auto"/>
        <w:ind w:firstLineChars="100" w:firstLine="201"/>
        <w:rPr>
          <w:rFonts w:ascii="Book Antiqua" w:hAnsi="Book Antiqua" w:cs="Book Antiqua"/>
          <w:b/>
          <w:sz w:val="20"/>
          <w:szCs w:val="20"/>
        </w:rPr>
      </w:pPr>
    </w:p>
    <w:p w14:paraId="7D3EC22E" w14:textId="77777777" w:rsidR="000871FD" w:rsidRPr="00A64909" w:rsidRDefault="00350163" w:rsidP="00A64909">
      <w:pPr>
        <w:snapToGrid w:val="0"/>
        <w:spacing w:line="360" w:lineRule="auto"/>
        <w:rPr>
          <w:rFonts w:ascii="Book Antiqua" w:hAnsi="Book Antiqua" w:cs="Book Antiqua"/>
          <w:b/>
          <w:bCs/>
          <w:i/>
          <w:sz w:val="20"/>
          <w:szCs w:val="20"/>
        </w:rPr>
      </w:pPr>
      <w:r w:rsidRPr="00A64909">
        <w:rPr>
          <w:rFonts w:ascii="Book Antiqua" w:hAnsi="Book Antiqua" w:cs="Book Antiqua"/>
          <w:b/>
          <w:bCs/>
          <w:i/>
          <w:sz w:val="20"/>
          <w:szCs w:val="20"/>
        </w:rPr>
        <w:t xml:space="preserve">Reference standard and pathological assessment of response </w:t>
      </w:r>
    </w:p>
    <w:p w14:paraId="6BAC4A3B" w14:textId="5E8826FF" w:rsidR="000871FD" w:rsidRPr="00A64909" w:rsidRDefault="00350163" w:rsidP="00A64909">
      <w:pPr>
        <w:widowControl/>
        <w:snapToGrid w:val="0"/>
        <w:spacing w:line="360" w:lineRule="auto"/>
        <w:rPr>
          <w:rFonts w:ascii="Book Antiqua" w:hAnsi="Book Antiqua" w:cs="Book Antiqua"/>
          <w:sz w:val="20"/>
          <w:szCs w:val="20"/>
        </w:rPr>
      </w:pPr>
      <w:r w:rsidRPr="00A64909">
        <w:rPr>
          <w:rFonts w:ascii="Book Antiqua" w:hAnsi="Book Antiqua" w:cs="Book Antiqua"/>
          <w:sz w:val="20"/>
          <w:szCs w:val="20"/>
        </w:rPr>
        <w:t>The reference standard was the histopathologic</w:t>
      </w:r>
      <w:r w:rsidR="004F47E7" w:rsidRPr="00A64909">
        <w:rPr>
          <w:rFonts w:ascii="Book Antiqua" w:hAnsi="Book Antiqua" w:cs="Book Antiqua"/>
          <w:sz w:val="20"/>
          <w:szCs w:val="20"/>
        </w:rPr>
        <w:t>al</w:t>
      </w:r>
      <w:r w:rsidRPr="00A64909">
        <w:rPr>
          <w:rFonts w:ascii="Book Antiqua" w:hAnsi="Book Antiqua" w:cs="Book Antiqua"/>
          <w:sz w:val="20"/>
          <w:szCs w:val="20"/>
        </w:rPr>
        <w:t xml:space="preserve"> results </w:t>
      </w:r>
      <w:r w:rsidR="000B06D5" w:rsidRPr="00A64909">
        <w:rPr>
          <w:rFonts w:ascii="Book Antiqua" w:hAnsi="Book Antiqua" w:cs="Book Antiqua"/>
          <w:sz w:val="20"/>
          <w:szCs w:val="20"/>
        </w:rPr>
        <w:t xml:space="preserve">generated </w:t>
      </w:r>
      <w:r w:rsidRPr="00A64909">
        <w:rPr>
          <w:rFonts w:ascii="Book Antiqua" w:hAnsi="Book Antiqua" w:cs="Book Antiqua"/>
          <w:sz w:val="20"/>
          <w:szCs w:val="20"/>
        </w:rPr>
        <w:t>by assessing the basic histopathology of the tumor specimens after TME. Histopathologic</w:t>
      </w:r>
      <w:r w:rsidR="009C065A" w:rsidRPr="00A64909">
        <w:rPr>
          <w:rFonts w:ascii="Book Antiqua" w:hAnsi="Book Antiqua" w:cs="Book Antiqua"/>
          <w:sz w:val="20"/>
          <w:szCs w:val="20"/>
        </w:rPr>
        <w:t>al</w:t>
      </w:r>
      <w:r w:rsidRPr="00A64909">
        <w:rPr>
          <w:rFonts w:ascii="Book Antiqua" w:hAnsi="Book Antiqua" w:cs="Book Antiqua"/>
          <w:sz w:val="20"/>
          <w:szCs w:val="20"/>
        </w:rPr>
        <w:t xml:space="preserve"> analysis was performed by specialized gastrointestinal </w:t>
      </w:r>
      <w:proofErr w:type="spellStart"/>
      <w:r w:rsidRPr="00A64909">
        <w:rPr>
          <w:rFonts w:ascii="Book Antiqua" w:hAnsi="Book Antiqua" w:cs="Book Antiqua"/>
          <w:sz w:val="20"/>
          <w:szCs w:val="20"/>
        </w:rPr>
        <w:t>histopathologists</w:t>
      </w:r>
      <w:proofErr w:type="spellEnd"/>
      <w:r w:rsidRPr="00A64909">
        <w:rPr>
          <w:rFonts w:ascii="Book Antiqua" w:hAnsi="Book Antiqua" w:cs="Book Antiqua"/>
          <w:sz w:val="20"/>
          <w:szCs w:val="20"/>
        </w:rPr>
        <w:t xml:space="preserve"> with more than 10 years of experience who was blinded to imaging findings. Pathologic</w:t>
      </w:r>
      <w:r w:rsidR="00525B0D" w:rsidRPr="00A64909">
        <w:rPr>
          <w:rFonts w:ascii="Book Antiqua" w:hAnsi="Book Antiqua" w:cs="Book Antiqua"/>
          <w:sz w:val="20"/>
          <w:szCs w:val="20"/>
        </w:rPr>
        <w:t>al</w:t>
      </w:r>
      <w:r w:rsidRPr="00A64909">
        <w:rPr>
          <w:rFonts w:ascii="Book Antiqua" w:hAnsi="Book Antiqua" w:cs="Book Antiqua"/>
          <w:sz w:val="20"/>
          <w:szCs w:val="20"/>
        </w:rPr>
        <w:t xml:space="preserve"> grading of primary tumor regression was defined according to the four-tier American Joint Committee on Cancer tumor regression grade (TRG) system</w:t>
      </w:r>
      <w:r w:rsidRPr="00A64909">
        <w:rPr>
          <w:rFonts w:ascii="Book Antiqua" w:hAnsi="Book Antiqua" w:cs="Book Antiqua"/>
          <w:sz w:val="20"/>
          <w:szCs w:val="20"/>
        </w:rPr>
        <w:fldChar w:fldCharType="begin">
          <w:fldData xml:space="preserve">PEVuZE5vdGU+PENpdGU+PEF1dGhvcj5UcmFrYXJuc2FuZ2E8L0F1dGhvcj48WWVhcj4yMDE0PC9Z
ZWFyPjxSZWNOdW0+NDk1OTwvUmVjTnVtPjxEaXNwbGF5VGV4dD48c3R5bGUgZmFjZT0ic3VwZXJz
Y3JpcHQiPlszMl08L3N0eWxlPjwvRGlzcGxheVRleHQ+PHJlY29yZD48cmVjLW51bWJlcj40OTU5
PC9yZWMtbnVtYmVyPjxmb3JlaWduLWtleXM+PGtleSBhcHA9IkVOIiBkYi1pZD0iMHdwOWVleDlv
eDI5YTdlcHZyN3Z2YWZpdnpmZXh6MGR0c2VmIj40OTU5PC9rZXk+PC9mb3JlaWduLWtleXM+PHJl
Zi10eXBlIG5hbWU9IkpvdXJuYWwgQXJ0aWNsZSI+MTc8L3JlZi10eXBlPjxjb250cmlidXRvcnM+
PGF1dGhvcnM+PGF1dGhvcj5UcmFrYXJuc2FuZ2EsIEEuPC9hdXRob3I+PGF1dGhvcj5Hb25lbiwg
TS48L2F1dGhvcj48YXV0aG9yPlNoaWEsIEouPC9hdXRob3I+PGF1dGhvcj5OYXNoLCBHLiBNLjwv
YXV0aG9yPjxhdXRob3I+VGVtcGxlLCBMLiBLLjwvYXV0aG9yPjxhdXRob3I+R3VpbGxlbSwgSi4g
Ry48L2F1dGhvcj48YXV0aG9yPlBhdHksIFAuIEIuPC9hdXRob3I+PGF1dGhvcj5Hb29kbWFuLCBL
LiBBLjwvYXV0aG9yPjxhdXRob3I+V3UsIEEuPC9hdXRob3I+PGF1dGhvcj5Hb2xsdWIsIE0uPC9h
dXRob3I+PGF1dGhvcj5TZWdhbCwgTi48L2F1dGhvcj48YXV0aG9yPlNhbHR6LCBMLjwvYXV0aG9y
PjxhdXRob3I+R2FyY2lhLUFndWlsYXIsIEouPC9hdXRob3I+PGF1dGhvcj5XZWlzZXIsIE0uIFIu
PC9hdXRob3I+PC9hdXRob3JzPjwvY29udHJpYnV0b3JzPjxhdXRoLWFkZHJlc3M+Q29sb3JlY3Rh
bCBTZXJ2aWNlL0RlcGFydG1lbnQgb2YgU3VyZ2VyeSAoQVQsIEdNTiwgTEtULCBKR0csIFBCUCwg
SkdBLCBNUlcpLCBEZXBhcnRtZW50IG9mIEVwaWRlbWlvbG9neS1CaW9zdGF0aXN0aWNzIChNRyks
IERlcGFydG1lbnQgb2YgUGF0aG9sb2d5IChKUyksIERlcGFydG1lbnQgb2YgUmFkaWF0aW9uIE9u
Y29sb2d5IChLQUcpLCBEZXBhcnRtZW50IG9mIE1lZGljaW5lIChBVywgTlMsIExTKSwgYW5kIERl
cGFydG1lbnQgb2YgUmFkaW9sb2d5IChNRyksIE1lbW9yaWFsIFNsb2FuIEtldHRlcmluZyBDYW5j
ZXIgQ2VudGVyLCBOZXcgWW9yaywgTlkuJiN4RDtDb2xvcmVjdGFsIFNlcnZpY2UvRGVwYXJ0bWVu
dCBvZiBTdXJnZXJ5IChBVCwgR01OLCBMS1QsIEpHRywgUEJQLCBKR0EsIE1SVyksIERlcGFydG1l
bnQgb2YgRXBpZGVtaW9sb2d5LUJpb3N0YXRpc3RpY3MgKE1HKSwgRGVwYXJ0bWVudCBvZiBQYXRo
b2xvZ3kgKEpTKSwgRGVwYXJ0bWVudCBvZiBSYWRpYXRpb24gT25jb2xvZ3kgKEtBRyksIERlcGFy
dG1lbnQgb2YgTWVkaWNpbmUgKEFXLCBOUywgTFMpLCBhbmQgRGVwYXJ0bWVudCBvZiBSYWRpb2xv
Z3kgKE1HKSwgTWVtb3JpYWwgU2xvYW4gS2V0dGVyaW5nIENhbmNlciBDZW50ZXIsIE5ldyBZb3Jr
LCBOWS4gd2Vpc2VyMUBtc2tjYy5vcmcuPC9hdXRoLWFkZHJlc3M+PHRpdGxlcz48dGl0bGU+Q29t
cGFyaXNvbiBvZiB0dW1vciByZWdyZXNzaW9uIGdyYWRlIHN5c3RlbXMgZm9yIGxvY2FsbHkgYWR2
YW5jZWQgcmVjdGFsIGNhbmNlciBhZnRlciBtdWx0aW1vZGFsaXR5IHRyZWF0bWVudD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dm9sdW1lPjEwNjwvdm9s
dW1lPjxudW1iZXI+MTA8L251bWJlcj48a2V5d29yZHM+PGtleXdvcmQ+QWR1bHQ8L2tleXdvcmQ+
PGtleXdvcmQ+QWdlZDwva2V5d29yZD48a2V5d29yZD5DaGVtb3JhZGlvdGhlcmFweSwgQWRqdXZh
bnQ8L2tleXdvcmQ+PGtleXdvcmQ+Q29tYmluZWQgTW9kYWxpdHkgVGhlcmFweTwva2V5d29yZD48
a2V5d29yZD5EYXRhYmFzZXMsIEZhY3R1YWw8L2tleXdvcmQ+PGtleXdvcmQ+RGlzZWFzZS1GcmVl
IFN1cnZpdmFsPC9rZXl3b3JkPjxrZXl3b3JkPkZlbWFsZTwva2V5d29yZD48a2V5d29yZD5IdW1h
bnM8L2tleXdvcmQ+PGtleXdvcmQ+S2FwbGFuLU1laWVyIEVzdGltYXRlPC9rZXl3b3JkPjxrZXl3
b3JkPk1hbGU8L2tleXdvcmQ+PGtleXdvcmQ+TWlkZGxlIEFnZWQ8L2tleXdvcmQ+PGtleXdvcmQ+
TmVvcGxhc20gR3JhZGluZzwva2V5d29yZD48a2V5d29yZD5OZW9wbGFzbSBSZWN1cnJlbmNlLCBM
b2NhbDwva2V5d29yZD48a2V5d29yZD5OZW9wbGFzbSBTdGFnaW5nPC9rZXl3b3JkPjxrZXl3b3Jk
PlByZWRpY3RpdmUgVmFsdWUgb2YgVGVzdHM8L2tleXdvcmQ+PGtleXdvcmQ+UHJvZ25vc2lzPC9r
ZXl3b3JkPjxrZXl3b3JkPlJlY3RhbCBOZW9wbGFzbXMvKnBhdGhvbG9neS8qdGhlcmFweTwva2V5
d29yZD48a2V5d29yZD5SZW1pc3Npb24gSW5kdWN0aW9uPC9rZXl3b3JkPjxrZXl3b3JkPlVuaXRl
ZCBTdGF0ZXM8L2tleXdvcmQ+PC9rZXl3b3Jkcz48ZGF0ZXM+PHllYXI+MjAxNDwveWVhcj48cHVi
LWRhdGVzPjxkYXRlPk9jdDwvZGF0ZT48L3B1Yi1kYXRlcz48L2RhdGVzPjxpc2JuPjE0NjAtMjEw
NSAoRWxlY3Ryb25pYykmI3hEOzAwMjctODg3NCAoTGlua2luZyk8L2lzYm4+PGFjY2Vzc2lvbi1u
dW0+MjUyNDk1NDA8L2FjY2Vzc2lvbi1udW0+PHVybHM+PHJlbGF0ZWQtdXJscz48dXJsPmh0dHA6
Ly93d3cubmNiaS5ubG0ubmloLmdvdi9wdWJtZWQvMjUyNDk1NDA8L3VybD48L3JlbGF0ZWQtdXJs
cz48L3VybHM+PGN1c3RvbTI+NDI3MTExNDwvY3VzdG9tMj48ZWxlY3Ryb25pYy1yZXNvdXJjZS1u
dW0+MTAuMTA5My9qbmNpL2RqdTI0ODwvZWxlY3Ryb25pYy1yZXNvdXJjZS1udW0+PC9yZWNvcmQ+
PC9DaXRlPjwvRW5kTm90ZT4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UcmFrYXJuc2FuZ2E8L0F1dGhvcj48WWVhcj4yMDE0PC9Z
ZWFyPjxSZWNOdW0+NDk1OTwvUmVjTnVtPjxEaXNwbGF5VGV4dD48c3R5bGUgZmFjZT0ic3VwZXJz
Y3JpcHQiPlszMl08L3N0eWxlPjwvRGlzcGxheVRleHQ+PHJlY29yZD48cmVjLW51bWJlcj40OTU5
PC9yZWMtbnVtYmVyPjxmb3JlaWduLWtleXM+PGtleSBhcHA9IkVOIiBkYi1pZD0iMHdwOWVleDlv
eDI5YTdlcHZyN3Z2YWZpdnpmZXh6MGR0c2VmIj40OTU5PC9rZXk+PC9mb3JlaWduLWtleXM+PHJl
Zi10eXBlIG5hbWU9IkpvdXJuYWwgQXJ0aWNsZSI+MTc8L3JlZi10eXBlPjxjb250cmlidXRvcnM+
PGF1dGhvcnM+PGF1dGhvcj5UcmFrYXJuc2FuZ2EsIEEuPC9hdXRob3I+PGF1dGhvcj5Hb25lbiwg
TS48L2F1dGhvcj48YXV0aG9yPlNoaWEsIEouPC9hdXRob3I+PGF1dGhvcj5OYXNoLCBHLiBNLjwv
YXV0aG9yPjxhdXRob3I+VGVtcGxlLCBMLiBLLjwvYXV0aG9yPjxhdXRob3I+R3VpbGxlbSwgSi4g
Ry48L2F1dGhvcj48YXV0aG9yPlBhdHksIFAuIEIuPC9hdXRob3I+PGF1dGhvcj5Hb29kbWFuLCBL
LiBBLjwvYXV0aG9yPjxhdXRob3I+V3UsIEEuPC9hdXRob3I+PGF1dGhvcj5Hb2xsdWIsIE0uPC9h
dXRob3I+PGF1dGhvcj5TZWdhbCwgTi48L2F1dGhvcj48YXV0aG9yPlNhbHR6LCBMLjwvYXV0aG9y
PjxhdXRob3I+R2FyY2lhLUFndWlsYXIsIEouPC9hdXRob3I+PGF1dGhvcj5XZWlzZXIsIE0uIFIu
PC9hdXRob3I+PC9hdXRob3JzPjwvY29udHJpYnV0b3JzPjxhdXRoLWFkZHJlc3M+Q29sb3JlY3Rh
bCBTZXJ2aWNlL0RlcGFydG1lbnQgb2YgU3VyZ2VyeSAoQVQsIEdNTiwgTEtULCBKR0csIFBCUCwg
SkdBLCBNUlcpLCBEZXBhcnRtZW50IG9mIEVwaWRlbWlvbG9neS1CaW9zdGF0aXN0aWNzIChNRyks
IERlcGFydG1lbnQgb2YgUGF0aG9sb2d5IChKUyksIERlcGFydG1lbnQgb2YgUmFkaWF0aW9uIE9u
Y29sb2d5IChLQUcpLCBEZXBhcnRtZW50IG9mIE1lZGljaW5lIChBVywgTlMsIExTKSwgYW5kIERl
cGFydG1lbnQgb2YgUmFkaW9sb2d5IChNRyksIE1lbW9yaWFsIFNsb2FuIEtldHRlcmluZyBDYW5j
ZXIgQ2VudGVyLCBOZXcgWW9yaywgTlkuJiN4RDtDb2xvcmVjdGFsIFNlcnZpY2UvRGVwYXJ0bWVu
dCBvZiBTdXJnZXJ5IChBVCwgR01OLCBMS1QsIEpHRywgUEJQLCBKR0EsIE1SVyksIERlcGFydG1l
bnQgb2YgRXBpZGVtaW9sb2d5LUJpb3N0YXRpc3RpY3MgKE1HKSwgRGVwYXJ0bWVudCBvZiBQYXRo
b2xvZ3kgKEpTKSwgRGVwYXJ0bWVudCBvZiBSYWRpYXRpb24gT25jb2xvZ3kgKEtBRyksIERlcGFy
dG1lbnQgb2YgTWVkaWNpbmUgKEFXLCBOUywgTFMpLCBhbmQgRGVwYXJ0bWVudCBvZiBSYWRpb2xv
Z3kgKE1HKSwgTWVtb3JpYWwgU2xvYW4gS2V0dGVyaW5nIENhbmNlciBDZW50ZXIsIE5ldyBZb3Jr
LCBOWS4gd2Vpc2VyMUBtc2tjYy5vcmcuPC9hdXRoLWFkZHJlc3M+PHRpdGxlcz48dGl0bGU+Q29t
cGFyaXNvbiBvZiB0dW1vciByZWdyZXNzaW9uIGdyYWRlIHN5c3RlbXMgZm9yIGxvY2FsbHkgYWR2
YW5jZWQgcmVjdGFsIGNhbmNlciBhZnRlciBtdWx0aW1vZGFsaXR5IHRyZWF0bWVudD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dm9sdW1lPjEwNjwvdm9s
dW1lPjxudW1iZXI+MTA8L251bWJlcj48a2V5d29yZHM+PGtleXdvcmQ+QWR1bHQ8L2tleXdvcmQ+
PGtleXdvcmQ+QWdlZDwva2V5d29yZD48a2V5d29yZD5DaGVtb3JhZGlvdGhlcmFweSwgQWRqdXZh
bnQ8L2tleXdvcmQ+PGtleXdvcmQ+Q29tYmluZWQgTW9kYWxpdHkgVGhlcmFweTwva2V5d29yZD48
a2V5d29yZD5EYXRhYmFzZXMsIEZhY3R1YWw8L2tleXdvcmQ+PGtleXdvcmQ+RGlzZWFzZS1GcmVl
IFN1cnZpdmFsPC9rZXl3b3JkPjxrZXl3b3JkPkZlbWFsZTwva2V5d29yZD48a2V5d29yZD5IdW1h
bnM8L2tleXdvcmQ+PGtleXdvcmQ+S2FwbGFuLU1laWVyIEVzdGltYXRlPC9rZXl3b3JkPjxrZXl3
b3JkPk1hbGU8L2tleXdvcmQ+PGtleXdvcmQ+TWlkZGxlIEFnZWQ8L2tleXdvcmQ+PGtleXdvcmQ+
TmVvcGxhc20gR3JhZGluZzwva2V5d29yZD48a2V5d29yZD5OZW9wbGFzbSBSZWN1cnJlbmNlLCBM
b2NhbDwva2V5d29yZD48a2V5d29yZD5OZW9wbGFzbSBTdGFnaW5nPC9rZXl3b3JkPjxrZXl3b3Jk
PlByZWRpY3RpdmUgVmFsdWUgb2YgVGVzdHM8L2tleXdvcmQ+PGtleXdvcmQ+UHJvZ25vc2lzPC9r
ZXl3b3JkPjxrZXl3b3JkPlJlY3RhbCBOZW9wbGFzbXMvKnBhdGhvbG9neS8qdGhlcmFweTwva2V5
d29yZD48a2V5d29yZD5SZW1pc3Npb24gSW5kdWN0aW9uPC9rZXl3b3JkPjxrZXl3b3JkPlVuaXRl
ZCBTdGF0ZXM8L2tleXdvcmQ+PC9rZXl3b3Jkcz48ZGF0ZXM+PHllYXI+MjAxNDwveWVhcj48cHVi
LWRhdGVzPjxkYXRlPk9jdDwvZGF0ZT48L3B1Yi1kYXRlcz48L2RhdGVzPjxpc2JuPjE0NjAtMjEw
NSAoRWxlY3Ryb25pYykmI3hEOzAwMjctODg3NCAoTGlua2luZyk8L2lzYm4+PGFjY2Vzc2lvbi1u
dW0+MjUyNDk1NDA8L2FjY2Vzc2lvbi1udW0+PHVybHM+PHJlbGF0ZWQtdXJscz48dXJsPmh0dHA6
Ly93d3cubmNiaS5ubG0ubmloLmdvdi9wdWJtZWQvMjUyNDk1NDA8L3VybD48L3JlbGF0ZWQtdXJs
cz48L3VybHM+PGN1c3RvbTI+NDI3MTExNDwvY3VzdG9tMj48ZWxlY3Ryb25pYy1yZXNvdXJjZS1u
dW0+MTAuMTA5My9qbmNpL2RqdTI0ODwvZWxlY3Ryb25pYy1yZXNvdXJjZS1udW0+PC9yZWNvcmQ+
PC9DaXRlPjwvRW5kTm90ZT4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32" w:tooltip="Trakarnsanga, 2014 #4959" w:history="1">
        <w:r w:rsidRPr="00A64909">
          <w:rPr>
            <w:rFonts w:ascii="Book Antiqua" w:hAnsi="Book Antiqua" w:cs="Book Antiqua"/>
            <w:sz w:val="20"/>
            <w:szCs w:val="20"/>
            <w:vertAlign w:val="superscript"/>
          </w:rPr>
          <w:t>32</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TRG 0-2 was defined as a response to neoadjuvant chemotherapy, and TRG 3 was defined as non-response. </w:t>
      </w:r>
    </w:p>
    <w:p w14:paraId="4BA8AC73" w14:textId="77777777" w:rsidR="000871FD" w:rsidRPr="00A64909" w:rsidRDefault="000871FD" w:rsidP="00A64909">
      <w:pPr>
        <w:snapToGrid w:val="0"/>
        <w:spacing w:line="360" w:lineRule="auto"/>
        <w:rPr>
          <w:rFonts w:ascii="Book Antiqua" w:hAnsi="Book Antiqua" w:cs="Book Antiqua"/>
          <w:sz w:val="20"/>
          <w:szCs w:val="20"/>
        </w:rPr>
      </w:pPr>
    </w:p>
    <w:p w14:paraId="20EC8ABA" w14:textId="77777777" w:rsidR="000871FD" w:rsidRPr="00A64909" w:rsidRDefault="00350163" w:rsidP="00A64909">
      <w:pPr>
        <w:snapToGrid w:val="0"/>
        <w:spacing w:line="360" w:lineRule="auto"/>
        <w:rPr>
          <w:rFonts w:ascii="Book Antiqua" w:hAnsi="Book Antiqua" w:cs="Book Antiqua"/>
          <w:b/>
          <w:bCs/>
          <w:i/>
          <w:sz w:val="20"/>
          <w:szCs w:val="20"/>
        </w:rPr>
      </w:pPr>
      <w:r w:rsidRPr="00A64909">
        <w:rPr>
          <w:rFonts w:ascii="Book Antiqua" w:hAnsi="Book Antiqua" w:cs="Book Antiqua"/>
          <w:b/>
          <w:bCs/>
          <w:i/>
          <w:sz w:val="20"/>
          <w:szCs w:val="20"/>
        </w:rPr>
        <w:t>Statistical analysis</w:t>
      </w:r>
    </w:p>
    <w:p w14:paraId="2D92B7F8" w14:textId="4D724C32"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Statistical analyses were performed with R software </w:t>
      </w:r>
      <w:r w:rsidR="00485A23" w:rsidRPr="00A64909">
        <w:rPr>
          <w:rFonts w:ascii="Book Antiqua" w:hAnsi="Book Antiqua" w:cs="Book Antiqua"/>
          <w:sz w:val="20"/>
          <w:szCs w:val="20"/>
        </w:rPr>
        <w:t xml:space="preserve">v. 3.4.3 </w:t>
      </w:r>
      <w:r w:rsidRPr="00A64909">
        <w:rPr>
          <w:rFonts w:ascii="Book Antiqua" w:hAnsi="Book Antiqua" w:cs="Book Antiqua"/>
          <w:sz w:val="20"/>
          <w:szCs w:val="20"/>
        </w:rPr>
        <w:t xml:space="preserve">(R Core Team, Vienna, Austria). </w:t>
      </w:r>
      <w:r w:rsidR="00EF418C" w:rsidRPr="00A64909">
        <w:rPr>
          <w:rFonts w:ascii="Book Antiqua" w:hAnsi="Book Antiqua" w:cs="Book Antiqua"/>
          <w:sz w:val="20"/>
          <w:szCs w:val="20"/>
        </w:rPr>
        <w:t>P</w:t>
      </w:r>
      <w:r w:rsidRPr="00A64909">
        <w:rPr>
          <w:rFonts w:ascii="Book Antiqua" w:hAnsi="Book Antiqua" w:cs="Book Antiqua"/>
          <w:sz w:val="20"/>
          <w:szCs w:val="20"/>
        </w:rPr>
        <w:t>erformance of the different models was assessed using the receiver operating characteristic curve (ROC) analysis</w:t>
      </w:r>
      <w:r w:rsidR="00C651AF" w:rsidRPr="00A64909">
        <w:rPr>
          <w:rFonts w:ascii="Book Antiqua" w:hAnsi="Book Antiqua" w:cs="Book Antiqua"/>
          <w:sz w:val="20"/>
          <w:szCs w:val="20"/>
        </w:rPr>
        <w:t>,</w:t>
      </w:r>
      <w:r w:rsidRPr="00A64909">
        <w:rPr>
          <w:rFonts w:ascii="Book Antiqua" w:hAnsi="Book Antiqua" w:cs="Book Antiqua"/>
          <w:sz w:val="20"/>
          <w:szCs w:val="20"/>
        </w:rPr>
        <w:t xml:space="preserve"> and demonstrated as area under the curve (AUC) and accuracy (ACC). Calibration plots were used to graphically investigate the performance characteristics of the nomogram. The DeLong test was used for statistical comparison of the ROC curves. The </w:t>
      </w:r>
      <w:r w:rsidRPr="00A64909">
        <w:rPr>
          <w:rFonts w:ascii="Book Antiqua" w:hAnsi="Book Antiqua" w:cs="Book Antiqua"/>
          <w:i/>
          <w:sz w:val="20"/>
          <w:szCs w:val="20"/>
        </w:rPr>
        <w:t xml:space="preserve">t </w:t>
      </w:r>
      <w:r w:rsidRPr="00A64909">
        <w:rPr>
          <w:rFonts w:ascii="Book Antiqua" w:hAnsi="Book Antiqua" w:cs="Book Antiqua"/>
          <w:sz w:val="20"/>
          <w:szCs w:val="20"/>
        </w:rPr>
        <w:t xml:space="preserve">test or Mann-Whitney </w:t>
      </w:r>
      <w:r w:rsidRPr="00A64909">
        <w:rPr>
          <w:rFonts w:ascii="Book Antiqua" w:hAnsi="Book Antiqua" w:cs="Book Antiqua"/>
          <w:i/>
          <w:iCs/>
          <w:sz w:val="20"/>
          <w:szCs w:val="20"/>
        </w:rPr>
        <w:t>U</w:t>
      </w:r>
      <w:r w:rsidRPr="00A64909">
        <w:rPr>
          <w:rFonts w:ascii="Book Antiqua" w:hAnsi="Book Antiqua" w:cs="Book Antiqua"/>
          <w:sz w:val="20"/>
          <w:szCs w:val="20"/>
        </w:rPr>
        <w:t xml:space="preserve"> test was performed to compare continuous variables, while a </w:t>
      </w:r>
      <w:r w:rsidR="0040678C" w:rsidRPr="00A64909">
        <w:rPr>
          <w:rFonts w:ascii="Book Antiqua" w:hAnsi="Book Antiqua" w:cs="Book Antiqua"/>
          <w:i/>
          <w:iCs/>
          <w:sz w:val="20"/>
          <w:szCs w:val="20"/>
        </w:rPr>
        <w:t>χ</w:t>
      </w:r>
      <w:r w:rsidR="0040678C" w:rsidRPr="00A64909">
        <w:rPr>
          <w:rFonts w:ascii="Book Antiqua" w:hAnsi="Book Antiqua" w:cs="Book Antiqua"/>
          <w:sz w:val="20"/>
          <w:szCs w:val="20"/>
          <w:vertAlign w:val="superscript"/>
        </w:rPr>
        <w:t>2</w:t>
      </w:r>
      <w:r w:rsidRPr="00A64909">
        <w:rPr>
          <w:rFonts w:ascii="Book Antiqua" w:hAnsi="Book Antiqua" w:cs="Book Antiqua"/>
          <w:sz w:val="20"/>
          <w:szCs w:val="20"/>
        </w:rPr>
        <w:t xml:space="preserve"> or Fisher’s exact test was used for </w:t>
      </w:r>
      <w:r w:rsidRPr="00A64909">
        <w:rPr>
          <w:rFonts w:ascii="Book Antiqua" w:hAnsi="Book Antiqua" w:cs="Book Antiqua"/>
          <w:sz w:val="20"/>
          <w:szCs w:val="20"/>
        </w:rPr>
        <w:lastRenderedPageBreak/>
        <w:t xml:space="preserve">classifying variables between groups. All statistical tests were two-sided, and a Bonferroni-corrected </w:t>
      </w:r>
      <w:r w:rsidRPr="00A64909">
        <w:rPr>
          <w:rFonts w:ascii="Book Antiqua" w:hAnsi="Book Antiqua" w:cs="Book Antiqua"/>
          <w:i/>
          <w:sz w:val="20"/>
          <w:szCs w:val="20"/>
        </w:rPr>
        <w:t>P</w:t>
      </w:r>
      <w:r w:rsidRPr="00A64909">
        <w:rPr>
          <w:rFonts w:ascii="Book Antiqua" w:hAnsi="Book Antiqua" w:cs="Book Antiqua"/>
          <w:sz w:val="20"/>
          <w:szCs w:val="20"/>
        </w:rPr>
        <w:t xml:space="preserve"> value was used to identify the signiﬁcance of the feature by multiple comparisons.</w:t>
      </w:r>
    </w:p>
    <w:p w14:paraId="70A879FC" w14:textId="77777777" w:rsidR="000871FD" w:rsidRPr="00A64909" w:rsidRDefault="000871FD" w:rsidP="00A64909">
      <w:pPr>
        <w:snapToGrid w:val="0"/>
        <w:spacing w:line="360" w:lineRule="auto"/>
        <w:rPr>
          <w:rFonts w:ascii="Book Antiqua" w:hAnsi="Book Antiqua" w:cs="Book Antiqua"/>
          <w:b/>
          <w:bCs/>
          <w:iCs/>
          <w:sz w:val="20"/>
          <w:szCs w:val="20"/>
        </w:rPr>
      </w:pPr>
    </w:p>
    <w:p w14:paraId="6D01D8E8" w14:textId="77777777" w:rsidR="0040678C" w:rsidRPr="00A64909" w:rsidRDefault="0040678C" w:rsidP="00A64909">
      <w:pPr>
        <w:widowControl/>
        <w:adjustRightInd w:val="0"/>
        <w:snapToGrid w:val="0"/>
        <w:spacing w:line="360" w:lineRule="auto"/>
        <w:rPr>
          <w:rFonts w:ascii="Book Antiqua" w:hAnsi="Book Antiqua" w:cs="Arial"/>
          <w:b/>
          <w:kern w:val="0"/>
          <w:sz w:val="20"/>
          <w:szCs w:val="20"/>
          <w:u w:val="single"/>
          <w:lang w:eastAsia="en-US"/>
        </w:rPr>
      </w:pPr>
      <w:bookmarkStart w:id="34" w:name="_Hlk27141703"/>
      <w:r w:rsidRPr="00A64909">
        <w:rPr>
          <w:rFonts w:ascii="Book Antiqua" w:hAnsi="Book Antiqua" w:cs="Arial"/>
          <w:b/>
          <w:kern w:val="0"/>
          <w:sz w:val="20"/>
          <w:szCs w:val="20"/>
          <w:u w:val="single"/>
          <w:lang w:eastAsia="en-US"/>
        </w:rPr>
        <w:t>RESULTS</w:t>
      </w:r>
    </w:p>
    <w:bookmarkEnd w:id="34"/>
    <w:p w14:paraId="21005CBF" w14:textId="34E20B4F" w:rsidR="000871FD" w:rsidRPr="00A64909" w:rsidRDefault="00350163" w:rsidP="00A64909">
      <w:pPr>
        <w:snapToGrid w:val="0"/>
        <w:spacing w:line="360" w:lineRule="auto"/>
        <w:rPr>
          <w:rFonts w:ascii="Book Antiqua" w:hAnsi="Book Antiqua" w:cs="Book Antiqua"/>
          <w:b/>
          <w:bCs/>
          <w:i/>
          <w:iCs/>
          <w:sz w:val="20"/>
          <w:szCs w:val="20"/>
        </w:rPr>
      </w:pPr>
      <w:r w:rsidRPr="00A64909">
        <w:rPr>
          <w:rFonts w:ascii="Book Antiqua" w:hAnsi="Book Antiqua" w:cs="Book Antiqua"/>
          <w:b/>
          <w:bCs/>
          <w:i/>
          <w:iCs/>
          <w:sz w:val="20"/>
          <w:szCs w:val="20"/>
        </w:rPr>
        <w:t>Patient character</w:t>
      </w:r>
      <w:r w:rsidR="00FF0CE0" w:rsidRPr="00A64909">
        <w:rPr>
          <w:rFonts w:ascii="Book Antiqua" w:hAnsi="Book Antiqua" w:cs="Book Antiqua"/>
          <w:b/>
          <w:bCs/>
          <w:i/>
          <w:iCs/>
          <w:sz w:val="20"/>
          <w:szCs w:val="20"/>
        </w:rPr>
        <w:t>istic</w:t>
      </w:r>
      <w:r w:rsidRPr="00A64909">
        <w:rPr>
          <w:rFonts w:ascii="Book Antiqua" w:hAnsi="Book Antiqua" w:cs="Book Antiqua"/>
          <w:b/>
          <w:bCs/>
          <w:i/>
          <w:iCs/>
          <w:sz w:val="20"/>
          <w:szCs w:val="20"/>
        </w:rPr>
        <w:t>s</w:t>
      </w:r>
    </w:p>
    <w:p w14:paraId="25F2C0E3" w14:textId="0427FAB5"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In this study, we enrolled 118 LARC patients who underwent TME after neoadjuvant chemotherapy, including 38 (32.2%) non-responders (22 males, 16 females) and 80 (67.8%) responders (57 males, 23 females). The patients were randomly divided into the training set (</w:t>
      </w:r>
      <w:r w:rsidRPr="00A64909">
        <w:rPr>
          <w:rFonts w:ascii="Book Antiqua" w:hAnsi="Book Antiqua" w:cs="Book Antiqua"/>
          <w:i/>
          <w:sz w:val="20"/>
          <w:szCs w:val="20"/>
        </w:rPr>
        <w:t>n</w:t>
      </w:r>
      <w:r w:rsidRPr="00A64909">
        <w:rPr>
          <w:rFonts w:ascii="Book Antiqua" w:hAnsi="Book Antiqua" w:cs="Book Antiqua"/>
          <w:sz w:val="20"/>
          <w:szCs w:val="20"/>
        </w:rPr>
        <w:t xml:space="preserve"> =</w:t>
      </w:r>
      <w:r w:rsidR="0040678C" w:rsidRPr="00A64909">
        <w:rPr>
          <w:rFonts w:ascii="Book Antiqua" w:hAnsi="Book Antiqua" w:cs="Book Antiqua"/>
          <w:sz w:val="20"/>
          <w:szCs w:val="20"/>
        </w:rPr>
        <w:t xml:space="preserve"> </w:t>
      </w:r>
      <w:r w:rsidRPr="00A64909">
        <w:rPr>
          <w:rFonts w:ascii="Book Antiqua" w:hAnsi="Book Antiqua" w:cs="Book Antiqua"/>
          <w:sz w:val="20"/>
          <w:szCs w:val="20"/>
        </w:rPr>
        <w:t>70) and the validation set (</w:t>
      </w:r>
      <w:r w:rsidRPr="00A64909">
        <w:rPr>
          <w:rFonts w:ascii="Book Antiqua" w:hAnsi="Book Antiqua" w:cs="Book Antiqua"/>
          <w:i/>
          <w:sz w:val="20"/>
          <w:szCs w:val="20"/>
        </w:rPr>
        <w:t>n</w:t>
      </w:r>
      <w:r w:rsidRPr="00A64909">
        <w:rPr>
          <w:rFonts w:ascii="Book Antiqua" w:hAnsi="Book Antiqua" w:cs="Book Antiqua"/>
          <w:sz w:val="20"/>
          <w:szCs w:val="20"/>
        </w:rPr>
        <w:t xml:space="preserve"> =</w:t>
      </w:r>
      <w:r w:rsidR="0040678C" w:rsidRPr="00A64909">
        <w:rPr>
          <w:rFonts w:ascii="Book Antiqua" w:hAnsi="Book Antiqua" w:cs="Book Antiqua"/>
          <w:sz w:val="20"/>
          <w:szCs w:val="20"/>
        </w:rPr>
        <w:t xml:space="preserve"> </w:t>
      </w:r>
      <w:r w:rsidRPr="00A64909">
        <w:rPr>
          <w:rFonts w:ascii="Book Antiqua" w:hAnsi="Book Antiqua" w:cs="Book Antiqua"/>
          <w:sz w:val="20"/>
          <w:szCs w:val="20"/>
        </w:rPr>
        <w:t xml:space="preserve">48). Demographic and </w:t>
      </w:r>
      <w:proofErr w:type="spellStart"/>
      <w:r w:rsidRPr="00A64909">
        <w:rPr>
          <w:rFonts w:ascii="Book Antiqua" w:hAnsi="Book Antiqua" w:cs="Book Antiqua"/>
          <w:sz w:val="20"/>
          <w:szCs w:val="20"/>
        </w:rPr>
        <w:t>clinicopathological</w:t>
      </w:r>
      <w:proofErr w:type="spellEnd"/>
      <w:r w:rsidRPr="00A64909">
        <w:rPr>
          <w:rFonts w:ascii="Book Antiqua" w:hAnsi="Book Antiqua" w:cs="Book Antiqua"/>
          <w:sz w:val="20"/>
          <w:szCs w:val="20"/>
        </w:rPr>
        <w:t xml:space="preserve"> characteristics of the cohort are presented in Table 1</w:t>
      </w:r>
      <w:r w:rsidRPr="00A64909">
        <w:rPr>
          <w:rFonts w:ascii="Book Antiqua" w:hAnsi="Book Antiqua" w:cs="Book Antiqua"/>
          <w:b/>
          <w:sz w:val="20"/>
          <w:szCs w:val="20"/>
        </w:rPr>
        <w:t>.</w:t>
      </w:r>
      <w:r w:rsidRPr="00A64909">
        <w:rPr>
          <w:rFonts w:ascii="Book Antiqua" w:hAnsi="Book Antiqua" w:cs="Book Antiqua"/>
          <w:sz w:val="20"/>
          <w:szCs w:val="20"/>
        </w:rPr>
        <w:t xml:space="preserve"> Univariate factor analysis showed statistically signiﬁcant differences in EMVI between the two groups (</w:t>
      </w:r>
      <w:r w:rsidRPr="00A64909">
        <w:rPr>
          <w:rFonts w:ascii="Book Antiqua" w:hAnsi="Book Antiqua" w:cs="Book Antiqua"/>
          <w:i/>
          <w:sz w:val="20"/>
          <w:szCs w:val="20"/>
        </w:rPr>
        <w:t>P</w:t>
      </w:r>
      <w:r w:rsidRPr="00A64909">
        <w:rPr>
          <w:rFonts w:ascii="Book Antiqua" w:hAnsi="Book Antiqua" w:cs="Book Antiqua"/>
          <w:sz w:val="20"/>
          <w:szCs w:val="20"/>
        </w:rPr>
        <w:t xml:space="preserve"> &lt;</w:t>
      </w:r>
      <w:r w:rsidR="0040678C" w:rsidRPr="00A64909">
        <w:rPr>
          <w:rFonts w:ascii="Book Antiqua" w:hAnsi="Book Antiqua" w:cs="Book Antiqua"/>
          <w:sz w:val="20"/>
          <w:szCs w:val="20"/>
        </w:rPr>
        <w:t xml:space="preserve"> </w:t>
      </w:r>
      <w:r w:rsidRPr="00A64909">
        <w:rPr>
          <w:rFonts w:ascii="Book Antiqua" w:hAnsi="Book Antiqua" w:cs="Book Antiqua"/>
          <w:sz w:val="20"/>
          <w:szCs w:val="20"/>
        </w:rPr>
        <w:t>0.001). There were no differences in gender, age, BMI, TNM stage</w:t>
      </w:r>
      <w:r w:rsidRPr="00A64909">
        <w:rPr>
          <w:rFonts w:ascii="Book Antiqua" w:hAnsi="Book Antiqua" w:cs="Book Antiqua"/>
          <w:sz w:val="20"/>
          <w:szCs w:val="20"/>
        </w:rPr>
        <w:fldChar w:fldCharType="begin">
          <w:fldData xml:space="preserve">PEVuZE5vdGU+PENpdGU+PEF1dGhvcj5CZW5zb248L0F1dGhvcj48WWVhcj4yMDE4PC9ZZWFyPjxS
ZWNOdW0+NDkzODwvUmVjTnVtPjxEaXNwbGF5VGV4dD48c3R5bGUgZmFjZT0ic3VwZXJzY3JpcHQi
PlszXTwvc3R5bGU+PC9EaXNwbGF5VGV4dD48cmVjb3JkPjxyZWMtbnVtYmVyPjQ5Mzg8L3JlYy1u
dW1iZXI+PGZvcmVpZ24ta2V5cz48a2V5IGFwcD0iRU4iIGRiLWlkPSIwd3A5ZWV4OW94MjlhN2Vw
dnI3dnZhZml2emZleHowZHRzZWYiPjQ5Mzg8L2tleT48L2ZvcmVpZ24ta2V5cz48cmVmLXR5cGUg
bmFtZT0iSm91cm5hbCBBcnRpY2xlIj4xNzwvcmVmLXR5cGU+PGNvbnRyaWJ1dG9ycz48YXV0aG9y
cz48YXV0aG9yPkJlbnNvbiwgQS4gQi48L2F1dGhvcj48YXV0aG9yPlZlbm9vaywgQS4gUC48L2F1
dGhvcj48YXV0aG9yPkFsLUhhd2FyeSwgTS4gTS48L2F1dGhvcj48YXV0aG9yPkNlZGVycXVpc3Qs
IEwuPC9hdXRob3I+PGF1dGhvcj5DaGVuLCBZLiBKLjwvYXV0aG9yPjxhdXRob3I+Q2lvbWJvciwg
Sy4gSy48L2F1dGhvcj48YXV0aG9yPkNvaGVuLCBTLjwvYXV0aG9yPjxhdXRob3I+Q29vcGVyLCBI
LiBTLjwvYXV0aG9yPjxhdXRob3I+RGVtaW5nLCBELjwvYXV0aG9yPjxhdXRob3I+RW5nc3Ryb20s
IFAuIEYuPC9hdXRob3I+PGF1dGhvcj5HcmVtLCBKLiBMLjwvYXV0aG9yPjxhdXRob3I+R3JvdGhl
eSwgQS48L2F1dGhvcj48YXV0aG9yPkhvY2hzdGVyLCBILiBTLjwvYXV0aG9yPjxhdXRob3I+SG9m
ZmUsIFMuPC9hdXRob3I+PGF1dGhvcj5IdW50LCBTLjwvYXV0aG9yPjxhdXRob3I+S2FtZWwsIEEu
PC9hdXRob3I+PGF1dGhvcj5LaXJpbGN1aywgTi48L2F1dGhvcj48YXV0aG9yPktyaXNobmFtdXJ0
aGksIFMuPC9hdXRob3I+PGF1dGhvcj5NZXNzZXJzbWl0aCwgVy4gQS48L2F1dGhvcj48YXV0aG9y
Pk1leWVyaGFyZHQsIEouPC9hdXRob3I+PGF1dGhvcj5NdWxjYWh5LCBNLiBGLjwvYXV0aG9yPjxh
dXRob3I+TXVycGh5LCBKLiBELjwvYXV0aG9yPjxhdXRob3I+TnVya2luLCBTLjwvYXV0aG9yPjxh
dXRob3I+U2FsdHosIEwuPC9hdXRob3I+PGF1dGhvcj5TaGFybWEsIFMuPC9hdXRob3I+PGF1dGhv
cj5TaGliYXRhLCBELjwvYXV0aG9yPjxhdXRob3I+U2tpYmJlciwgSi4gTS48L2F1dGhvcj48YXV0
aG9yPlNvZm9jbGVvdXMsIEMuIFQuPC9hdXRob3I+PGF1dGhvcj5TdG9mZmVsLCBFLiBNLjwvYXV0
aG9yPjxhdXRob3I+U3RvdHNreS1IaW1lbGZhcmIsIEUuPC9hdXRob3I+PGF1dGhvcj5XaWxsZXR0
LCBDLiBHLjwvYXV0aG9yPjxhdXRob3I+V3V0aHJpY2ssIEUuPC9hdXRob3I+PGF1dGhvcj5HcmVn
b3J5LCBLLiBNLjwvYXV0aG9yPjxhdXRob3I+R3Vyc2tpLCBMLjwvYXV0aG9yPjxhdXRob3I+RnJl
ZWRtYW4tQ2FzcywgRC4gQS48L2F1dGhvcj48L2F1dGhvcnM+PC9jb250cmlidXRvcnM+PHRpdGxl
cz48dGl0bGU+UmVjdGFsIENhbmNlciwgVmVyc2lvbiAyLjIwMTgsIE5DQ04gQ2xpbmljYWwgUHJh
Y3RpY2UgR3VpZGVsaW5lcyBpbiBPbmNvbG9neTwvdGl0bGU+PHNlY29uZGFyeS10aXRsZT5KIE5h
dGwgQ29tcHIgQ2FuYyBOZXR3PC9zZWNvbmRhcnktdGl0bGU+PGFsdC10aXRsZT5Kb3VybmFsIG9m
IHRoZSBOYXRpb25hbCBDb21wcmVoZW5zaXZlIENhbmNlciBOZXR3b3JrIDogSk5DQ048L2FsdC10
aXRsZT48L3RpdGxlcz48cGVyaW9kaWNhbD48ZnVsbC10aXRsZT5KIE5hdGwgQ29tcHIgQ2FuYyBO
ZXR3PC9mdWxsLXRpdGxlPjxhYmJyLTE+Sm91cm5hbCBvZiB0aGUgTmF0aW9uYWwgQ29tcHJlaGVu
c2l2ZSBDYW5jZXIgTmV0d29yayA6IEpOQ0NOPC9hYmJyLTE+PC9wZXJpb2RpY2FsPjxhbHQtcGVy
aW9kaWNhbD48ZnVsbC10aXRsZT5KIE5hdGwgQ29tcHIgQ2FuYyBOZXR3PC9mdWxsLXRpdGxlPjxh
YmJyLTE+Sm91cm5hbCBvZiB0aGUgTmF0aW9uYWwgQ29tcHJlaGVuc2l2ZSBDYW5jZXIgTmV0d29y
ayA6IEpOQ0NOPC9hYmJyLTE+PC9hbHQtcGVyaW9kaWNhbD48cGFnZXM+ODc0LTkwMTwvcGFnZXM+
PHZvbHVtZT4xNjwvdm9sdW1lPjxudW1iZXI+NzwvbnVtYmVyPjxrZXl3b3Jkcz48a2V5d29yZD5B
bnRpbmVvcGxhc3RpYyBDb21iaW5lZCBDaGVtb3RoZXJhcHkgUHJvdG9jb2xzL3N0YW5kYXJkcy90
aGVyYXBldXRpYyB1c2U8L2tleXdvcmQ+PGtleXdvcmQ+QmlvcHN5PC9rZXl3b3JkPjxrZXl3b3Jk
PkNoZW1vcmFkaW90aGVyYXB5L21ldGhvZHMvc3RhbmRhcmRzPC9rZXl3b3JkPjxrZXl3b3JkPkRp
c2Vhc2UtRnJlZSBTdXJ2aXZhbDwva2V5d29yZD48a2V5d29yZD5IdW1hbnM8L2tleXdvcmQ+PGtl
eXdvcmQ+SW5jaWRlbmNlPC9rZXl3b3JkPjxrZXl3b3JkPkluZHVjdGlvbiBDaGVtb3RoZXJhcHkv
bWV0aG9kczwva2V5d29yZD48a2V5d29yZD5NZWRpY2FsIE9uY29sb2d5LypzdGFuZGFyZHM8L2tl
eXdvcmQ+PGtleXdvcmQ+TmVvYWRqdXZhbnQgVGhlcmFweS9tZXRob2RzL3N0YW5kYXJkczwva2V5
d29yZD48a2V5d29yZD5OZW9wbGFzbSBSZWN1cnJlbmNlLCBMb2NhbC9kaWFnbm9zaXMvZXBpZGVt
aW9sb2d5L3BhdGhvbG9neS8qdGhlcmFweTwva2V5d29yZD48a2V5d29yZD5OZW9wbGFzbSBTdGFn
aW5nPC9rZXl3b3JkPjxrZXl3b3JkPlBhdGllbnQgU2VsZWN0aW9uPC9rZXl3b3JkPjxrZXl3b3Jk
PlByb2N0ZWN0b215L21ldGhvZHMvc3RhbmRhcmRzPC9rZXl3b3JkPjxrZXl3b3JkPlJhbmRvbWl6
ZWQgQ29udHJvbGxlZCBUcmlhbHMgYXMgVG9waWM8L2tleXdvcmQ+PGtleXdvcmQ+UmVjdGFsIE5l
b3BsYXNtcy9kaWFnbm9zaXMvZXBpZGVtaW9sb2d5L3BhdGhvbG9neS8qdGhlcmFweTwva2V5d29y
ZD48a2V5d29yZD5SZWN0dW0vcGF0aG9sb2d5L3N1cmdlcnk8L2tleXdvcmQ+PGtleXdvcmQ+U29j
aWV0aWVzLCBNZWRpY2FsLypzdGFuZGFyZHM8L2tleXdvcmQ+PGtleXdvcmQ+VW5pdGVkIFN0YXRl
cy9lcGlkZW1pb2xvZ3k8L2tleXdvcmQ+PGtleXdvcmQ+V2F0Y2hmdWwgV2FpdGluZy9tZXRob2Rz
L3N0YW5kYXJkczwva2V5d29yZD48L2tleXdvcmRzPjxkYXRlcz48eWVhcj4yMDE4PC95ZWFyPjxw
dWItZGF0ZXM+PGRhdGU+SnVsPC9kYXRlPjwvcHViLWRhdGVzPjwvZGF0ZXM+PGlzYm4+MTU0MC0x
NDEzIChFbGVjdHJvbmljKSYjeEQ7MTU0MC0xNDA1IChMaW5raW5nKTwvaXNibj48YWNjZXNzaW9u
LW51bT4zMDAwNjQyOTwvYWNjZXNzaW9uLW51bT48dXJscz48cmVsYXRlZC11cmxzPjx1cmw+aHR0
cDovL3d3dy5uY2JpLm5sbS5uaWguZ292L3B1Ym1lZC8zMDAwNjQyOTwvdXJsPjwvcmVsYXRlZC11
cmxzPjwvdXJscz48ZWxlY3Ryb25pYy1yZXNvdXJjZS1udW0+MTAuNjAwNC9qbmNjbi4yMDE4LjAw
NjE8L2VsZWN0cm9uaWMtcmVzb3VyY2UtbnVtPjwvcmVjb3JkPjwvQ2l0ZT48L0VuZE5vdGU+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CZW5zb248L0F1dGhvcj48WWVhcj4yMDE4PC9ZZWFyPjxS
ZWNOdW0+NDkzODwvUmVjTnVtPjxEaXNwbGF5VGV4dD48c3R5bGUgZmFjZT0ic3VwZXJzY3JpcHQi
PlszXTwvc3R5bGU+PC9EaXNwbGF5VGV4dD48cmVjb3JkPjxyZWMtbnVtYmVyPjQ5Mzg8L3JlYy1u
dW1iZXI+PGZvcmVpZ24ta2V5cz48a2V5IGFwcD0iRU4iIGRiLWlkPSIwd3A5ZWV4OW94MjlhN2Vw
dnI3dnZhZml2emZleHowZHRzZWYiPjQ5Mzg8L2tleT48L2ZvcmVpZ24ta2V5cz48cmVmLXR5cGUg
bmFtZT0iSm91cm5hbCBBcnRpY2xlIj4xNzwvcmVmLXR5cGU+PGNvbnRyaWJ1dG9ycz48YXV0aG9y
cz48YXV0aG9yPkJlbnNvbiwgQS4gQi48L2F1dGhvcj48YXV0aG9yPlZlbm9vaywgQS4gUC48L2F1
dGhvcj48YXV0aG9yPkFsLUhhd2FyeSwgTS4gTS48L2F1dGhvcj48YXV0aG9yPkNlZGVycXVpc3Qs
IEwuPC9hdXRob3I+PGF1dGhvcj5DaGVuLCBZLiBKLjwvYXV0aG9yPjxhdXRob3I+Q2lvbWJvciwg
Sy4gSy48L2F1dGhvcj48YXV0aG9yPkNvaGVuLCBTLjwvYXV0aG9yPjxhdXRob3I+Q29vcGVyLCBI
LiBTLjwvYXV0aG9yPjxhdXRob3I+RGVtaW5nLCBELjwvYXV0aG9yPjxhdXRob3I+RW5nc3Ryb20s
IFAuIEYuPC9hdXRob3I+PGF1dGhvcj5HcmVtLCBKLiBMLjwvYXV0aG9yPjxhdXRob3I+R3JvdGhl
eSwgQS48L2F1dGhvcj48YXV0aG9yPkhvY2hzdGVyLCBILiBTLjwvYXV0aG9yPjxhdXRob3I+SG9m
ZmUsIFMuPC9hdXRob3I+PGF1dGhvcj5IdW50LCBTLjwvYXV0aG9yPjxhdXRob3I+S2FtZWwsIEEu
PC9hdXRob3I+PGF1dGhvcj5LaXJpbGN1aywgTi48L2F1dGhvcj48YXV0aG9yPktyaXNobmFtdXJ0
aGksIFMuPC9hdXRob3I+PGF1dGhvcj5NZXNzZXJzbWl0aCwgVy4gQS48L2F1dGhvcj48YXV0aG9y
Pk1leWVyaGFyZHQsIEouPC9hdXRob3I+PGF1dGhvcj5NdWxjYWh5LCBNLiBGLjwvYXV0aG9yPjxh
dXRob3I+TXVycGh5LCBKLiBELjwvYXV0aG9yPjxhdXRob3I+TnVya2luLCBTLjwvYXV0aG9yPjxh
dXRob3I+U2FsdHosIEwuPC9hdXRob3I+PGF1dGhvcj5TaGFybWEsIFMuPC9hdXRob3I+PGF1dGhv
cj5TaGliYXRhLCBELjwvYXV0aG9yPjxhdXRob3I+U2tpYmJlciwgSi4gTS48L2F1dGhvcj48YXV0
aG9yPlNvZm9jbGVvdXMsIEMuIFQuPC9hdXRob3I+PGF1dGhvcj5TdG9mZmVsLCBFLiBNLjwvYXV0
aG9yPjxhdXRob3I+U3RvdHNreS1IaW1lbGZhcmIsIEUuPC9hdXRob3I+PGF1dGhvcj5XaWxsZXR0
LCBDLiBHLjwvYXV0aG9yPjxhdXRob3I+V3V0aHJpY2ssIEUuPC9hdXRob3I+PGF1dGhvcj5HcmVn
b3J5LCBLLiBNLjwvYXV0aG9yPjxhdXRob3I+R3Vyc2tpLCBMLjwvYXV0aG9yPjxhdXRob3I+RnJl
ZWRtYW4tQ2FzcywgRC4gQS48L2F1dGhvcj48L2F1dGhvcnM+PC9jb250cmlidXRvcnM+PHRpdGxl
cz48dGl0bGU+UmVjdGFsIENhbmNlciwgVmVyc2lvbiAyLjIwMTgsIE5DQ04gQ2xpbmljYWwgUHJh
Y3RpY2UgR3VpZGVsaW5lcyBpbiBPbmNvbG9neTwvdGl0bGU+PHNlY29uZGFyeS10aXRsZT5KIE5h
dGwgQ29tcHIgQ2FuYyBOZXR3PC9zZWNvbmRhcnktdGl0bGU+PGFsdC10aXRsZT5Kb3VybmFsIG9m
IHRoZSBOYXRpb25hbCBDb21wcmVoZW5zaXZlIENhbmNlciBOZXR3b3JrIDogSk5DQ048L2FsdC10
aXRsZT48L3RpdGxlcz48cGVyaW9kaWNhbD48ZnVsbC10aXRsZT5KIE5hdGwgQ29tcHIgQ2FuYyBO
ZXR3PC9mdWxsLXRpdGxlPjxhYmJyLTE+Sm91cm5hbCBvZiB0aGUgTmF0aW9uYWwgQ29tcHJlaGVu
c2l2ZSBDYW5jZXIgTmV0d29yayA6IEpOQ0NOPC9hYmJyLTE+PC9wZXJpb2RpY2FsPjxhbHQtcGVy
aW9kaWNhbD48ZnVsbC10aXRsZT5KIE5hdGwgQ29tcHIgQ2FuYyBOZXR3PC9mdWxsLXRpdGxlPjxh
YmJyLTE+Sm91cm5hbCBvZiB0aGUgTmF0aW9uYWwgQ29tcHJlaGVuc2l2ZSBDYW5jZXIgTmV0d29y
ayA6IEpOQ0NOPC9hYmJyLTE+PC9hbHQtcGVyaW9kaWNhbD48cGFnZXM+ODc0LTkwMTwvcGFnZXM+
PHZvbHVtZT4xNjwvdm9sdW1lPjxudW1iZXI+NzwvbnVtYmVyPjxrZXl3b3Jkcz48a2V5d29yZD5B
bnRpbmVvcGxhc3RpYyBDb21iaW5lZCBDaGVtb3RoZXJhcHkgUHJvdG9jb2xzL3N0YW5kYXJkcy90
aGVyYXBldXRpYyB1c2U8L2tleXdvcmQ+PGtleXdvcmQ+QmlvcHN5PC9rZXl3b3JkPjxrZXl3b3Jk
PkNoZW1vcmFkaW90aGVyYXB5L21ldGhvZHMvc3RhbmRhcmRzPC9rZXl3b3JkPjxrZXl3b3JkPkRp
c2Vhc2UtRnJlZSBTdXJ2aXZhbDwva2V5d29yZD48a2V5d29yZD5IdW1hbnM8L2tleXdvcmQ+PGtl
eXdvcmQ+SW5jaWRlbmNlPC9rZXl3b3JkPjxrZXl3b3JkPkluZHVjdGlvbiBDaGVtb3RoZXJhcHkv
bWV0aG9kczwva2V5d29yZD48a2V5d29yZD5NZWRpY2FsIE9uY29sb2d5LypzdGFuZGFyZHM8L2tl
eXdvcmQ+PGtleXdvcmQ+TmVvYWRqdXZhbnQgVGhlcmFweS9tZXRob2RzL3N0YW5kYXJkczwva2V5
d29yZD48a2V5d29yZD5OZW9wbGFzbSBSZWN1cnJlbmNlLCBMb2NhbC9kaWFnbm9zaXMvZXBpZGVt
aW9sb2d5L3BhdGhvbG9neS8qdGhlcmFweTwva2V5d29yZD48a2V5d29yZD5OZW9wbGFzbSBTdGFn
aW5nPC9rZXl3b3JkPjxrZXl3b3JkPlBhdGllbnQgU2VsZWN0aW9uPC9rZXl3b3JkPjxrZXl3b3Jk
PlByb2N0ZWN0b215L21ldGhvZHMvc3RhbmRhcmRzPC9rZXl3b3JkPjxrZXl3b3JkPlJhbmRvbWl6
ZWQgQ29udHJvbGxlZCBUcmlhbHMgYXMgVG9waWM8L2tleXdvcmQ+PGtleXdvcmQ+UmVjdGFsIE5l
b3BsYXNtcy9kaWFnbm9zaXMvZXBpZGVtaW9sb2d5L3BhdGhvbG9neS8qdGhlcmFweTwva2V5d29y
ZD48a2V5d29yZD5SZWN0dW0vcGF0aG9sb2d5L3N1cmdlcnk8L2tleXdvcmQ+PGtleXdvcmQ+U29j
aWV0aWVzLCBNZWRpY2FsLypzdGFuZGFyZHM8L2tleXdvcmQ+PGtleXdvcmQ+VW5pdGVkIFN0YXRl
cy9lcGlkZW1pb2xvZ3k8L2tleXdvcmQ+PGtleXdvcmQ+V2F0Y2hmdWwgV2FpdGluZy9tZXRob2Rz
L3N0YW5kYXJkczwva2V5d29yZD48L2tleXdvcmRzPjxkYXRlcz48eWVhcj4yMDE4PC95ZWFyPjxw
dWItZGF0ZXM+PGRhdGU+SnVsPC9kYXRlPjwvcHViLWRhdGVzPjwvZGF0ZXM+PGlzYm4+MTU0MC0x
NDEzIChFbGVjdHJvbmljKSYjeEQ7MTU0MC0xNDA1IChMaW5raW5nKTwvaXNibj48YWNjZXNzaW9u
LW51bT4zMDAwNjQyOTwvYWNjZXNzaW9uLW51bT48dXJscz48cmVsYXRlZC11cmxzPjx1cmw+aHR0
cDovL3d3dy5uY2JpLm5sbS5uaWguZ292L3B1Ym1lZC8zMDAwNjQyOTwvdXJsPjwvcmVsYXRlZC11
cmxzPjwvdXJscz48ZWxlY3Ryb25pYy1yZXNvdXJjZS1udW0+MTAuNjAwNC9qbmNjbi4yMDE4LjAw
NjE8L2VsZWN0cm9uaWMtcmVzb3VyY2UtbnVtPjwvcmVjb3JkPjwvQ2l0ZT48L0VuZE5vdGU+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3" w:tooltip="Benson, 2018 #4938" w:history="1">
        <w:r w:rsidRPr="00A64909">
          <w:rPr>
            <w:rFonts w:ascii="Book Antiqua" w:hAnsi="Book Antiqua" w:cs="Book Antiqua"/>
            <w:sz w:val="20"/>
            <w:szCs w:val="20"/>
            <w:vertAlign w:val="superscript"/>
          </w:rPr>
          <w:t>3</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T, tumor; N, Lymph Node; M, Metastasis), carcinoembryonic antigen (CEA) level, Carbohydrate antigen</w:t>
      </w:r>
      <w:r w:rsidR="0040678C" w:rsidRPr="00A64909">
        <w:rPr>
          <w:rFonts w:ascii="Book Antiqua" w:hAnsi="Book Antiqua" w:cs="Book Antiqua"/>
          <w:sz w:val="20"/>
          <w:szCs w:val="20"/>
        </w:rPr>
        <w:t xml:space="preserve"> </w:t>
      </w:r>
      <w:r w:rsidRPr="00A64909">
        <w:rPr>
          <w:rFonts w:ascii="Book Antiqua" w:hAnsi="Book Antiqua" w:cs="Book Antiqua"/>
          <w:sz w:val="20"/>
          <w:szCs w:val="20"/>
        </w:rPr>
        <w:t>199 (CA199) level</w:t>
      </w:r>
      <w:r w:rsidR="00FF0CE0" w:rsidRPr="00A64909">
        <w:rPr>
          <w:rFonts w:ascii="Book Antiqua" w:hAnsi="Book Antiqua" w:cs="Book Antiqua"/>
          <w:sz w:val="20"/>
          <w:szCs w:val="20"/>
        </w:rPr>
        <w:t>,</w:t>
      </w:r>
      <w:r w:rsidRPr="00A64909">
        <w:rPr>
          <w:rFonts w:ascii="Book Antiqua" w:hAnsi="Book Antiqua" w:cs="Book Antiqua"/>
          <w:sz w:val="20"/>
          <w:szCs w:val="20"/>
        </w:rPr>
        <w:t xml:space="preserve"> and lesion region between the response and non-response group</w:t>
      </w:r>
      <w:r w:rsidR="00FF0CE0" w:rsidRPr="00A64909">
        <w:rPr>
          <w:rFonts w:ascii="Book Antiqua" w:hAnsi="Book Antiqua" w:cs="Book Antiqua"/>
          <w:sz w:val="20"/>
          <w:szCs w:val="20"/>
        </w:rPr>
        <w:t>s</w:t>
      </w:r>
      <w:r w:rsidRPr="00A64909">
        <w:rPr>
          <w:rFonts w:ascii="Book Antiqua" w:hAnsi="Book Antiqua" w:cs="Book Antiqua"/>
          <w:sz w:val="20"/>
          <w:szCs w:val="20"/>
        </w:rPr>
        <w:t>.</w:t>
      </w:r>
    </w:p>
    <w:p w14:paraId="6CDE9276" w14:textId="77777777" w:rsidR="000871FD" w:rsidRPr="00A64909" w:rsidRDefault="000871FD" w:rsidP="00A64909">
      <w:pPr>
        <w:snapToGrid w:val="0"/>
        <w:spacing w:line="360" w:lineRule="auto"/>
        <w:rPr>
          <w:rFonts w:ascii="Book Antiqua" w:hAnsi="Book Antiqua" w:cs="Book Antiqua"/>
          <w:sz w:val="20"/>
          <w:szCs w:val="20"/>
        </w:rPr>
      </w:pPr>
    </w:p>
    <w:p w14:paraId="31A5BC71" w14:textId="391DFAF4" w:rsidR="000871FD" w:rsidRPr="00A64909" w:rsidRDefault="00350163" w:rsidP="00A64909">
      <w:pPr>
        <w:snapToGrid w:val="0"/>
        <w:spacing w:line="360" w:lineRule="auto"/>
        <w:rPr>
          <w:rFonts w:ascii="Book Antiqua" w:hAnsi="Book Antiqua" w:cs="Book Antiqua"/>
          <w:b/>
          <w:bCs/>
          <w:i/>
          <w:iCs/>
          <w:sz w:val="20"/>
          <w:szCs w:val="20"/>
        </w:rPr>
      </w:pPr>
      <w:r w:rsidRPr="00A64909">
        <w:rPr>
          <w:rFonts w:ascii="Book Antiqua" w:hAnsi="Book Antiqua" w:cs="Book Antiqua"/>
          <w:b/>
          <w:bCs/>
          <w:i/>
          <w:iCs/>
          <w:sz w:val="20"/>
          <w:szCs w:val="20"/>
        </w:rPr>
        <w:t xml:space="preserve">Performance of </w:t>
      </w:r>
      <w:proofErr w:type="spellStart"/>
      <w:r w:rsidRPr="00A64909">
        <w:rPr>
          <w:rFonts w:ascii="Book Antiqua" w:hAnsi="Book Antiqua" w:cs="Book Antiqua"/>
          <w:b/>
          <w:bCs/>
          <w:i/>
          <w:iCs/>
          <w:sz w:val="20"/>
          <w:szCs w:val="20"/>
        </w:rPr>
        <w:t>radiomics</w:t>
      </w:r>
      <w:proofErr w:type="spellEnd"/>
      <w:r w:rsidRPr="00A64909">
        <w:rPr>
          <w:rFonts w:ascii="Book Antiqua" w:hAnsi="Book Antiqua" w:cs="Book Antiqua"/>
          <w:b/>
          <w:bCs/>
          <w:i/>
          <w:iCs/>
          <w:sz w:val="20"/>
          <w:szCs w:val="20"/>
        </w:rPr>
        <w:t xml:space="preserve"> models and nomogram</w:t>
      </w:r>
    </w:p>
    <w:p w14:paraId="3E3B1364" w14:textId="5E3302FD"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A total of 396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s of each sequence were extracted from all CT and MR images (42 ﬁrst-order histogram features, 334 second-order texture features, 9 morphological features, and 11 gray-level zone size matrix features). After elimination of redundant features and features with low reproducibility, 65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s, including 18 features from enhanced CT, 14 from HR-T2WI, 17 from ADC, and 16 from DCE-T1 (</w:t>
      </w:r>
      <w:bookmarkStart w:id="35" w:name="_Hlk37941864"/>
      <w:r w:rsidR="0040678C" w:rsidRPr="00A64909">
        <w:rPr>
          <w:rFonts w:ascii="Book Antiqua" w:hAnsi="Book Antiqua" w:cs="Book Antiqua"/>
          <w:sz w:val="20"/>
          <w:szCs w:val="20"/>
        </w:rPr>
        <w:t>Supplementary Table 2</w:t>
      </w:r>
      <w:bookmarkEnd w:id="35"/>
      <w:r w:rsidRPr="00A64909">
        <w:rPr>
          <w:rFonts w:ascii="Book Antiqua" w:hAnsi="Book Antiqua" w:cs="Book Antiqua"/>
          <w:sz w:val="20"/>
          <w:szCs w:val="20"/>
        </w:rPr>
        <w:t>)</w:t>
      </w:r>
      <w:r w:rsidR="0026502C" w:rsidRPr="00A64909">
        <w:rPr>
          <w:rFonts w:ascii="Book Antiqua" w:hAnsi="Book Antiqua" w:cs="Book Antiqua"/>
          <w:sz w:val="20"/>
          <w:szCs w:val="20"/>
        </w:rPr>
        <w:t xml:space="preserve"> were used</w:t>
      </w:r>
      <w:r w:rsidRPr="00A64909">
        <w:rPr>
          <w:rFonts w:ascii="Book Antiqua" w:hAnsi="Book Antiqua" w:cs="Book Antiqua"/>
          <w:sz w:val="20"/>
          <w:szCs w:val="20"/>
        </w:rPr>
        <w:t xml:space="preserve"> to build individual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s. For the combined model, we used a multivariate ranking method (</w:t>
      </w:r>
      <w:proofErr w:type="spellStart"/>
      <w:r w:rsidRPr="00A64909">
        <w:rPr>
          <w:rFonts w:ascii="Book Antiqua" w:hAnsi="Book Antiqua" w:cs="Book Antiqua"/>
          <w:sz w:val="20"/>
          <w:szCs w:val="20"/>
        </w:rPr>
        <w:t>mRMR</w:t>
      </w:r>
      <w:proofErr w:type="spellEnd"/>
      <w:r w:rsidRPr="00A64909">
        <w:rPr>
          <w:rFonts w:ascii="Book Antiqua" w:hAnsi="Book Antiqua" w:cs="Book Antiqua"/>
          <w:sz w:val="20"/>
          <w:szCs w:val="20"/>
        </w:rPr>
        <w:t xml:space="preserve">) to identify the most important features, and only the top ranked features were retained. The most signiﬁcant features were then investigated to construct the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 on the basis of logistic regression. Finally, 13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s with non-zero coefficients (</w:t>
      </w:r>
      <w:r w:rsidR="00670734" w:rsidRPr="00A64909">
        <w:rPr>
          <w:rFonts w:ascii="Book Antiqua" w:hAnsi="Book Antiqua" w:cs="Book Antiqua"/>
          <w:sz w:val="20"/>
          <w:szCs w:val="20"/>
        </w:rPr>
        <w:t>two</w:t>
      </w:r>
      <w:r w:rsidRPr="00A64909">
        <w:rPr>
          <w:rFonts w:ascii="Book Antiqua" w:hAnsi="Book Antiqua" w:cs="Book Antiqua"/>
          <w:sz w:val="20"/>
          <w:szCs w:val="20"/>
        </w:rPr>
        <w:t xml:space="preserve"> features from enhanced CT, </w:t>
      </w:r>
      <w:r w:rsidR="00670734" w:rsidRPr="00A64909">
        <w:rPr>
          <w:rFonts w:ascii="Book Antiqua" w:hAnsi="Book Antiqua" w:cs="Book Antiqua"/>
          <w:sz w:val="20"/>
          <w:szCs w:val="20"/>
        </w:rPr>
        <w:t>one</w:t>
      </w:r>
      <w:r w:rsidRPr="00A64909">
        <w:rPr>
          <w:rFonts w:ascii="Book Antiqua" w:hAnsi="Book Antiqua" w:cs="Book Antiqua"/>
          <w:sz w:val="20"/>
          <w:szCs w:val="20"/>
        </w:rPr>
        <w:t xml:space="preserve"> from HR-T2WI, </w:t>
      </w:r>
      <w:r w:rsidR="00670734" w:rsidRPr="00A64909">
        <w:rPr>
          <w:rFonts w:ascii="Book Antiqua" w:hAnsi="Book Antiqua" w:cs="Book Antiqua"/>
          <w:sz w:val="20"/>
          <w:szCs w:val="20"/>
        </w:rPr>
        <w:t>five</w:t>
      </w:r>
      <w:r w:rsidRPr="00A64909">
        <w:rPr>
          <w:rFonts w:ascii="Book Antiqua" w:hAnsi="Book Antiqua" w:cs="Book Antiqua"/>
          <w:sz w:val="20"/>
          <w:szCs w:val="20"/>
        </w:rPr>
        <w:t xml:space="preserve"> from ADC, and </w:t>
      </w:r>
      <w:r w:rsidR="00670734" w:rsidRPr="00A64909">
        <w:rPr>
          <w:rFonts w:ascii="Book Antiqua" w:hAnsi="Book Antiqua" w:cs="Book Antiqua"/>
          <w:sz w:val="20"/>
          <w:szCs w:val="20"/>
        </w:rPr>
        <w:t>five</w:t>
      </w:r>
      <w:r w:rsidRPr="00A64909">
        <w:rPr>
          <w:rFonts w:ascii="Book Antiqua" w:hAnsi="Book Antiqua" w:cs="Book Antiqua"/>
          <w:sz w:val="20"/>
          <w:szCs w:val="20"/>
        </w:rPr>
        <w:t xml:space="preserve"> from DCE-T1) were selected to calculate the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score. The names of the selected features can be found in </w:t>
      </w:r>
      <w:r w:rsidR="0040678C" w:rsidRPr="00A64909">
        <w:rPr>
          <w:rFonts w:ascii="Book Antiqua" w:hAnsi="Book Antiqua" w:cs="Book Antiqua"/>
          <w:sz w:val="20"/>
          <w:szCs w:val="20"/>
        </w:rPr>
        <w:t>Supplementary Table 2</w:t>
      </w:r>
      <w:r w:rsidRPr="00A64909">
        <w:rPr>
          <w:rFonts w:ascii="Book Antiqua" w:hAnsi="Book Antiqua" w:cs="Book Antiqua"/>
          <w:sz w:val="20"/>
          <w:szCs w:val="20"/>
        </w:rPr>
        <w:t xml:space="preserve">. The agreement between the two radiologists on selected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s was considered excellent (ICC range: 0.654 to 0.923). The Lasso process is shown in Figure 3.</w:t>
      </w:r>
    </w:p>
    <w:p w14:paraId="7B63C315" w14:textId="2C70610D" w:rsidR="000871FD" w:rsidRPr="00A64909" w:rsidRDefault="00350163" w:rsidP="00A64909">
      <w:pPr>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 xml:space="preserve">As shown in </w:t>
      </w:r>
      <w:r w:rsidRPr="00A64909">
        <w:rPr>
          <w:rFonts w:ascii="Book Antiqua" w:hAnsi="Book Antiqua" w:cs="Book Antiqua"/>
          <w:bCs/>
          <w:sz w:val="20"/>
          <w:szCs w:val="20"/>
        </w:rPr>
        <w:t>Table 2</w:t>
      </w:r>
      <w:r w:rsidRPr="00A64909">
        <w:rPr>
          <w:rFonts w:ascii="Book Antiqua" w:hAnsi="Book Antiqua" w:cs="Book Antiqua"/>
          <w:sz w:val="20"/>
          <w:szCs w:val="20"/>
        </w:rPr>
        <w:t>, for an individual sequence, the HR-T2WI model performed better (AUC</w:t>
      </w:r>
      <w:r w:rsidR="0040678C" w:rsidRPr="00A64909">
        <w:rPr>
          <w:rFonts w:ascii="Book Antiqua" w:hAnsi="Book Antiqua" w:cs="Book Antiqua"/>
          <w:sz w:val="20"/>
          <w:szCs w:val="20"/>
        </w:rPr>
        <w:t xml:space="preserve"> =</w:t>
      </w:r>
      <w:r w:rsidRPr="00A64909">
        <w:rPr>
          <w:rFonts w:ascii="Book Antiqua" w:hAnsi="Book Antiqua" w:cs="Book Antiqua"/>
          <w:sz w:val="20"/>
          <w:szCs w:val="20"/>
        </w:rPr>
        <w:t xml:space="preserve"> 0.859, AC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896) than the CT (AU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766, AC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792), DCE-T1 (AU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812, AC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854)</w:t>
      </w:r>
      <w:r w:rsidR="00D55553" w:rsidRPr="00A64909">
        <w:rPr>
          <w:rFonts w:ascii="Book Antiqua" w:hAnsi="Book Antiqua" w:cs="Book Antiqua"/>
          <w:sz w:val="20"/>
          <w:szCs w:val="20"/>
        </w:rPr>
        <w:t>,</w:t>
      </w:r>
      <w:r w:rsidRPr="00A64909">
        <w:rPr>
          <w:rFonts w:ascii="Book Antiqua" w:hAnsi="Book Antiqua" w:cs="Book Antiqua"/>
          <w:sz w:val="20"/>
          <w:szCs w:val="20"/>
        </w:rPr>
        <w:t xml:space="preserve"> and ADC (AU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828, AC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833) model</w:t>
      </w:r>
      <w:r w:rsidR="00D55553" w:rsidRPr="00A64909">
        <w:rPr>
          <w:rFonts w:ascii="Book Antiqua" w:hAnsi="Book Antiqua" w:cs="Book Antiqua"/>
          <w:sz w:val="20"/>
          <w:szCs w:val="20"/>
        </w:rPr>
        <w:t>s</w:t>
      </w:r>
      <w:r w:rsidRPr="00A64909">
        <w:rPr>
          <w:rFonts w:ascii="Book Antiqua" w:hAnsi="Book Antiqua" w:cs="Book Antiqua"/>
          <w:sz w:val="20"/>
          <w:szCs w:val="20"/>
        </w:rPr>
        <w:t xml:space="preserve"> in the validation set. The combined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 had a signiﬁcantly better performance than CT (</w:t>
      </w:r>
      <w:r w:rsidRPr="00A64909">
        <w:rPr>
          <w:rFonts w:ascii="Book Antiqua" w:hAnsi="Book Antiqua" w:cs="Book Antiqua"/>
          <w:i/>
          <w:sz w:val="20"/>
          <w:szCs w:val="20"/>
        </w:rPr>
        <w:t>P</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 xml:space="preserve">0.03), while no significant differences were found when compared with </w:t>
      </w:r>
      <w:bookmarkStart w:id="36" w:name="OLE_LINK4"/>
      <w:r w:rsidRPr="00A64909">
        <w:rPr>
          <w:rFonts w:ascii="Book Antiqua" w:hAnsi="Book Antiqua" w:cs="Book Antiqua"/>
          <w:sz w:val="20"/>
          <w:szCs w:val="20"/>
        </w:rPr>
        <w:t>DCE-T1, HR-T2WI</w:t>
      </w:r>
      <w:r w:rsidR="00D55553" w:rsidRPr="00A64909">
        <w:rPr>
          <w:rFonts w:ascii="Book Antiqua" w:hAnsi="Book Antiqua" w:cs="Book Antiqua"/>
          <w:sz w:val="20"/>
          <w:szCs w:val="20"/>
        </w:rPr>
        <w:t>,</w:t>
      </w:r>
      <w:r w:rsidRPr="00A64909">
        <w:rPr>
          <w:rFonts w:ascii="Book Antiqua" w:hAnsi="Book Antiqua" w:cs="Book Antiqua"/>
          <w:sz w:val="20"/>
          <w:szCs w:val="20"/>
        </w:rPr>
        <w:t xml:space="preserve"> and ADC</w:t>
      </w:r>
      <w:bookmarkEnd w:id="36"/>
      <w:r w:rsidRPr="00A64909">
        <w:rPr>
          <w:rFonts w:ascii="Book Antiqua" w:hAnsi="Book Antiqua" w:cs="Book Antiqua"/>
          <w:sz w:val="20"/>
          <w:szCs w:val="20"/>
        </w:rPr>
        <w:t xml:space="preserve"> in the training set (</w:t>
      </w:r>
      <w:r w:rsidRPr="00A64909">
        <w:rPr>
          <w:rFonts w:ascii="Book Antiqua" w:hAnsi="Book Antiqua" w:cs="Book Antiqua"/>
          <w:bCs/>
          <w:sz w:val="20"/>
          <w:szCs w:val="20"/>
        </w:rPr>
        <w:t>Figure 4A</w:t>
      </w:r>
      <w:r w:rsidRPr="00A64909">
        <w:rPr>
          <w:rFonts w:ascii="Book Antiqua" w:hAnsi="Book Antiqua" w:cs="Book Antiqua"/>
          <w:sz w:val="20"/>
          <w:szCs w:val="20"/>
        </w:rPr>
        <w:t xml:space="preserve">). In the validation set, the combined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 (AU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908, AC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812) had a better performance than the individual DCE-T1, HR-T2WI</w:t>
      </w:r>
      <w:r w:rsidR="00D55553" w:rsidRPr="00A64909">
        <w:rPr>
          <w:rFonts w:ascii="Book Antiqua" w:hAnsi="Book Antiqua" w:cs="Book Antiqua"/>
          <w:sz w:val="20"/>
          <w:szCs w:val="20"/>
        </w:rPr>
        <w:t>,</w:t>
      </w:r>
      <w:r w:rsidRPr="00A64909">
        <w:rPr>
          <w:rFonts w:ascii="Book Antiqua" w:hAnsi="Book Antiqua" w:cs="Book Antiqua"/>
          <w:sz w:val="20"/>
          <w:szCs w:val="20"/>
        </w:rPr>
        <w:t xml:space="preserve"> and ADC models, but the differences were not signiﬁcant. The EMVI model achieved a relatively low performance in both the training (AU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73, AC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714) and validation (AU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0.578, ACC</w:t>
      </w:r>
      <w:r w:rsidR="0040678C" w:rsidRPr="00A64909">
        <w:rPr>
          <w:rFonts w:ascii="Book Antiqua" w:hAnsi="Book Antiqua" w:cs="Book Antiqua"/>
          <w:sz w:val="20"/>
          <w:szCs w:val="20"/>
        </w:rPr>
        <w:t xml:space="preserve"> = </w:t>
      </w:r>
      <w:r w:rsidRPr="00A64909">
        <w:rPr>
          <w:rFonts w:ascii="Book Antiqua" w:hAnsi="Book Antiqua" w:cs="Book Antiqua"/>
          <w:sz w:val="20"/>
          <w:szCs w:val="20"/>
        </w:rPr>
        <w:t xml:space="preserve">0.583) sets. When combined with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s, the </w:t>
      </w:r>
      <w:bookmarkStart w:id="37" w:name="OLE_LINK5"/>
      <w:r w:rsidRPr="00A64909">
        <w:rPr>
          <w:rFonts w:ascii="Book Antiqua" w:hAnsi="Book Antiqua" w:cs="Book Antiqua"/>
          <w:sz w:val="20"/>
          <w:szCs w:val="20"/>
        </w:rPr>
        <w:t xml:space="preserve">multi-modal </w:t>
      </w:r>
      <w:bookmarkEnd w:id="37"/>
      <w:proofErr w:type="spellStart"/>
      <w:r w:rsidRPr="00A64909">
        <w:rPr>
          <w:rFonts w:ascii="Book Antiqua" w:hAnsi="Book Antiqua" w:cs="Book Antiqua"/>
          <w:sz w:val="20"/>
          <w:szCs w:val="20"/>
        </w:rPr>
        <w:lastRenderedPageBreak/>
        <w:t>radiomics</w:t>
      </w:r>
      <w:proofErr w:type="spellEnd"/>
      <w:r w:rsidRPr="00A64909">
        <w:rPr>
          <w:rFonts w:ascii="Book Antiqua" w:hAnsi="Book Antiqua" w:cs="Book Antiqua"/>
          <w:sz w:val="20"/>
          <w:szCs w:val="20"/>
        </w:rPr>
        <w:t xml:space="preserve"> model performed better, and reached an AUC of 0.925 and ACC of 0.886 in the training set </w:t>
      </w:r>
      <w:r w:rsidRPr="00A64909">
        <w:rPr>
          <w:rFonts w:ascii="Book Antiqua" w:hAnsi="Book Antiqua" w:cs="Book Antiqua"/>
          <w:b/>
          <w:sz w:val="20"/>
          <w:szCs w:val="20"/>
        </w:rPr>
        <w:t>(</w:t>
      </w:r>
      <w:r w:rsidRPr="00A64909">
        <w:rPr>
          <w:rFonts w:ascii="Book Antiqua" w:hAnsi="Book Antiqua" w:cs="Book Antiqua"/>
          <w:bCs/>
          <w:sz w:val="20"/>
          <w:szCs w:val="20"/>
        </w:rPr>
        <w:t>Figure 4B</w:t>
      </w:r>
      <w:r w:rsidRPr="00A64909">
        <w:rPr>
          <w:rFonts w:ascii="Book Antiqua" w:hAnsi="Book Antiqua" w:cs="Book Antiqua"/>
          <w:sz w:val="20"/>
          <w:szCs w:val="20"/>
        </w:rPr>
        <w:t xml:space="preserve">), and an AUC of 0.93 and ACC of 0.875 in the validation set. The comparisons of different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 model performance</w:t>
      </w:r>
      <w:r w:rsidR="006F3041" w:rsidRPr="00A64909">
        <w:rPr>
          <w:rFonts w:ascii="Book Antiqua" w:hAnsi="Book Antiqua" w:cs="Book Antiqua"/>
          <w:sz w:val="20"/>
          <w:szCs w:val="20"/>
        </w:rPr>
        <w:t>s</w:t>
      </w:r>
      <w:r w:rsidRPr="00A64909">
        <w:rPr>
          <w:rFonts w:ascii="Book Antiqua" w:hAnsi="Book Antiqua" w:cs="Book Antiqua"/>
          <w:sz w:val="20"/>
          <w:szCs w:val="20"/>
        </w:rPr>
        <w:t xml:space="preserve"> </w:t>
      </w:r>
      <w:r w:rsidR="002B4C80" w:rsidRPr="00A64909">
        <w:rPr>
          <w:rFonts w:ascii="Book Antiqua" w:hAnsi="Book Antiqua" w:cs="Book Antiqua"/>
          <w:sz w:val="20"/>
          <w:szCs w:val="20"/>
        </w:rPr>
        <w:t xml:space="preserve">were </w:t>
      </w:r>
      <w:r w:rsidRPr="00A64909">
        <w:rPr>
          <w:rFonts w:ascii="Book Antiqua" w:hAnsi="Book Antiqua" w:cs="Book Antiqua"/>
          <w:sz w:val="20"/>
          <w:szCs w:val="20"/>
        </w:rPr>
        <w:t xml:space="preserve">presented in </w:t>
      </w:r>
      <w:r w:rsidR="0040678C" w:rsidRPr="00A64909">
        <w:rPr>
          <w:rFonts w:ascii="Book Antiqua" w:hAnsi="Book Antiqua" w:cs="Book Antiqua"/>
          <w:sz w:val="20"/>
          <w:szCs w:val="20"/>
        </w:rPr>
        <w:t>Supplementary Table 3</w:t>
      </w:r>
      <w:r w:rsidRPr="00A64909">
        <w:rPr>
          <w:rFonts w:ascii="Book Antiqua" w:hAnsi="Book Antiqua" w:cs="Book Antiqua"/>
          <w:sz w:val="20"/>
          <w:szCs w:val="20"/>
        </w:rPr>
        <w:t>.</w:t>
      </w:r>
    </w:p>
    <w:p w14:paraId="3D400214" w14:textId="6E480D4E" w:rsidR="000871FD" w:rsidRPr="00A64909" w:rsidRDefault="00350163" w:rsidP="00A64909">
      <w:pPr>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 xml:space="preserve">For the clinical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nomogram, EMVI features and</w:t>
      </w:r>
      <w:r w:rsidRPr="00A64909">
        <w:rPr>
          <w:rFonts w:ascii="Book Antiqua" w:hAnsi="Book Antiqua" w:cs="Book Antiqua"/>
          <w:kern w:val="0"/>
          <w:sz w:val="20"/>
          <w:szCs w:val="20"/>
        </w:rPr>
        <w:t xml:space="preserve"> the </w:t>
      </w:r>
      <w:proofErr w:type="spellStart"/>
      <w:r w:rsidRPr="00A64909">
        <w:rPr>
          <w:rFonts w:ascii="Book Antiqua" w:hAnsi="Book Antiqua" w:cs="Book Antiqua"/>
          <w:kern w:val="0"/>
          <w:sz w:val="20"/>
          <w:szCs w:val="20"/>
        </w:rPr>
        <w:t>radiomics</w:t>
      </w:r>
      <w:proofErr w:type="spellEnd"/>
      <w:r w:rsidRPr="00A64909">
        <w:rPr>
          <w:rFonts w:ascii="Book Antiqua" w:hAnsi="Book Antiqua" w:cs="Book Antiqua"/>
          <w:kern w:val="0"/>
          <w:sz w:val="20"/>
          <w:szCs w:val="20"/>
        </w:rPr>
        <w:t xml:space="preserve"> score were identified by univariate analysis (</w:t>
      </w:r>
      <w:r w:rsidRPr="00A64909">
        <w:rPr>
          <w:rFonts w:ascii="Book Antiqua" w:hAnsi="Book Antiqua" w:cs="Book Antiqua"/>
          <w:i/>
          <w:iCs/>
          <w:kern w:val="0"/>
          <w:sz w:val="20"/>
          <w:szCs w:val="20"/>
        </w:rPr>
        <w:t>P</w:t>
      </w:r>
      <w:r w:rsidRPr="00A64909">
        <w:rPr>
          <w:rFonts w:ascii="Book Antiqua" w:hAnsi="Book Antiqua" w:cs="Book Antiqua"/>
          <w:kern w:val="0"/>
          <w:sz w:val="20"/>
          <w:szCs w:val="20"/>
        </w:rPr>
        <w:t xml:space="preserve"> &lt;</w:t>
      </w:r>
      <w:r w:rsidR="0040678C"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0.05)</w:t>
      </w:r>
      <w:r w:rsidRPr="00A64909">
        <w:rPr>
          <w:rFonts w:ascii="Book Antiqua" w:hAnsi="Book Antiqua" w:cs="Book Antiqua"/>
          <w:sz w:val="20"/>
          <w:szCs w:val="20"/>
        </w:rPr>
        <w:t xml:space="preserve">. </w:t>
      </w:r>
      <w:r w:rsidRPr="00A64909">
        <w:rPr>
          <w:rFonts w:ascii="Book Antiqua" w:hAnsi="Book Antiqua" w:cs="Book Antiqua"/>
          <w:kern w:val="0"/>
          <w:sz w:val="20"/>
          <w:szCs w:val="20"/>
        </w:rPr>
        <w:t>In multivariable logistic regression</w:t>
      </w:r>
      <w:r w:rsidRPr="00A64909">
        <w:rPr>
          <w:rFonts w:ascii="Book Antiqua" w:hAnsi="Book Antiqua" w:cs="Book Antiqua"/>
          <w:sz w:val="20"/>
          <w:szCs w:val="20"/>
        </w:rPr>
        <w:t xml:space="preserve"> </w:t>
      </w:r>
      <w:r w:rsidRPr="00A64909">
        <w:rPr>
          <w:rFonts w:ascii="Book Antiqua" w:hAnsi="Book Antiqua" w:cs="Book Antiqua"/>
          <w:kern w:val="0"/>
          <w:sz w:val="20"/>
          <w:szCs w:val="20"/>
        </w:rPr>
        <w:t xml:space="preserve">analysis, the </w:t>
      </w:r>
      <w:proofErr w:type="spellStart"/>
      <w:r w:rsidRPr="00A64909">
        <w:rPr>
          <w:rFonts w:ascii="Book Antiqua" w:hAnsi="Book Antiqua" w:cs="Book Antiqua"/>
          <w:kern w:val="0"/>
          <w:sz w:val="20"/>
          <w:szCs w:val="20"/>
        </w:rPr>
        <w:t>radiomics</w:t>
      </w:r>
      <w:proofErr w:type="spellEnd"/>
      <w:r w:rsidRPr="00A64909">
        <w:rPr>
          <w:rFonts w:ascii="Book Antiqua" w:hAnsi="Book Antiqua" w:cs="Book Antiqua"/>
          <w:kern w:val="0"/>
          <w:sz w:val="20"/>
          <w:szCs w:val="20"/>
        </w:rPr>
        <w:t xml:space="preserve"> score </w:t>
      </w:r>
      <w:r w:rsidR="0040678C" w:rsidRPr="00A64909">
        <w:rPr>
          <w:rFonts w:ascii="Book Antiqua" w:hAnsi="Book Antiqua" w:cs="Book Antiqua"/>
          <w:sz w:val="20"/>
          <w:szCs w:val="20"/>
        </w:rPr>
        <w:t>[</w:t>
      </w:r>
      <w:r w:rsidRPr="00A64909">
        <w:rPr>
          <w:rFonts w:ascii="Book Antiqua" w:hAnsi="Book Antiqua" w:cs="Book Antiqua"/>
          <w:sz w:val="20"/>
          <w:szCs w:val="20"/>
        </w:rPr>
        <w:t xml:space="preserve">odds ratio </w:t>
      </w:r>
      <w:r w:rsidR="0040678C" w:rsidRPr="00A64909">
        <w:rPr>
          <w:rFonts w:ascii="Book Antiqua" w:hAnsi="Book Antiqua" w:cs="Book Antiqua"/>
          <w:sz w:val="20"/>
          <w:szCs w:val="20"/>
        </w:rPr>
        <w:t>(</w:t>
      </w:r>
      <w:r w:rsidRPr="00A64909">
        <w:rPr>
          <w:rFonts w:ascii="Book Antiqua" w:hAnsi="Book Antiqua" w:cs="Book Antiqua"/>
          <w:sz w:val="20"/>
          <w:szCs w:val="20"/>
        </w:rPr>
        <w:t>OR</w:t>
      </w:r>
      <w:r w:rsidR="0040678C" w:rsidRPr="00A64909">
        <w:rPr>
          <w:rFonts w:ascii="Book Antiqua" w:hAnsi="Book Antiqua" w:cs="Book Antiqua"/>
          <w:sz w:val="20"/>
          <w:szCs w:val="20"/>
        </w:rPr>
        <w:t>)</w:t>
      </w:r>
      <w:r w:rsidRPr="00A64909">
        <w:rPr>
          <w:rFonts w:ascii="Book Antiqua" w:hAnsi="Book Antiqua" w:cs="Book Antiqua"/>
          <w:sz w:val="20"/>
          <w:szCs w:val="20"/>
        </w:rPr>
        <w:t xml:space="preserve"> =1.34, </w:t>
      </w:r>
      <w:r w:rsidR="0040678C" w:rsidRPr="00A64909">
        <w:rPr>
          <w:rFonts w:ascii="Book Antiqua" w:hAnsi="Book Antiqua" w:cs="Book Antiqua"/>
          <w:i/>
          <w:iCs/>
          <w:kern w:val="0"/>
          <w:sz w:val="20"/>
          <w:szCs w:val="20"/>
        </w:rPr>
        <w:t>P</w:t>
      </w:r>
      <w:r w:rsidR="0040678C" w:rsidRPr="00A64909">
        <w:rPr>
          <w:rFonts w:ascii="Book Antiqua" w:hAnsi="Book Antiqua" w:cs="Book Antiqua"/>
          <w:kern w:val="0"/>
          <w:sz w:val="20"/>
          <w:szCs w:val="20"/>
        </w:rPr>
        <w:t xml:space="preserve"> &lt; </w:t>
      </w:r>
      <w:r w:rsidRPr="00A64909">
        <w:rPr>
          <w:rFonts w:ascii="Book Antiqua" w:hAnsi="Book Antiqua" w:cs="Book Antiqua"/>
          <w:sz w:val="20"/>
          <w:szCs w:val="20"/>
        </w:rPr>
        <w:t>0.001</w:t>
      </w:r>
      <w:r w:rsidR="0040678C" w:rsidRPr="00A64909">
        <w:rPr>
          <w:rFonts w:ascii="Book Antiqua" w:hAnsi="Book Antiqua" w:cs="Book Antiqua"/>
          <w:sz w:val="20"/>
          <w:szCs w:val="20"/>
        </w:rPr>
        <w:t>]</w:t>
      </w:r>
      <w:r w:rsidRPr="00A64909">
        <w:rPr>
          <w:rFonts w:ascii="Book Antiqua" w:hAnsi="Book Antiqua" w:cs="Book Antiqua"/>
          <w:sz w:val="20"/>
          <w:szCs w:val="20"/>
        </w:rPr>
        <w:t xml:space="preserve"> and EM</w:t>
      </w:r>
      <w:r w:rsidRPr="00A64909">
        <w:rPr>
          <w:rFonts w:ascii="Book Antiqua" w:hAnsi="Book Antiqua" w:cs="Book Antiqua"/>
          <w:kern w:val="0"/>
          <w:sz w:val="20"/>
          <w:szCs w:val="20"/>
        </w:rPr>
        <w:t>VI (OR =</w:t>
      </w:r>
      <w:r w:rsidR="0040678C"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6.72</w:t>
      </w:r>
      <w:r w:rsidR="0040678C" w:rsidRPr="00A64909">
        <w:rPr>
          <w:rFonts w:ascii="Book Antiqua" w:hAnsi="Book Antiqua" w:cs="Book Antiqua"/>
          <w:kern w:val="0"/>
          <w:sz w:val="20"/>
          <w:szCs w:val="20"/>
        </w:rPr>
        <w:t>,</w:t>
      </w:r>
      <w:r w:rsidRPr="00A64909">
        <w:rPr>
          <w:rFonts w:ascii="Book Antiqua" w:hAnsi="Book Antiqua" w:cs="Book Antiqua"/>
          <w:kern w:val="0"/>
          <w:sz w:val="20"/>
          <w:szCs w:val="20"/>
        </w:rPr>
        <w:t xml:space="preserve"> </w:t>
      </w:r>
      <w:r w:rsidRPr="00A64909">
        <w:rPr>
          <w:rFonts w:ascii="Book Antiqua" w:hAnsi="Book Antiqua" w:cs="Book Antiqua"/>
          <w:i/>
          <w:iCs/>
          <w:kern w:val="0"/>
          <w:sz w:val="20"/>
          <w:szCs w:val="20"/>
        </w:rPr>
        <w:t>P</w:t>
      </w:r>
      <w:r w:rsidRPr="00A64909">
        <w:rPr>
          <w:rFonts w:ascii="Book Antiqua" w:hAnsi="Book Antiqua" w:cs="Book Antiqua"/>
          <w:kern w:val="0"/>
          <w:sz w:val="20"/>
          <w:szCs w:val="20"/>
        </w:rPr>
        <w:t xml:space="preserve"> =</w:t>
      </w:r>
      <w:r w:rsidR="0040678C"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 xml:space="preserve">0.01) significantly predicted </w:t>
      </w:r>
      <w:r w:rsidR="00C7740B" w:rsidRPr="00A64909">
        <w:rPr>
          <w:rFonts w:ascii="Book Antiqua" w:hAnsi="Book Antiqua" w:cs="Book Antiqua"/>
          <w:kern w:val="0"/>
          <w:sz w:val="20"/>
          <w:szCs w:val="20"/>
        </w:rPr>
        <w:t xml:space="preserve">the </w:t>
      </w:r>
      <w:r w:rsidRPr="00A64909">
        <w:rPr>
          <w:rFonts w:ascii="Book Antiqua" w:hAnsi="Book Antiqua" w:cs="Book Antiqua"/>
          <w:kern w:val="0"/>
          <w:sz w:val="20"/>
          <w:szCs w:val="20"/>
        </w:rPr>
        <w:t xml:space="preserve">clinical response of </w:t>
      </w:r>
      <w:r w:rsidRPr="00A64909">
        <w:rPr>
          <w:rFonts w:ascii="Book Antiqua" w:hAnsi="Book Antiqua" w:cs="Book Antiqua"/>
          <w:sz w:val="20"/>
          <w:szCs w:val="20"/>
        </w:rPr>
        <w:t xml:space="preserve">neoadjuvant chemotherapy for LARC. Therefore, </w:t>
      </w:r>
      <w:r w:rsidRPr="00A64909">
        <w:rPr>
          <w:rFonts w:ascii="Book Antiqua" w:hAnsi="Book Antiqua" w:cs="Book Antiqua"/>
          <w:kern w:val="0"/>
          <w:sz w:val="20"/>
          <w:szCs w:val="20"/>
        </w:rPr>
        <w:t xml:space="preserve">the </w:t>
      </w:r>
      <w:proofErr w:type="spellStart"/>
      <w:r w:rsidRPr="00A64909">
        <w:rPr>
          <w:rFonts w:ascii="Book Antiqua" w:hAnsi="Book Antiqua" w:cs="Book Antiqua"/>
          <w:kern w:val="0"/>
          <w:sz w:val="20"/>
          <w:szCs w:val="20"/>
        </w:rPr>
        <w:t>radiomics</w:t>
      </w:r>
      <w:proofErr w:type="spellEnd"/>
      <w:r w:rsidRPr="00A64909">
        <w:rPr>
          <w:rFonts w:ascii="Book Antiqua" w:hAnsi="Book Antiqua" w:cs="Book Antiqua"/>
          <w:kern w:val="0"/>
          <w:sz w:val="20"/>
          <w:szCs w:val="20"/>
        </w:rPr>
        <w:t xml:space="preserve"> nomogram was constructed with the </w:t>
      </w:r>
      <w:proofErr w:type="spellStart"/>
      <w:r w:rsidRPr="00A64909">
        <w:rPr>
          <w:rFonts w:ascii="Book Antiqua" w:hAnsi="Book Antiqua" w:cs="Book Antiqua"/>
          <w:kern w:val="0"/>
          <w:sz w:val="20"/>
          <w:szCs w:val="20"/>
        </w:rPr>
        <w:t>radiomics</w:t>
      </w:r>
      <w:proofErr w:type="spellEnd"/>
      <w:r w:rsidRPr="00A64909">
        <w:rPr>
          <w:rFonts w:ascii="Book Antiqua" w:hAnsi="Book Antiqua" w:cs="Book Antiqua"/>
          <w:kern w:val="0"/>
          <w:sz w:val="20"/>
          <w:szCs w:val="20"/>
        </w:rPr>
        <w:t xml:space="preserve"> score</w:t>
      </w:r>
      <w:r w:rsidRPr="00A64909">
        <w:rPr>
          <w:rFonts w:ascii="Book Antiqua" w:hAnsi="Book Antiqua" w:cs="Book Antiqua"/>
          <w:sz w:val="20"/>
          <w:szCs w:val="20"/>
        </w:rPr>
        <w:t xml:space="preserve"> and EMVI, an</w:t>
      </w:r>
      <w:r w:rsidRPr="00A64909">
        <w:rPr>
          <w:rFonts w:ascii="Book Antiqua" w:hAnsi="Book Antiqua" w:cs="Book Antiqua"/>
          <w:kern w:val="0"/>
          <w:sz w:val="20"/>
          <w:szCs w:val="20"/>
        </w:rPr>
        <w:t>d good agreement was found between the nomogram prediction and actual observation in the calibration plots (</w:t>
      </w:r>
      <w:r w:rsidRPr="00A64909">
        <w:rPr>
          <w:rFonts w:ascii="Book Antiqua" w:hAnsi="Book Antiqua" w:cs="Book Antiqua"/>
          <w:sz w:val="20"/>
          <w:szCs w:val="20"/>
        </w:rPr>
        <w:t>Hosmer-</w:t>
      </w:r>
      <w:proofErr w:type="spellStart"/>
      <w:r w:rsidRPr="00A64909">
        <w:rPr>
          <w:rFonts w:ascii="Book Antiqua" w:hAnsi="Book Antiqua" w:cs="Book Antiqua"/>
          <w:sz w:val="20"/>
          <w:szCs w:val="20"/>
        </w:rPr>
        <w:t>Lemeshow</w:t>
      </w:r>
      <w:proofErr w:type="spellEnd"/>
      <w:r w:rsidRPr="00A64909">
        <w:rPr>
          <w:rFonts w:ascii="Book Antiqua" w:hAnsi="Book Antiqua" w:cs="Book Antiqua"/>
          <w:sz w:val="20"/>
          <w:szCs w:val="20"/>
        </w:rPr>
        <w:t xml:space="preserve"> test; </w:t>
      </w:r>
      <w:r w:rsidRPr="00A64909">
        <w:rPr>
          <w:rFonts w:ascii="Book Antiqua" w:hAnsi="Book Antiqua" w:cs="Book Antiqua"/>
          <w:i/>
          <w:iCs/>
          <w:sz w:val="20"/>
          <w:szCs w:val="20"/>
        </w:rPr>
        <w:t>P</w:t>
      </w:r>
      <w:r w:rsidRPr="00A64909">
        <w:rPr>
          <w:rFonts w:ascii="Book Antiqua" w:hAnsi="Book Antiqua" w:cs="Book Antiqua"/>
          <w:sz w:val="20"/>
          <w:szCs w:val="20"/>
        </w:rPr>
        <w:t xml:space="preserve"> = 0.17)</w:t>
      </w:r>
      <w:r w:rsidR="0040678C" w:rsidRPr="00A64909">
        <w:rPr>
          <w:rFonts w:ascii="Book Antiqua" w:hAnsi="Book Antiqua" w:cs="Book Antiqua"/>
          <w:sz w:val="20"/>
          <w:szCs w:val="20"/>
        </w:rPr>
        <w:t xml:space="preserve"> </w:t>
      </w:r>
      <w:r w:rsidRPr="00A64909">
        <w:rPr>
          <w:rFonts w:ascii="Book Antiqua" w:hAnsi="Book Antiqua" w:cs="Book Antiqua"/>
          <w:kern w:val="0"/>
          <w:sz w:val="20"/>
          <w:szCs w:val="20"/>
        </w:rPr>
        <w:t>(Figure 5).</w:t>
      </w:r>
    </w:p>
    <w:p w14:paraId="5B9C8012" w14:textId="77777777" w:rsidR="000871FD" w:rsidRPr="00A64909" w:rsidRDefault="000871FD" w:rsidP="00A64909">
      <w:pPr>
        <w:snapToGrid w:val="0"/>
        <w:spacing w:line="360" w:lineRule="auto"/>
        <w:ind w:firstLineChars="100" w:firstLine="200"/>
        <w:rPr>
          <w:rFonts w:ascii="Book Antiqua" w:hAnsi="Book Antiqua" w:cs="Book Antiqua"/>
          <w:sz w:val="20"/>
          <w:szCs w:val="20"/>
        </w:rPr>
      </w:pPr>
    </w:p>
    <w:p w14:paraId="0D75EDE4" w14:textId="77777777" w:rsidR="0040678C" w:rsidRPr="00A64909" w:rsidRDefault="0040678C" w:rsidP="00A64909">
      <w:pPr>
        <w:widowControl/>
        <w:adjustRightInd w:val="0"/>
        <w:snapToGrid w:val="0"/>
        <w:spacing w:line="360" w:lineRule="auto"/>
        <w:rPr>
          <w:rFonts w:ascii="Book Antiqua" w:hAnsi="Book Antiqua" w:cs="Calibri"/>
          <w:b/>
          <w:kern w:val="0"/>
          <w:sz w:val="20"/>
          <w:szCs w:val="20"/>
          <w:u w:val="single"/>
          <w:lang w:eastAsia="en-US"/>
        </w:rPr>
      </w:pPr>
      <w:bookmarkStart w:id="38" w:name="_Hlk27141721"/>
      <w:r w:rsidRPr="00A64909">
        <w:rPr>
          <w:rFonts w:ascii="Book Antiqua" w:hAnsi="Book Antiqua" w:cs="Arial"/>
          <w:b/>
          <w:kern w:val="0"/>
          <w:sz w:val="20"/>
          <w:szCs w:val="20"/>
          <w:u w:val="single"/>
          <w:lang w:eastAsia="en-US"/>
        </w:rPr>
        <w:t>DISCUSSION</w:t>
      </w:r>
    </w:p>
    <w:bookmarkEnd w:id="38"/>
    <w:p w14:paraId="3AA6EBD8" w14:textId="6A671DB5" w:rsidR="000871FD" w:rsidRPr="00A64909" w:rsidRDefault="00350163" w:rsidP="00A64909">
      <w:pPr>
        <w:autoSpaceDE w:val="0"/>
        <w:autoSpaceDN w:val="0"/>
        <w:adjustRightInd w:val="0"/>
        <w:snapToGrid w:val="0"/>
        <w:spacing w:line="360" w:lineRule="auto"/>
        <w:rPr>
          <w:rFonts w:ascii="Book Antiqua" w:eastAsia="ATBasilia-Roman" w:hAnsi="Book Antiqua" w:cs="Book Antiqua"/>
          <w:kern w:val="0"/>
          <w:sz w:val="20"/>
          <w:szCs w:val="20"/>
        </w:rPr>
      </w:pPr>
      <w:r w:rsidRPr="00A64909">
        <w:rPr>
          <w:rFonts w:ascii="Book Antiqua" w:eastAsia="ATBasilia-Roman" w:hAnsi="Book Antiqua" w:cs="Book Antiqua"/>
          <w:kern w:val="0"/>
          <w:sz w:val="20"/>
          <w:szCs w:val="20"/>
        </w:rPr>
        <w:t xml:space="preserve">Our study </w:t>
      </w:r>
      <w:r w:rsidRPr="00A64909">
        <w:rPr>
          <w:rFonts w:ascii="Book Antiqua" w:eastAsiaTheme="minorEastAsia" w:hAnsi="Book Antiqua" w:cs="Book Antiqua"/>
          <w:kern w:val="0"/>
          <w:sz w:val="20"/>
          <w:szCs w:val="20"/>
        </w:rPr>
        <w:t xml:space="preserve">developed and validated a </w:t>
      </w:r>
      <w:proofErr w:type="spellStart"/>
      <w:r w:rsidRPr="00A64909">
        <w:rPr>
          <w:rFonts w:ascii="Book Antiqua" w:eastAsiaTheme="minorEastAsia" w:hAnsi="Book Antiqua" w:cs="Book Antiqua"/>
          <w:kern w:val="0"/>
          <w:sz w:val="20"/>
          <w:szCs w:val="20"/>
        </w:rPr>
        <w:t>radiomics</w:t>
      </w:r>
      <w:proofErr w:type="spellEnd"/>
      <w:r w:rsidRPr="00A64909">
        <w:rPr>
          <w:rFonts w:ascii="Book Antiqua" w:eastAsiaTheme="minorEastAsia" w:hAnsi="Book Antiqua" w:cs="Book Antiqua"/>
          <w:kern w:val="0"/>
          <w:sz w:val="20"/>
          <w:szCs w:val="20"/>
        </w:rPr>
        <w:t xml:space="preserve"> model that incorporated CT and MRI features for </w:t>
      </w:r>
      <w:r w:rsidR="00C7740B" w:rsidRPr="00A64909">
        <w:rPr>
          <w:rFonts w:ascii="Book Antiqua" w:eastAsiaTheme="minorEastAsia" w:hAnsi="Book Antiqua" w:cs="Book Antiqua"/>
          <w:kern w:val="0"/>
          <w:sz w:val="20"/>
          <w:szCs w:val="20"/>
        </w:rPr>
        <w:t xml:space="preserve">the </w:t>
      </w:r>
      <w:r w:rsidRPr="00A64909">
        <w:rPr>
          <w:rFonts w:ascii="Book Antiqua" w:eastAsiaTheme="minorEastAsia" w:hAnsi="Book Antiqua" w:cs="Book Antiqua"/>
          <w:kern w:val="0"/>
          <w:sz w:val="20"/>
          <w:szCs w:val="20"/>
        </w:rPr>
        <w:t xml:space="preserve">noninvasive and individualized prediction of </w:t>
      </w:r>
      <w:r w:rsidRPr="00A64909">
        <w:rPr>
          <w:rFonts w:ascii="Book Antiqua" w:eastAsia="ATBasilia-Roman" w:hAnsi="Book Antiqua" w:cs="Book Antiqua"/>
          <w:kern w:val="0"/>
          <w:sz w:val="20"/>
          <w:szCs w:val="20"/>
        </w:rPr>
        <w:t>clinical response to neoadjuvant chemotherapy in patients with LARC</w:t>
      </w:r>
      <w:r w:rsidRPr="00A64909">
        <w:rPr>
          <w:rFonts w:ascii="Book Antiqua" w:eastAsiaTheme="minorEastAsia" w:hAnsi="Book Antiqua" w:cs="Book Antiqua"/>
          <w:kern w:val="0"/>
          <w:sz w:val="20"/>
          <w:szCs w:val="20"/>
        </w:rPr>
        <w:t>. The combination of CT and MRI (DCE-T1, HR-T2WI</w:t>
      </w:r>
      <w:r w:rsidR="00AF2E7D" w:rsidRPr="00A64909">
        <w:rPr>
          <w:rFonts w:ascii="Book Antiqua" w:eastAsiaTheme="minorEastAsia" w:hAnsi="Book Antiqua" w:cs="Book Antiqua"/>
          <w:kern w:val="0"/>
          <w:sz w:val="20"/>
          <w:szCs w:val="20"/>
        </w:rPr>
        <w:t>,</w:t>
      </w:r>
      <w:r w:rsidRPr="00A64909">
        <w:rPr>
          <w:rFonts w:ascii="Book Antiqua" w:eastAsiaTheme="minorEastAsia" w:hAnsi="Book Antiqua" w:cs="Book Antiqua"/>
          <w:kern w:val="0"/>
          <w:sz w:val="20"/>
          <w:szCs w:val="20"/>
        </w:rPr>
        <w:t xml:space="preserve"> and ADC) features was associated with better performance than any individual sequence. In contrast, the clinical model based on EMVI showed relatively low performance. A multi-modal nomogram facilitated </w:t>
      </w:r>
      <w:r w:rsidR="00AF2E7D" w:rsidRPr="00A64909">
        <w:rPr>
          <w:rFonts w:ascii="Book Antiqua" w:eastAsiaTheme="minorEastAsia" w:hAnsi="Book Antiqua" w:cs="Book Antiqua"/>
          <w:kern w:val="0"/>
          <w:sz w:val="20"/>
          <w:szCs w:val="20"/>
        </w:rPr>
        <w:t xml:space="preserve">an </w:t>
      </w:r>
      <w:r w:rsidRPr="00A64909">
        <w:rPr>
          <w:rFonts w:ascii="Book Antiqua" w:eastAsiaTheme="minorEastAsia" w:hAnsi="Book Antiqua" w:cs="Book Antiqua"/>
          <w:kern w:val="0"/>
          <w:sz w:val="20"/>
          <w:szCs w:val="20"/>
        </w:rPr>
        <w:t xml:space="preserve">easy and noninvasive estimation of clinical response to neoadjuvant chemotherapy. The proposed </w:t>
      </w:r>
      <w:proofErr w:type="spellStart"/>
      <w:r w:rsidRPr="00A64909">
        <w:rPr>
          <w:rFonts w:ascii="Book Antiqua" w:eastAsiaTheme="minorEastAsia" w:hAnsi="Book Antiqua" w:cs="Book Antiqua"/>
          <w:kern w:val="0"/>
          <w:sz w:val="20"/>
          <w:szCs w:val="20"/>
        </w:rPr>
        <w:t>radiomic</w:t>
      </w:r>
      <w:r w:rsidRPr="00A64909">
        <w:rPr>
          <w:rFonts w:ascii="Book Antiqua" w:eastAsia="ATBasilia-Roman" w:hAnsi="Book Antiqua" w:cs="Book Antiqua"/>
          <w:kern w:val="0"/>
          <w:sz w:val="20"/>
          <w:szCs w:val="20"/>
        </w:rPr>
        <w:t>s</w:t>
      </w:r>
      <w:proofErr w:type="spellEnd"/>
      <w:r w:rsidRPr="00A64909">
        <w:rPr>
          <w:rFonts w:ascii="Book Antiqua" w:eastAsia="ATBasilia-Roman" w:hAnsi="Book Antiqua" w:cs="Book Antiqua"/>
          <w:kern w:val="0"/>
          <w:sz w:val="20"/>
          <w:szCs w:val="20"/>
        </w:rPr>
        <w:t xml:space="preserve"> model performed well</w:t>
      </w:r>
      <w:r w:rsidR="00A87231" w:rsidRPr="00A64909">
        <w:rPr>
          <w:rFonts w:ascii="Book Antiqua" w:eastAsia="ATBasilia-Roman" w:hAnsi="Book Antiqua" w:cs="Book Antiqua"/>
          <w:kern w:val="0"/>
          <w:sz w:val="20"/>
          <w:szCs w:val="20"/>
        </w:rPr>
        <w:t>,</w:t>
      </w:r>
      <w:r w:rsidR="00AC4811" w:rsidRPr="00A64909">
        <w:rPr>
          <w:rFonts w:ascii="Book Antiqua" w:eastAsia="ATBasilia-Roman" w:hAnsi="Book Antiqua" w:cs="Book Antiqua"/>
          <w:kern w:val="0"/>
          <w:sz w:val="20"/>
          <w:szCs w:val="20"/>
        </w:rPr>
        <w:t xml:space="preserve"> </w:t>
      </w:r>
      <w:r w:rsidRPr="00A64909">
        <w:rPr>
          <w:rFonts w:ascii="Book Antiqua" w:eastAsia="ATBasilia-Roman" w:hAnsi="Book Antiqua" w:cs="Book Antiqua"/>
          <w:kern w:val="0"/>
          <w:sz w:val="20"/>
          <w:szCs w:val="20"/>
        </w:rPr>
        <w:t>thereby</w:t>
      </w:r>
      <w:r w:rsidRPr="00A64909">
        <w:rPr>
          <w:rFonts w:ascii="Book Antiqua" w:eastAsiaTheme="minorEastAsia" w:hAnsi="Book Antiqua" w:cs="Book Antiqua"/>
          <w:kern w:val="0"/>
          <w:sz w:val="20"/>
          <w:szCs w:val="20"/>
        </w:rPr>
        <w:t xml:space="preserve"> </w:t>
      </w:r>
      <w:r w:rsidR="00A87231" w:rsidRPr="00A64909">
        <w:rPr>
          <w:rFonts w:ascii="Book Antiqua" w:eastAsiaTheme="minorEastAsia" w:hAnsi="Book Antiqua" w:cs="Book Antiqua"/>
          <w:kern w:val="0"/>
          <w:sz w:val="20"/>
          <w:szCs w:val="20"/>
        </w:rPr>
        <w:t>add</w:t>
      </w:r>
      <w:r w:rsidR="00AC4811" w:rsidRPr="00A64909">
        <w:rPr>
          <w:rFonts w:ascii="Book Antiqua" w:eastAsiaTheme="minorEastAsia" w:hAnsi="Book Antiqua" w:cs="Book Antiqua"/>
          <w:kern w:val="0"/>
          <w:sz w:val="20"/>
          <w:szCs w:val="20"/>
        </w:rPr>
        <w:t>ing</w:t>
      </w:r>
      <w:r w:rsidR="00A87231" w:rsidRPr="00A64909">
        <w:rPr>
          <w:rFonts w:ascii="Book Antiqua" w:eastAsiaTheme="minorEastAsia" w:hAnsi="Book Antiqua" w:cs="Book Antiqua"/>
          <w:kern w:val="0"/>
          <w:sz w:val="20"/>
          <w:szCs w:val="20"/>
        </w:rPr>
        <w:t xml:space="preserve"> </w:t>
      </w:r>
      <w:r w:rsidRPr="00A64909">
        <w:rPr>
          <w:rFonts w:ascii="Book Antiqua" w:eastAsiaTheme="minorEastAsia" w:hAnsi="Book Antiqua" w:cs="Book Antiqua"/>
          <w:kern w:val="0"/>
          <w:sz w:val="20"/>
          <w:szCs w:val="20"/>
        </w:rPr>
        <w:t>accuracy to</w:t>
      </w:r>
      <w:r w:rsidRPr="00A64909">
        <w:rPr>
          <w:rFonts w:ascii="Book Antiqua" w:eastAsia="ATBasilia-Roman" w:hAnsi="Book Antiqua" w:cs="Book Antiqua"/>
          <w:kern w:val="0"/>
          <w:sz w:val="20"/>
          <w:szCs w:val="20"/>
        </w:rPr>
        <w:t xml:space="preserve"> decision-making</w:t>
      </w:r>
      <w:r w:rsidRPr="00A64909">
        <w:rPr>
          <w:rFonts w:ascii="Book Antiqua" w:eastAsiaTheme="minorEastAsia" w:hAnsi="Book Antiqua" w:cs="Book Antiqua"/>
          <w:kern w:val="0"/>
          <w:sz w:val="20"/>
          <w:szCs w:val="20"/>
        </w:rPr>
        <w:t xml:space="preserve"> </w:t>
      </w:r>
      <w:r w:rsidRPr="00A64909">
        <w:rPr>
          <w:rFonts w:ascii="Book Antiqua" w:eastAsia="ATBasilia-Roman" w:hAnsi="Book Antiqua" w:cs="Book Antiqua"/>
          <w:kern w:val="0"/>
          <w:sz w:val="20"/>
          <w:szCs w:val="20"/>
        </w:rPr>
        <w:t>and</w:t>
      </w:r>
      <w:r w:rsidRPr="00A64909">
        <w:rPr>
          <w:rFonts w:ascii="Book Antiqua" w:eastAsiaTheme="minorEastAsia" w:hAnsi="Book Antiqua" w:cs="Book Antiqua"/>
          <w:kern w:val="0"/>
          <w:sz w:val="20"/>
          <w:szCs w:val="20"/>
        </w:rPr>
        <w:t xml:space="preserve"> </w:t>
      </w:r>
      <w:r w:rsidR="001B6535" w:rsidRPr="00A64909">
        <w:rPr>
          <w:rFonts w:ascii="Book Antiqua" w:eastAsiaTheme="minorEastAsia" w:hAnsi="Book Antiqua" w:cs="Book Antiqua"/>
          <w:kern w:val="0"/>
          <w:sz w:val="20"/>
          <w:szCs w:val="20"/>
        </w:rPr>
        <w:t xml:space="preserve">the </w:t>
      </w:r>
      <w:r w:rsidRPr="00A64909">
        <w:rPr>
          <w:rFonts w:ascii="Book Antiqua" w:eastAsiaTheme="minorEastAsia" w:hAnsi="Book Antiqua" w:cs="Book Antiqua"/>
          <w:kern w:val="0"/>
          <w:sz w:val="20"/>
          <w:szCs w:val="20"/>
        </w:rPr>
        <w:t>clinical assessment</w:t>
      </w:r>
      <w:r w:rsidRPr="00A64909">
        <w:rPr>
          <w:rFonts w:ascii="Book Antiqua" w:eastAsia="ATBasilia-Roman" w:hAnsi="Book Antiqua" w:cs="Book Antiqua"/>
          <w:kern w:val="0"/>
          <w:sz w:val="20"/>
          <w:szCs w:val="20"/>
        </w:rPr>
        <w:t xml:space="preserve"> of neoadjuvant chemotherapy for LARC.</w:t>
      </w:r>
    </w:p>
    <w:p w14:paraId="30B29FA0" w14:textId="3A7E7F08" w:rsidR="000871FD" w:rsidRPr="00A64909" w:rsidRDefault="00350163" w:rsidP="00A64909">
      <w:pPr>
        <w:autoSpaceDE w:val="0"/>
        <w:autoSpaceDN w:val="0"/>
        <w:adjustRightInd w:val="0"/>
        <w:snapToGrid w:val="0"/>
        <w:spacing w:line="360" w:lineRule="auto"/>
        <w:ind w:firstLineChars="100" w:firstLine="200"/>
        <w:rPr>
          <w:rFonts w:ascii="Book Antiqua" w:eastAsiaTheme="minorEastAsia" w:hAnsi="Book Antiqua" w:cs="Book Antiqua"/>
          <w:kern w:val="0"/>
          <w:sz w:val="20"/>
          <w:szCs w:val="20"/>
        </w:rPr>
      </w:pPr>
      <w:r w:rsidRPr="00A64909">
        <w:rPr>
          <w:rFonts w:ascii="Book Antiqua" w:eastAsiaTheme="minorEastAsia" w:hAnsi="Book Antiqua" w:cs="Book Antiqua"/>
          <w:kern w:val="0"/>
          <w:sz w:val="20"/>
          <w:szCs w:val="20"/>
        </w:rPr>
        <w:t>Although neoadjuvant CRT has been considered the standard treatment option for LARC, the main target of radiotherapy is local control, and its effects on distant metastasis or overall survival are still controversial, especially in patients</w:t>
      </w:r>
      <w:r w:rsidRPr="00A64909">
        <w:rPr>
          <w:rFonts w:ascii="Book Antiqua" w:hAnsi="Book Antiqua" w:cs="Book Antiqua"/>
          <w:sz w:val="20"/>
          <w:szCs w:val="20"/>
          <w:shd w:val="clear" w:color="auto" w:fill="FFFFFF"/>
        </w:rPr>
        <w:t xml:space="preserve"> </w:t>
      </w:r>
      <w:r w:rsidRPr="00A64909">
        <w:rPr>
          <w:rFonts w:ascii="Book Antiqua" w:eastAsiaTheme="minorEastAsia" w:hAnsi="Book Antiqua" w:cs="Book Antiqua"/>
          <w:kern w:val="0"/>
          <w:sz w:val="20"/>
          <w:szCs w:val="20"/>
        </w:rPr>
        <w:t>undergoing TME surgery</w:t>
      </w:r>
      <w:r w:rsidRPr="00A64909">
        <w:rPr>
          <w:rFonts w:ascii="Book Antiqua" w:eastAsiaTheme="minorEastAsia" w:hAnsi="Book Antiqua" w:cs="Book Antiqua"/>
          <w:kern w:val="0"/>
          <w:sz w:val="20"/>
          <w:szCs w:val="20"/>
        </w:rPr>
        <w:fldChar w:fldCharType="begin">
          <w:fldData xml:space="preserve">PEVuZE5vdGU+PENpdGU+PEF1dGhvcj5QZWV0ZXJzPC9BdXRob3I+PFllYXI+MjAwNzwvWWVhcj48
UmVjTnVtPjQ5NjQ8L1JlY051bT48RGlzcGxheVRleHQ+PHN0eWxlIGZhY2U9InN1cGVyc2NyaXB0
Ij5bMzMtMzVdPC9zdHlsZT48L0Rpc3BsYXlUZXh0PjxyZWNvcmQ+PHJlYy1udW1iZXI+NDk2NDwv
cmVjLW51bWJlcj48Zm9yZWlnbi1rZXlzPjxrZXkgYXBwPSJFTiIgZGItaWQ9IjB3cDllZXg5b3gy
OWE3ZXB2cjd2dmFmaXZ6ZmV4ejBkdHNlZiI+NDk2NDwva2V5PjwvZm9yZWlnbi1rZXlzPjxyZWYt
dHlwZSBuYW1lPSJKb3VybmFsIEFydGljbGUiPjE3PC9yZWYtdHlwZT48Y29udHJpYnV0b3JzPjxh
dXRob3JzPjxhdXRob3I+UGVldGVycywgSy4gQy48L2F1dGhvcj48YXV0aG9yPk1hcmlqbmVuLCBD
LiBBLjwvYXV0aG9yPjxhdXRob3I+TmFndGVnYWFsLCBJLiBELjwvYXV0aG9yPjxhdXRob3I+S3Jh
bmVuYmFyZywgRS4gSy48L2F1dGhvcj48YXV0aG9yPlB1dHRlciwgSC48L2F1dGhvcj48YXV0aG9y
PldpZ2dlcnMsIFQuPC9hdXRob3I+PGF1dGhvcj5SdXR0ZW4sIEguPC9hdXRob3I+PGF1dGhvcj5Q
YWhsbWFuLCBMLjwvYXV0aG9yPjxhdXRob3I+R2xpbWVsaXVzLCBCLjwvYXV0aG9yPjxhdXRob3I+
TGVlciwgSi4gVy48L2F1dGhvcj48YXV0aG9yPnZhbiBkZSBWZWxkZSwgQy4gSi48L2F1dGhvcj48
YXV0aG9yPkR1dGNoIENvbG9yZWN0YWwgQ2FuY2VyLCBHcm91cDwvYXV0aG9yPjwvYXV0aG9ycz48
L2NvbnRyaWJ1dG9ycz48YXV0aC1hZGRyZXNzPkRlcGFydG1lbnQgb2YgU3VyZ2VyeSwgTGVpZGVu
IFVuaXZlcnNpdHkgTWVkaWNhbCBDZW50ZXIsIExlaWRlbiwgVGhlIE5ldGhlcmxhbmRzLiBrLmMu
bS5qLnBlZXRlcnNAbHVtYy5ubDwvYXV0aC1hZGRyZXNzPjx0aXRsZXM+PHRpdGxlPlRoZSBUTUUg
dHJpYWwgYWZ0ZXIgYSBtZWRpYW4gZm9sbG93LXVwIG9mIDYgeWVhcnM6IGluY3JlYXNlZCBsb2Nh
bCBjb250cm9sIGJ1dCBubyBzdXJ2aXZhbCBiZW5lZml0IGluIGlycmFkaWF0ZWQgcGF0aWVudHMg
d2l0aCByZXNlY3RhYmxlIHJlY3RhbCBjYXJjaW5vbWE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Y5My03MDE8L3Bh
Z2VzPjx2b2x1bWU+MjQ2PC92b2x1bWU+PG51bWJlcj41PC9udW1iZXI+PGtleXdvcmRzPjxrZXl3
b3JkPkFkZW5vY2FyY2lub21hL21vcnRhbGl0eS8qcmFkaW90aGVyYXB5LypzdXJnZXJ5PC9rZXl3
b3JkPjxrZXl3b3JkPkFkdWx0PC9rZXl3b3JkPjxrZXl3b3JkPkFnZWQ8L2tleXdvcmQ+PGtleXdv
cmQ+QWdlZCwgODAgYW5kIG92ZXI8L2tleXdvcmQ+PGtleXdvcmQ+RmVtYWxlPC9rZXl3b3JkPjxr
ZXl3b3JkPkZvbGxvdy1VcCBTdHVkaWVzPC9rZXl3b3JkPjxrZXl3b3JkPkh1bWFuczwva2V5d29y
ZD48a2V5d29yZD5NYWxlPC9rZXl3b3JkPjxrZXl3b3JkPk1pZGRsZSBBZ2VkPC9rZXl3b3JkPjxr
ZXl3b3JkPk5lb2FkanV2YW50IFRoZXJhcHk8L2tleXdvcmQ+PGtleXdvcmQ+UmFkaW90aGVyYXB5
LCBBZGp1dmFudDwva2V5d29yZD48a2V5d29yZD5SZWN0YWwgTmVvcGxhc21zL21vcnRhbGl0eS8q
cmFkaW90aGVyYXB5LypzdXJnZXJ5PC9rZXl3b3JkPjxrZXl3b3JkPlN1cnZpdmFsIFJhdGU8L2tl
eXdvcmQ+PGtleXdvcmQ+VGltZSBGYWN0b3JzPC9rZXl3b3JkPjxrZXl3b3JkPlRyZWF0bWVudCBP
dXRjb21lPC9rZXl3b3JkPjwva2V5d29yZHM+PGRhdGVzPjx5ZWFyPjIwMDc8L3llYXI+PHB1Yi1k
YXRlcz48ZGF0ZT5Ob3Y8L2RhdGU+PC9wdWItZGF0ZXM+PC9kYXRlcz48aXNibj4wMDAzLTQ5MzIg
KFByaW50KSYjeEQ7MDAwMy00OTMyIChMaW5raW5nKTwvaXNibj48YWNjZXNzaW9uLW51bT4xNzk2
ODE1NjwvYWNjZXNzaW9uLW51bT48dXJscz48cmVsYXRlZC11cmxzPjx1cmw+aHR0cDovL3d3dy5u
Y2JpLm5sbS5uaWguZ292L3B1Ym1lZC8xNzk2ODE1NjwvdXJsPjwvcmVsYXRlZC11cmxzPjwvdXJs
cz48ZWxlY3Ryb25pYy1yZXNvdXJjZS1udW0+MTAuMTA5Ny8wMS5zbGEuMDAwMDI1NzM1OC41Njg2
My5jZTwvZWxlY3Ryb25pYy1yZXNvdXJjZS1udW0+PC9yZWNvcmQ+PC9DaXRlPjxDaXRlPjxBdXRo
b3I+QWJyYWhhPC9BdXRob3I+PFllYXI+MjAxODwvWWVhcj48UmVjTnVtPjQ5NjU8L1JlY051bT48
cmVjb3JkPjxyZWMtbnVtYmVyPjQ5NjU8L3JlYy1udW1iZXI+PGZvcmVpZ24ta2V5cz48a2V5IGFw
cD0iRU4iIGRiLWlkPSIwd3A5ZWV4OW94MjlhN2VwdnI3dnZhZml2emZleHowZHRzZWYiPjQ5NjU8
L2tleT48L2ZvcmVpZ24ta2V5cz48cmVmLXR5cGUgbmFtZT0iSm91cm5hbCBBcnRpY2xlIj4xNzwv
cmVmLXR5cGU+PGNvbnRyaWJ1dG9ycz48YXV0aG9ycz48YXV0aG9yPkFicmFoYSwgSS48L2F1dGhv
cj48YXV0aG9yPkFyaXN0ZWksIEMuPC9hdXRob3I+PGF1dGhvcj5QYWx1bWJvLCBJLjwvYXV0aG9y
PjxhdXRob3I+THVwYXR0ZWxsaSwgTS48L2F1dGhvcj48YXV0aG9yPlRyYXN0dWxsaSwgUy48L2F1
dGhvcj48YXV0aG9yPkNpcm9jY2hpLCBSLjwvYXV0aG9yPjxhdXRob3I+RGUgRmxvcmlvLCBSLjwv
YXV0aG9yPjxhdXRob3I+VmFsZW50aW5pLCBWLjwvYXV0aG9yPjwvYXV0aG9ycz48L2NvbnRyaWJ1
dG9ycz48YXV0aC1hZGRyZXNzPkhlYWx0aCBQbGFubmluZyBTZXJ2aWNlLCBSZWdpb25hbCBIZWFs
dGggQXV0aG9yaXR5IG9mIFVtYnJpYSwgUGVydWdpYSwgSXRhbHksIDA2MTI0LjwvYXV0aC1hZGRy
ZXNzPjx0aXRsZXM+PHRpdGxlPlByZW9wZXJhdGl2ZSByYWRpb3RoZXJhcHkgYW5kIGN1cmF0aXZl
IHN1cmdlcnkgZm9yIHRoZSBtYW5hZ2VtZW50IG9mIGxvY2FsaXNlZCByZWN0YWwgY2FyY2lub21h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MjEwMjwvcGFnZXM+PHZvbHVtZT4x
MDwvdm9sdW1lPjxrZXl3b3Jkcz48a2V5d29yZD5BbmFsIENhbmFsPC9rZXl3b3JkPjxrZXl3b3Jk
PkRvc2UgRnJhY3Rpb25hdGlvbiwgUmFkaWF0aW9uPC9rZXl3b3JkPjxrZXl3b3JkPkh1bWFuczwv
a2V5d29yZD48a2V5d29yZD5OZW9wbGFzbSBSZWN1cnJlbmNlLCBMb2NhbC9wcmV2ZW50aW9uICZh
bXA7IGNvbnRyb2w8L2tleXdvcmQ+PGtleXdvcmQ+T3JnYW4gU3BhcmluZyBUcmVhdG1lbnRzPC9r
ZXl3b3JkPjxrZXl3b3JkPlBvc3RvcGVyYXRpdmUgQ29tcGxpY2F0aW9ucy9ldGlvbG9neTwva2V5
d29yZD48a2V5d29yZD5QcmVvcGVyYXRpdmUgQ2FyZTwva2V5d29yZD48a2V5d29yZD5RdWFsaXR5
IG9mIExpZmU8L2tleXdvcmQ+PGtleXdvcmQ+UmFuZG9taXplZCBDb250cm9sbGVkIFRyaWFscyBh
cyBUb3BpYzwva2V5d29yZD48a2V5d29yZD5SZWN0YWwgTmVvcGxhc21zL21vcnRhbGl0eS9wYXRo
b2xvZ3kvKnJhZGlvdGhlcmFweS8qc3VyZ2VyeTwva2V5d29yZD48a2V5d29yZD5SZWN0dW0vc3Vy
Z2VyeTwva2V5d29yZD48L2tleXdvcmRzPjxkYXRlcz48eWVhcj4yMDE4PC95ZWFyPjxwdWItZGF0
ZXM+PGRhdGU+T2N0IDM8L2RhdGU+PC9wdWItZGF0ZXM+PC9kYXRlcz48aXNibj4xNDY5LTQ5M1gg
KEVsZWN0cm9uaWMpJiN4RDsxMzYxLTYxMzcgKExpbmtpbmcpPC9pc2JuPjxhY2Nlc3Npb24tbnVt
PjMwMjg0MjM5PC9hY2Nlc3Npb24tbnVtPjx1cmxzPjxyZWxhdGVkLXVybHM+PHVybD5odHRwOi8v
d3d3Lm5jYmkubmxtLm5paC5nb3YvcHVibWVkLzMwMjg0MjM5PC91cmw+PC9yZWxhdGVkLXVybHM+
PC91cmxzPjxjdXN0b20yPjY1MTcxMTM8L2N1c3RvbTI+PGVsZWN0cm9uaWMtcmVzb3VyY2UtbnVt
PjEwLjEwMDIvMTQ2NTE4NTguQ0QwMDIxMDIucHViMzwvZWxlY3Ryb25pYy1yZXNvdXJjZS1udW0+
PC9yZWNvcmQ+PC9DaXRlPjxDaXRlPjxBdXRob3I+RGUgQ2FsdXdlPC9BdXRob3I+PFllYXI+MjAx
MzwvWWVhcj48UmVjTnVtPjQ5NjY8L1JlY051bT48cmVjb3JkPjxyZWMtbnVtYmVyPjQ5NjY8L3Jl
Yy1udW1iZXI+PGZvcmVpZ24ta2V5cz48a2V5IGFwcD0iRU4iIGRiLWlkPSIwd3A5ZWV4OW94Mjlh
N2VwdnI3dnZhZml2emZleHowZHRzZWYiPjQ5NjY8L2tleT48L2ZvcmVpZ24ta2V5cz48cmVmLXR5
cGUgbmFtZT0iSm91cm5hbCBBcnRpY2xlIj4xNzwvcmVmLXR5cGU+PGNvbnRyaWJ1dG9ycz48YXV0
aG9ycz48YXV0aG9yPkRlIENhbHV3ZSwgTC48L2F1dGhvcj48YXV0aG9yPlZhbiBOaWV1d2VuaG92
ZSwgWS48L2F1dGhvcj48YXV0aG9yPkNlZWxlbiwgVy4gUC48L2F1dGhvcj48L2F1dGhvcnM+PC9j
b250cmlidXRvcnM+PGF1dGgtYWRkcmVzcz5EZXBhcnRtZW50IG9mIEdJIFN1cmdlcnksIEdoZW50
IFVuaXZlcnNpdHkgSG9zcGl0YWwsIEdoZW50LCBCZWxnaXVtLjwvYXV0aC1hZGRyZXNzPjx0aXRs
ZXM+PHRpdGxlPlByZW9wZXJhdGl2ZSBjaGVtb3JhZGlhdGlvbiB2ZXJzdXMgcmFkaWF0aW9uIGFs
b25lIGZvciBzdGFnZSBJSSBhbmQgSUlJIHJlc2VjdGFibGUgcmVjdGFsIGNhbmNlcj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YwNDE8L3BhZ2VzPjxudW1iZXI+MjwvbnVtYmVy
PjxrZXl3b3Jkcz48a2V5d29yZD5BbnRpbmVvcGxhc3RpYyBBZ2VudHMvdGhlcmFwZXV0aWMgdXNl
PC9rZXl3b3JkPjxrZXl3b3JkPkNoZW1vcmFkaW90aGVyYXB5LyptZXRob2RzPC9rZXl3b3JkPjxr
ZXl3b3JkPkh1bWFuczwva2V5d29yZD48a2V5d29yZD5OZW9wbGFzbSBSZWN1cnJlbmNlLCBMb2Nh
bC9wcmV2ZW50aW9uICZhbXA7IGNvbnRyb2w8L2tleXdvcmQ+PGtleXdvcmQ+UHJlb3BlcmF0aXZl
IENhcmUvbWV0aG9kczwva2V5d29yZD48a2V5d29yZD5SYW5kb21pemVkIENvbnRyb2xsZWQgVHJp
YWxzIGFzIFRvcGljPC9rZXl3b3JkPjxrZXl3b3JkPlJlY3RhbCBOZW9wbGFzbXMvcGF0aG9sb2d5
Lyp0aGVyYXB5PC9rZXl3b3JkPjwva2V5d29yZHM+PGRhdGVzPjx5ZWFyPjIwMTM8L3llYXI+PHB1
Yi1kYXRlcz48ZGF0ZT5GZWIgMjg8L2RhdGU+PC9wdWItZGF0ZXM+PC9kYXRlcz48aXNibj4xNDY5
LTQ5M1ggKEVsZWN0cm9uaWMpJiN4RDsxMzYxLTYxMzcgKExpbmtpbmcpPC9pc2JuPjxhY2Nlc3Np
b24tbnVtPjIzNDUwNTY1PC9hY2Nlc3Npb24tbnVtPjx1cmxzPjxyZWxhdGVkLXVybHM+PHVybD5o
dHRwOi8vd3d3Lm5jYmkubmxtLm5paC5nb3YvcHVibWVkLzIzNDUwNTY1PC91cmw+PC9yZWxhdGVk
LXVybHM+PC91cmxzPjxlbGVjdHJvbmljLXJlc291cmNlLW51bT4xMC4xMDAyLzE0NjUxODU4LkNE
MDA2MDQxLnB1YjM8L2VsZWN0cm9uaWMtcmVzb3VyY2UtbnVtPjwvcmVjb3JkPjwvQ2l0ZT48L0Vu
ZE5vdGU+
</w:fldData>
        </w:fldChar>
      </w:r>
      <w:r w:rsidRPr="00A64909">
        <w:rPr>
          <w:rFonts w:ascii="Book Antiqua" w:eastAsiaTheme="minorEastAsia" w:hAnsi="Book Antiqua" w:cs="Book Antiqua"/>
          <w:kern w:val="0"/>
          <w:sz w:val="20"/>
          <w:szCs w:val="20"/>
        </w:rPr>
        <w:instrText xml:space="preserve"> ADDIN EN.CITE </w:instrText>
      </w:r>
      <w:r w:rsidRPr="00A64909">
        <w:rPr>
          <w:rFonts w:ascii="Book Antiqua" w:eastAsiaTheme="minorEastAsia" w:hAnsi="Book Antiqua" w:cs="Book Antiqua"/>
          <w:kern w:val="0"/>
          <w:sz w:val="20"/>
          <w:szCs w:val="20"/>
        </w:rPr>
        <w:fldChar w:fldCharType="begin">
          <w:fldData xml:space="preserve">PEVuZE5vdGU+PENpdGU+PEF1dGhvcj5QZWV0ZXJzPC9BdXRob3I+PFllYXI+MjAwNzwvWWVhcj48
UmVjTnVtPjQ5NjQ8L1JlY051bT48RGlzcGxheVRleHQ+PHN0eWxlIGZhY2U9InN1cGVyc2NyaXB0
Ij5bMzMtMzVdPC9zdHlsZT48L0Rpc3BsYXlUZXh0PjxyZWNvcmQ+PHJlYy1udW1iZXI+NDk2NDwv
cmVjLW51bWJlcj48Zm9yZWlnbi1rZXlzPjxrZXkgYXBwPSJFTiIgZGItaWQ9IjB3cDllZXg5b3gy
OWE3ZXB2cjd2dmFmaXZ6ZmV4ejBkdHNlZiI+NDk2NDwva2V5PjwvZm9yZWlnbi1rZXlzPjxyZWYt
dHlwZSBuYW1lPSJKb3VybmFsIEFydGljbGUiPjE3PC9yZWYtdHlwZT48Y29udHJpYnV0b3JzPjxh
dXRob3JzPjxhdXRob3I+UGVldGVycywgSy4gQy48L2F1dGhvcj48YXV0aG9yPk1hcmlqbmVuLCBD
LiBBLjwvYXV0aG9yPjxhdXRob3I+TmFndGVnYWFsLCBJLiBELjwvYXV0aG9yPjxhdXRob3I+S3Jh
bmVuYmFyZywgRS4gSy48L2F1dGhvcj48YXV0aG9yPlB1dHRlciwgSC48L2F1dGhvcj48YXV0aG9y
PldpZ2dlcnMsIFQuPC9hdXRob3I+PGF1dGhvcj5SdXR0ZW4sIEguPC9hdXRob3I+PGF1dGhvcj5Q
YWhsbWFuLCBMLjwvYXV0aG9yPjxhdXRob3I+R2xpbWVsaXVzLCBCLjwvYXV0aG9yPjxhdXRob3I+
TGVlciwgSi4gVy48L2F1dGhvcj48YXV0aG9yPnZhbiBkZSBWZWxkZSwgQy4gSi48L2F1dGhvcj48
YXV0aG9yPkR1dGNoIENvbG9yZWN0YWwgQ2FuY2VyLCBHcm91cDwvYXV0aG9yPjwvYXV0aG9ycz48
L2NvbnRyaWJ1dG9ycz48YXV0aC1hZGRyZXNzPkRlcGFydG1lbnQgb2YgU3VyZ2VyeSwgTGVpZGVu
IFVuaXZlcnNpdHkgTWVkaWNhbCBDZW50ZXIsIExlaWRlbiwgVGhlIE5ldGhlcmxhbmRzLiBrLmMu
bS5qLnBlZXRlcnNAbHVtYy5ubDwvYXV0aC1hZGRyZXNzPjx0aXRsZXM+PHRpdGxlPlRoZSBUTUUg
dHJpYWwgYWZ0ZXIgYSBtZWRpYW4gZm9sbG93LXVwIG9mIDYgeWVhcnM6IGluY3JlYXNlZCBsb2Nh
bCBjb250cm9sIGJ1dCBubyBzdXJ2aXZhbCBiZW5lZml0IGluIGlycmFkaWF0ZWQgcGF0aWVudHMg
d2l0aCByZXNlY3RhYmxlIHJlY3RhbCBjYXJjaW5vbWE8L3RpdGxlPjxzZWNvbmRhcnktdGl0bGU+
QW5uIFN1cmc8L3NlY29uZGFyeS10aXRsZT48YWx0LXRpdGxlPkFubmFscyBvZiBzdXJnZXJ5PC9h
bHQtdGl0bGU+PC90aXRsZXM+PHBlcmlvZGljYWw+PGZ1bGwtdGl0bGU+QW5uIFN1cmc8L2Z1bGwt
dGl0bGU+PGFiYnItMT5Bbm5hbHMgb2Ygc3VyZ2VyeTwvYWJici0xPjwvcGVyaW9kaWNhbD48YWx0
LXBlcmlvZGljYWw+PGZ1bGwtdGl0bGU+QW5uIFN1cmc8L2Z1bGwtdGl0bGU+PGFiYnItMT5Bbm5h
bHMgb2Ygc3VyZ2VyeTwvYWJici0xPjwvYWx0LXBlcmlvZGljYWw+PHBhZ2VzPjY5My03MDE8L3Bh
Z2VzPjx2b2x1bWU+MjQ2PC92b2x1bWU+PG51bWJlcj41PC9udW1iZXI+PGtleXdvcmRzPjxrZXl3
b3JkPkFkZW5vY2FyY2lub21hL21vcnRhbGl0eS8qcmFkaW90aGVyYXB5LypzdXJnZXJ5PC9rZXl3
b3JkPjxrZXl3b3JkPkFkdWx0PC9rZXl3b3JkPjxrZXl3b3JkPkFnZWQ8L2tleXdvcmQ+PGtleXdv
cmQ+QWdlZCwgODAgYW5kIG92ZXI8L2tleXdvcmQ+PGtleXdvcmQ+RmVtYWxlPC9rZXl3b3JkPjxr
ZXl3b3JkPkZvbGxvdy1VcCBTdHVkaWVzPC9rZXl3b3JkPjxrZXl3b3JkPkh1bWFuczwva2V5d29y
ZD48a2V5d29yZD5NYWxlPC9rZXl3b3JkPjxrZXl3b3JkPk1pZGRsZSBBZ2VkPC9rZXl3b3JkPjxr
ZXl3b3JkPk5lb2FkanV2YW50IFRoZXJhcHk8L2tleXdvcmQ+PGtleXdvcmQ+UmFkaW90aGVyYXB5
LCBBZGp1dmFudDwva2V5d29yZD48a2V5d29yZD5SZWN0YWwgTmVvcGxhc21zL21vcnRhbGl0eS8q
cmFkaW90aGVyYXB5LypzdXJnZXJ5PC9rZXl3b3JkPjxrZXl3b3JkPlN1cnZpdmFsIFJhdGU8L2tl
eXdvcmQ+PGtleXdvcmQ+VGltZSBGYWN0b3JzPC9rZXl3b3JkPjxrZXl3b3JkPlRyZWF0bWVudCBP
dXRjb21lPC9rZXl3b3JkPjwva2V5d29yZHM+PGRhdGVzPjx5ZWFyPjIwMDc8L3llYXI+PHB1Yi1k
YXRlcz48ZGF0ZT5Ob3Y8L2RhdGU+PC9wdWItZGF0ZXM+PC9kYXRlcz48aXNibj4wMDAzLTQ5MzIg
KFByaW50KSYjeEQ7MDAwMy00OTMyIChMaW5raW5nKTwvaXNibj48YWNjZXNzaW9uLW51bT4xNzk2
ODE1NjwvYWNjZXNzaW9uLW51bT48dXJscz48cmVsYXRlZC11cmxzPjx1cmw+aHR0cDovL3d3dy5u
Y2JpLm5sbS5uaWguZ292L3B1Ym1lZC8xNzk2ODE1NjwvdXJsPjwvcmVsYXRlZC11cmxzPjwvdXJs
cz48ZWxlY3Ryb25pYy1yZXNvdXJjZS1udW0+MTAuMTA5Ny8wMS5zbGEuMDAwMDI1NzM1OC41Njg2
My5jZTwvZWxlY3Ryb25pYy1yZXNvdXJjZS1udW0+PC9yZWNvcmQ+PC9DaXRlPjxDaXRlPjxBdXRo
b3I+QWJyYWhhPC9BdXRob3I+PFllYXI+MjAxODwvWWVhcj48UmVjTnVtPjQ5NjU8L1JlY051bT48
cmVjb3JkPjxyZWMtbnVtYmVyPjQ5NjU8L3JlYy1udW1iZXI+PGZvcmVpZ24ta2V5cz48a2V5IGFw
cD0iRU4iIGRiLWlkPSIwd3A5ZWV4OW94MjlhN2VwdnI3dnZhZml2emZleHowZHRzZWYiPjQ5NjU8
L2tleT48L2ZvcmVpZ24ta2V5cz48cmVmLXR5cGUgbmFtZT0iSm91cm5hbCBBcnRpY2xlIj4xNzwv
cmVmLXR5cGU+PGNvbnRyaWJ1dG9ycz48YXV0aG9ycz48YXV0aG9yPkFicmFoYSwgSS48L2F1dGhv
cj48YXV0aG9yPkFyaXN0ZWksIEMuPC9hdXRob3I+PGF1dGhvcj5QYWx1bWJvLCBJLjwvYXV0aG9y
PjxhdXRob3I+THVwYXR0ZWxsaSwgTS48L2F1dGhvcj48YXV0aG9yPlRyYXN0dWxsaSwgUy48L2F1
dGhvcj48YXV0aG9yPkNpcm9jY2hpLCBSLjwvYXV0aG9yPjxhdXRob3I+RGUgRmxvcmlvLCBSLjwv
YXV0aG9yPjxhdXRob3I+VmFsZW50aW5pLCBWLjwvYXV0aG9yPjwvYXV0aG9ycz48L2NvbnRyaWJ1
dG9ycz48YXV0aC1hZGRyZXNzPkhlYWx0aCBQbGFubmluZyBTZXJ2aWNlLCBSZWdpb25hbCBIZWFs
dGggQXV0aG9yaXR5IG9mIFVtYnJpYSwgUGVydWdpYSwgSXRhbHksIDA2MTI0LjwvYXV0aC1hZGRy
ZXNzPjx0aXRsZXM+PHRpdGxlPlByZW9wZXJhdGl2ZSByYWRpb3RoZXJhcHkgYW5kIGN1cmF0aXZl
IHN1cmdlcnkgZm9yIHRoZSBtYW5hZ2VtZW50IG9mIGxvY2FsaXNlZCByZWN0YWwgY2FyY2lub21h
PC90aXRsZT48c2Vjb25kYXJ5LXRpdGxlPkNvY2hyYW5lIERhdGFiYXNlIFN5c3QgUmV2PC9zZWNv
bmRhcnktdGl0bGU+PGFsdC10aXRsZT5UaGUgQ29jaHJhbmUgZGF0YWJhc2Ugb2Ygc3lzdGVtYXRp
YyByZXZpZXdzPC9hbHQtdGl0bGU+PC90aXRsZXM+PHBlcmlvZGljYWw+PGZ1bGwtdGl0bGU+Q29j
aHJhbmUgRGF0YWJhc2UgU3lzdCBSZXY8L2Z1bGwtdGl0bGU+PGFiYnItMT5UaGUgQ29jaHJhbmUg
ZGF0YWJhc2Ugb2Ygc3lzdGVtYXRpYyByZXZpZXdzPC9hYmJyLTE+PC9wZXJpb2RpY2FsPjxhbHQt
cGVyaW9kaWNhbD48ZnVsbC10aXRsZT5Db2NocmFuZSBEYXRhYmFzZSBTeXN0IFJldjwvZnVsbC10
aXRsZT48YWJici0xPlRoZSBDb2NocmFuZSBkYXRhYmFzZSBvZiBzeXN0ZW1hdGljIHJldmlld3M8
L2FiYnItMT48L2FsdC1wZXJpb2RpY2FsPjxwYWdlcz5DRDAwMjEwMjwvcGFnZXM+PHZvbHVtZT4x
MDwvdm9sdW1lPjxrZXl3b3Jkcz48a2V5d29yZD5BbmFsIENhbmFsPC9rZXl3b3JkPjxrZXl3b3Jk
PkRvc2UgRnJhY3Rpb25hdGlvbiwgUmFkaWF0aW9uPC9rZXl3b3JkPjxrZXl3b3JkPkh1bWFuczwv
a2V5d29yZD48a2V5d29yZD5OZW9wbGFzbSBSZWN1cnJlbmNlLCBMb2NhbC9wcmV2ZW50aW9uICZh
bXA7IGNvbnRyb2w8L2tleXdvcmQ+PGtleXdvcmQ+T3JnYW4gU3BhcmluZyBUcmVhdG1lbnRzPC9r
ZXl3b3JkPjxrZXl3b3JkPlBvc3RvcGVyYXRpdmUgQ29tcGxpY2F0aW9ucy9ldGlvbG9neTwva2V5
d29yZD48a2V5d29yZD5QcmVvcGVyYXRpdmUgQ2FyZTwva2V5d29yZD48a2V5d29yZD5RdWFsaXR5
IG9mIExpZmU8L2tleXdvcmQ+PGtleXdvcmQ+UmFuZG9taXplZCBDb250cm9sbGVkIFRyaWFscyBh
cyBUb3BpYzwva2V5d29yZD48a2V5d29yZD5SZWN0YWwgTmVvcGxhc21zL21vcnRhbGl0eS9wYXRo
b2xvZ3kvKnJhZGlvdGhlcmFweS8qc3VyZ2VyeTwva2V5d29yZD48a2V5d29yZD5SZWN0dW0vc3Vy
Z2VyeTwva2V5d29yZD48L2tleXdvcmRzPjxkYXRlcz48eWVhcj4yMDE4PC95ZWFyPjxwdWItZGF0
ZXM+PGRhdGU+T2N0IDM8L2RhdGU+PC9wdWItZGF0ZXM+PC9kYXRlcz48aXNibj4xNDY5LTQ5M1gg
KEVsZWN0cm9uaWMpJiN4RDsxMzYxLTYxMzcgKExpbmtpbmcpPC9pc2JuPjxhY2Nlc3Npb24tbnVt
PjMwMjg0MjM5PC9hY2Nlc3Npb24tbnVtPjx1cmxzPjxyZWxhdGVkLXVybHM+PHVybD5odHRwOi8v
d3d3Lm5jYmkubmxtLm5paC5nb3YvcHVibWVkLzMwMjg0MjM5PC91cmw+PC9yZWxhdGVkLXVybHM+
PC91cmxzPjxjdXN0b20yPjY1MTcxMTM8L2N1c3RvbTI+PGVsZWN0cm9uaWMtcmVzb3VyY2UtbnVt
PjEwLjEwMDIvMTQ2NTE4NTguQ0QwMDIxMDIucHViMzwvZWxlY3Ryb25pYy1yZXNvdXJjZS1udW0+
PC9yZWNvcmQ+PC9DaXRlPjxDaXRlPjxBdXRob3I+RGUgQ2FsdXdlPC9BdXRob3I+PFllYXI+MjAx
MzwvWWVhcj48UmVjTnVtPjQ5NjY8L1JlY051bT48cmVjb3JkPjxyZWMtbnVtYmVyPjQ5NjY8L3Jl
Yy1udW1iZXI+PGZvcmVpZ24ta2V5cz48a2V5IGFwcD0iRU4iIGRiLWlkPSIwd3A5ZWV4OW94Mjlh
N2VwdnI3dnZhZml2emZleHowZHRzZWYiPjQ5NjY8L2tleT48L2ZvcmVpZ24ta2V5cz48cmVmLXR5
cGUgbmFtZT0iSm91cm5hbCBBcnRpY2xlIj4xNzwvcmVmLXR5cGU+PGNvbnRyaWJ1dG9ycz48YXV0
aG9ycz48YXV0aG9yPkRlIENhbHV3ZSwgTC48L2F1dGhvcj48YXV0aG9yPlZhbiBOaWV1d2VuaG92
ZSwgWS48L2F1dGhvcj48YXV0aG9yPkNlZWxlbiwgVy4gUC48L2F1dGhvcj48L2F1dGhvcnM+PC9j
b250cmlidXRvcnM+PGF1dGgtYWRkcmVzcz5EZXBhcnRtZW50IG9mIEdJIFN1cmdlcnksIEdoZW50
IFVuaXZlcnNpdHkgSG9zcGl0YWwsIEdoZW50LCBCZWxnaXVtLjwvYXV0aC1hZGRyZXNzPjx0aXRs
ZXM+PHRpdGxlPlByZW9wZXJhdGl2ZSBjaGVtb3JhZGlhdGlvbiB2ZXJzdXMgcmFkaWF0aW9uIGFs
b25lIGZvciBzdGFnZSBJSSBhbmQgSUlJIHJlc2VjdGFibGUgcmVjdGFsIGNhbmNlcj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YwNDE8L3BhZ2VzPjxudW1iZXI+MjwvbnVtYmVy
PjxrZXl3b3Jkcz48a2V5d29yZD5BbnRpbmVvcGxhc3RpYyBBZ2VudHMvdGhlcmFwZXV0aWMgdXNl
PC9rZXl3b3JkPjxrZXl3b3JkPkNoZW1vcmFkaW90aGVyYXB5LyptZXRob2RzPC9rZXl3b3JkPjxr
ZXl3b3JkPkh1bWFuczwva2V5d29yZD48a2V5d29yZD5OZW9wbGFzbSBSZWN1cnJlbmNlLCBMb2Nh
bC9wcmV2ZW50aW9uICZhbXA7IGNvbnRyb2w8L2tleXdvcmQ+PGtleXdvcmQ+UHJlb3BlcmF0aXZl
IENhcmUvbWV0aG9kczwva2V5d29yZD48a2V5d29yZD5SYW5kb21pemVkIENvbnRyb2xsZWQgVHJp
YWxzIGFzIFRvcGljPC9rZXl3b3JkPjxrZXl3b3JkPlJlY3RhbCBOZW9wbGFzbXMvcGF0aG9sb2d5
Lyp0aGVyYXB5PC9rZXl3b3JkPjwva2V5d29yZHM+PGRhdGVzPjx5ZWFyPjIwMTM8L3llYXI+PHB1
Yi1kYXRlcz48ZGF0ZT5GZWIgMjg8L2RhdGU+PC9wdWItZGF0ZXM+PC9kYXRlcz48aXNibj4xNDY5
LTQ5M1ggKEVsZWN0cm9uaWMpJiN4RDsxMzYxLTYxMzcgKExpbmtpbmcpPC9pc2JuPjxhY2Nlc3Np
b24tbnVtPjIzNDUwNTY1PC9hY2Nlc3Npb24tbnVtPjx1cmxzPjxyZWxhdGVkLXVybHM+PHVybD5o
dHRwOi8vd3d3Lm5jYmkubmxtLm5paC5nb3YvcHVibWVkLzIzNDUwNTY1PC91cmw+PC9yZWxhdGVk
LXVybHM+PC91cmxzPjxlbGVjdHJvbmljLXJlc291cmNlLW51bT4xMC4xMDAyLzE0NjUxODU4LkNE
MDA2MDQxLnB1YjM8L2VsZWN0cm9uaWMtcmVzb3VyY2UtbnVtPjwvcmVjb3JkPjwvQ2l0ZT48L0Vu
ZE5vdGU+
</w:fldData>
        </w:fldChar>
      </w:r>
      <w:r w:rsidRPr="00A64909">
        <w:rPr>
          <w:rFonts w:ascii="Book Antiqua" w:eastAsiaTheme="minorEastAsia" w:hAnsi="Book Antiqua" w:cs="Book Antiqua"/>
          <w:kern w:val="0"/>
          <w:sz w:val="20"/>
          <w:szCs w:val="20"/>
        </w:rPr>
        <w:instrText xml:space="preserve"> ADDIN EN.CITE.DATA </w:instrText>
      </w:r>
      <w:r w:rsidRPr="00A64909">
        <w:rPr>
          <w:rFonts w:ascii="Book Antiqua" w:eastAsiaTheme="minorEastAsia" w:hAnsi="Book Antiqua" w:cs="Book Antiqua"/>
          <w:kern w:val="0"/>
          <w:sz w:val="20"/>
          <w:szCs w:val="20"/>
        </w:rPr>
      </w:r>
      <w:r w:rsidRPr="00A64909">
        <w:rPr>
          <w:rFonts w:ascii="Book Antiqua" w:eastAsiaTheme="minorEastAsia" w:hAnsi="Book Antiqua" w:cs="Book Antiqua"/>
          <w:kern w:val="0"/>
          <w:sz w:val="20"/>
          <w:szCs w:val="20"/>
        </w:rPr>
        <w:fldChar w:fldCharType="end"/>
      </w:r>
      <w:r w:rsidRPr="00A64909">
        <w:rPr>
          <w:rFonts w:ascii="Book Antiqua" w:eastAsiaTheme="minorEastAsia" w:hAnsi="Book Antiqua" w:cs="Book Antiqua"/>
          <w:kern w:val="0"/>
          <w:sz w:val="20"/>
          <w:szCs w:val="20"/>
        </w:rPr>
      </w:r>
      <w:r w:rsidRPr="00A64909">
        <w:rPr>
          <w:rFonts w:ascii="Book Antiqua" w:eastAsiaTheme="minorEastAsia" w:hAnsi="Book Antiqua" w:cs="Book Antiqua"/>
          <w:kern w:val="0"/>
          <w:sz w:val="20"/>
          <w:szCs w:val="20"/>
        </w:rPr>
        <w:fldChar w:fldCharType="separate"/>
      </w:r>
      <w:r w:rsidRPr="00A64909">
        <w:rPr>
          <w:rFonts w:ascii="Book Antiqua" w:eastAsiaTheme="minorEastAsia" w:hAnsi="Book Antiqua" w:cs="Book Antiqua"/>
          <w:kern w:val="0"/>
          <w:sz w:val="20"/>
          <w:szCs w:val="20"/>
          <w:vertAlign w:val="superscript"/>
        </w:rPr>
        <w:t>[</w:t>
      </w:r>
      <w:hyperlink w:anchor="_ENREF_33" w:tooltip="Peeters, 2007 #4964" w:history="1">
        <w:r w:rsidRPr="00A64909">
          <w:rPr>
            <w:rFonts w:ascii="Book Antiqua" w:eastAsiaTheme="minorEastAsia" w:hAnsi="Book Antiqua" w:cs="Book Antiqua"/>
            <w:kern w:val="0"/>
            <w:sz w:val="20"/>
            <w:szCs w:val="20"/>
            <w:vertAlign w:val="superscript"/>
          </w:rPr>
          <w:t>33-35</w:t>
        </w:r>
      </w:hyperlink>
      <w:r w:rsidRPr="00A64909">
        <w:rPr>
          <w:rFonts w:ascii="Book Antiqua" w:eastAsiaTheme="minorEastAsia" w:hAnsi="Book Antiqua" w:cs="Book Antiqua"/>
          <w:kern w:val="0"/>
          <w:sz w:val="20"/>
          <w:szCs w:val="20"/>
          <w:vertAlign w:val="superscript"/>
        </w:rPr>
        <w:t>]</w:t>
      </w:r>
      <w:r w:rsidRPr="00A64909">
        <w:rPr>
          <w:rFonts w:ascii="Book Antiqua" w:eastAsiaTheme="minorEastAsia" w:hAnsi="Book Antiqua" w:cs="Book Antiqua"/>
          <w:kern w:val="0"/>
          <w:sz w:val="20"/>
          <w:szCs w:val="20"/>
        </w:rPr>
        <w:fldChar w:fldCharType="end"/>
      </w:r>
      <w:r w:rsidRPr="00A64909">
        <w:rPr>
          <w:rFonts w:ascii="Book Antiqua" w:eastAsiaTheme="minorEastAsia" w:hAnsi="Book Antiqua" w:cs="Book Antiqua"/>
          <w:kern w:val="0"/>
          <w:sz w:val="20"/>
          <w:szCs w:val="20"/>
        </w:rPr>
        <w:t>. Moreover, the short- and long-term adverse effects of radiotherapy</w:t>
      </w:r>
      <w:r w:rsidR="0073094C" w:rsidRPr="00A64909">
        <w:rPr>
          <w:rFonts w:ascii="Book Antiqua" w:eastAsiaTheme="minorEastAsia" w:hAnsi="Book Antiqua" w:cs="Book Antiqua"/>
          <w:kern w:val="0"/>
          <w:sz w:val="20"/>
          <w:szCs w:val="20"/>
        </w:rPr>
        <w:t>,</w:t>
      </w:r>
      <w:r w:rsidRPr="00A64909">
        <w:rPr>
          <w:rFonts w:ascii="Book Antiqua" w:eastAsiaTheme="minorEastAsia" w:hAnsi="Book Antiqua" w:cs="Book Antiqua"/>
          <w:kern w:val="0"/>
          <w:sz w:val="20"/>
          <w:szCs w:val="20"/>
        </w:rPr>
        <w:t xml:space="preserve"> such as urogenital anal dysfunction and occurrence of secondary cancer</w:t>
      </w:r>
      <w:r w:rsidR="0073094C" w:rsidRPr="00A64909">
        <w:rPr>
          <w:rFonts w:ascii="Book Antiqua" w:eastAsiaTheme="minorEastAsia" w:hAnsi="Book Antiqua" w:cs="Book Antiqua"/>
          <w:kern w:val="0"/>
          <w:sz w:val="20"/>
          <w:szCs w:val="20"/>
        </w:rPr>
        <w:t>,</w:t>
      </w:r>
      <w:r w:rsidRPr="00A64909">
        <w:rPr>
          <w:rFonts w:ascii="Book Antiqua" w:eastAsiaTheme="minorEastAsia" w:hAnsi="Book Antiqua" w:cs="Book Antiqua"/>
          <w:kern w:val="0"/>
          <w:sz w:val="20"/>
          <w:szCs w:val="20"/>
        </w:rPr>
        <w:t xml:space="preserve"> are not </w:t>
      </w:r>
      <w:proofErr w:type="gramStart"/>
      <w:r w:rsidRPr="00A64909">
        <w:rPr>
          <w:rFonts w:ascii="Book Antiqua" w:eastAsiaTheme="minorEastAsia" w:hAnsi="Book Antiqua" w:cs="Book Antiqua"/>
          <w:kern w:val="0"/>
          <w:sz w:val="20"/>
          <w:szCs w:val="20"/>
        </w:rPr>
        <w:t>negligible</w:t>
      </w:r>
      <w:proofErr w:type="gramEnd"/>
      <w:r w:rsidRPr="00A64909">
        <w:rPr>
          <w:rFonts w:ascii="Book Antiqua" w:eastAsiaTheme="minorEastAsia" w:hAnsi="Book Antiqua" w:cs="Book Antiqua"/>
          <w:kern w:val="0"/>
          <w:sz w:val="20"/>
          <w:szCs w:val="20"/>
        </w:rPr>
        <w:fldChar w:fldCharType="begin">
          <w:fldData xml:space="preserve">PEVuZE5vdGU+PENpdGU+PEF1dGhvcj5CaXJnaXNzb248L0F1dGhvcj48WWVhcj4yMDA1PC9ZZWFy
PjxSZWNOdW0+NDk2NzwvUmVjTnVtPjxEaXNwbGF5VGV4dD48c3R5bGUgZmFjZT0ic3VwZXJzY3Jp
cHQiPlszNi0zOF08L3N0eWxlPjwvRGlzcGxheVRleHQ+PHJlY29yZD48cmVjLW51bWJlcj40OTY3
PC9yZWMtbnVtYmVyPjxmb3JlaWduLWtleXM+PGtleSBhcHA9IkVOIiBkYi1pZD0iMHdwOWVleDlv
eDI5YTdlcHZyN3Z2YWZpdnpmZXh6MGR0c2VmIj40OTY3PC9rZXk+PC9mb3JlaWduLWtleXM+PHJl
Zi10eXBlIG5hbWU9IkpvdXJuYWwgQXJ0aWNsZSI+MTc8L3JlZi10eXBlPjxjb250cmlidXRvcnM+
PGF1dGhvcnM+PGF1dGhvcj5CaXJnaXNzb24sIEguPC9hdXRob3I+PGF1dGhvcj5QYWhsbWFuLCBM
LjwvYXV0aG9yPjxhdXRob3I+R3VubmFyc3NvbiwgVS48L2F1dGhvcj48YXV0aG9yPkdsaW1lbGl1
cywgQi48L2F1dGhvcj48L2F1dGhvcnM+PC9jb250cmlidXRvcnM+PGF1dGgtYWRkcmVzcz5EZXBh
cnRtZW50IG9mIFN1cmdlcnksIEFrYWRlbWlza2EgU2p1a2h1c2V0LCBTLTc1MSA4NSBVcHBzYWxh
LCBTd2VkZW4uIGhlbGdpLmJpcmdpc3NvbkBha2FkZW1pc2thLnNlPC9hdXRoLWFkZHJlc3M+PHRp
dGxlcz48dGl0bGU+T2NjdXJyZW5jZSBvZiBzZWNvbmQgY2FuY2VycyBpbiBwYXRpZW50cyB0cmVh
dGVkIHdpdGggcmFkaW90aGVyYXB5IGZvciByZWN0YWwgY2FuY2Vy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2MTI2LTMxPC9wYWdlcz48dm9sdW1lPjIzPC92b2x1bWU+PG51bWJlcj4yNTwvbnVtYmVy
PjxrZXl3b3Jkcz48a2V5d29yZD5BZ2VkPC9rZXl3b3JkPjxrZXl3b3JkPkh1bWFuczwva2V5d29y
ZD48a2V5d29yZD5JbmNpZGVuY2U8L2tleXdvcmQ+PGtleXdvcmQ+TmVvcGxhc21zLCBSYWRpYXRp
b24tSW5kdWNlZC8qZXBpZGVtaW9sb2d5LypldGlvbG9neTwva2V5d29yZD48a2V5d29yZD5SYW5k
b21pemVkIENvbnRyb2xsZWQgVHJpYWxzIGFzIFRvcGljPC9rZXl3b3JkPjxrZXl3b3JkPlJlY3Rh
bCBOZW9wbGFzbXMvKnJhZGlvdGhlcmFweTwva2V5d29yZD48a2V5d29yZD5SZWdpc3RyaWVzLypz
dGF0aXN0aWNzICZhbXA7IG51bWVyaWNhbCBkYXRhPC9rZXl3b3JkPjxrZXl3b3JkPlJpc2sgRmFj
dG9yczwva2V5d29yZD48a2V5d29yZD5Td2VkZW48L2tleXdvcmQ+PC9rZXl3b3Jkcz48ZGF0ZXM+
PHllYXI+MjAwNTwveWVhcj48cHViLWRhdGVzPjxkYXRlPlNlcCAxPC9kYXRlPjwvcHViLWRhdGVz
PjwvZGF0ZXM+PGlzYm4+MDczMi0xODNYIChQcmludCkmI3hEOzA3MzItMTgzWCAoTGlua2luZyk8
L2lzYm4+PGFjY2Vzc2lvbi1udW0+MTYxMzU0Nzg8L2FjY2Vzc2lvbi1udW0+PHVybHM+PHJlbGF0
ZWQtdXJscz48dXJsPmh0dHA6Ly93d3cubmNiaS5ubG0ubmloLmdvdi9wdWJtZWQvMTYxMzU0Nzg8
L3VybD48L3JlbGF0ZWQtdXJscz48L3VybHM+PGVsZWN0cm9uaWMtcmVzb3VyY2UtbnVtPjEwLjEy
MDAvSkNPLjIwMDUuMDIuNTQzPC9lbGVjdHJvbmljLXJlc291cmNlLW51bT48L3JlY29yZD48L0Np
dGU+PENpdGU+PEF1dGhvcj5QZWV0ZXJzPC9BdXRob3I+PFllYXI+MjAwNTwvWWVhcj48UmVjTnVt
PjQ5Njg8L1JlY051bT48cmVjb3JkPjxyZWMtbnVtYmVyPjQ5Njg8L3JlYy1udW1iZXI+PGZvcmVp
Z24ta2V5cz48a2V5IGFwcD0iRU4iIGRiLWlkPSIwd3A5ZWV4OW94MjlhN2VwdnI3dnZhZml2emZl
eHowZHRzZWYiPjQ5Njg8L2tleT48L2ZvcmVpZ24ta2V5cz48cmVmLXR5cGUgbmFtZT0iSm91cm5h
bCBBcnRpY2xlIj4xNzwvcmVmLXR5cGU+PGNvbnRyaWJ1dG9ycz48YXV0aG9ycz48YXV0aG9yPlBl
ZXRlcnMsIEsuIEMuPC9hdXRob3I+PGF1dGhvcj52YW4gZGUgVmVsZGUsIEMuIEouPC9hdXRob3I+
PGF1dGhvcj5MZWVyLCBKLiBXLjwvYXV0aG9yPjxhdXRob3I+TWFydGlqbiwgSC48L2F1dGhvcj48
YXV0aG9yPkp1bmdnZWJ1cnQsIEouIE0uPC9hdXRob3I+PGF1dGhvcj5LcmFuZW5iYXJnLCBFLiBL
LjwvYXV0aG9yPjxhdXRob3I+U3RldXAsIFcuIEguPC9hdXRob3I+PGF1dGhvcj5XaWdnZXJzLCBU
LjwvYXV0aG9yPjxhdXRob3I+UnV0dGVuLCBILiBKLjwvYXV0aG9yPjxhdXRob3I+TWFyaWpuZW4s
IEMuIEEuPC9hdXRob3I+PC9hdXRob3JzPjwvY29udHJpYnV0b3JzPjxhdXRoLWFkZHJlc3M+RGVw
YXJ0bWVudCBvZiBTdXJnZXJ5LCBMZWlkZW4gVW5pdmVyc2l0eSBNZWRpY2FsIENlbnRlciwgUE8g
Qm94IDk2MDAsIDIzMDAgUkMgTGVpZGVuLCBUaGUgTmV0aGVybGFuZHMuPC9hdXRoLWFkZHJlc3M+
PHRpdGxlcz48dGl0bGU+TGF0ZSBzaWRlIGVmZmVjdHMgb2Ygc2hvcnQtY291cnNlIHByZW9wZXJh
dGl2ZSByYWRpb3RoZXJhcHkgY29tYmluZWQgd2l0aCB0b3RhbCBtZXNvcmVjdGFsIGV4Y2lzaW9u
IGZvciByZWN0YWwgY2FuY2VyOiBpbmNyZWFzZWQgYm93ZWwgZHlzZnVuY3Rpb24gaW4gaXJyYWRp
YXRlZCBwYXRpZW50cy0tYSBEdXRjaCBjb2xvcmVjdGFsIGNhbmNlciBncm91c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jE5OS0yMDY8L3BhZ2VzPjx2b2x1bWU+MjM8L3ZvbHVtZT48bnVt
YmVyPjI1PC9udW1iZXI+PGtleXdvcmRzPjxrZXl3b3JkPkFkdWx0PC9rZXl3b3JkPjxrZXl3b3Jk
PkFnZWQ8L2tleXdvcmQ+PGtleXdvcmQ+QWdlZCwgODAgYW5kIG92ZXI8L2tleXdvcmQ+PGtleXdv
cmQ+Q29tYmluZWQgTW9kYWxpdHkgVGhlcmFweTwva2V5d29yZD48a2V5d29yZD5Eb3NlIEZyYWN0
aW9uYXRpb24sIFJhZGlhdGlvbjwva2V5d29yZD48a2V5d29yZD5GZWNhbCBJbmNvbnRpbmVuY2Uv
KmV0aW9sb2d5PC9rZXl3b3JkPjxrZXl3b3JkPkZlbWFsZTwva2V5d29yZD48a2V5d29yZD5Gb2xs
b3ctVXAgU3R1ZGllczwva2V5d29yZD48a2V5d29yZD5IdW1hbnM8L2tleXdvcmQ+PGtleXdvcmQ+
TWFsZTwva2V5d29yZD48a2V5d29yZD5NaWRkbGUgQWdlZDwva2V5d29yZD48a2V5d29yZD5Nb3Ji
aWRpdHk8L2tleXdvcmQ+PGtleXdvcmQ+TmVvYWRqdXZhbnQgVGhlcmFweTwva2V5d29yZD48a2V5
d29yZD5QYXRpZW50IFNhdGlzZmFjdGlvbjwva2V5d29yZD48a2V5d29yZD5SYWRpYXRpb24gSW5q
dXJpZXMvKmV0aW9sb2d5LypwYXRob2xvZ3k8L2tleXdvcmQ+PGtleXdvcmQ+UmVjdGFsIE5lb3Bs
YXNtcy8qZHJ1ZyB0aGVyYXB5L3BhdGhvbG9neS8qc3VyZ2VyeTwva2V5d29yZD48L2tleXdvcmRz
PjxkYXRlcz48eWVhcj4yMDA1PC95ZWFyPjxwdWItZGF0ZXM+PGRhdGU+U2VwIDE8L2RhdGU+PC9w
dWItZGF0ZXM+PC9kYXRlcz48aXNibj4wNzMyLTE4M1ggKFByaW50KSYjeEQ7MDczMi0xODNYIChM
aW5raW5nKTwvaXNibj48YWNjZXNzaW9uLW51bT4xNjEzNTQ4NzwvYWNjZXNzaW9uLW51bT48dXJs
cz48cmVsYXRlZC11cmxzPjx1cmw+aHR0cDovL3d3dy5uY2JpLm5sbS5uaWguZ292L3B1Ym1lZC8x
NjEzNTQ4NzwvdXJsPjwvcmVsYXRlZC11cmxzPjwvdXJscz48ZWxlY3Ryb25pYy1yZXNvdXJjZS1u
dW0+MTAuMTIwMC9KQ08uMjAwNS4xNC43Nzk8L2VsZWN0cm9uaWMtcmVzb3VyY2UtbnVtPjwvcmVj
b3JkPjwvQ2l0ZT48Q2l0ZT48QXV0aG9yPlBhcmM8L0F1dGhvcj48WWVhcj4yMDA5PC9ZZWFyPjxS
ZWNOdW0+NDk2OTwvUmVjTnVtPjxyZWNvcmQ+PHJlYy1udW1iZXI+NDk2OTwvcmVjLW51bWJlcj48
Zm9yZWlnbi1rZXlzPjxrZXkgYXBwPSJFTiIgZGItaWQ9IjB3cDllZXg5b3gyOWE3ZXB2cjd2dmFm
aXZ6ZmV4ejBkdHNlZiI+NDk2OTwva2V5PjwvZm9yZWlnbi1rZXlzPjxyZWYtdHlwZSBuYW1lPSJK
b3VybmFsIEFydGljbGUiPjE3PC9yZWYtdHlwZT48Y29udHJpYnV0b3JzPjxhdXRob3JzPjxhdXRo
b3I+UGFyYywgWS48L2F1dGhvcj48YXV0aG9yPlp1dHNoaSwgTS48L2F1dGhvcj48YXV0aG9yPlph
bGluc2tpLCBTLjwvYXV0aG9yPjxhdXRob3I+UnVwcGVydCwgUi48L2F1dGhvcj48YXV0aG9yPkZ1
cnN0LCBBLjwvYXV0aG9yPjxhdXRob3I+RmF6aW8sIFYuIFcuPC9hdXRob3I+PC9hdXRob3JzPjwv
Y29udHJpYnV0b3JzPjxhdXRoLWFkZHJlc3M+RGVwYXJ0bWVudCBvZiBEaWdlc3RpdmUgU3VyZ2Vy
eSwgSG9waXRhbCBTYWludC1BbnRvaW5lLCBVbml2ZXJzaXRlIFBpZXJyZSBldCBNYXJpZSBDdXJp
ZSwgUGFyaXMsIEZyYW5jZS4geWFubi5wYXJjQHNhdC5hcGhwLmZyPC9hdXRoLWFkZHJlc3M+PHRp
dGxlcz48dGl0bGU+UHJlb3BlcmF0aXZlIHJhZGlvdGhlcmFweSBpcyBhc3NvY2lhdGVkIHdpdGgg
d29yc2UgZnVuY3Rpb25hbCByZXN1bHRzIGFmdGVyIGNvbG9hbmFsIGFuYXN0b21vc2lzIGZvciBy
ZWN0YWwgY2FuY2Vy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yMDA0LTE0PC9wYWdlcz48dm9s
dW1lPjUyPC92b2x1bWU+PG51bWJlcj4xMjwvbnVtYmVyPjxrZXl3b3Jkcz48a2V5d29yZD5BZ2Vk
PC9rZXl3b3JkPjxrZXl3b3JkPkFuYWwgQ2FuYWwvKnN1cmdlcnk8L2tleXdvcmQ+PGtleXdvcmQ+
QW5hc3RvbW9zaXMsIFN1cmdpY2FsPC9rZXl3b3JkPjxrZXl3b3JkPkFudGlkaWFycmhlYWxzL3Ro
ZXJhcGV1dGljIHVzZTwva2V5d29yZD48a2V5d29yZD5Db2xvbi8qc3VyZ2VyeTwva2V5d29yZD48
a2V5d29yZD5Db2xvbmljIFBvdWNoZXM8L2tleXdvcmQ+PGtleXdvcmQ+KkRlZmVjYXRpb24vcmFk
aWF0aW9uIGVmZmVjdHM8L2tleXdvcmQ+PGtleXdvcmQ+RmVjYWwgSW5jb250aW5lbmNlL2V0aW9s
b2d5PC9rZXl3b3JkPjxrZXl3b3JkPkZlbWFsZTwva2V5d29yZD48a2V5d29yZD5IdW1hbnM8L2tl
eXdvcmQ+PGtleXdvcmQ+TWFsZTwva2V5d29yZD48a2V5d29yZD5NaWRkbGUgQWdlZDwva2V5d29y
ZD48a2V5d29yZD4qTmVvYWRqdXZhbnQgVGhlcmFweTwva2V5d29yZD48a2V5d29yZD5Qb3N0b3Bl
cmF0aXZlIENvbXBsaWNhdGlvbnM8L2tleXdvcmQ+PGtleXdvcmQ+UmFkaW90aGVyYXB5L2FkdmVy
c2UgZWZmZWN0czwva2V5d29yZD48a2V5d29yZD5SZWN0YWwgTmVvcGxhc21zL2RydWcgdGhlcmFw
eS8qcmFkaW90aGVyYXB5LypzdXJnZXJ5PC9rZXl3b3JkPjxrZXl3b3JkPlJlc2VhcmNoIERlc2ln
bjwva2V5d29yZD48a2V5d29yZD5TZXh1YWwgRHlzZnVuY3Rpb24sIFBoeXNpb2xvZ2ljYWwvZXRp
b2xvZ3k8L2tleXdvcmQ+PGtleXdvcmQ+VHJlYXRtZW50IE91dGNvbWU8L2tleXdvcmQ+PC9rZXl3
b3Jkcz48ZGF0ZXM+PHllYXI+MjAwOTwveWVhcj48cHViLWRhdGVzPjxkYXRlPkRlYzwvZGF0ZT48
L3B1Yi1kYXRlcz48L2RhdGVzPjxpc2JuPjE1MzAtMDM1OCAoRWxlY3Ryb25pYykmI3hEOzAwMTIt
MzcwNiAoTGlua2luZyk8L2lzYm4+PGFjY2Vzc2lvbi1udW0+MTk5MzQ5MjI8L2FjY2Vzc2lvbi1u
dW0+PHVybHM+PHJlbGF0ZWQtdXJscz48dXJsPmh0dHA6Ly93d3cubmNiaS5ubG0ubmloLmdvdi9w
dWJtZWQvMTk5MzQ5MjI8L3VybD48L3JlbGF0ZWQtdXJscz48L3VybHM+PGVsZWN0cm9uaWMtcmVz
b3VyY2UtbnVtPjEwLjEwMDcvRENSLjBiMDEzZTMxODFiZWI0ZDg8L2VsZWN0cm9uaWMtcmVzb3Vy
Y2UtbnVtPjwvcmVjb3JkPjwvQ2l0ZT48L0VuZE5vdGU+AGAA
</w:fldData>
        </w:fldChar>
      </w:r>
      <w:r w:rsidRPr="00A64909">
        <w:rPr>
          <w:rFonts w:ascii="Book Antiqua" w:eastAsiaTheme="minorEastAsia" w:hAnsi="Book Antiqua" w:cs="Book Antiqua"/>
          <w:kern w:val="0"/>
          <w:sz w:val="20"/>
          <w:szCs w:val="20"/>
        </w:rPr>
        <w:instrText xml:space="preserve"> ADDIN EN.CITE </w:instrText>
      </w:r>
      <w:r w:rsidRPr="00A64909">
        <w:rPr>
          <w:rFonts w:ascii="Book Antiqua" w:eastAsiaTheme="minorEastAsia" w:hAnsi="Book Antiqua" w:cs="Book Antiqua"/>
          <w:kern w:val="0"/>
          <w:sz w:val="20"/>
          <w:szCs w:val="20"/>
        </w:rPr>
        <w:fldChar w:fldCharType="begin">
          <w:fldData xml:space="preserve">PEVuZE5vdGU+PENpdGU+PEF1dGhvcj5CaXJnaXNzb248L0F1dGhvcj48WWVhcj4yMDA1PC9ZZWFy
PjxSZWNOdW0+NDk2NzwvUmVjTnVtPjxEaXNwbGF5VGV4dD48c3R5bGUgZmFjZT0ic3VwZXJzY3Jp
cHQiPlszNi0zOF08L3N0eWxlPjwvRGlzcGxheVRleHQ+PHJlY29yZD48cmVjLW51bWJlcj40OTY3
PC9yZWMtbnVtYmVyPjxmb3JlaWduLWtleXM+PGtleSBhcHA9IkVOIiBkYi1pZD0iMHdwOWVleDlv
eDI5YTdlcHZyN3Z2YWZpdnpmZXh6MGR0c2VmIj40OTY3PC9rZXk+PC9mb3JlaWduLWtleXM+PHJl
Zi10eXBlIG5hbWU9IkpvdXJuYWwgQXJ0aWNsZSI+MTc8L3JlZi10eXBlPjxjb250cmlidXRvcnM+
PGF1dGhvcnM+PGF1dGhvcj5CaXJnaXNzb24sIEguPC9hdXRob3I+PGF1dGhvcj5QYWhsbWFuLCBM
LjwvYXV0aG9yPjxhdXRob3I+R3VubmFyc3NvbiwgVS48L2F1dGhvcj48YXV0aG9yPkdsaW1lbGl1
cywgQi48L2F1dGhvcj48L2F1dGhvcnM+PC9jb250cmlidXRvcnM+PGF1dGgtYWRkcmVzcz5EZXBh
cnRtZW50IG9mIFN1cmdlcnksIEFrYWRlbWlza2EgU2p1a2h1c2V0LCBTLTc1MSA4NSBVcHBzYWxh
LCBTd2VkZW4uIGhlbGdpLmJpcmdpc3NvbkBha2FkZW1pc2thLnNlPC9hdXRoLWFkZHJlc3M+PHRp
dGxlcz48dGl0bGU+T2NjdXJyZW5jZSBvZiBzZWNvbmQgY2FuY2VycyBpbiBwYXRpZW50cyB0cmVh
dGVkIHdpdGggcmFkaW90aGVyYXB5IGZvciByZWN0YWwgY2FuY2Vy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2MTI2LTMxPC9wYWdlcz48dm9sdW1lPjIzPC92b2x1bWU+PG51bWJlcj4yNTwvbnVtYmVy
PjxrZXl3b3Jkcz48a2V5d29yZD5BZ2VkPC9rZXl3b3JkPjxrZXl3b3JkPkh1bWFuczwva2V5d29y
ZD48a2V5d29yZD5JbmNpZGVuY2U8L2tleXdvcmQ+PGtleXdvcmQ+TmVvcGxhc21zLCBSYWRpYXRp
b24tSW5kdWNlZC8qZXBpZGVtaW9sb2d5LypldGlvbG9neTwva2V5d29yZD48a2V5d29yZD5SYW5k
b21pemVkIENvbnRyb2xsZWQgVHJpYWxzIGFzIFRvcGljPC9rZXl3b3JkPjxrZXl3b3JkPlJlY3Rh
bCBOZW9wbGFzbXMvKnJhZGlvdGhlcmFweTwva2V5d29yZD48a2V5d29yZD5SZWdpc3RyaWVzLypz
dGF0aXN0aWNzICZhbXA7IG51bWVyaWNhbCBkYXRhPC9rZXl3b3JkPjxrZXl3b3JkPlJpc2sgRmFj
dG9yczwva2V5d29yZD48a2V5d29yZD5Td2VkZW48L2tleXdvcmQ+PC9rZXl3b3Jkcz48ZGF0ZXM+
PHllYXI+MjAwNTwveWVhcj48cHViLWRhdGVzPjxkYXRlPlNlcCAxPC9kYXRlPjwvcHViLWRhdGVz
PjwvZGF0ZXM+PGlzYm4+MDczMi0xODNYIChQcmludCkmI3hEOzA3MzItMTgzWCAoTGlua2luZyk8
L2lzYm4+PGFjY2Vzc2lvbi1udW0+MTYxMzU0Nzg8L2FjY2Vzc2lvbi1udW0+PHVybHM+PHJlbGF0
ZWQtdXJscz48dXJsPmh0dHA6Ly93d3cubmNiaS5ubG0ubmloLmdvdi9wdWJtZWQvMTYxMzU0Nzg8
L3VybD48L3JlbGF0ZWQtdXJscz48L3VybHM+PGVsZWN0cm9uaWMtcmVzb3VyY2UtbnVtPjEwLjEy
MDAvSkNPLjIwMDUuMDIuNTQzPC9lbGVjdHJvbmljLXJlc291cmNlLW51bT48L3JlY29yZD48L0Np
dGU+PENpdGU+PEF1dGhvcj5QZWV0ZXJzPC9BdXRob3I+PFllYXI+MjAwNTwvWWVhcj48UmVjTnVt
PjQ5Njg8L1JlY051bT48cmVjb3JkPjxyZWMtbnVtYmVyPjQ5Njg8L3JlYy1udW1iZXI+PGZvcmVp
Z24ta2V5cz48a2V5IGFwcD0iRU4iIGRiLWlkPSIwd3A5ZWV4OW94MjlhN2VwdnI3dnZhZml2emZl
eHowZHRzZWYiPjQ5Njg8L2tleT48L2ZvcmVpZ24ta2V5cz48cmVmLXR5cGUgbmFtZT0iSm91cm5h
bCBBcnRpY2xlIj4xNzwvcmVmLXR5cGU+PGNvbnRyaWJ1dG9ycz48YXV0aG9ycz48YXV0aG9yPlBl
ZXRlcnMsIEsuIEMuPC9hdXRob3I+PGF1dGhvcj52YW4gZGUgVmVsZGUsIEMuIEouPC9hdXRob3I+
PGF1dGhvcj5MZWVyLCBKLiBXLjwvYXV0aG9yPjxhdXRob3I+TWFydGlqbiwgSC48L2F1dGhvcj48
YXV0aG9yPkp1bmdnZWJ1cnQsIEouIE0uPC9hdXRob3I+PGF1dGhvcj5LcmFuZW5iYXJnLCBFLiBL
LjwvYXV0aG9yPjxhdXRob3I+U3RldXAsIFcuIEguPC9hdXRob3I+PGF1dGhvcj5XaWdnZXJzLCBU
LjwvYXV0aG9yPjxhdXRob3I+UnV0dGVuLCBILiBKLjwvYXV0aG9yPjxhdXRob3I+TWFyaWpuZW4s
IEMuIEEuPC9hdXRob3I+PC9hdXRob3JzPjwvY29udHJpYnV0b3JzPjxhdXRoLWFkZHJlc3M+RGVw
YXJ0bWVudCBvZiBTdXJnZXJ5LCBMZWlkZW4gVW5pdmVyc2l0eSBNZWRpY2FsIENlbnRlciwgUE8g
Qm94IDk2MDAsIDIzMDAgUkMgTGVpZGVuLCBUaGUgTmV0aGVybGFuZHMuPC9hdXRoLWFkZHJlc3M+
PHRpdGxlcz48dGl0bGU+TGF0ZSBzaWRlIGVmZmVjdHMgb2Ygc2hvcnQtY291cnNlIHByZW9wZXJh
dGl2ZSByYWRpb3RoZXJhcHkgY29tYmluZWQgd2l0aCB0b3RhbCBtZXNvcmVjdGFsIGV4Y2lzaW9u
IGZvciByZWN0YWwgY2FuY2VyOiBpbmNyZWFzZWQgYm93ZWwgZHlzZnVuY3Rpb24gaW4gaXJyYWRp
YXRlZCBwYXRpZW50cy0tYSBEdXRjaCBjb2xvcmVjdGFsIGNhbmNlciBncm91c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NjE5OS0yMDY8L3BhZ2VzPjx2b2x1bWU+MjM8L3ZvbHVtZT48bnVt
YmVyPjI1PC9udW1iZXI+PGtleXdvcmRzPjxrZXl3b3JkPkFkdWx0PC9rZXl3b3JkPjxrZXl3b3Jk
PkFnZWQ8L2tleXdvcmQ+PGtleXdvcmQ+QWdlZCwgODAgYW5kIG92ZXI8L2tleXdvcmQ+PGtleXdv
cmQ+Q29tYmluZWQgTW9kYWxpdHkgVGhlcmFweTwva2V5d29yZD48a2V5d29yZD5Eb3NlIEZyYWN0
aW9uYXRpb24sIFJhZGlhdGlvbjwva2V5d29yZD48a2V5d29yZD5GZWNhbCBJbmNvbnRpbmVuY2Uv
KmV0aW9sb2d5PC9rZXl3b3JkPjxrZXl3b3JkPkZlbWFsZTwva2V5d29yZD48a2V5d29yZD5Gb2xs
b3ctVXAgU3R1ZGllczwva2V5d29yZD48a2V5d29yZD5IdW1hbnM8L2tleXdvcmQ+PGtleXdvcmQ+
TWFsZTwva2V5d29yZD48a2V5d29yZD5NaWRkbGUgQWdlZDwva2V5d29yZD48a2V5d29yZD5Nb3Ji
aWRpdHk8L2tleXdvcmQ+PGtleXdvcmQ+TmVvYWRqdXZhbnQgVGhlcmFweTwva2V5d29yZD48a2V5
d29yZD5QYXRpZW50IFNhdGlzZmFjdGlvbjwva2V5d29yZD48a2V5d29yZD5SYWRpYXRpb24gSW5q
dXJpZXMvKmV0aW9sb2d5LypwYXRob2xvZ3k8L2tleXdvcmQ+PGtleXdvcmQ+UmVjdGFsIE5lb3Bs
YXNtcy8qZHJ1ZyB0aGVyYXB5L3BhdGhvbG9neS8qc3VyZ2VyeTwva2V5d29yZD48L2tleXdvcmRz
PjxkYXRlcz48eWVhcj4yMDA1PC95ZWFyPjxwdWItZGF0ZXM+PGRhdGU+U2VwIDE8L2RhdGU+PC9w
dWItZGF0ZXM+PC9kYXRlcz48aXNibj4wNzMyLTE4M1ggKFByaW50KSYjeEQ7MDczMi0xODNYIChM
aW5raW5nKTwvaXNibj48YWNjZXNzaW9uLW51bT4xNjEzNTQ4NzwvYWNjZXNzaW9uLW51bT48dXJs
cz48cmVsYXRlZC11cmxzPjx1cmw+aHR0cDovL3d3dy5uY2JpLm5sbS5uaWguZ292L3B1Ym1lZC8x
NjEzNTQ4NzwvdXJsPjwvcmVsYXRlZC11cmxzPjwvdXJscz48ZWxlY3Ryb25pYy1yZXNvdXJjZS1u
dW0+MTAuMTIwMC9KQ08uMjAwNS4xNC43Nzk8L2VsZWN0cm9uaWMtcmVzb3VyY2UtbnVtPjwvcmVj
b3JkPjwvQ2l0ZT48Q2l0ZT48QXV0aG9yPlBhcmM8L0F1dGhvcj48WWVhcj4yMDA5PC9ZZWFyPjxS
ZWNOdW0+NDk2OTwvUmVjTnVtPjxyZWNvcmQ+PHJlYy1udW1iZXI+NDk2OTwvcmVjLW51bWJlcj48
Zm9yZWlnbi1rZXlzPjxrZXkgYXBwPSJFTiIgZGItaWQ9IjB3cDllZXg5b3gyOWE3ZXB2cjd2dmFm
aXZ6ZmV4ejBkdHNlZiI+NDk2OTwva2V5PjwvZm9yZWlnbi1rZXlzPjxyZWYtdHlwZSBuYW1lPSJK
b3VybmFsIEFydGljbGUiPjE3PC9yZWYtdHlwZT48Y29udHJpYnV0b3JzPjxhdXRob3JzPjxhdXRo
b3I+UGFyYywgWS48L2F1dGhvcj48YXV0aG9yPlp1dHNoaSwgTS48L2F1dGhvcj48YXV0aG9yPlph
bGluc2tpLCBTLjwvYXV0aG9yPjxhdXRob3I+UnVwcGVydCwgUi48L2F1dGhvcj48YXV0aG9yPkZ1
cnN0LCBBLjwvYXV0aG9yPjxhdXRob3I+RmF6aW8sIFYuIFcuPC9hdXRob3I+PC9hdXRob3JzPjwv
Y29udHJpYnV0b3JzPjxhdXRoLWFkZHJlc3M+RGVwYXJ0bWVudCBvZiBEaWdlc3RpdmUgU3VyZ2Vy
eSwgSG9waXRhbCBTYWludC1BbnRvaW5lLCBVbml2ZXJzaXRlIFBpZXJyZSBldCBNYXJpZSBDdXJp
ZSwgUGFyaXMsIEZyYW5jZS4geWFubi5wYXJjQHNhdC5hcGhwLmZyPC9hdXRoLWFkZHJlc3M+PHRp
dGxlcz48dGl0bGU+UHJlb3BlcmF0aXZlIHJhZGlvdGhlcmFweSBpcyBhc3NvY2lhdGVkIHdpdGgg
d29yc2UgZnVuY3Rpb25hbCByZXN1bHRzIGFmdGVyIGNvbG9hbmFsIGFuYXN0b21vc2lzIGZvciBy
ZWN0YWwgY2FuY2VyPC90aXRsZT48c2Vjb25kYXJ5LXRpdGxlPkRpcyBDb2xvbiBSZWN0dW08L3Nl
Y29uZGFyeS10aXRsZT48YWx0LXRpdGxlPkRpc2Vhc2VzIG9mIHRoZSBjb2xvbiBhbmQgcmVjdHVt
PC9hbHQtdGl0bGU+PC90aXRsZXM+PHBlcmlvZGljYWw+PGZ1bGwtdGl0bGU+RGlzIENvbG9uIFJl
Y3R1bTwvZnVsbC10aXRsZT48YWJici0xPkRpc2Vhc2VzIG9mIHRoZSBjb2xvbiBhbmQgcmVjdHVt
PC9hYmJyLTE+PC9wZXJpb2RpY2FsPjxhbHQtcGVyaW9kaWNhbD48ZnVsbC10aXRsZT5EaXMgQ29s
b24gUmVjdHVtPC9mdWxsLXRpdGxlPjxhYmJyLTE+RGlzZWFzZXMgb2YgdGhlIGNvbG9uIGFuZCBy
ZWN0dW08L2FiYnItMT48L2FsdC1wZXJpb2RpY2FsPjxwYWdlcz4yMDA0LTE0PC9wYWdlcz48dm9s
dW1lPjUyPC92b2x1bWU+PG51bWJlcj4xMjwvbnVtYmVyPjxrZXl3b3Jkcz48a2V5d29yZD5BZ2Vk
PC9rZXl3b3JkPjxrZXl3b3JkPkFuYWwgQ2FuYWwvKnN1cmdlcnk8L2tleXdvcmQ+PGtleXdvcmQ+
QW5hc3RvbW9zaXMsIFN1cmdpY2FsPC9rZXl3b3JkPjxrZXl3b3JkPkFudGlkaWFycmhlYWxzL3Ro
ZXJhcGV1dGljIHVzZTwva2V5d29yZD48a2V5d29yZD5Db2xvbi8qc3VyZ2VyeTwva2V5d29yZD48
a2V5d29yZD5Db2xvbmljIFBvdWNoZXM8L2tleXdvcmQ+PGtleXdvcmQ+KkRlZmVjYXRpb24vcmFk
aWF0aW9uIGVmZmVjdHM8L2tleXdvcmQ+PGtleXdvcmQ+RmVjYWwgSW5jb250aW5lbmNlL2V0aW9s
b2d5PC9rZXl3b3JkPjxrZXl3b3JkPkZlbWFsZTwva2V5d29yZD48a2V5d29yZD5IdW1hbnM8L2tl
eXdvcmQ+PGtleXdvcmQ+TWFsZTwva2V5d29yZD48a2V5d29yZD5NaWRkbGUgQWdlZDwva2V5d29y
ZD48a2V5d29yZD4qTmVvYWRqdXZhbnQgVGhlcmFweTwva2V5d29yZD48a2V5d29yZD5Qb3N0b3Bl
cmF0aXZlIENvbXBsaWNhdGlvbnM8L2tleXdvcmQ+PGtleXdvcmQ+UmFkaW90aGVyYXB5L2FkdmVy
c2UgZWZmZWN0czwva2V5d29yZD48a2V5d29yZD5SZWN0YWwgTmVvcGxhc21zL2RydWcgdGhlcmFw
eS8qcmFkaW90aGVyYXB5LypzdXJnZXJ5PC9rZXl3b3JkPjxrZXl3b3JkPlJlc2VhcmNoIERlc2ln
bjwva2V5d29yZD48a2V5d29yZD5TZXh1YWwgRHlzZnVuY3Rpb24sIFBoeXNpb2xvZ2ljYWwvZXRp
b2xvZ3k8L2tleXdvcmQ+PGtleXdvcmQ+VHJlYXRtZW50IE91dGNvbWU8L2tleXdvcmQ+PC9rZXl3
b3Jkcz48ZGF0ZXM+PHllYXI+MjAwOTwveWVhcj48cHViLWRhdGVzPjxkYXRlPkRlYzwvZGF0ZT48
L3B1Yi1kYXRlcz48L2RhdGVzPjxpc2JuPjE1MzAtMDM1OCAoRWxlY3Ryb25pYykmI3hEOzAwMTIt
MzcwNiAoTGlua2luZyk8L2lzYm4+PGFjY2Vzc2lvbi1udW0+MTk5MzQ5MjI8L2FjY2Vzc2lvbi1u
dW0+PHVybHM+PHJlbGF0ZWQtdXJscz48dXJsPmh0dHA6Ly93d3cubmNiaS5ubG0ubmloLmdvdi9w
dWJtZWQvMTk5MzQ5MjI8L3VybD48L3JlbGF0ZWQtdXJscz48L3VybHM+PGVsZWN0cm9uaWMtcmVz
b3VyY2UtbnVtPjEwLjEwMDcvRENSLjBiMDEzZTMxODFiZWI0ZDg8L2VsZWN0cm9uaWMtcmVzb3Vy
Y2UtbnVtPjwvcmVjb3JkPjwvQ2l0ZT48L0VuZE5vdGU+AGAA
</w:fldData>
        </w:fldChar>
      </w:r>
      <w:r w:rsidRPr="00A64909">
        <w:rPr>
          <w:rFonts w:ascii="Book Antiqua" w:eastAsiaTheme="minorEastAsia" w:hAnsi="Book Antiqua" w:cs="Book Antiqua"/>
          <w:kern w:val="0"/>
          <w:sz w:val="20"/>
          <w:szCs w:val="20"/>
        </w:rPr>
        <w:instrText xml:space="preserve"> ADDIN EN.CITE.DATA </w:instrText>
      </w:r>
      <w:r w:rsidRPr="00A64909">
        <w:rPr>
          <w:rFonts w:ascii="Book Antiqua" w:eastAsiaTheme="minorEastAsia" w:hAnsi="Book Antiqua" w:cs="Book Antiqua"/>
          <w:kern w:val="0"/>
          <w:sz w:val="20"/>
          <w:szCs w:val="20"/>
        </w:rPr>
      </w:r>
      <w:r w:rsidRPr="00A64909">
        <w:rPr>
          <w:rFonts w:ascii="Book Antiqua" w:eastAsiaTheme="minorEastAsia" w:hAnsi="Book Antiqua" w:cs="Book Antiqua"/>
          <w:kern w:val="0"/>
          <w:sz w:val="20"/>
          <w:szCs w:val="20"/>
        </w:rPr>
        <w:fldChar w:fldCharType="end"/>
      </w:r>
      <w:r w:rsidRPr="00A64909">
        <w:rPr>
          <w:rFonts w:ascii="Book Antiqua" w:eastAsiaTheme="minorEastAsia" w:hAnsi="Book Antiqua" w:cs="Book Antiqua"/>
          <w:kern w:val="0"/>
          <w:sz w:val="20"/>
          <w:szCs w:val="20"/>
        </w:rPr>
      </w:r>
      <w:r w:rsidRPr="00A64909">
        <w:rPr>
          <w:rFonts w:ascii="Book Antiqua" w:eastAsiaTheme="minorEastAsia" w:hAnsi="Book Antiqua" w:cs="Book Antiqua"/>
          <w:kern w:val="0"/>
          <w:sz w:val="20"/>
          <w:szCs w:val="20"/>
        </w:rPr>
        <w:fldChar w:fldCharType="separate"/>
      </w:r>
      <w:r w:rsidRPr="00A64909">
        <w:rPr>
          <w:rFonts w:ascii="Book Antiqua" w:eastAsiaTheme="minorEastAsia" w:hAnsi="Book Antiqua" w:cs="Book Antiqua"/>
          <w:kern w:val="0"/>
          <w:sz w:val="20"/>
          <w:szCs w:val="20"/>
          <w:vertAlign w:val="superscript"/>
        </w:rPr>
        <w:t>[</w:t>
      </w:r>
      <w:hyperlink w:anchor="_ENREF_36" w:tooltip="Birgisson, 2005 #4967" w:history="1">
        <w:r w:rsidRPr="00A64909">
          <w:rPr>
            <w:rFonts w:ascii="Book Antiqua" w:eastAsiaTheme="minorEastAsia" w:hAnsi="Book Antiqua" w:cs="Book Antiqua"/>
            <w:kern w:val="0"/>
            <w:sz w:val="20"/>
            <w:szCs w:val="20"/>
            <w:vertAlign w:val="superscript"/>
          </w:rPr>
          <w:t>36-38</w:t>
        </w:r>
      </w:hyperlink>
      <w:r w:rsidRPr="00A64909">
        <w:rPr>
          <w:rFonts w:ascii="Book Antiqua" w:eastAsiaTheme="minorEastAsia" w:hAnsi="Book Antiqua" w:cs="Book Antiqua"/>
          <w:kern w:val="0"/>
          <w:sz w:val="20"/>
          <w:szCs w:val="20"/>
          <w:vertAlign w:val="superscript"/>
        </w:rPr>
        <w:t>]</w:t>
      </w:r>
      <w:r w:rsidRPr="00A64909">
        <w:rPr>
          <w:rFonts w:ascii="Book Antiqua" w:eastAsiaTheme="minorEastAsia" w:hAnsi="Book Antiqua" w:cs="Book Antiqua"/>
          <w:kern w:val="0"/>
          <w:sz w:val="20"/>
          <w:szCs w:val="20"/>
        </w:rPr>
        <w:fldChar w:fldCharType="end"/>
      </w:r>
      <w:r w:rsidRPr="00A64909">
        <w:rPr>
          <w:rFonts w:ascii="Book Antiqua" w:eastAsiaTheme="minorEastAsia" w:hAnsi="Book Antiqua" w:cs="Book Antiqua"/>
          <w:kern w:val="0"/>
          <w:sz w:val="20"/>
          <w:szCs w:val="20"/>
        </w:rPr>
        <w:t>. Due to progress in new effective chemotherapy strategies, the concept of neoadjuvant chemotherapy without radiotherapy has emerged. Recently, several studies</w:t>
      </w:r>
      <w:r w:rsidRPr="00A64909">
        <w:rPr>
          <w:rFonts w:ascii="Book Antiqua" w:eastAsiaTheme="minorEastAsia" w:hAnsi="Book Antiqua" w:cs="Book Antiqua"/>
          <w:kern w:val="0"/>
          <w:sz w:val="20"/>
          <w:szCs w:val="20"/>
        </w:rPr>
        <w:fldChar w:fldCharType="begin">
          <w:fldData xml:space="preserve">PEVuZE5vdGU+PENpdGU+PEF1dGhvcj5IYXNlZ2F3YTwvQXV0aG9yPjxZZWFyPjIwMTc8L1llYXI+
PFJlY051bT40OTcwPC9SZWNOdW0+PERpc3BsYXlUZXh0PjxzdHlsZSBmYWNlPSJzdXBlcnNjcmlw
dCI+WzM5LTQxXTwvc3R5bGU+PC9EaXNwbGF5VGV4dD48cmVjb3JkPjxyZWMtbnVtYmVyPjQ5NzA8
L3JlYy1udW1iZXI+PGZvcmVpZ24ta2V5cz48a2V5IGFwcD0iRU4iIGRiLWlkPSIwd3A5ZWV4OW94
MjlhN2VwdnI3dnZhZml2emZleHowZHRzZWYiPjQ5NzA8L2tleT48L2ZvcmVpZ24ta2V5cz48cmVm
LXR5cGUgbmFtZT0iSm91cm5hbCBBcnRpY2xlIj4xNzwvcmVmLXR5cGU+PGNvbnRyaWJ1dG9ycz48
YXV0aG9ycz48YXV0aG9yPkhhc2VnYXdhLCBTLjwvYXV0aG9yPjxhdXRob3I+R290bywgUy48L2F1
dGhvcj48YXV0aG9yPk1hdHN1bW90bywgVC48L2F1dGhvcj48YXV0aG9yPkhpZGEsIEsuPC9hdXRo
b3I+PGF1dGhvcj5LYXdhZGEsIEsuPC9hdXRob3I+PGF1dGhvcj5NYXRzdXN1ZSwgUi48L2F1dGhv
cj48YXV0aG9yPllhbWFndWNoaSwgVC48L2F1dGhvcj48YXV0aG9yPk5pc2hpdGFpLCBSLjwvYXV0
aG9yPjxhdXRob3I+TWFuYWthLCBELjwvYXV0aG9yPjxhdXRob3I+S2F0bywgUy48L2F1dGhvcj48
YXV0aG9yPkthZG9rYXdhLCBZLjwvYXV0aG9yPjxhdXRob3I+WWFtYW5va3VjaGksIFMuPC9hdXRo
b3I+PGF1dGhvcj5LYXdhbXVyYSwgSi48L2F1dGhvcj48YXV0aG9yPlphaW1hLCBNLjwvYXV0aG9y
PjxhdXRob3I+S3lvZ29rdSwgVC48L2F1dGhvcj48YXV0aG9yPkthbmF6YXdhLCBBLjwvYXV0aG9y
PjxhdXRob3I+TW9yaSwgWS48L2F1dGhvcj48YXV0aG9yPkthbmFpLCBNLjwvYXV0aG9yPjxhdXRo
b3I+TWF0c3Vtb3RvLCBTLjwvYXV0aG9yPjxhdXRob3I+U2FrYWksIFkuPC9hdXRob3I+PC9hdXRo
b3JzPjwvY29udHJpYnV0b3JzPjxhdXRoLWFkZHJlc3M+RGVwYXJ0bWVudCBvZiBTdXJnZXJ5LCBH
cmFkdWF0ZSBTY2hvb2wgb2YgTWVkaWNpbmUsIEt5b3RvIFVuaXZlcnNpdHksIDU0IFNob2dvaW4t
S2F3YWhhcmEtY2hvLCBTYWt5by1rdSwgS3lvdG8sIDYwNi04NTA3LCBKYXBhbi4gc2hhc2VAa3Vo
cC5reW90by11LmFjLmpwLiYjeEQ7RGVwYXJ0bWVudCBvZiBTdXJnZXJ5LCBHcmFkdWF0ZSBTY2hv
b2wgb2YgTWVkaWNpbmUsIEt5b3RvIFVuaXZlcnNpdHksIDU0IFNob2dvaW4tS2F3YWhhcmEtY2hv
LCBTYWt5by1rdSwgS3lvdG8sIDYwNi04NTA3LCBKYXBhbi4mI3hEO0RlcGFydG1lbnQgb2YgU3Vy
Z2VyeSwgS3lvdG8gTWVkaWNhbCBDZW50ZXIsIEt5b3RvLCBKYXBhbi4mI3hEO0RlcGFydG1lbnQg
b2YgU3VyZ2VyeSwgS3lvdG8gS2F0c3VyYSBIb3NwaXRhbCwgS3lvdG8sIEphcGFuLiYjeEQ7RGVw
YXJ0bWVudCBvZiBHYXN0cm9pbnRlc3RpbmFsIFN1cmdlcnksIFRlbnJpIFlvcm96dSBIb3NwaXRh
bCwgTmFyYSwgSmFwYW4uJiN4RDtEZXBhcnRtZW50IG9mIFN1cmdlcnksIE9zYWthIFJlZCBDcm9z
cyBIb3NwaXRhbCwgT3Nha2EsIEphcGFuLiYjeEQ7RGVwYXJ0bWVudCBvZiBTdXJnZXJ5LCBTaGln
YSBNZWRpY2FsIENlbnRlciBmb3IgQWR1bHRzLCBTaGlnYSwgSmFwYW4uJiN4RDtEZXBhcnRtZW50
IG9mIFN1cmdlcnksIE5pc2hpLUtvYmUgTWVkaWNhbCBDZW50ZXIsIEtvYmUsIEphcGFuLiYjeEQ7
RGVwYXJ0bWVudCBvZiBTdXJnZXJ5LCBLaXRhbm8gSG9zcGl0YWwsIE9zYWthLCBKYXBhbi4mI3hE
O0RlcGFydG1lbnQgb2YgQ2xpbmljYWwgT25jb2xvZ3ksIEt5b3RvIFVuaXZlcnNpdHkgR3JhZHVh
dGUgU2Nob29sIG9mIE1lZGljaW5lLCBLeW90bywgSmFwYW4uPC9hdXRoLWFkZHJlc3M+PHRpdGxl
cz48dGl0bGU+QSBNdWx0aWNlbnRlciBQaGFzZSAyIFN0dWR5IG9uIHRoZSBGZWFzaWJpbGl0eSBh
bmQgRWZmaWNhY3kgb2YgTmVvYWRqdXZhbnQgQ2hlbW90aGVyYXB5IFdpdGhvdXQgUmFkaW90aGVy
YXB5IGZvciBMb2NhbGx5IEFkdmFuY2VkIFJlY3RhbCBDYW5jZXI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M1ODctMzU5NTwvcGFn
ZXM+PHZvbHVtZT4yNDwvdm9sdW1lPjxudW1iZXI+MTI8L251bWJlcj48a2V5d29yZHM+PGtleXdv
cmQ+QWR1bHQ8L2tleXdvcmQ+PGtleXdvcmQ+QWdlZDwva2V5d29yZD48a2V5d29yZD5BZ2VkLCA4
MCBhbmQgb3Zlcjwva2V5d29yZD48a2V5d29yZD5BbnRpbmVvcGxhc3RpYyBDb21iaW5lZCBDaGVt
b3RoZXJhcHkgUHJvdG9jb2xzLyp0aGVyYXBldXRpYyB1c2U8L2tleXdvcmQ+PGtleXdvcmQ+Q2V0
dXhpbWFiL2FkbWluaXN0cmF0aW9uICZhbXA7IGRvc2FnZTwva2V5d29yZD48a2V5d29yZD5GZWFz
aWJpbGl0eSBTdHVkaWVzPC9rZXl3b3JkPjxrZXl3b3JkPkZlbWFsZTwva2V5d29yZD48a2V5d29y
ZD5GbHVvcm91cmFjaWwvYWRtaW5pc3RyYXRpb24gJmFtcDsgZG9zYWdlPC9rZXl3b3JkPjxrZXl3
b3JkPkZvbGxvdy1VcCBTdHVkaWVzPC9rZXl3b3JkPjxrZXl3b3JkPkh1bWFuczwva2V5d29yZD48
a2V5d29yZD5MZXVjb3ZvcmluL2FkbWluaXN0cmF0aW9uICZhbXA7IGRvc2FnZTwva2V5d29yZD48
a2V5d29yZD5NYWxlPC9rZXl3b3JkPjxrZXl3b3JkPk1pZGRsZSBBZ2VkPC9rZXl3b3JkPjxrZXl3
b3JkPipOZW9hZGp1dmFudCBUaGVyYXB5PC9rZXl3b3JkPjxrZXl3b3JkPk9yZ2Fub3BsYXRpbnVt
IENvbXBvdW5kcy9hZG1pbmlzdHJhdGlvbiAmYW1wOyBkb3NhZ2U8L2tleXdvcmQ+PGtleXdvcmQ+
T3hhbGlwbGF0aW48L2tleXdvcmQ+PGtleXdvcmQ+UHJvZ25vc2lzPC9rZXl3b3JkPjxrZXl3b3Jk
PlByb3NwZWN0aXZlIFN0dWRpZXM8L2tleXdvcmQ+PGtleXdvcmQ+UmVjdGFsIE5lb3BsYXNtcy8q
ZHJ1ZyB0aGVyYXB5L3BhdGhvbG9neTwva2V5d29yZD48a2V5d29yZD5TdXJ2aXZhbCBSYXRlPC9r
ZXl3b3JkPjwva2V5d29yZHM+PGRhdGVzPjx5ZWFyPjIwMTc8L3llYXI+PHB1Yi1kYXRlcz48ZGF0
ZT5Ob3Y8L2RhdGU+PC9wdWItZGF0ZXM+PC9kYXRlcz48aXNibj4xNTM0LTQ2ODEgKEVsZWN0cm9u
aWMpJiN4RDsxMDY4LTkyNjUgKExpbmtpbmcpPC9pc2JuPjxhY2Nlc3Npb24tbnVtPjI4Njg1MzU0
PC9hY2Nlc3Npb24tbnVtPjx1cmxzPjxyZWxhdGVkLXVybHM+PHVybD5odHRwOi8vd3d3Lm5jYmku
bmxtLm5paC5nb3YvcHVibWVkLzI4Njg1MzU0PC91cmw+PC9yZWxhdGVkLXVybHM+PC91cmxzPjxl
bGVjdHJvbmljLXJlc291cmNlLW51bT4xMC4xMjQ1L3MxMDQzNC0wMTctNTk2Ny0zPC9lbGVjdHJv
bmljLXJlc291cmNlLW51bT48L3JlY29yZD48L0NpdGU+PENpdGU+PEF1dGhvcj5Lb2lrZTwvQXV0
aG9yPjxZZWFyPjIwMTc8L1llYXI+PFJlY051bT40OTcxPC9SZWNOdW0+PHJlY29yZD48cmVjLW51
bWJlcj40OTcxPC9yZWMtbnVtYmVyPjxmb3JlaWduLWtleXM+PGtleSBhcHA9IkVOIiBkYi1pZD0i
MHdwOWVleDlveDI5YTdlcHZyN3Z2YWZpdnpmZXh6MGR0c2VmIj40OTcxPC9rZXk+PC9mb3JlaWdu
LWtleXM+PHJlZi10eXBlIG5hbWU9IkpvdXJuYWwgQXJ0aWNsZSI+MTc8L3JlZi10eXBlPjxjb250
cmlidXRvcnM+PGF1dGhvcnM+PGF1dGhvcj5Lb2lrZSwgSi48L2F1dGhvcj48YXV0aG9yPkZ1bmFo
YXNoaSwgSy48L2F1dGhvcj48YXV0aG9yPllvc2hpbWF0c3UsIEsuPC9hdXRob3I+PGF1dGhvcj5Z
b2tvbWl6bywgSC48L2F1dGhvcj48YXV0aG9yPkthbiwgSC48L2F1dGhvcj48YXV0aG9yPllhbWFk
YSwgVC48L2F1dGhvcj48YXV0aG9yPklzaGlkYSwgSC48L2F1dGhvcj48YXV0aG9yPklzaGliYXNo
aSwgSy48L2F1dGhvcj48YXV0aG9yPlNhaWRhLCBZLjwvYXV0aG9yPjxhdXRob3I+RW5vbW90bywg
VC48L2F1dGhvcj48YXV0aG9yPkthdHN1bWF0YSwgSy48L2F1dGhvcj48YXV0aG9yPkhpc2FkYSwg
TS48L2F1dGhvcj48YXV0aG9yPkhhc2VnYXdhLCBILjwvYXV0aG9yPjxhdXRob3I+S29kYSwgSy48
L2F1dGhvcj48YXV0aG9yPk9jaGlhaSwgVC48L2F1dGhvcj48YXV0aG9yPlNha2Ftb3RvLCBLLjwv
YXV0aG9yPjxhdXRob3I+U2hpb2thd2EsIEguPC9hdXRob3I+PGF1dGhvcj5PZ2F3YSwgUy48L2F1
dGhvcj48YXV0aG9yPkl0YWJhc2hpLCBNLjwvYXV0aG9yPjxhdXRob3I+S2FtZW9rYSwgUy48L2F1
dGhvcj48L2F1dGhvcnM+PC9jb250cmlidXRvcnM+PGF1dGgtYWRkcmVzcz5EZXBhcnRtZW50IG9m
IEdhc3Ryb2VudGVyb2xvZ2ljYWwgU3VyZ2VyeSwgT21vcmkgTWVkaWNhbCBDZW50ZXIsIFRvaG8g
VW5pdmVyc2l0eSBTY2hvb2wgb2YgTWVkaWNpbmUsIDYtMTEtMSBPbW9yaS1uaXNoaSwgT3RhLWt1
LCBUb2t5bywgMTQzLTg1NDEsIEphcGFuLiBqa29pa2UxOEBtZWQudG9oby11LmFjLmpwLiYjeEQ7
RkFDVCBUcmlhbCBHcm91cCwgVG9reW8sIEphcGFuLiBqa29pa2UxOEBtZWQudG9oby11LmFjLmpw
LiYjeEQ7RGVwYXJ0bWVudCBvZiBHYXN0cm9lbnRlcm9sb2dpY2FsIFN1cmdlcnksIE9tb3JpIE1l
ZGljYWwgQ2VudGVyLCBUb2hvIFVuaXZlcnNpdHkgU2Nob29sIG9mIE1lZGljaW5lLCA2LTExLTEg
T21vcmktbmlzaGksIE90YS1rdSwgVG9reW8sIDE0My04NTQxLCBKYXBhbi4mI3hEO0ZBQ1QgVHJp
YWwgR3JvdXAsIFRva3lvLCBKYXBhbi4mI3hEO0RlcGFydG1lbnQgb2YgU3VyZ2VyeSwgVG9reW8g
V29tZW4mYXBvcztzIE1lZGljYWwgVW5pdmVyc2l0eSBNZWRpY2FsIENlbnRlciBFYXN0LCBUb2t5
bywgSmFwYW4uJiN4RDtEZXBhcnRtZW50IG9mIEdhc3Ryb2ludGVzdGluYWwgYW5kIEhlcGF0by1C
aWxpYXJ5LVBhbmNyZWF0aWMgU3VyZ2VyeSwgTmlwcG9uIE1lZGljYWwgU2Nob29sLCBUb2t5bywg
SmFwYW4uJiN4RDtEZXBhcnRtZW50IG9mIERpZ2VzdGl2ZSBUcmFjdCBhbmQgR2VuZXJhbCBTdXJn
ZXJ5LCBTYWl0YW1hIE1lZGljYWwgQ2VudGVyLCBTYWl0YW1hIE1lZGljYWwgVW5pdmVyc2l0eSwg
U2FpdGFtYSwgSmFwYW4uJiN4RDtEZXBhcnRtZW50IG9mIFN1cmdlcnksIFRvaG8gVW5pdmVyc2l0
eSBPaGFzaGkgTWVkaWNhbCBDZW50ZXIsIFRva3lvLCBKYXBhbi4mI3hEO0RlcGFydG1lbnQgb2Yg
RGlnZXN0aXZlIFN1cmdlcnkgYW5kIFBlZGlhdHJpYyBTdXJnZXJ5LCBUb2t5byBNZWRpY2FsIFVu
aXZlcnNpdHksIFRva3lvLCBKYXBhbi4mI3hEO0RlcGFydG1lbnQgb2YgU3VyZ2VyeSwgS2VpbyBV
bml2ZXJzaXR5IFNjaG9vbCBvZiBNZWRpY2luZSwgVG9reW8sIEphcGFuLiYjeEQ7RGVwYXJ0bWVu
dCBvZiBTdXJnZXJ5LCBUZWlreW8gVW5pdmVyc2l0eSBDaGliYSBNZWRpY2FsIENlbnRlciwgQ2hp
YmEsIEphcGFuLiYjeEQ7RGVwYXJ0bWVudCBvZiBTdXJnZXJ5LCBUb2J1IENoaWlraSBIb3NwaXRh
bCwgVG9reW8gTWV0cm9wb2xpdGFuIEhlYWx0aCBhbmQgTWVkaWNhbCBUcmVhdG1lbnQgQ29ycG9y
YXRpb24sIFRva3lvLCBKYXBhbi4mI3hEO0RlcGFydG1lbnQgb2YgQ29sb3Byb2N0b2xvZ2ljYWwg
U3VyZ2VyeSwgRmFjdWx0eSBvZiBNZWRpY2luZSwgSnVudGVuZG8gVW5pdmVyc2l0eSwgVG9reW8s
IEphcGFuLiYjeEQ7RGVwYXJ0bWVudCBvZiBTdXJnZXJ5LCBJbnN0aXR1dGUgb2YgR2FzdHJvZW50
ZXJvbG9neSwgVG9reW8gV29tZW4mYXBvcztzIE1lZGljYWwgVW5pdmVyc2l0eSwgVG9reW8sIEph
cGFuLjwvYXV0aC1hZGRyZXNzPjx0aXRsZXM+PHRpdGxlPkVmZmljYWN5IGFuZCBzYWZldHkgb2Yg
bmVvYWRqdXZhbnQgY2hlbW90aGVyYXB5IHdpdGggb3hhbGlwbGF0aW4sIDUtZmx1b3JvdXJhY2ls
LCBhbmQgbGV2b2ZvbGluYXRlIGZvciBUMyBvciBUNCBzdGFnZSBJSS9JSUkgcmVjdGFsIGNhbmNl
cjogdGhlIEZBQ1QgdHJpYWw8L3RpdGxlPjxzZWNvbmRhcnktdGl0bGU+Q2FuY2VyIENoZW1vdGhl
ciBQaGFybWFjb2w8L3NlY29uZGFyeS10aXRsZT48YWx0LXRpdGxlPkNhbmNlciBjaGVtb3RoZXJh
cHkgYW5kIHBoYXJtYWNvbG9neTwvYWx0LXRpdGxlPjwvdGl0bGVzPjxwZXJpb2RpY2FsPjxmdWxs
LXRpdGxlPkNhbmNlciBDaGVtb3RoZXIgUGhhcm1hY29sPC9mdWxsLXRpdGxlPjxhYmJyLTE+Q2Fu
Y2VyIGNoZW1vdGhlcmFweSBhbmQgcGhhcm1hY29sb2d5PC9hYmJyLTE+PC9wZXJpb2RpY2FsPjxh
bHQtcGVyaW9kaWNhbD48ZnVsbC10aXRsZT5DYW5jZXIgQ2hlbW90aGVyIFBoYXJtYWNvbDwvZnVs
bC10aXRsZT48YWJici0xPkNhbmNlciBjaGVtb3RoZXJhcHkgYW5kIHBoYXJtYWNvbG9neTwvYWJi
ci0xPjwvYWx0LXBlcmlvZGljYWw+PHBhZ2VzPjUxOS01MjU8L3BhZ2VzPjx2b2x1bWU+Nzk8L3Zv
bHVtZT48bnVtYmVyPjM8L251bWJlcj48a2V5d29yZHM+PGtleXdvcmQ+QWR1bHQ8L2tleXdvcmQ+
PGtleXdvcmQ+QWdlZDwva2V5d29yZD48a2V5d29yZD5BbnRpbWV0YWJvbGl0ZXMsIEFudGluZW9w
bGFzdGljL2FkbWluaXN0cmF0aW9uICZhbXA7IGRvc2FnZTwva2V5d29yZD48a2V5d29yZD5BbnRp
bmVvcGxhc3RpYyBBZ2VudHMvYWRtaW5pc3RyYXRpb24gJmFtcDsgZG9zYWdlPC9rZXl3b3JkPjxr
ZXl3b3JkPkFudGluZW9wbGFzdGljIENvbWJpbmVkIENoZW1vdGhlcmFweSBQcm90b2NvbHMvYWR2
ZXJzZSBlZmZlY3RzLyp0aGVyYXBldXRpYyB1c2U8L2tleXdvcmQ+PGtleXdvcmQ+Q29tYmluZWQg
TW9kYWxpdHkgVGhlcmFweTwva2V5d29yZD48a2V5d29yZD5GZW1hbGU8L2tleXdvcmQ+PGtleXdv
cmQ+Rmx1b3JvdXJhY2lsL2FkbWluaXN0cmF0aW9uICZhbXA7IGRvc2FnZTwva2V5d29yZD48a2V5
d29yZD5IdW1hbnM8L2tleXdvcmQ+PGtleXdvcmQ+SW5mdXNpb25zLCBJbnRyYXZlbm91czwva2V5
d29yZD48a2V5d29yZD5MZXVjb3ZvcmluL2FkbWluaXN0cmF0aW9uICZhbXA7IGRvc2FnZTwva2V5
d29yZD48a2V5d29yZD5NYWxlPC9rZXl3b3JkPjxrZXl3b3JkPk1pZGRsZSBBZ2VkPC9rZXl3b3Jk
PjxrZXl3b3JkPk5lb2FkanV2YW50IFRoZXJhcHkvKm1ldGhvZHM8L2tleXdvcmQ+PGtleXdvcmQ+
TmVvcGxhc20gU3RhZ2luZzwva2V5d29yZD48a2V5d29yZD5Pcmdhbm9wbGF0aW51bSBDb21wb3Vu
ZHMvYWRtaW5pc3RyYXRpb24gJmFtcDsgZG9zYWdlPC9rZXl3b3JkPjxrZXl3b3JkPk94YWxpcGxh
dGluPC9rZXl3b3JkPjxrZXl3b3JkPlBvc3RvcGVyYXRpdmUgQ29tcGxpY2F0aW9ucy9lcGlkZW1p
b2xvZ3k8L2tleXdvcmQ+PGtleXdvcmQ+UHJvc3BlY3RpdmUgU3R1ZGllczwva2V5d29yZD48a2V5
d29yZD5SZWN0YWwgTmVvcGxhc21zL2RpYWdub3N0aWMgaW1hZ2luZy8qZHJ1ZyB0aGVyYXB5L3N1
cmdlcnk8L2tleXdvcmQ+PGtleXdvcmQ+VG9tb2dyYXBoeSwgWC1SYXkgQ29tcHV0ZWQ8L2tleXdv
cmQ+PC9rZXl3b3Jkcz48ZGF0ZXM+PHllYXI+MjAxNzwveWVhcj48cHViLWRhdGVzPjxkYXRlPk1h
cjwvZGF0ZT48L3B1Yi1kYXRlcz48L2RhdGVzPjxpc2JuPjE0MzItMDg0MyAoRWxlY3Ryb25pYykm
I3hEOzAzNDQtNTcwNCAoTGlua2luZyk8L2lzYm4+PGFjY2Vzc2lvbi1udW0+MjgxNTAwMjI8L2Fj
Y2Vzc2lvbi1udW0+PHVybHM+PHJlbGF0ZWQtdXJscz48dXJsPmh0dHA6Ly93d3cubmNiaS5ubG0u
bmloLmdvdi9wdWJtZWQvMjgxNTAwMjI8L3VybD48L3JlbGF0ZWQtdXJscz48L3VybHM+PGVsZWN0
cm9uaWMtcmVzb3VyY2UtbnVtPjEwLjEwMDcvczAwMjgwLTAxNy0zMjQzLTc8L2VsZWN0cm9uaWMt
cmVzb3VyY2UtbnVtPjwvcmVjb3JkPjwvQ2l0ZT48Q2l0ZT48QXV0aG9yPlBhdGVsPC9BdXRob3I+
PFllYXI+MjAxNzwvWWVhcj48UmVjTnVtPjQ5NzI8L1JlY051bT48cmVjb3JkPjxyZWMtbnVtYmVy
PjQ5NzI8L3JlYy1udW1iZXI+PGZvcmVpZ24ta2V5cz48a2V5IGFwcD0iRU4iIGRiLWlkPSIwd3A5
ZWV4OW94MjlhN2VwdnI3dnZhZml2emZleHowZHRzZWYiPjQ5NzI8L2tleT48L2ZvcmVpZ24ta2V5
cz48cmVmLXR5cGUgbmFtZT0iSm91cm5hbCBBcnRpY2xlIj4xNzwvcmVmLXR5cGU+PGNvbnRyaWJ1
dG9ycz48YXV0aG9ycz48YXV0aG9yPlBhdGVsLCBVLiBCLjwvYXV0aG9yPjxhdXRob3I+QnJvd24s
IEcuPC9hdXRob3I+PGF1dGhvcj5NYWNoYWRvLCBJLjwvYXV0aG9yPjxhdXRob3I+U2FudG9zLUNv
cmVzLCBKLjwvYXV0aG9yPjxhdXRob3I+UGVyaWNheSwgQy48L2F1dGhvcj48YXV0aG9yPkJhbGxl
c3Rlcm9zLCBFLjwvYXV0aG9yPjxhdXRob3I+U2FsdWQsIEEuPC9hdXRob3I+PGF1dGhvcj5Jc2Fi
ZWwtR2lsLCBNLjwvYXV0aG9yPjxhdXRob3I+TW9udGFndXQsIEMuPC9hdXRob3I+PGF1dGhvcj5N
YXVyZWwsIEouPC9hdXRob3I+PGF1dGhvcj5SYW1vbi1BeXVzbywgSi48L2F1dGhvcj48YXV0aG9y
Pk1hcnRpbiwgTi48L2F1dGhvcj48YXV0aG9yPkVzdGV2YW4sIFIuPC9hdXRob3I+PGF1dGhvcj5G
ZXJuYW5kZXotTWFydG9zLCBDLjwvYXV0aG9yPjwvYXV0aG9ycz48L2NvbnRyaWJ1dG9ycz48YXV0
aC1hZGRyZXNzPlJhZGlvbG9neSBEZXBhcnRtZW50LCBMb25kb24gTm9ydGgtV2VzdCBIZWFsdGhj
YXJlIE5IUyBUcnVzdCwgTG9uZG9uLiYjeEQ7UmFkaW9sb2d5IERlcGFydG1lbnQsIFRoZSBSb3lh
bCBNYXJzZGVuIEhvc3BpdGFsIE5IUyBGb3VuZGF0aW9uIFRydXN0LCBMb25kb24sIFVLLiYjeEQ7
RGVwYXJ0bWVudCBvZiBQYXRob2xvZ3ksIFZhbGVuY2lhIEluc3RpdHV0ZSBvZiBPbmNvbG9neSwg
VmFsZW5jaWEsIFNwYWluJiN4RDtEZXBhcnRtZW50IG9mIFJhZGlvbG9neSwgRnVuZGFjaW9uIElu
c3RpdHV0b1ZhbGVuY2lhbm8gZGUgT25jb2xvZ2lhLCBWYWxlbmNpYSwgU3BhaW4mI3hEO0RlcGFy
dG1lbnQgb2YgTWVkaWNhbCBPbmNvbG9neSwgQ29ycG9yYWNpbyBTYW5pdGFyaWEgUGFyYyBUYXVs
aSwgUGFyYyBUYXVsaSwgMSwgU2FiYWRlbGwsIEJhcmNlbG9uYSwgU3BhaW4uJiN4RDtEZXBhcnRt
ZW50IG9mIFJhZGlvbG9neSwgQ29ycG9yYWNpb24gU2FuaXRhcmlhIFBhcmMgVGF1bGksIFNhYmFk
ZWxsLCBCYXJjZWxvbmEsIFNwYWluLiYjeEQ7RGVwYXJ0bWVudCBvZiBSYWRpb2xvZ3ksIEhvc3Bp
dGFsIFVuaXZlcnNpdGFyaSBBcm5hdSBkZSBWaWxhbm92YSwgTGxlaWRhLiYjeEQ7RGVwYXJ0bWVu
dCBvZiBNZWRpY2FsIE9uY29sb2d5IERlcGFydG1lbnQsIEhvc3BpdGFsIGRlbCBNYXIsIEJhcmNl
bG9uYS4mI3hEO0RlcGFydG1lbnQgb2YgUmFkaW9sb2d5LCBIb3NwaXRhbCBDbGluaWMgZGUgQmFy
Y2Vsb25hLCBCYXJjZWxvbmEuJiN4RDtEZXBhcnRtZW50IG9mIFBpdm90YWwsIE1hZHJpZCwgRnVu
ZGFjaW9uIEluc3RpdHV0byBWYWxlbmNpYW5vIGRlIE9uY29sb2dpYSwgVmFsZW5jaWEsIFNwYWlu
LiYjeEQ7RGVwYXJ0bWVudCBvZiBTdXJnZXJ5LCBGdW5kYWNpb24gSW5zdGl0dXRvIFZhbGVuY2lh
bm8gZGUgT25jb2xvZ2lhLCBWYWxlbmNpYSwgU3BhaW4uJiN4RDtEZXBhcnRtZW50IG9mIE1lZGlj
YWwgT25jb2xvZ3ksIEZ1bmRhY2lvbiBJbnN0aXR1dG8gVmFsZW5jaWFubyBkZSBPbmNvbG9naWEs
IFZhbGVuY2lhLCBTcGFpbi48L2F1dGgtYWRkcmVzcz48dGl0bGVzPjx0aXRsZT5NUkkgYXNzZXNz
bWVudCBhbmQgb3V0Y29tZXMgaW4gcGF0aWVudHMgcmVjZWl2aW5nIG5lb2FkanV2YW50IGNoZW1v
dGhlcmFweSBvbmx5IGZvciBwcmltYXJ5IHJlY3RhbCBjYW5jZXI6IGxvbmctdGVybSByZXN1bHRz
IGZyb20gdGhlIEdFTUNBRCAwODAxIHRyaWFsPC90aXRsZT48c2Vjb25kYXJ5LXRpdGxlPkFubiBP
bmNvbDwvc2Vjb25kYXJ5LXRpdGxlPjxhbHQtdGl0bGU+QW5uYWxzIG9mIG9uY29sb2d5IDogb2Zm
aWNpYWwgam91cm5hbCBvZiB0aGUgRXVyb3BlYW4gU29jaWV0eSBmb3IgTWVkaWNhbCBPbmNvbG9n
eTwvYWx0LXRpdGxlPjwvdGl0bGVzPjxwZXJpb2RpY2FsPjxmdWxsLXRpdGxlPkFubiBPbmNvbDwv
ZnVsbC10aXRsZT48YWJici0xPkFubmFscyBvZiBvbmNvbG9neSA6IG9mZmljaWFsIGpvdXJuYWwg
b2YgdGhlIEV1cm9wZWFuIFNvY2lldHkgZm9yIE1lZGljYWwgT25jb2xvZ3k8L2FiYnItMT48L3Bl
cmlvZGljYWw+PGFsdC1wZXJpb2RpY2FsPjxmdWxsLXRpdGxlPkFubiBPbmNvbDwvZnVsbC10aXRs
ZT48YWJici0xPkFubmFscyBvZiBvbmNvbG9neSA6IG9mZmljaWFsIGpvdXJuYWwgb2YgdGhlIEV1
cm9wZWFuIFNvY2lldHkgZm9yIE1lZGljYWwgT25jb2xvZ3k8L2FiYnItMT48L2FsdC1wZXJpb2Rp
Y2FsPjxwYWdlcz4zNDQtMzUzPC9wYWdlcz48dm9sdW1lPjI4PC92b2x1bWU+PG51bWJlcj4yPC9u
dW1iZXI+PGtleXdvcmRzPjxrZXl3b3JkPkFkZW5vY2FyY2lub21hL2RpYWdub3N0aWMgaW1hZ2lu
Zy9tb3J0YWxpdHkvKnRoZXJhcHk8L2tleXdvcmQ+PGtleXdvcmQ+QWdlZDwva2V5d29yZD48a2V5
d29yZD5BbnRpbmVvcGxhc3RpYyBDb21iaW5lZCBDaGVtb3RoZXJhcHkgUHJvdG9jb2xzLyp0aGVy
YXBldXRpYyB1c2U8L2tleXdvcmQ+PGtleXdvcmQ+QmV2YWNpenVtYWIvYWRtaW5pc3RyYXRpb24g
JmFtcDsgZG9zYWdlPC9rZXl3b3JkPjxrZXl3b3JkPkNoZW1vdGhlcmFweSwgQWRqdXZhbnQ8L2tl
eXdvcmQ+PGtleXdvcmQ+RGlzZWFzZS1GcmVlIFN1cnZpdmFsPC9rZXl3b3JkPjxrZXl3b3JkPkZl
bWFsZTwva2V5d29yZD48a2V5d29yZD5IdW1hbnM8L2tleXdvcmQ+PGtleXdvcmQ+S2FwbGFuLU1l
aWVyIEVzdGltYXRlPC9rZXl3b3JkPjxrZXl3b3JkPk1hZ25ldGljIFJlc29uYW5jZSBJbWFnaW5n
PC9rZXl3b3JkPjxrZXl3b3JkPk1hbGU8L2tleXdvcmQ+PGtleXdvcmQ+TWlkZGxlIEFnZWQ8L2tl
eXdvcmQ+PGtleXdvcmQ+TXVsdGl2YXJpYXRlIEFuYWx5c2lzPC9rZXl3b3JkPjxrZXl3b3JkPk5l
b2FkanV2YW50IFRoZXJhcHk8L2tleXdvcmQ+PGtleXdvcmQ+T3JnYW5vcGxhdGludW0gQ29tcG91
bmRzL2FkbWluaXN0cmF0aW9uICZhbXA7IGRvc2FnZTwva2V5d29yZD48a2V5d29yZD5PeGFsaXBs
YXRpbjwva2V5d29yZD48a2V5d29yZD5Qcm9wb3J0aW9uYWwgSGF6YXJkcyBNb2RlbHM8L2tleXdv
cmQ+PGtleXdvcmQ+UHJvc3BlY3RpdmUgU3R1ZGllczwva2V5d29yZD48a2V5d29yZD5SZWN0YWwg
TmVvcGxhc21zL2RpYWdub3N0aWMgaW1hZ2luZy9tb3J0YWxpdHkvKnRoZXJhcHk8L2tleXdvcmQ+
PGtleXdvcmQ+VHJlYXRtZW50IE91dGNvbWU8L2tleXdvcmQ+PC9rZXl3b3Jkcz48ZGF0ZXM+PHll
YXI+MjAxNzwveWVhcj48cHViLWRhdGVzPjxkYXRlPkZlYiAxPC9kYXRlPjwvcHViLWRhdGVzPjwv
ZGF0ZXM+PGlzYm4+MTU2OS04MDQxIChFbGVjdHJvbmljKSYjeEQ7MDkyMy03NTM0IChMaW5raW5n
KTwvaXNibj48YWNjZXNzaW9uLW51bT4yODQyNjEwODwvYWNjZXNzaW9uLW51bT48dXJscz48cmVs
YXRlZC11cmxzPjx1cmw+aHR0cDovL3d3dy5uY2JpLm5sbS5uaWguZ292L3B1Ym1lZC8yODQyNjEw
ODwvdXJsPjwvcmVsYXRlZC11cmxzPjwvdXJscz48ZWxlY3Ryb25pYy1yZXNvdXJjZS1udW0+MTAu
MTA5My9hbm5vbmMvbWR3NjE2PC9lbGVjdHJvbmljLXJlc291cmNlLW51bT48L3JlY29yZD48L0Np
dGU+PC9FbmROb3RlPgBAAA==
</w:fldData>
        </w:fldChar>
      </w:r>
      <w:r w:rsidRPr="00A64909">
        <w:rPr>
          <w:rFonts w:ascii="Book Antiqua" w:eastAsiaTheme="minorEastAsia" w:hAnsi="Book Antiqua" w:cs="Book Antiqua"/>
          <w:kern w:val="0"/>
          <w:sz w:val="20"/>
          <w:szCs w:val="20"/>
        </w:rPr>
        <w:instrText xml:space="preserve"> ADDIN EN.CITE </w:instrText>
      </w:r>
      <w:r w:rsidRPr="00A64909">
        <w:rPr>
          <w:rFonts w:ascii="Book Antiqua" w:eastAsiaTheme="minorEastAsia" w:hAnsi="Book Antiqua" w:cs="Book Antiqua"/>
          <w:kern w:val="0"/>
          <w:sz w:val="20"/>
          <w:szCs w:val="20"/>
        </w:rPr>
        <w:fldChar w:fldCharType="begin">
          <w:fldData xml:space="preserve">PEVuZE5vdGU+PENpdGU+PEF1dGhvcj5IYXNlZ2F3YTwvQXV0aG9yPjxZZWFyPjIwMTc8L1llYXI+
PFJlY051bT40OTcwPC9SZWNOdW0+PERpc3BsYXlUZXh0PjxzdHlsZSBmYWNlPSJzdXBlcnNjcmlw
dCI+WzM5LTQxXTwvc3R5bGU+PC9EaXNwbGF5VGV4dD48cmVjb3JkPjxyZWMtbnVtYmVyPjQ5NzA8
L3JlYy1udW1iZXI+PGZvcmVpZ24ta2V5cz48a2V5IGFwcD0iRU4iIGRiLWlkPSIwd3A5ZWV4OW94
MjlhN2VwdnI3dnZhZml2emZleHowZHRzZWYiPjQ5NzA8L2tleT48L2ZvcmVpZ24ta2V5cz48cmVm
LXR5cGUgbmFtZT0iSm91cm5hbCBBcnRpY2xlIj4xNzwvcmVmLXR5cGU+PGNvbnRyaWJ1dG9ycz48
YXV0aG9ycz48YXV0aG9yPkhhc2VnYXdhLCBTLjwvYXV0aG9yPjxhdXRob3I+R290bywgUy48L2F1
dGhvcj48YXV0aG9yPk1hdHN1bW90bywgVC48L2F1dGhvcj48YXV0aG9yPkhpZGEsIEsuPC9hdXRo
b3I+PGF1dGhvcj5LYXdhZGEsIEsuPC9hdXRob3I+PGF1dGhvcj5NYXRzdXN1ZSwgUi48L2F1dGhv
cj48YXV0aG9yPllhbWFndWNoaSwgVC48L2F1dGhvcj48YXV0aG9yPk5pc2hpdGFpLCBSLjwvYXV0
aG9yPjxhdXRob3I+TWFuYWthLCBELjwvYXV0aG9yPjxhdXRob3I+S2F0bywgUy48L2F1dGhvcj48
YXV0aG9yPkthZG9rYXdhLCBZLjwvYXV0aG9yPjxhdXRob3I+WWFtYW5va3VjaGksIFMuPC9hdXRo
b3I+PGF1dGhvcj5LYXdhbXVyYSwgSi48L2F1dGhvcj48YXV0aG9yPlphaW1hLCBNLjwvYXV0aG9y
PjxhdXRob3I+S3lvZ29rdSwgVC48L2F1dGhvcj48YXV0aG9yPkthbmF6YXdhLCBBLjwvYXV0aG9y
PjxhdXRob3I+TW9yaSwgWS48L2F1dGhvcj48YXV0aG9yPkthbmFpLCBNLjwvYXV0aG9yPjxhdXRo
b3I+TWF0c3Vtb3RvLCBTLjwvYXV0aG9yPjxhdXRob3I+U2FrYWksIFkuPC9hdXRob3I+PC9hdXRo
b3JzPjwvY29udHJpYnV0b3JzPjxhdXRoLWFkZHJlc3M+RGVwYXJ0bWVudCBvZiBTdXJnZXJ5LCBH
cmFkdWF0ZSBTY2hvb2wgb2YgTWVkaWNpbmUsIEt5b3RvIFVuaXZlcnNpdHksIDU0IFNob2dvaW4t
S2F3YWhhcmEtY2hvLCBTYWt5by1rdSwgS3lvdG8sIDYwNi04NTA3LCBKYXBhbi4gc2hhc2VAa3Vo
cC5reW90by11LmFjLmpwLiYjeEQ7RGVwYXJ0bWVudCBvZiBTdXJnZXJ5LCBHcmFkdWF0ZSBTY2hv
b2wgb2YgTWVkaWNpbmUsIEt5b3RvIFVuaXZlcnNpdHksIDU0IFNob2dvaW4tS2F3YWhhcmEtY2hv
LCBTYWt5by1rdSwgS3lvdG8sIDYwNi04NTA3LCBKYXBhbi4mI3hEO0RlcGFydG1lbnQgb2YgU3Vy
Z2VyeSwgS3lvdG8gTWVkaWNhbCBDZW50ZXIsIEt5b3RvLCBKYXBhbi4mI3hEO0RlcGFydG1lbnQg
b2YgU3VyZ2VyeSwgS3lvdG8gS2F0c3VyYSBIb3NwaXRhbCwgS3lvdG8sIEphcGFuLiYjeEQ7RGVw
YXJ0bWVudCBvZiBHYXN0cm9pbnRlc3RpbmFsIFN1cmdlcnksIFRlbnJpIFlvcm96dSBIb3NwaXRh
bCwgTmFyYSwgSmFwYW4uJiN4RDtEZXBhcnRtZW50IG9mIFN1cmdlcnksIE9zYWthIFJlZCBDcm9z
cyBIb3NwaXRhbCwgT3Nha2EsIEphcGFuLiYjeEQ7RGVwYXJ0bWVudCBvZiBTdXJnZXJ5LCBTaGln
YSBNZWRpY2FsIENlbnRlciBmb3IgQWR1bHRzLCBTaGlnYSwgSmFwYW4uJiN4RDtEZXBhcnRtZW50
IG9mIFN1cmdlcnksIE5pc2hpLUtvYmUgTWVkaWNhbCBDZW50ZXIsIEtvYmUsIEphcGFuLiYjeEQ7
RGVwYXJ0bWVudCBvZiBTdXJnZXJ5LCBLaXRhbm8gSG9zcGl0YWwsIE9zYWthLCBKYXBhbi4mI3hE
O0RlcGFydG1lbnQgb2YgQ2xpbmljYWwgT25jb2xvZ3ksIEt5b3RvIFVuaXZlcnNpdHkgR3JhZHVh
dGUgU2Nob29sIG9mIE1lZGljaW5lLCBLeW90bywgSmFwYW4uPC9hdXRoLWFkZHJlc3M+PHRpdGxl
cz48dGl0bGU+QSBNdWx0aWNlbnRlciBQaGFzZSAyIFN0dWR5IG9uIHRoZSBGZWFzaWJpbGl0eSBh
bmQgRWZmaWNhY3kgb2YgTmVvYWRqdXZhbnQgQ2hlbW90aGVyYXB5IFdpdGhvdXQgUmFkaW90aGVy
YXB5IGZvciBMb2NhbGx5IEFkdmFuY2VkIFJlY3RhbCBDYW5jZXI8L3RpdGxlPjxzZWNvbmRhcnkt
dGl0bGU+QW5uIFN1cmcgT25jb2w8L3NlY29uZGFyeS10aXRsZT48YWx0LXRpdGxlPkFubmFscyBv
ZiBzdXJnaWNhbCBvbmNvbG9neTwvYWx0LXRpdGxlPjwvdGl0bGVzPjxwZXJpb2RpY2FsPjxmdWxs
LXRpdGxlPkFubiBTdXJnIE9uY29sPC9mdWxsLXRpdGxlPjxhYmJyLTE+QW5uYWxzIG9mIHN1cmdp
Y2FsIG9uY29sb2d5PC9hYmJyLTE+PC9wZXJpb2RpY2FsPjxhbHQtcGVyaW9kaWNhbD48ZnVsbC10
aXRsZT5Bbm4gU3VyZyBPbmNvbDwvZnVsbC10aXRsZT48YWJici0xPkFubmFscyBvZiBzdXJnaWNh
bCBvbmNvbG9neTwvYWJici0xPjwvYWx0LXBlcmlvZGljYWw+PHBhZ2VzPjM1ODctMzU5NTwvcGFn
ZXM+PHZvbHVtZT4yNDwvdm9sdW1lPjxudW1iZXI+MTI8L251bWJlcj48a2V5d29yZHM+PGtleXdv
cmQ+QWR1bHQ8L2tleXdvcmQ+PGtleXdvcmQ+QWdlZDwva2V5d29yZD48a2V5d29yZD5BZ2VkLCA4
MCBhbmQgb3Zlcjwva2V5d29yZD48a2V5d29yZD5BbnRpbmVvcGxhc3RpYyBDb21iaW5lZCBDaGVt
b3RoZXJhcHkgUHJvdG9jb2xzLyp0aGVyYXBldXRpYyB1c2U8L2tleXdvcmQ+PGtleXdvcmQ+Q2V0
dXhpbWFiL2FkbWluaXN0cmF0aW9uICZhbXA7IGRvc2FnZTwva2V5d29yZD48a2V5d29yZD5GZWFz
aWJpbGl0eSBTdHVkaWVzPC9rZXl3b3JkPjxrZXl3b3JkPkZlbWFsZTwva2V5d29yZD48a2V5d29y
ZD5GbHVvcm91cmFjaWwvYWRtaW5pc3RyYXRpb24gJmFtcDsgZG9zYWdlPC9rZXl3b3JkPjxrZXl3
b3JkPkZvbGxvdy1VcCBTdHVkaWVzPC9rZXl3b3JkPjxrZXl3b3JkPkh1bWFuczwva2V5d29yZD48
a2V5d29yZD5MZXVjb3ZvcmluL2FkbWluaXN0cmF0aW9uICZhbXA7IGRvc2FnZTwva2V5d29yZD48
a2V5d29yZD5NYWxlPC9rZXl3b3JkPjxrZXl3b3JkPk1pZGRsZSBBZ2VkPC9rZXl3b3JkPjxrZXl3
b3JkPipOZW9hZGp1dmFudCBUaGVyYXB5PC9rZXl3b3JkPjxrZXl3b3JkPk9yZ2Fub3BsYXRpbnVt
IENvbXBvdW5kcy9hZG1pbmlzdHJhdGlvbiAmYW1wOyBkb3NhZ2U8L2tleXdvcmQ+PGtleXdvcmQ+
T3hhbGlwbGF0aW48L2tleXdvcmQ+PGtleXdvcmQ+UHJvZ25vc2lzPC9rZXl3b3JkPjxrZXl3b3Jk
PlByb3NwZWN0aXZlIFN0dWRpZXM8L2tleXdvcmQ+PGtleXdvcmQ+UmVjdGFsIE5lb3BsYXNtcy8q
ZHJ1ZyB0aGVyYXB5L3BhdGhvbG9neTwva2V5d29yZD48a2V5d29yZD5TdXJ2aXZhbCBSYXRlPC9r
ZXl3b3JkPjwva2V5d29yZHM+PGRhdGVzPjx5ZWFyPjIwMTc8L3llYXI+PHB1Yi1kYXRlcz48ZGF0
ZT5Ob3Y8L2RhdGU+PC9wdWItZGF0ZXM+PC9kYXRlcz48aXNibj4xNTM0LTQ2ODEgKEVsZWN0cm9u
aWMpJiN4RDsxMDY4LTkyNjUgKExpbmtpbmcpPC9pc2JuPjxhY2Nlc3Npb24tbnVtPjI4Njg1MzU0
PC9hY2Nlc3Npb24tbnVtPjx1cmxzPjxyZWxhdGVkLXVybHM+PHVybD5odHRwOi8vd3d3Lm5jYmku
bmxtLm5paC5nb3YvcHVibWVkLzI4Njg1MzU0PC91cmw+PC9yZWxhdGVkLXVybHM+PC91cmxzPjxl
bGVjdHJvbmljLXJlc291cmNlLW51bT4xMC4xMjQ1L3MxMDQzNC0wMTctNTk2Ny0zPC9lbGVjdHJv
bmljLXJlc291cmNlLW51bT48L3JlY29yZD48L0NpdGU+PENpdGU+PEF1dGhvcj5Lb2lrZTwvQXV0
aG9yPjxZZWFyPjIwMTc8L1llYXI+PFJlY051bT40OTcxPC9SZWNOdW0+PHJlY29yZD48cmVjLW51
bWJlcj40OTcxPC9yZWMtbnVtYmVyPjxmb3JlaWduLWtleXM+PGtleSBhcHA9IkVOIiBkYi1pZD0i
MHdwOWVleDlveDI5YTdlcHZyN3Z2YWZpdnpmZXh6MGR0c2VmIj40OTcxPC9rZXk+PC9mb3JlaWdu
LWtleXM+PHJlZi10eXBlIG5hbWU9IkpvdXJuYWwgQXJ0aWNsZSI+MTc8L3JlZi10eXBlPjxjb250
cmlidXRvcnM+PGF1dGhvcnM+PGF1dGhvcj5Lb2lrZSwgSi48L2F1dGhvcj48YXV0aG9yPkZ1bmFo
YXNoaSwgSy48L2F1dGhvcj48YXV0aG9yPllvc2hpbWF0c3UsIEsuPC9hdXRob3I+PGF1dGhvcj5Z
b2tvbWl6bywgSC48L2F1dGhvcj48YXV0aG9yPkthbiwgSC48L2F1dGhvcj48YXV0aG9yPllhbWFk
YSwgVC48L2F1dGhvcj48YXV0aG9yPklzaGlkYSwgSC48L2F1dGhvcj48YXV0aG9yPklzaGliYXNo
aSwgSy48L2F1dGhvcj48YXV0aG9yPlNhaWRhLCBZLjwvYXV0aG9yPjxhdXRob3I+RW5vbW90bywg
VC48L2F1dGhvcj48YXV0aG9yPkthdHN1bWF0YSwgSy48L2F1dGhvcj48YXV0aG9yPkhpc2FkYSwg
TS48L2F1dGhvcj48YXV0aG9yPkhhc2VnYXdhLCBILjwvYXV0aG9yPjxhdXRob3I+S29kYSwgSy48
L2F1dGhvcj48YXV0aG9yPk9jaGlhaSwgVC48L2F1dGhvcj48YXV0aG9yPlNha2Ftb3RvLCBLLjwv
YXV0aG9yPjxhdXRob3I+U2hpb2thd2EsIEguPC9hdXRob3I+PGF1dGhvcj5PZ2F3YSwgUy48L2F1
dGhvcj48YXV0aG9yPkl0YWJhc2hpLCBNLjwvYXV0aG9yPjxhdXRob3I+S2FtZW9rYSwgUy48L2F1
dGhvcj48L2F1dGhvcnM+PC9jb250cmlidXRvcnM+PGF1dGgtYWRkcmVzcz5EZXBhcnRtZW50IG9m
IEdhc3Ryb2VudGVyb2xvZ2ljYWwgU3VyZ2VyeSwgT21vcmkgTWVkaWNhbCBDZW50ZXIsIFRvaG8g
VW5pdmVyc2l0eSBTY2hvb2wgb2YgTWVkaWNpbmUsIDYtMTEtMSBPbW9yaS1uaXNoaSwgT3RhLWt1
LCBUb2t5bywgMTQzLTg1NDEsIEphcGFuLiBqa29pa2UxOEBtZWQudG9oby11LmFjLmpwLiYjeEQ7
RkFDVCBUcmlhbCBHcm91cCwgVG9reW8sIEphcGFuLiBqa29pa2UxOEBtZWQudG9oby11LmFjLmpw
LiYjeEQ7RGVwYXJ0bWVudCBvZiBHYXN0cm9lbnRlcm9sb2dpY2FsIFN1cmdlcnksIE9tb3JpIE1l
ZGljYWwgQ2VudGVyLCBUb2hvIFVuaXZlcnNpdHkgU2Nob29sIG9mIE1lZGljaW5lLCA2LTExLTEg
T21vcmktbmlzaGksIE90YS1rdSwgVG9reW8sIDE0My04NTQxLCBKYXBhbi4mI3hEO0ZBQ1QgVHJp
YWwgR3JvdXAsIFRva3lvLCBKYXBhbi4mI3hEO0RlcGFydG1lbnQgb2YgU3VyZ2VyeSwgVG9reW8g
V29tZW4mYXBvcztzIE1lZGljYWwgVW5pdmVyc2l0eSBNZWRpY2FsIENlbnRlciBFYXN0LCBUb2t5
bywgSmFwYW4uJiN4RDtEZXBhcnRtZW50IG9mIEdhc3Ryb2ludGVzdGluYWwgYW5kIEhlcGF0by1C
aWxpYXJ5LVBhbmNyZWF0aWMgU3VyZ2VyeSwgTmlwcG9uIE1lZGljYWwgU2Nob29sLCBUb2t5bywg
SmFwYW4uJiN4RDtEZXBhcnRtZW50IG9mIERpZ2VzdGl2ZSBUcmFjdCBhbmQgR2VuZXJhbCBTdXJn
ZXJ5LCBTYWl0YW1hIE1lZGljYWwgQ2VudGVyLCBTYWl0YW1hIE1lZGljYWwgVW5pdmVyc2l0eSwg
U2FpdGFtYSwgSmFwYW4uJiN4RDtEZXBhcnRtZW50IG9mIFN1cmdlcnksIFRvaG8gVW5pdmVyc2l0
eSBPaGFzaGkgTWVkaWNhbCBDZW50ZXIsIFRva3lvLCBKYXBhbi4mI3hEO0RlcGFydG1lbnQgb2Yg
RGlnZXN0aXZlIFN1cmdlcnkgYW5kIFBlZGlhdHJpYyBTdXJnZXJ5LCBUb2t5byBNZWRpY2FsIFVu
aXZlcnNpdHksIFRva3lvLCBKYXBhbi4mI3hEO0RlcGFydG1lbnQgb2YgU3VyZ2VyeSwgS2VpbyBV
bml2ZXJzaXR5IFNjaG9vbCBvZiBNZWRpY2luZSwgVG9reW8sIEphcGFuLiYjeEQ7RGVwYXJ0bWVu
dCBvZiBTdXJnZXJ5LCBUZWlreW8gVW5pdmVyc2l0eSBDaGliYSBNZWRpY2FsIENlbnRlciwgQ2hp
YmEsIEphcGFuLiYjeEQ7RGVwYXJ0bWVudCBvZiBTdXJnZXJ5LCBUb2J1IENoaWlraSBIb3NwaXRh
bCwgVG9reW8gTWV0cm9wb2xpdGFuIEhlYWx0aCBhbmQgTWVkaWNhbCBUcmVhdG1lbnQgQ29ycG9y
YXRpb24sIFRva3lvLCBKYXBhbi4mI3hEO0RlcGFydG1lbnQgb2YgQ29sb3Byb2N0b2xvZ2ljYWwg
U3VyZ2VyeSwgRmFjdWx0eSBvZiBNZWRpY2luZSwgSnVudGVuZG8gVW5pdmVyc2l0eSwgVG9reW8s
IEphcGFuLiYjeEQ7RGVwYXJ0bWVudCBvZiBTdXJnZXJ5LCBJbnN0aXR1dGUgb2YgR2FzdHJvZW50
ZXJvbG9neSwgVG9reW8gV29tZW4mYXBvcztzIE1lZGljYWwgVW5pdmVyc2l0eSwgVG9reW8sIEph
cGFuLjwvYXV0aC1hZGRyZXNzPjx0aXRsZXM+PHRpdGxlPkVmZmljYWN5IGFuZCBzYWZldHkgb2Yg
bmVvYWRqdXZhbnQgY2hlbW90aGVyYXB5IHdpdGggb3hhbGlwbGF0aW4sIDUtZmx1b3JvdXJhY2ls
LCBhbmQgbGV2b2ZvbGluYXRlIGZvciBUMyBvciBUNCBzdGFnZSBJSS9JSUkgcmVjdGFsIGNhbmNl
cjogdGhlIEZBQ1QgdHJpYWw8L3RpdGxlPjxzZWNvbmRhcnktdGl0bGU+Q2FuY2VyIENoZW1vdGhl
ciBQaGFybWFjb2w8L3NlY29uZGFyeS10aXRsZT48YWx0LXRpdGxlPkNhbmNlciBjaGVtb3RoZXJh
cHkgYW5kIHBoYXJtYWNvbG9neTwvYWx0LXRpdGxlPjwvdGl0bGVzPjxwZXJpb2RpY2FsPjxmdWxs
LXRpdGxlPkNhbmNlciBDaGVtb3RoZXIgUGhhcm1hY29sPC9mdWxsLXRpdGxlPjxhYmJyLTE+Q2Fu
Y2VyIGNoZW1vdGhlcmFweSBhbmQgcGhhcm1hY29sb2d5PC9hYmJyLTE+PC9wZXJpb2RpY2FsPjxh
bHQtcGVyaW9kaWNhbD48ZnVsbC10aXRsZT5DYW5jZXIgQ2hlbW90aGVyIFBoYXJtYWNvbDwvZnVs
bC10aXRsZT48YWJici0xPkNhbmNlciBjaGVtb3RoZXJhcHkgYW5kIHBoYXJtYWNvbG9neTwvYWJi
ci0xPjwvYWx0LXBlcmlvZGljYWw+PHBhZ2VzPjUxOS01MjU8L3BhZ2VzPjx2b2x1bWU+Nzk8L3Zv
bHVtZT48bnVtYmVyPjM8L251bWJlcj48a2V5d29yZHM+PGtleXdvcmQ+QWR1bHQ8L2tleXdvcmQ+
PGtleXdvcmQ+QWdlZDwva2V5d29yZD48a2V5d29yZD5BbnRpbWV0YWJvbGl0ZXMsIEFudGluZW9w
bGFzdGljL2FkbWluaXN0cmF0aW9uICZhbXA7IGRvc2FnZTwva2V5d29yZD48a2V5d29yZD5BbnRp
bmVvcGxhc3RpYyBBZ2VudHMvYWRtaW5pc3RyYXRpb24gJmFtcDsgZG9zYWdlPC9rZXl3b3JkPjxr
ZXl3b3JkPkFudGluZW9wbGFzdGljIENvbWJpbmVkIENoZW1vdGhlcmFweSBQcm90b2NvbHMvYWR2
ZXJzZSBlZmZlY3RzLyp0aGVyYXBldXRpYyB1c2U8L2tleXdvcmQ+PGtleXdvcmQ+Q29tYmluZWQg
TW9kYWxpdHkgVGhlcmFweTwva2V5d29yZD48a2V5d29yZD5GZW1hbGU8L2tleXdvcmQ+PGtleXdv
cmQ+Rmx1b3JvdXJhY2lsL2FkbWluaXN0cmF0aW9uICZhbXA7IGRvc2FnZTwva2V5d29yZD48a2V5
d29yZD5IdW1hbnM8L2tleXdvcmQ+PGtleXdvcmQ+SW5mdXNpb25zLCBJbnRyYXZlbm91czwva2V5
d29yZD48a2V5d29yZD5MZXVjb3ZvcmluL2FkbWluaXN0cmF0aW9uICZhbXA7IGRvc2FnZTwva2V5
d29yZD48a2V5d29yZD5NYWxlPC9rZXl3b3JkPjxrZXl3b3JkPk1pZGRsZSBBZ2VkPC9rZXl3b3Jk
PjxrZXl3b3JkPk5lb2FkanV2YW50IFRoZXJhcHkvKm1ldGhvZHM8L2tleXdvcmQ+PGtleXdvcmQ+
TmVvcGxhc20gU3RhZ2luZzwva2V5d29yZD48a2V5d29yZD5Pcmdhbm9wbGF0aW51bSBDb21wb3Vu
ZHMvYWRtaW5pc3RyYXRpb24gJmFtcDsgZG9zYWdlPC9rZXl3b3JkPjxrZXl3b3JkPk94YWxpcGxh
dGluPC9rZXl3b3JkPjxrZXl3b3JkPlBvc3RvcGVyYXRpdmUgQ29tcGxpY2F0aW9ucy9lcGlkZW1p
b2xvZ3k8L2tleXdvcmQ+PGtleXdvcmQ+UHJvc3BlY3RpdmUgU3R1ZGllczwva2V5d29yZD48a2V5
d29yZD5SZWN0YWwgTmVvcGxhc21zL2RpYWdub3N0aWMgaW1hZ2luZy8qZHJ1ZyB0aGVyYXB5L3N1
cmdlcnk8L2tleXdvcmQ+PGtleXdvcmQ+VG9tb2dyYXBoeSwgWC1SYXkgQ29tcHV0ZWQ8L2tleXdv
cmQ+PC9rZXl3b3Jkcz48ZGF0ZXM+PHllYXI+MjAxNzwveWVhcj48cHViLWRhdGVzPjxkYXRlPk1h
cjwvZGF0ZT48L3B1Yi1kYXRlcz48L2RhdGVzPjxpc2JuPjE0MzItMDg0MyAoRWxlY3Ryb25pYykm
I3hEOzAzNDQtNTcwNCAoTGlua2luZyk8L2lzYm4+PGFjY2Vzc2lvbi1udW0+MjgxNTAwMjI8L2Fj
Y2Vzc2lvbi1udW0+PHVybHM+PHJlbGF0ZWQtdXJscz48dXJsPmh0dHA6Ly93d3cubmNiaS5ubG0u
bmloLmdvdi9wdWJtZWQvMjgxNTAwMjI8L3VybD48L3JlbGF0ZWQtdXJscz48L3VybHM+PGVsZWN0
cm9uaWMtcmVzb3VyY2UtbnVtPjEwLjEwMDcvczAwMjgwLTAxNy0zMjQzLTc8L2VsZWN0cm9uaWMt
cmVzb3VyY2UtbnVtPjwvcmVjb3JkPjwvQ2l0ZT48Q2l0ZT48QXV0aG9yPlBhdGVsPC9BdXRob3I+
PFllYXI+MjAxNzwvWWVhcj48UmVjTnVtPjQ5NzI8L1JlY051bT48cmVjb3JkPjxyZWMtbnVtYmVy
PjQ5NzI8L3JlYy1udW1iZXI+PGZvcmVpZ24ta2V5cz48a2V5IGFwcD0iRU4iIGRiLWlkPSIwd3A5
ZWV4OW94MjlhN2VwdnI3dnZhZml2emZleHowZHRzZWYiPjQ5NzI8L2tleT48L2ZvcmVpZ24ta2V5
cz48cmVmLXR5cGUgbmFtZT0iSm91cm5hbCBBcnRpY2xlIj4xNzwvcmVmLXR5cGU+PGNvbnRyaWJ1
dG9ycz48YXV0aG9ycz48YXV0aG9yPlBhdGVsLCBVLiBCLjwvYXV0aG9yPjxhdXRob3I+QnJvd24s
IEcuPC9hdXRob3I+PGF1dGhvcj5NYWNoYWRvLCBJLjwvYXV0aG9yPjxhdXRob3I+U2FudG9zLUNv
cmVzLCBKLjwvYXV0aG9yPjxhdXRob3I+UGVyaWNheSwgQy48L2F1dGhvcj48YXV0aG9yPkJhbGxl
c3Rlcm9zLCBFLjwvYXV0aG9yPjxhdXRob3I+U2FsdWQsIEEuPC9hdXRob3I+PGF1dGhvcj5Jc2Fi
ZWwtR2lsLCBNLjwvYXV0aG9yPjxhdXRob3I+TW9udGFndXQsIEMuPC9hdXRob3I+PGF1dGhvcj5N
YXVyZWwsIEouPC9hdXRob3I+PGF1dGhvcj5SYW1vbi1BeXVzbywgSi48L2F1dGhvcj48YXV0aG9y
Pk1hcnRpbiwgTi48L2F1dGhvcj48YXV0aG9yPkVzdGV2YW4sIFIuPC9hdXRob3I+PGF1dGhvcj5G
ZXJuYW5kZXotTWFydG9zLCBDLjwvYXV0aG9yPjwvYXV0aG9ycz48L2NvbnRyaWJ1dG9ycz48YXV0
aC1hZGRyZXNzPlJhZGlvbG9neSBEZXBhcnRtZW50LCBMb25kb24gTm9ydGgtV2VzdCBIZWFsdGhj
YXJlIE5IUyBUcnVzdCwgTG9uZG9uLiYjeEQ7UmFkaW9sb2d5IERlcGFydG1lbnQsIFRoZSBSb3lh
bCBNYXJzZGVuIEhvc3BpdGFsIE5IUyBGb3VuZGF0aW9uIFRydXN0LCBMb25kb24sIFVLLiYjeEQ7
RGVwYXJ0bWVudCBvZiBQYXRob2xvZ3ksIFZhbGVuY2lhIEluc3RpdHV0ZSBvZiBPbmNvbG9neSwg
VmFsZW5jaWEsIFNwYWluJiN4RDtEZXBhcnRtZW50IG9mIFJhZGlvbG9neSwgRnVuZGFjaW9uIElu
c3RpdHV0b1ZhbGVuY2lhbm8gZGUgT25jb2xvZ2lhLCBWYWxlbmNpYSwgU3BhaW4mI3hEO0RlcGFy
dG1lbnQgb2YgTWVkaWNhbCBPbmNvbG9neSwgQ29ycG9yYWNpbyBTYW5pdGFyaWEgUGFyYyBUYXVs
aSwgUGFyYyBUYXVsaSwgMSwgU2FiYWRlbGwsIEJhcmNlbG9uYSwgU3BhaW4uJiN4RDtEZXBhcnRt
ZW50IG9mIFJhZGlvbG9neSwgQ29ycG9yYWNpb24gU2FuaXRhcmlhIFBhcmMgVGF1bGksIFNhYmFk
ZWxsLCBCYXJjZWxvbmEsIFNwYWluLiYjeEQ7RGVwYXJ0bWVudCBvZiBSYWRpb2xvZ3ksIEhvc3Bp
dGFsIFVuaXZlcnNpdGFyaSBBcm5hdSBkZSBWaWxhbm92YSwgTGxlaWRhLiYjeEQ7RGVwYXJ0bWVu
dCBvZiBNZWRpY2FsIE9uY29sb2d5IERlcGFydG1lbnQsIEhvc3BpdGFsIGRlbCBNYXIsIEJhcmNl
bG9uYS4mI3hEO0RlcGFydG1lbnQgb2YgUmFkaW9sb2d5LCBIb3NwaXRhbCBDbGluaWMgZGUgQmFy
Y2Vsb25hLCBCYXJjZWxvbmEuJiN4RDtEZXBhcnRtZW50IG9mIFBpdm90YWwsIE1hZHJpZCwgRnVu
ZGFjaW9uIEluc3RpdHV0byBWYWxlbmNpYW5vIGRlIE9uY29sb2dpYSwgVmFsZW5jaWEsIFNwYWlu
LiYjeEQ7RGVwYXJ0bWVudCBvZiBTdXJnZXJ5LCBGdW5kYWNpb24gSW5zdGl0dXRvIFZhbGVuY2lh
bm8gZGUgT25jb2xvZ2lhLCBWYWxlbmNpYSwgU3BhaW4uJiN4RDtEZXBhcnRtZW50IG9mIE1lZGlj
YWwgT25jb2xvZ3ksIEZ1bmRhY2lvbiBJbnN0aXR1dG8gVmFsZW5jaWFubyBkZSBPbmNvbG9naWEs
IFZhbGVuY2lhLCBTcGFpbi48L2F1dGgtYWRkcmVzcz48dGl0bGVzPjx0aXRsZT5NUkkgYXNzZXNz
bWVudCBhbmQgb3V0Y29tZXMgaW4gcGF0aWVudHMgcmVjZWl2aW5nIG5lb2FkanV2YW50IGNoZW1v
dGhlcmFweSBvbmx5IGZvciBwcmltYXJ5IHJlY3RhbCBjYW5jZXI6IGxvbmctdGVybSByZXN1bHRz
IGZyb20gdGhlIEdFTUNBRCAwODAxIHRyaWFsPC90aXRsZT48c2Vjb25kYXJ5LXRpdGxlPkFubiBP
bmNvbDwvc2Vjb25kYXJ5LXRpdGxlPjxhbHQtdGl0bGU+QW5uYWxzIG9mIG9uY29sb2d5IDogb2Zm
aWNpYWwgam91cm5hbCBvZiB0aGUgRXVyb3BlYW4gU29jaWV0eSBmb3IgTWVkaWNhbCBPbmNvbG9n
eTwvYWx0LXRpdGxlPjwvdGl0bGVzPjxwZXJpb2RpY2FsPjxmdWxsLXRpdGxlPkFubiBPbmNvbDwv
ZnVsbC10aXRsZT48YWJici0xPkFubmFscyBvZiBvbmNvbG9neSA6IG9mZmljaWFsIGpvdXJuYWwg
b2YgdGhlIEV1cm9wZWFuIFNvY2lldHkgZm9yIE1lZGljYWwgT25jb2xvZ3k8L2FiYnItMT48L3Bl
cmlvZGljYWw+PGFsdC1wZXJpb2RpY2FsPjxmdWxsLXRpdGxlPkFubiBPbmNvbDwvZnVsbC10aXRs
ZT48YWJici0xPkFubmFscyBvZiBvbmNvbG9neSA6IG9mZmljaWFsIGpvdXJuYWwgb2YgdGhlIEV1
cm9wZWFuIFNvY2lldHkgZm9yIE1lZGljYWwgT25jb2xvZ3k8L2FiYnItMT48L2FsdC1wZXJpb2Rp
Y2FsPjxwYWdlcz4zNDQtMzUzPC9wYWdlcz48dm9sdW1lPjI4PC92b2x1bWU+PG51bWJlcj4yPC9u
dW1iZXI+PGtleXdvcmRzPjxrZXl3b3JkPkFkZW5vY2FyY2lub21hL2RpYWdub3N0aWMgaW1hZ2lu
Zy9tb3J0YWxpdHkvKnRoZXJhcHk8L2tleXdvcmQ+PGtleXdvcmQ+QWdlZDwva2V5d29yZD48a2V5
d29yZD5BbnRpbmVvcGxhc3RpYyBDb21iaW5lZCBDaGVtb3RoZXJhcHkgUHJvdG9jb2xzLyp0aGVy
YXBldXRpYyB1c2U8L2tleXdvcmQ+PGtleXdvcmQ+QmV2YWNpenVtYWIvYWRtaW5pc3RyYXRpb24g
JmFtcDsgZG9zYWdlPC9rZXl3b3JkPjxrZXl3b3JkPkNoZW1vdGhlcmFweSwgQWRqdXZhbnQ8L2tl
eXdvcmQ+PGtleXdvcmQ+RGlzZWFzZS1GcmVlIFN1cnZpdmFsPC9rZXl3b3JkPjxrZXl3b3JkPkZl
bWFsZTwva2V5d29yZD48a2V5d29yZD5IdW1hbnM8L2tleXdvcmQ+PGtleXdvcmQ+S2FwbGFuLU1l
aWVyIEVzdGltYXRlPC9rZXl3b3JkPjxrZXl3b3JkPk1hZ25ldGljIFJlc29uYW5jZSBJbWFnaW5n
PC9rZXl3b3JkPjxrZXl3b3JkPk1hbGU8L2tleXdvcmQ+PGtleXdvcmQ+TWlkZGxlIEFnZWQ8L2tl
eXdvcmQ+PGtleXdvcmQ+TXVsdGl2YXJpYXRlIEFuYWx5c2lzPC9rZXl3b3JkPjxrZXl3b3JkPk5l
b2FkanV2YW50IFRoZXJhcHk8L2tleXdvcmQ+PGtleXdvcmQ+T3JnYW5vcGxhdGludW0gQ29tcG91
bmRzL2FkbWluaXN0cmF0aW9uICZhbXA7IGRvc2FnZTwva2V5d29yZD48a2V5d29yZD5PeGFsaXBs
YXRpbjwva2V5d29yZD48a2V5d29yZD5Qcm9wb3J0aW9uYWwgSGF6YXJkcyBNb2RlbHM8L2tleXdv
cmQ+PGtleXdvcmQ+UHJvc3BlY3RpdmUgU3R1ZGllczwva2V5d29yZD48a2V5d29yZD5SZWN0YWwg
TmVvcGxhc21zL2RpYWdub3N0aWMgaW1hZ2luZy9tb3J0YWxpdHkvKnRoZXJhcHk8L2tleXdvcmQ+
PGtleXdvcmQ+VHJlYXRtZW50IE91dGNvbWU8L2tleXdvcmQ+PC9rZXl3b3Jkcz48ZGF0ZXM+PHll
YXI+MjAxNzwveWVhcj48cHViLWRhdGVzPjxkYXRlPkZlYiAxPC9kYXRlPjwvcHViLWRhdGVzPjwv
ZGF0ZXM+PGlzYm4+MTU2OS04MDQxIChFbGVjdHJvbmljKSYjeEQ7MDkyMy03NTM0IChMaW5raW5n
KTwvaXNibj48YWNjZXNzaW9uLW51bT4yODQyNjEwODwvYWNjZXNzaW9uLW51bT48dXJscz48cmVs
YXRlZC11cmxzPjx1cmw+aHR0cDovL3d3dy5uY2JpLm5sbS5uaWguZ292L3B1Ym1lZC8yODQyNjEw
ODwvdXJsPjwvcmVsYXRlZC11cmxzPjwvdXJscz48ZWxlY3Ryb25pYy1yZXNvdXJjZS1udW0+MTAu
MTA5My9hbm5vbmMvbWR3NjE2PC9lbGVjdHJvbmljLXJlc291cmNlLW51bT48L3JlY29yZD48L0Np
dGU+PC9FbmROb3RlPgBAAA==
</w:fldData>
        </w:fldChar>
      </w:r>
      <w:r w:rsidRPr="00A64909">
        <w:rPr>
          <w:rFonts w:ascii="Book Antiqua" w:eastAsiaTheme="minorEastAsia" w:hAnsi="Book Antiqua" w:cs="Book Antiqua"/>
          <w:kern w:val="0"/>
          <w:sz w:val="20"/>
          <w:szCs w:val="20"/>
        </w:rPr>
        <w:instrText xml:space="preserve"> ADDIN EN.CITE.DATA </w:instrText>
      </w:r>
      <w:r w:rsidRPr="00A64909">
        <w:rPr>
          <w:rFonts w:ascii="Book Antiqua" w:eastAsiaTheme="minorEastAsia" w:hAnsi="Book Antiqua" w:cs="Book Antiqua"/>
          <w:kern w:val="0"/>
          <w:sz w:val="20"/>
          <w:szCs w:val="20"/>
        </w:rPr>
      </w:r>
      <w:r w:rsidRPr="00A64909">
        <w:rPr>
          <w:rFonts w:ascii="Book Antiqua" w:eastAsiaTheme="minorEastAsia" w:hAnsi="Book Antiqua" w:cs="Book Antiqua"/>
          <w:kern w:val="0"/>
          <w:sz w:val="20"/>
          <w:szCs w:val="20"/>
        </w:rPr>
        <w:fldChar w:fldCharType="end"/>
      </w:r>
      <w:r w:rsidRPr="00A64909">
        <w:rPr>
          <w:rFonts w:ascii="Book Antiqua" w:eastAsiaTheme="minorEastAsia" w:hAnsi="Book Antiqua" w:cs="Book Antiqua"/>
          <w:kern w:val="0"/>
          <w:sz w:val="20"/>
          <w:szCs w:val="20"/>
        </w:rPr>
      </w:r>
      <w:r w:rsidRPr="00A64909">
        <w:rPr>
          <w:rFonts w:ascii="Book Antiqua" w:eastAsiaTheme="minorEastAsia" w:hAnsi="Book Antiqua" w:cs="Book Antiqua"/>
          <w:kern w:val="0"/>
          <w:sz w:val="20"/>
          <w:szCs w:val="20"/>
        </w:rPr>
        <w:fldChar w:fldCharType="separate"/>
      </w:r>
      <w:r w:rsidRPr="00A64909">
        <w:rPr>
          <w:rFonts w:ascii="Book Antiqua" w:eastAsiaTheme="minorEastAsia" w:hAnsi="Book Antiqua" w:cs="Book Antiqua"/>
          <w:kern w:val="0"/>
          <w:sz w:val="20"/>
          <w:szCs w:val="20"/>
          <w:vertAlign w:val="superscript"/>
        </w:rPr>
        <w:t>[</w:t>
      </w:r>
      <w:hyperlink w:anchor="_ENREF_39" w:tooltip="Hasegawa, 2017 #4970" w:history="1">
        <w:r w:rsidRPr="00A64909">
          <w:rPr>
            <w:rFonts w:ascii="Book Antiqua" w:eastAsiaTheme="minorEastAsia" w:hAnsi="Book Antiqua" w:cs="Book Antiqua"/>
            <w:kern w:val="0"/>
            <w:sz w:val="20"/>
            <w:szCs w:val="20"/>
            <w:vertAlign w:val="superscript"/>
          </w:rPr>
          <w:t>39-41</w:t>
        </w:r>
      </w:hyperlink>
      <w:r w:rsidRPr="00A64909">
        <w:rPr>
          <w:rFonts w:ascii="Book Antiqua" w:eastAsiaTheme="minorEastAsia" w:hAnsi="Book Antiqua" w:cs="Book Antiqua"/>
          <w:kern w:val="0"/>
          <w:sz w:val="20"/>
          <w:szCs w:val="20"/>
          <w:vertAlign w:val="superscript"/>
        </w:rPr>
        <w:t>]</w:t>
      </w:r>
      <w:r w:rsidRPr="00A64909">
        <w:rPr>
          <w:rFonts w:ascii="Book Antiqua" w:eastAsiaTheme="minorEastAsia" w:hAnsi="Book Antiqua" w:cs="Book Antiqua"/>
          <w:kern w:val="0"/>
          <w:sz w:val="20"/>
          <w:szCs w:val="20"/>
        </w:rPr>
        <w:fldChar w:fldCharType="end"/>
      </w:r>
      <w:r w:rsidRPr="00A64909">
        <w:rPr>
          <w:rFonts w:ascii="Book Antiqua" w:eastAsiaTheme="minorEastAsia" w:hAnsi="Book Antiqua" w:cs="Book Antiqua"/>
          <w:kern w:val="0"/>
          <w:sz w:val="20"/>
          <w:szCs w:val="20"/>
        </w:rPr>
        <w:t xml:space="preserve"> have evaluated the feasibility and efficacy of neoadjuvant chemotherapy for LARC, and the results were promising; therefore, neoadjuvant chemotherapy without radiotherapy was performed in our study.</w:t>
      </w:r>
    </w:p>
    <w:p w14:paraId="4FA29504" w14:textId="169F29E2" w:rsidR="000871FD" w:rsidRPr="00A64909" w:rsidRDefault="00350163" w:rsidP="00A64909">
      <w:pPr>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 xml:space="preserve">Imaging examination plays a key role in the evaluation of response to </w:t>
      </w:r>
      <w:r w:rsidRPr="00A64909">
        <w:rPr>
          <w:rFonts w:ascii="Book Antiqua" w:eastAsiaTheme="minorEastAsia" w:hAnsi="Book Antiqua" w:cs="Book Antiqua"/>
          <w:kern w:val="0"/>
          <w:sz w:val="20"/>
          <w:szCs w:val="20"/>
        </w:rPr>
        <w:t>neoadjuvant chemotherapy for LARC</w:t>
      </w:r>
      <w:r w:rsidRPr="00A64909">
        <w:rPr>
          <w:rFonts w:ascii="Book Antiqua" w:hAnsi="Book Antiqua" w:cs="Book Antiqua"/>
          <w:sz w:val="20"/>
          <w:szCs w:val="20"/>
        </w:rPr>
        <w:t>. Our study showed that MRI features of EMVI were significantly positive in the responder group compared with the non-responder group, which is consistent with the literature</w:t>
      </w:r>
      <w:r w:rsidRPr="00A64909">
        <w:rPr>
          <w:rFonts w:ascii="Book Antiqua" w:hAnsi="Book Antiqua" w:cs="Book Antiqua"/>
          <w:sz w:val="20"/>
          <w:szCs w:val="20"/>
        </w:rPr>
        <w:fldChar w:fldCharType="begin">
          <w:fldData xml:space="preserve">PEVuZE5vdGU+PENpdGU+PEF1dGhvcj5MaWFuZzwvQXV0aG9yPjxZZWFyPjIwMDc8L1llYXI+PFJl
Y051bT40OTczPC9SZWNOdW0+PERpc3BsYXlUZXh0PjxzdHlsZSBmYWNlPSJzdXBlcnNjcmlwdCI+
WzQyLCA0M108L3N0eWxlPjwvRGlzcGxheVRleHQ+PHJlY29yZD48cmVjLW51bWJlcj40OTczPC9y
ZWMtbnVtYmVyPjxmb3JlaWduLWtleXM+PGtleSBhcHA9IkVOIiBkYi1pZD0iMHdwOWVleDlveDI5
YTdlcHZyN3Z2YWZpdnpmZXh6MGR0c2VmIj40OTczPC9rZXk+PC9mb3JlaWduLWtleXM+PHJlZi10
eXBlIG5hbWU9IkpvdXJuYWwgQXJ0aWNsZSI+MTc8L3JlZi10eXBlPjxjb250cmlidXRvcnM+PGF1
dGhvcnM+PGF1dGhvcj5MaWFuZywgUC48L2F1dGhvcj48YXV0aG9yPk5ha2FkYSwgSS48L2F1dGhv
cj48YXV0aG9yPkhvbmcsIEouIFcuPC9hdXRob3I+PGF1dGhvcj5UYWJ1Y2hpLCBULjwvYXV0aG9y
PjxhdXRob3I+TW90b2hhc2hpLCBHLjwvYXV0aG9yPjxhdXRob3I+VGFrZW11cmEsIEEuPC9hdXRo
b3I+PGF1dGhvcj5OYWthY2hpLCBULjwvYXV0aG9yPjxhdXRob3I+S2FzdWdhLCBULjwvYXV0aG9y
PjxhdXRob3I+VGFidWNoaSwgVC48L2F1dGhvcj48L2F1dGhvcnM+PC9jb250cmlidXRvcnM+PGF1
dGgtYWRkcmVzcz5Gb3VydGggRGVwYXJ0bWVudCBvZiBTdXJnZXJ5LCBUb2t5byBNZWRpY2FsIFVu
aXZlcnNpdHkgS2FzdW1pZ2F1cmEgSG9zcGl0YWwsIDMtMjAtMSBDaHVvLCBBbWksIEluYXNoaWtp
LCBJYmFyYWtpLCAzMDAtMDM5NSwgSmFwYW4uIGxwMjEyMDAzQHlhaG9vLmNvbTwvYXV0aC1hZGRy
ZXNzPjx0aXRsZXM+PHRpdGxlPlByb2dub3N0aWMgc2lnbmlmaWNhbmNlIG9mIGltbXVub2hpc3Rv
Y2hlbWljYWxseSBkZXRlY3RlZCBibG9vZCBhbmQgbHltcGhhdGljIHZlc3NlbCBpbnZhc2lvbiBp
biBjb2xvcmVjdGFsIGNhcmNpbm9tYTogaXRzIGltcGFjdCBvbiBwcm9nbm9zaXM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Q3MC03
PC9wYWdlcz48dm9sdW1lPjE0PC92b2x1bWU+PG51bWJlcj4yPC9udW1iZXI+PGtleXdvcmRzPjxr
ZXl3b3JkPkFnZWQ8L2tleXdvcmQ+PGtleXdvcmQ+QW50aWdlbnMsIENEMzQvYW5hbHlzaXM8L2tl
eXdvcmQ+PGtleXdvcmQ+QmlvbWFya2Vycy9hbmFseXNpczwva2V5d29yZD48a2V5d29yZD5CbG9v
ZCBWZXNzZWxzLypwYXRob2xvZ3k8L2tleXdvcmQ+PGtleXdvcmQ+Q29sb3JlY3RhbCBOZW9wbGFz
bXMvKnBhdGhvbG9neTwva2V5d29yZD48a2V5d29yZD5GZW1hbGU8L2tleXdvcmQ+PGtleXdvcmQ+
SHVtYW5zPC9rZXl3b3JkPjxrZXl3b3JkPkltbXVub2hpc3RvY2hlbWlzdHJ5PC9rZXl3b3JkPjxr
ZXl3b3JkPkx5bXBoYXRpYyBWZXNzZWxzLypwYXRob2xvZ3k8L2tleXdvcmQ+PGtleXdvcmQ+TWFs
ZTwva2V5d29yZD48a2V5d29yZD5NZW1icmFuZSBHbHljb3Byb3RlaW5zL2FuYWx5c2lzPC9rZXl3
b3JkPjxrZXl3b3JkPk1pZGRsZSBBZ2VkPC9rZXl3b3JkPjxrZXl3b3JkPk5lb3BsYXNtIEludmFz
aXZlbmVzczwva2V5d29yZD48a2V5d29yZD5Qcm9nbm9zaXM8L2tleXdvcmQ+PC9rZXl3b3Jkcz48
ZGF0ZXM+PHllYXI+MjAwNzwveWVhcj48cHViLWRhdGVzPjxkYXRlPkZlYjwvZGF0ZT48L3B1Yi1k
YXRlcz48L2RhdGVzPjxpc2JuPjEwNjgtOTI2NSAoUHJpbnQpJiN4RDsxMDY4LTkyNjUgKExpbmtp
bmcpPC9pc2JuPjxhY2Nlc3Npb24tbnVtPjE3MTAzMjU4PC9hY2Nlc3Npb24tbnVtPjx1cmxzPjxy
ZWxhdGVkLXVybHM+PHVybD5odHRwOi8vd3d3Lm5jYmkubmxtLm5paC5nb3YvcHVibWVkLzE3MTAz
MjU4PC91cmw+PC9yZWxhdGVkLXVybHM+PC91cmxzPjxlbGVjdHJvbmljLXJlc291cmNlLW51bT4x
MC4xMjQ1L3MxMDQzNC0wMDYtOTE4OS0zPC9lbGVjdHJvbmljLXJlc291cmNlLW51bT48L3JlY29y
ZD48L0NpdGU+PENpdGU+PEF1dGhvcj5TdXp1a2k8L0F1dGhvcj48WWVhcj4yMDE0PC9ZZWFyPjxS
ZWNOdW0+NDk3NDwvUmVjTnVtPjxyZWNvcmQ+PHJlYy1udW1iZXI+NDk3NDwvcmVjLW51bWJlcj48
Zm9yZWlnbi1rZXlzPjxrZXkgYXBwPSJFTiIgZGItaWQ9IjB3cDllZXg5b3gyOWE3ZXB2cjd2dmFm
aXZ6ZmV4ejBkdHNlZiI+NDk3NDwva2V5PjwvZm9yZWlnbi1rZXlzPjxyZWYtdHlwZSBuYW1lPSJK
b3VybmFsIEFydGljbGUiPjE3PC9yZWYtdHlwZT48Y29udHJpYnV0b3JzPjxhdXRob3JzPjxhdXRo
b3I+U3V6dWtpLCBULjwvYXV0aG9yPjxhdXRob3I+U2FkYWhpcm8sIFMuPC9hdXRob3I+PGF1dGhv
cj5UYW5ha2EsIEEuPC9hdXRob3I+PGF1dGhvcj5Pa2FkYSwgSy48L2F1dGhvcj48YXV0aG9yPlNh
aXRvLCBHLjwvYXV0aG9yPjxhdXRob3I+S2FtaWpvLCBBLjwvYXV0aG9yPjxhdXRob3I+QWtpYmEs
IFQuPC9hdXRob3I+PGF1dGhvcj5LYXdhZGEsIFMuPC9hdXRob3I+PC9hdXRob3JzPjwvY29udHJp
YnV0b3JzPjxhdXRoLWFkZHJlc3M+RGVwYXJ0bWVudHMgb2YgU3VyZ2VyeSwgVG9rYWkgVW5pdmVy
c2l0eSBTY2hvb2wgb2YgTWVkaWNpbmUsIEthbmFnYXdhLCBKYXBhbi48L2F1dGgtYWRkcmVzcz48
dGl0bGVzPjx0aXRsZT5SZWxhdGlvbnNoaXAgYmV0d2VlbiBoaXN0b2xvZ2ljIHJlc3BvbnNlIGFu
ZCB0aGUgZGVncmVlIG9mIHR1bW9yIHNocmlua2FnZSBhZnRlciBjaGVtb3JhZGlvdGhlcmFweSBp
biBwYXRpZW50cyB3aXRoIGxvY2FsbHkgYWR2YW5jZWQgcmVjdGFsIGNhbmNlc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NjU5LTY0PC9w
YWdlcz48dm9sdW1lPjEwOTwvdm9sdW1lPjxudW1iZXI+NzwvbnVtYmVyPjxrZXl3b3Jkcz48a2V5
d29yZD5BZHVsdDwva2V5d29yZD48a2V5d29yZD5BZ2VkPC9rZXl3b3JkPjxrZXl3b3JkPkFnZWQs
IDgwIGFuZCBvdmVyPC9rZXl3b3JkPjxrZXl3b3JkPipDaGVtb3JhZGlvdGhlcmFweTwva2V5d29y
ZD48a2V5d29yZD5GZW1hbGU8L2tleXdvcmQ+PGtleXdvcmQ+SHVtYW5zPC9rZXl3b3JkPjxrZXl3
b3JkPk1hZ25ldGljIFJlc29uYW5jZSBJbWFnaW5nPC9rZXl3b3JkPjxrZXl3b3JkPk1hbGU8L2tl
eXdvcmQ+PGtleXdvcmQ+TWlkZGxlIEFnZWQ8L2tleXdvcmQ+PGtleXdvcmQ+TXVsdGl2YXJpYXRl
IEFuYWx5c2lzPC9rZXl3b3JkPjxrZXl3b3JkPlJlY3RhbCBOZW9wbGFzbXMvbW9ydGFsaXR5L3Bh
dGhvbG9neS8qdGhlcmFweTwva2V5d29yZD48a2V5d29yZD5Ub21vZ3JhcGh5LCBYLVJheSBDb21w
dXRlZDwva2V5d29yZD48L2tleXdvcmRzPjxkYXRlcz48eWVhcj4yMDE0PC95ZWFyPjxwdWItZGF0
ZXM+PGRhdGU+SnVuPC9kYXRlPjwvcHViLWRhdGVzPjwvZGF0ZXM+PGlzYm4+MTA5Ni05MDk4IChF
bGVjdHJvbmljKSYjeEQ7MDAyMi00NzkwIChMaW5raW5nKTwvaXNibj48YWNjZXNzaW9uLW51bT4y
NDM3NTM4NzwvYWNjZXNzaW9uLW51bT48dXJscz48cmVsYXRlZC11cmxzPjx1cmw+aHR0cDovL3d3
dy5uY2JpLm5sbS5uaWguZ292L3B1Ym1lZC8yNDM3NTM4NzwvdXJsPjwvcmVsYXRlZC11cmxzPjwv
dXJscz48ZWxlY3Ryb25pYy1yZXNvdXJjZS1udW0+MTAuMTAwMi9qc28uMjM1NTA8L2VsZWN0cm9u
aWMtcmVzb3VyY2UtbnVtPjwvcmVjb3JkPjwvQ2l0ZT48L0VuZE5vdGU+AGA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MaWFuZzwvQXV0aG9yPjxZZWFyPjIwMDc8L1llYXI+PFJl
Y051bT40OTczPC9SZWNOdW0+PERpc3BsYXlUZXh0PjxzdHlsZSBmYWNlPSJzdXBlcnNjcmlwdCI+
WzQyLCA0M108L3N0eWxlPjwvRGlzcGxheVRleHQ+PHJlY29yZD48cmVjLW51bWJlcj40OTczPC9y
ZWMtbnVtYmVyPjxmb3JlaWduLWtleXM+PGtleSBhcHA9IkVOIiBkYi1pZD0iMHdwOWVleDlveDI5
YTdlcHZyN3Z2YWZpdnpmZXh6MGR0c2VmIj40OTczPC9rZXk+PC9mb3JlaWduLWtleXM+PHJlZi10
eXBlIG5hbWU9IkpvdXJuYWwgQXJ0aWNsZSI+MTc8L3JlZi10eXBlPjxjb250cmlidXRvcnM+PGF1
dGhvcnM+PGF1dGhvcj5MaWFuZywgUC48L2F1dGhvcj48YXV0aG9yPk5ha2FkYSwgSS48L2F1dGhv
cj48YXV0aG9yPkhvbmcsIEouIFcuPC9hdXRob3I+PGF1dGhvcj5UYWJ1Y2hpLCBULjwvYXV0aG9y
PjxhdXRob3I+TW90b2hhc2hpLCBHLjwvYXV0aG9yPjxhdXRob3I+VGFrZW11cmEsIEEuPC9hdXRo
b3I+PGF1dGhvcj5OYWthY2hpLCBULjwvYXV0aG9yPjxhdXRob3I+S2FzdWdhLCBULjwvYXV0aG9y
PjxhdXRob3I+VGFidWNoaSwgVC48L2F1dGhvcj48L2F1dGhvcnM+PC9jb250cmlidXRvcnM+PGF1
dGgtYWRkcmVzcz5Gb3VydGggRGVwYXJ0bWVudCBvZiBTdXJnZXJ5LCBUb2t5byBNZWRpY2FsIFVu
aXZlcnNpdHkgS2FzdW1pZ2F1cmEgSG9zcGl0YWwsIDMtMjAtMSBDaHVvLCBBbWksIEluYXNoaWtp
LCBJYmFyYWtpLCAzMDAtMDM5NSwgSmFwYW4uIGxwMjEyMDAzQHlhaG9vLmNvbTwvYXV0aC1hZGRy
ZXNzPjx0aXRsZXM+PHRpdGxlPlByb2dub3N0aWMgc2lnbmlmaWNhbmNlIG9mIGltbXVub2hpc3Rv
Y2hlbWljYWxseSBkZXRlY3RlZCBibG9vZCBhbmQgbHltcGhhdGljIHZlc3NlbCBpbnZhc2lvbiBp
biBjb2xvcmVjdGFsIGNhcmNpbm9tYTogaXRzIGltcGFjdCBvbiBwcm9nbm9zaXM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Q3MC03
PC9wYWdlcz48dm9sdW1lPjE0PC92b2x1bWU+PG51bWJlcj4yPC9udW1iZXI+PGtleXdvcmRzPjxr
ZXl3b3JkPkFnZWQ8L2tleXdvcmQ+PGtleXdvcmQ+QW50aWdlbnMsIENEMzQvYW5hbHlzaXM8L2tl
eXdvcmQ+PGtleXdvcmQ+QmlvbWFya2Vycy9hbmFseXNpczwva2V5d29yZD48a2V5d29yZD5CbG9v
ZCBWZXNzZWxzLypwYXRob2xvZ3k8L2tleXdvcmQ+PGtleXdvcmQ+Q29sb3JlY3RhbCBOZW9wbGFz
bXMvKnBhdGhvbG9neTwva2V5d29yZD48a2V5d29yZD5GZW1hbGU8L2tleXdvcmQ+PGtleXdvcmQ+
SHVtYW5zPC9rZXl3b3JkPjxrZXl3b3JkPkltbXVub2hpc3RvY2hlbWlzdHJ5PC9rZXl3b3JkPjxr
ZXl3b3JkPkx5bXBoYXRpYyBWZXNzZWxzLypwYXRob2xvZ3k8L2tleXdvcmQ+PGtleXdvcmQ+TWFs
ZTwva2V5d29yZD48a2V5d29yZD5NZW1icmFuZSBHbHljb3Byb3RlaW5zL2FuYWx5c2lzPC9rZXl3
b3JkPjxrZXl3b3JkPk1pZGRsZSBBZ2VkPC9rZXl3b3JkPjxrZXl3b3JkPk5lb3BsYXNtIEludmFz
aXZlbmVzczwva2V5d29yZD48a2V5d29yZD5Qcm9nbm9zaXM8L2tleXdvcmQ+PC9rZXl3b3Jkcz48
ZGF0ZXM+PHllYXI+MjAwNzwveWVhcj48cHViLWRhdGVzPjxkYXRlPkZlYjwvZGF0ZT48L3B1Yi1k
YXRlcz48L2RhdGVzPjxpc2JuPjEwNjgtOTI2NSAoUHJpbnQpJiN4RDsxMDY4LTkyNjUgKExpbmtp
bmcpPC9pc2JuPjxhY2Nlc3Npb24tbnVtPjE3MTAzMjU4PC9hY2Nlc3Npb24tbnVtPjx1cmxzPjxy
ZWxhdGVkLXVybHM+PHVybD5odHRwOi8vd3d3Lm5jYmkubmxtLm5paC5nb3YvcHVibWVkLzE3MTAz
MjU4PC91cmw+PC9yZWxhdGVkLXVybHM+PC91cmxzPjxlbGVjdHJvbmljLXJlc291cmNlLW51bT4x
MC4xMjQ1L3MxMDQzNC0wMDYtOTE4OS0zPC9lbGVjdHJvbmljLXJlc291cmNlLW51bT48L3JlY29y
ZD48L0NpdGU+PENpdGU+PEF1dGhvcj5TdXp1a2k8L0F1dGhvcj48WWVhcj4yMDE0PC9ZZWFyPjxS
ZWNOdW0+NDk3NDwvUmVjTnVtPjxyZWNvcmQ+PHJlYy1udW1iZXI+NDk3NDwvcmVjLW51bWJlcj48
Zm9yZWlnbi1rZXlzPjxrZXkgYXBwPSJFTiIgZGItaWQ9IjB3cDllZXg5b3gyOWE3ZXB2cjd2dmFm
aXZ6ZmV4ejBkdHNlZiI+NDk3NDwva2V5PjwvZm9yZWlnbi1rZXlzPjxyZWYtdHlwZSBuYW1lPSJK
b3VybmFsIEFydGljbGUiPjE3PC9yZWYtdHlwZT48Y29udHJpYnV0b3JzPjxhdXRob3JzPjxhdXRo
b3I+U3V6dWtpLCBULjwvYXV0aG9yPjxhdXRob3I+U2FkYWhpcm8sIFMuPC9hdXRob3I+PGF1dGhv
cj5UYW5ha2EsIEEuPC9hdXRob3I+PGF1dGhvcj5Pa2FkYSwgSy48L2F1dGhvcj48YXV0aG9yPlNh
aXRvLCBHLjwvYXV0aG9yPjxhdXRob3I+S2FtaWpvLCBBLjwvYXV0aG9yPjxhdXRob3I+QWtpYmEs
IFQuPC9hdXRob3I+PGF1dGhvcj5LYXdhZGEsIFMuPC9hdXRob3I+PC9hdXRob3JzPjwvY29udHJp
YnV0b3JzPjxhdXRoLWFkZHJlc3M+RGVwYXJ0bWVudHMgb2YgU3VyZ2VyeSwgVG9rYWkgVW5pdmVy
c2l0eSBTY2hvb2wgb2YgTWVkaWNpbmUsIEthbmFnYXdhLCBKYXBhbi48L2F1dGgtYWRkcmVzcz48
dGl0bGVzPjx0aXRsZT5SZWxhdGlvbnNoaXAgYmV0d2VlbiBoaXN0b2xvZ2ljIHJlc3BvbnNlIGFu
ZCB0aGUgZGVncmVlIG9mIHR1bW9yIHNocmlua2FnZSBhZnRlciBjaGVtb3JhZGlvdGhlcmFweSBp
biBwYXRpZW50cyB3aXRoIGxvY2FsbHkgYWR2YW5jZWQgcmVjdGFsIGNhbmNlcjwvdGl0bGU+PHNl
Y29uZGFyeS10aXRsZT5KIFN1cmcgT25jb2w8L3NlY29uZGFyeS10aXRsZT48YWx0LXRpdGxlPkpv
dXJuYWwgb2Ygc3VyZ2ljYWwgb25jb2xvZ3k8L2FsdC10aXRsZT48L3RpdGxlcz48cGVyaW9kaWNh
bD48ZnVsbC10aXRsZT5KIFN1cmcgT25jb2w8L2Z1bGwtdGl0bGU+PGFiYnItMT5Kb3VybmFsIG9m
IHN1cmdpY2FsIG9uY29sb2d5PC9hYmJyLTE+PC9wZXJpb2RpY2FsPjxhbHQtcGVyaW9kaWNhbD48
ZnVsbC10aXRsZT5KIFN1cmcgT25jb2w8L2Z1bGwtdGl0bGU+PGFiYnItMT5Kb3VybmFsIG9mIHN1
cmdpY2FsIG9uY29sb2d5PC9hYmJyLTE+PC9hbHQtcGVyaW9kaWNhbD48cGFnZXM+NjU5LTY0PC9w
YWdlcz48dm9sdW1lPjEwOTwvdm9sdW1lPjxudW1iZXI+NzwvbnVtYmVyPjxrZXl3b3Jkcz48a2V5
d29yZD5BZHVsdDwva2V5d29yZD48a2V5d29yZD5BZ2VkPC9rZXl3b3JkPjxrZXl3b3JkPkFnZWQs
IDgwIGFuZCBvdmVyPC9rZXl3b3JkPjxrZXl3b3JkPipDaGVtb3JhZGlvdGhlcmFweTwva2V5d29y
ZD48a2V5d29yZD5GZW1hbGU8L2tleXdvcmQ+PGtleXdvcmQ+SHVtYW5zPC9rZXl3b3JkPjxrZXl3
b3JkPk1hZ25ldGljIFJlc29uYW5jZSBJbWFnaW5nPC9rZXl3b3JkPjxrZXl3b3JkPk1hbGU8L2tl
eXdvcmQ+PGtleXdvcmQ+TWlkZGxlIEFnZWQ8L2tleXdvcmQ+PGtleXdvcmQ+TXVsdGl2YXJpYXRl
IEFuYWx5c2lzPC9rZXl3b3JkPjxrZXl3b3JkPlJlY3RhbCBOZW9wbGFzbXMvbW9ydGFsaXR5L3Bh
dGhvbG9neS8qdGhlcmFweTwva2V5d29yZD48a2V5d29yZD5Ub21vZ3JhcGh5LCBYLVJheSBDb21w
dXRlZDwva2V5d29yZD48L2tleXdvcmRzPjxkYXRlcz48eWVhcj4yMDE0PC95ZWFyPjxwdWItZGF0
ZXM+PGRhdGU+SnVuPC9kYXRlPjwvcHViLWRhdGVzPjwvZGF0ZXM+PGlzYm4+MTA5Ni05MDk4IChF
bGVjdHJvbmljKSYjeEQ7MDAyMi00NzkwIChMaW5raW5nKTwvaXNibj48YWNjZXNzaW9uLW51bT4y
NDM3NTM4NzwvYWNjZXNzaW9uLW51bT48dXJscz48cmVsYXRlZC11cmxzPjx1cmw+aHR0cDovL3d3
dy5uY2JpLm5sbS5uaWguZ292L3B1Ym1lZC8yNDM3NTM4NzwvdXJsPjwvcmVsYXRlZC11cmxzPjwv
dXJscz48ZWxlY3Ryb25pYy1yZXNvdXJjZS1udW0+MTAuMTAwMi9qc28uMjM1NTA8L2VsZWN0cm9u
aWMtcmVzb3VyY2UtbnVtPjwvcmVjb3JkPjwvQ2l0ZT48L0VuZE5vdGU+AGA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42" w:tooltip="Liang, 2007 #4973" w:history="1">
        <w:r w:rsidRPr="00A64909">
          <w:rPr>
            <w:rFonts w:ascii="Book Antiqua" w:hAnsi="Book Antiqua" w:cs="Book Antiqua"/>
            <w:sz w:val="20"/>
            <w:szCs w:val="20"/>
            <w:vertAlign w:val="superscript"/>
          </w:rPr>
          <w:t>42</w:t>
        </w:r>
      </w:hyperlink>
      <w:r w:rsidRPr="00A64909">
        <w:rPr>
          <w:rFonts w:ascii="Book Antiqua" w:hAnsi="Book Antiqua" w:cs="Book Antiqua"/>
          <w:sz w:val="20"/>
          <w:szCs w:val="20"/>
          <w:vertAlign w:val="superscript"/>
        </w:rPr>
        <w:t>,</w:t>
      </w:r>
      <w:hyperlink w:anchor="_ENREF_43" w:tooltip="Suzuki, 2014 #4974" w:history="1">
        <w:r w:rsidRPr="00A64909">
          <w:rPr>
            <w:rFonts w:ascii="Book Antiqua" w:hAnsi="Book Antiqua" w:cs="Book Antiqua"/>
            <w:sz w:val="20"/>
            <w:szCs w:val="20"/>
            <w:vertAlign w:val="superscript"/>
          </w:rPr>
          <w:t>43</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However, there were still some </w:t>
      </w:r>
      <w:proofErr w:type="gramStart"/>
      <w:r w:rsidRPr="00A64909">
        <w:rPr>
          <w:rFonts w:ascii="Book Antiqua" w:hAnsi="Book Antiqua" w:cs="Book Antiqua"/>
          <w:sz w:val="20"/>
          <w:szCs w:val="20"/>
        </w:rPr>
        <w:t>limitations</w:t>
      </w:r>
      <w:proofErr w:type="gramEnd"/>
      <w:r w:rsidRPr="00A64909">
        <w:rPr>
          <w:rFonts w:ascii="Book Antiqua" w:hAnsi="Book Antiqua" w:cs="Book Antiqua"/>
          <w:sz w:val="20"/>
          <w:szCs w:val="20"/>
        </w:rPr>
        <w:fldChar w:fldCharType="begin">
          <w:fldData xml:space="preserve">PEVuZE5vdGU+PENpdGU+PEF1dGhvcj5TaWRkaXF1aTwvQXV0aG9yPjxZZWFyPjIwMTc8L1llYXI+
PFJlY051bT40OTc1PC9SZWNOdW0+PERpc3BsYXlUZXh0PjxzdHlsZSBmYWNlPSJzdXBlcnNjcmlw
dCI+WzQ0LCA0NV08L3N0eWxlPjwvRGlzcGxheVRleHQ+PHJlY29yZD48cmVjLW51bWJlcj40OTc1
PC9yZWMtbnVtYmVyPjxmb3JlaWduLWtleXM+PGtleSBhcHA9IkVOIiBkYi1pZD0iMHdwOWVleDlv
eDI5YTdlcHZyN3Z2YWZpdnpmZXh6MGR0c2VmIj40OTc1PC9rZXk+PC9mb3JlaWduLWtleXM+PHJl
Zi10eXBlIG5hbWU9IkpvdXJuYWwgQXJ0aWNsZSI+MTc8L3JlZi10eXBlPjxjb250cmlidXRvcnM+
PGF1dGhvcnM+PGF1dGhvcj5TaWRkaXF1aSwgTS4gUi4gUy48L2F1dGhvcj48YXV0aG9yPlNpbWls
bGlzLCBDLjwvYXV0aG9yPjxhdXRob3I+SHVudGVyLCBDLjwvYXV0aG9yPjxhdXRob3I+Q2hhbmQs
IE0uPC9hdXRob3I+PGF1dGhvcj5CaG9kYXksIEouPC9hdXRob3I+PGF1dGhvcj5HYXJhbnQsIEEu
PC9hdXRob3I+PGF1dGhvcj5WdW9uZywgVC48L2F1dGhvcj48YXV0aG9yPkFydGhvLCBHLjwvYXV0
aG9yPjxhdXRob3I+UmFzaGVlZCwgUy48L2F1dGhvcj48YXV0aG9yPlRla2tpcywgUC48L2F1dGhv
cj48YXV0aG9yPkFidWxhZmksIEEuIE0uPC9hdXRob3I+PGF1dGhvcj5Ccm93biwgRy48L2F1dGhv
cj48L2F1dGhvcnM+PC9jb250cmlidXRvcnM+PGF1dGgtYWRkcmVzcz5EZXBhcnRtZW50IG9mIENv
bG9yZWN0YWwgU3VyZ2VyeSwgQ3JveWRvbiBVbml2ZXJzaXR5IEhvc3BpdGFsLCBDcm95ZG9uIENS
NzdZRSwgVUsuJiN4RDtEZXBhcnRtZW50IG9mIFJhZGlvbG9neSwgUm95YWwgTWFyc2RlbiBIb3Nw
aXRhbCwgU3V0dG9uIFNNMiA1UFQsIFVLLiYjeEQ7RGVwYXJ0bWVudCBvZiBTdXJnZXJ5LCBSb3lh
bCBNYXJzZGVuIEhvc3BpdGFsLCBGdWxoYW0gUmQsIExvbmRvbiBTVzMgNkpKLCBVSy4mI3hEO0Rl
cGFydG1lbnQgb2YgUmFkaWF0aW9uIE9uY29sb2d5LCBKZXdpc2ggR2VuZXJhbCBIb3NwaXRhbCwg
TWNHaWxsIFVuaXZlcnNpdHksIE1vbnRyZWFsLCBRQyBIM1QgMUUyLCBDYW5hZGEuPC9hdXRoLWFk
ZHJlc3M+PHRpdGxlcz48dGl0bGU+QSBtZXRhLWFuYWx5c2lzIGNvbXBhcmluZyB0aGUgcmlzayBv
ZiBtZXRhc3Rhc2VzIGluIHBhdGllbnRzIHdpdGggcmVjdGFsIGNhbmNlciBhbmQgTVJJLWRldGVj
dGVkIGV4dHJhbXVyYWwgdmFzY3VsYXIgaW52YXNpb24gKG1yRU1WSSkgdnMgbXJFTVZJLW5lZ2F0
aXZlIGNhc2V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NTEzLTE1MTk8L3BhZ2VzPjx2b2x1bWU+MTE2PC92b2x1bWU+PG51bWJlcj4xMjwvbnVtYmVyPjxr
ZXl3b3Jkcz48a2V5d29yZD5CbG9vZCBWZXNzZWxzLypkaWFnbm9zdGljIGltYWdpbmcvKnBhdGhv
bG9neTwva2V5d29yZD48a2V5d29yZD5IdW1hbnM8L2tleXdvcmQ+PGtleXdvcmQ+TWFnbmV0aWMg
UmVzb25hbmNlIEltYWdpbmc8L2tleXdvcmQ+PGtleXdvcmQ+TmVvcGxhc20gSW52YXNpdmVuZXNz
PC9rZXl3b3JkPjxrZXl3b3JkPipOZW9wbGFzbSBNZXRhc3Rhc2lzPC9rZXl3b3JkPjxrZXl3b3Jk
PlJlY3RhbCBOZW9wbGFzbXMvKmRpYWdub3N0aWMgaW1hZ2luZy8qcGF0aG9sb2d5PC9rZXl3b3Jk
PjxrZXl3b3JkPlJpc2sgRmFjdG9yczwva2V5d29yZD48L2tleXdvcmRzPjxkYXRlcz48eWVhcj4y
MDE3PC95ZWFyPjxwdWItZGF0ZXM+PGRhdGU+SnVuIDY8L2RhdGU+PC9wdWItZGF0ZXM+PC9kYXRl
cz48aXNibj4xNTMyLTE4MjcgKEVsZWN0cm9uaWMpJiN4RDswMDA3LTA5MjAgKExpbmtpbmcpPC9p
c2JuPjxhY2Nlc3Npb24tbnVtPjI4NDQ5MDA2PC9hY2Nlc3Npb24tbnVtPjx1cmxzPjxyZWxhdGVk
LXVybHM+PHVybD5odHRwOi8vd3d3Lm5jYmkubmxtLm5paC5nb3YvcHVibWVkLzI4NDQ5MDA2PC91
cmw+PC9yZWxhdGVkLXVybHM+PC91cmxzPjxjdXN0b20yPjU1MTg4Njc8L2N1c3RvbTI+PGVsZWN0
cm9uaWMtcmVzb3VyY2UtbnVtPjEwLjEwMzgvYmpjLjIwMTcuOTk8L2VsZWN0cm9uaWMtcmVzb3Vy
Y2UtbnVtPjwvcmVjb3JkPjwvQ2l0ZT48Q2l0ZT48QXV0aG9yPlNvaG48L0F1dGhvcj48WWVhcj4y
MDE1PC9ZZWFyPjxSZWNOdW0+NDk3NjwvUmVjTnVtPjxyZWNvcmQ+PHJlYy1udW1iZXI+NDk3Njwv
cmVjLW51bWJlcj48Zm9yZWlnbi1rZXlzPjxrZXkgYXBwPSJFTiIgZGItaWQ9IjB3cDllZXg5b3gy
OWE3ZXB2cjd2dmFmaXZ6ZmV4ejBkdHNlZiI+NDk3Njwva2V5PjwvZm9yZWlnbi1rZXlzPjxyZWYt
dHlwZSBuYW1lPSJKb3VybmFsIEFydGljbGUiPjE3PC9yZWYtdHlwZT48Y29udHJpYnV0b3JzPjxh
dXRob3JzPjxhdXRob3I+U29obiwgQi48L2F1dGhvcj48YXV0aG9yPkxpbSwgSi4gUy48L2F1dGhv
cj48YXV0aG9yPktpbSwgSC48L2F1dGhvcj48YXV0aG9yPk15b3VuZywgUy48L2F1dGhvcj48YXV0
aG9yPkNob2ksIEouPC9hdXRob3I+PGF1dGhvcj5LaW0sIE4uIEsuPC9hdXRob3I+PGF1dGhvcj5L
aW0sIE0uIEouPC9hdXRob3I+PC9hdXRob3JzPjwvY29udHJpYnV0b3JzPjxhdXRoLWFkZHJlc3M+
RGVwYXJ0bWVudCBvZiBSYWRpb2xvZ3kgYW5kIFJlc2VhcmNoIEluc3RpdHV0ZSBvZiBSYWRpb2xv
Z2ljYWwgU2NpZW5jZSwgU2V2ZXJhbmNlIEhvc3BpdGFsLCBZb25zZWkgVW5pdmVyc2l0eSwgQ29s
bGVnZSBvZiBNZWRpY2luZSwgMjUwIFNlb25nc2Fubm8gKDEzNCBTaW5jaG9uLWRvbmcpLCBTZW9k
YWVtdW4tZ3UsIFNlb3VsLCBLb3JlYSwgMTIwLTc1Mi48L2F1dGgtYWRkcmVzcz48dGl0bGVzPjx0
aXRsZT5NUkktZGV0ZWN0ZWQgZXh0cmFtdXJhbCB2YXNjdWxhciBpbnZhc2lvbiBpcyBhbiBpbmRl
cGVuZGVudCBwcm9nbm9zdGljIGZhY3RvciBmb3Igc3luY2hyb25vdXMgbWV0YXN0YXNpcyBpbiBw
YXRpZW50cyB3aXRoIHJlY3RhbCBjYW5jZXI8L3RpdGxlPjxzZWNvbmRhcnktdGl0bGU+RXVyIFJh
ZGlvbDwvc2Vjb25kYXJ5LXRpdGxlPjxhbHQtdGl0bGU+RXVyb3BlYW4gcmFkaW9sb2d5PC9hbHQt
dGl0bGU+PC90aXRsZXM+PHBlcmlvZGljYWw+PGZ1bGwtdGl0bGU+RXVyIFJhZGlvbDwvZnVsbC10
aXRsZT48YWJici0xPkV1cm9wZWFuIHJhZGlvbG9neTwvYWJici0xPjwvcGVyaW9kaWNhbD48YWx0
LXBlcmlvZGljYWw+PGZ1bGwtdGl0bGU+RXVyIFJhZGlvbDwvZnVsbC10aXRsZT48YWJici0xPkV1
cm9wZWFuIHJhZGlvbG9neTwvYWJici0xPjwvYWx0LXBlcmlvZGljYWw+PHBhZ2VzPjEzNDctNTU8
L3BhZ2VzPjx2b2x1bWU+MjU8L3ZvbHVtZT48bnVtYmVyPjU8L251bWJlcj48a2V5d29yZHM+PGtl
eXdvcmQ+QWRlbm9jYXJjaW5vbWEvKnBhdGhvbG9neTwva2V5d29yZD48a2V5d29yZD5BZHVsdDwv
a2V5d29yZD48a2V5d29yZD5BZ2VkPC9rZXl3b3JkPjxrZXl3b3JkPkFnZWQsIDgwIGFuZCBvdmVy
PC9rZXl3b3JkPjxrZXl3b3JkPkZlbWFsZTwva2V5d29yZD48a2V5d29yZD5Gb2xsb3ctVXAgU3R1
ZGllczwva2V5d29yZD48a2V5d29yZD5IdW1hbnM8L2tleXdvcmQ+PGtleXdvcmQ+THltcGhhdGlj
IE1ldGFzdGFzaXMvcGF0aG9sb2d5PC9rZXl3b3JkPjxrZXl3b3JkPipNYWduZXRpYyBSZXNvbmFu
Y2UgSW1hZ2luZzwva2V5d29yZD48a2V5d29yZD5NYWxlPC9rZXl3b3JkPjxrZXl3b3JkPk1pZGRs
ZSBBZ2VkPC9rZXl3b3JkPjxrZXl3b3JkPk5lb3BsYXNtIEludmFzaXZlbmVzcy9wYXRob2xvZ3k8
L2tleXdvcmQ+PGtleXdvcmQ+TmVvcGxhc21zLCBTZWNvbmQgUHJpbWFyeS8qcGF0aG9sb2d5PC9r
ZXl3b3JkPjxrZXl3b3JkPlJlY3RhbCBOZW9wbGFzbXMvKnBhdGhvbG9neTwva2V5d29yZD48a2V5
d29yZD5SZWN0dW0vKmJsb29kIHN1cHBseS8qcGF0aG9sb2d5PC9rZXl3b3JkPjxrZXl3b3JkPlJl
cHJvZHVjaWJpbGl0eSBvZiBSZXN1bHRzPC9rZXl3b3JkPjxrZXl3b3JkPlJpc2sgRmFjdG9yczwv
a2V5d29yZD48a2V5d29yZD5TZW5zaXRpdml0eSBhbmQgU3BlY2lmaWNpdHk8L2tleXdvcmQ+PC9r
ZXl3b3Jkcz48ZGF0ZXM+PHllYXI+MjAxNTwveWVhcj48cHViLWRhdGVzPjxkYXRlPk1heTwvZGF0
ZT48L3B1Yi1kYXRlcz48L2RhdGVzPjxpc2JuPjE0MzItMTA4NCAoRWxlY3Ryb25pYykmI3hEOzA5
MzgtNzk5NCAoTGlua2luZyk8L2lzYm4+PGFjY2Vzc2lvbi1udW0+MjU1MDA5NjM8L2FjY2Vzc2lv
bi1udW0+PHVybHM+PHJlbGF0ZWQtdXJscz48dXJsPmh0dHA6Ly93d3cubmNiaS5ubG0ubmloLmdv
di9wdWJtZWQvMjU1MDA5NjM8L3VybD48L3JlbGF0ZWQtdXJscz48L3VybHM+PGVsZWN0cm9uaWMt
cmVzb3VyY2UtbnVtPjEwLjEwMDcvczAwMzMwLTAxNC0zNTI3LTk8L2VsZWN0cm9uaWMtcmVzb3Vy
Y2UtbnVtPjwvcmVjb3JkPjwvQ2l0ZT48L0VuZE5vdGU+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TaWRkaXF1aTwvQXV0aG9yPjxZZWFyPjIwMTc8L1llYXI+
PFJlY051bT40OTc1PC9SZWNOdW0+PERpc3BsYXlUZXh0PjxzdHlsZSBmYWNlPSJzdXBlcnNjcmlw
dCI+WzQ0LCA0NV08L3N0eWxlPjwvRGlzcGxheVRleHQ+PHJlY29yZD48cmVjLW51bWJlcj40OTc1
PC9yZWMtbnVtYmVyPjxmb3JlaWduLWtleXM+PGtleSBhcHA9IkVOIiBkYi1pZD0iMHdwOWVleDlv
eDI5YTdlcHZyN3Z2YWZpdnpmZXh6MGR0c2VmIj40OTc1PC9rZXk+PC9mb3JlaWduLWtleXM+PHJl
Zi10eXBlIG5hbWU9IkpvdXJuYWwgQXJ0aWNsZSI+MTc8L3JlZi10eXBlPjxjb250cmlidXRvcnM+
PGF1dGhvcnM+PGF1dGhvcj5TaWRkaXF1aSwgTS4gUi4gUy48L2F1dGhvcj48YXV0aG9yPlNpbWls
bGlzLCBDLjwvYXV0aG9yPjxhdXRob3I+SHVudGVyLCBDLjwvYXV0aG9yPjxhdXRob3I+Q2hhbmQs
IE0uPC9hdXRob3I+PGF1dGhvcj5CaG9kYXksIEouPC9hdXRob3I+PGF1dGhvcj5HYXJhbnQsIEEu
PC9hdXRob3I+PGF1dGhvcj5WdW9uZywgVC48L2F1dGhvcj48YXV0aG9yPkFydGhvLCBHLjwvYXV0
aG9yPjxhdXRob3I+UmFzaGVlZCwgUy48L2F1dGhvcj48YXV0aG9yPlRla2tpcywgUC48L2F1dGhv
cj48YXV0aG9yPkFidWxhZmksIEEuIE0uPC9hdXRob3I+PGF1dGhvcj5Ccm93biwgRy48L2F1dGhv
cj48L2F1dGhvcnM+PC9jb250cmlidXRvcnM+PGF1dGgtYWRkcmVzcz5EZXBhcnRtZW50IG9mIENv
bG9yZWN0YWwgU3VyZ2VyeSwgQ3JveWRvbiBVbml2ZXJzaXR5IEhvc3BpdGFsLCBDcm95ZG9uIENS
NzdZRSwgVUsuJiN4RDtEZXBhcnRtZW50IG9mIFJhZGlvbG9neSwgUm95YWwgTWFyc2RlbiBIb3Nw
aXRhbCwgU3V0dG9uIFNNMiA1UFQsIFVLLiYjeEQ7RGVwYXJ0bWVudCBvZiBTdXJnZXJ5LCBSb3lh
bCBNYXJzZGVuIEhvc3BpdGFsLCBGdWxoYW0gUmQsIExvbmRvbiBTVzMgNkpKLCBVSy4mI3hEO0Rl
cGFydG1lbnQgb2YgUmFkaWF0aW9uIE9uY29sb2d5LCBKZXdpc2ggR2VuZXJhbCBIb3NwaXRhbCwg
TWNHaWxsIFVuaXZlcnNpdHksIE1vbnRyZWFsLCBRQyBIM1QgMUUyLCBDYW5hZGEuPC9hdXRoLWFk
ZHJlc3M+PHRpdGxlcz48dGl0bGU+QSBtZXRhLWFuYWx5c2lzIGNvbXBhcmluZyB0aGUgcmlzayBv
ZiBtZXRhc3Rhc2VzIGluIHBhdGllbnRzIHdpdGggcmVjdGFsIGNhbmNlciBhbmQgTVJJLWRldGVj
dGVkIGV4dHJhbXVyYWwgdmFzY3VsYXIgaW52YXNpb24gKG1yRU1WSSkgdnMgbXJFTVZJLW5lZ2F0
aXZlIGNhc2V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NTEzLTE1MTk8L3BhZ2VzPjx2b2x1bWU+MTE2PC92b2x1bWU+PG51bWJlcj4xMjwvbnVtYmVyPjxr
ZXl3b3Jkcz48a2V5d29yZD5CbG9vZCBWZXNzZWxzLypkaWFnbm9zdGljIGltYWdpbmcvKnBhdGhv
bG9neTwva2V5d29yZD48a2V5d29yZD5IdW1hbnM8L2tleXdvcmQ+PGtleXdvcmQ+TWFnbmV0aWMg
UmVzb25hbmNlIEltYWdpbmc8L2tleXdvcmQ+PGtleXdvcmQ+TmVvcGxhc20gSW52YXNpdmVuZXNz
PC9rZXl3b3JkPjxrZXl3b3JkPipOZW9wbGFzbSBNZXRhc3Rhc2lzPC9rZXl3b3JkPjxrZXl3b3Jk
PlJlY3RhbCBOZW9wbGFzbXMvKmRpYWdub3N0aWMgaW1hZ2luZy8qcGF0aG9sb2d5PC9rZXl3b3Jk
PjxrZXl3b3JkPlJpc2sgRmFjdG9yczwva2V5d29yZD48L2tleXdvcmRzPjxkYXRlcz48eWVhcj4y
MDE3PC95ZWFyPjxwdWItZGF0ZXM+PGRhdGU+SnVuIDY8L2RhdGU+PC9wdWItZGF0ZXM+PC9kYXRl
cz48aXNibj4xNTMyLTE4MjcgKEVsZWN0cm9uaWMpJiN4RDswMDA3LTA5MjAgKExpbmtpbmcpPC9p
c2JuPjxhY2Nlc3Npb24tbnVtPjI4NDQ5MDA2PC9hY2Nlc3Npb24tbnVtPjx1cmxzPjxyZWxhdGVk
LXVybHM+PHVybD5odHRwOi8vd3d3Lm5jYmkubmxtLm5paC5nb3YvcHVibWVkLzI4NDQ5MDA2PC91
cmw+PC9yZWxhdGVkLXVybHM+PC91cmxzPjxjdXN0b20yPjU1MTg4Njc8L2N1c3RvbTI+PGVsZWN0
cm9uaWMtcmVzb3VyY2UtbnVtPjEwLjEwMzgvYmpjLjIwMTcuOTk8L2VsZWN0cm9uaWMtcmVzb3Vy
Y2UtbnVtPjwvcmVjb3JkPjwvQ2l0ZT48Q2l0ZT48QXV0aG9yPlNvaG48L0F1dGhvcj48WWVhcj4y
MDE1PC9ZZWFyPjxSZWNOdW0+NDk3NjwvUmVjTnVtPjxyZWNvcmQ+PHJlYy1udW1iZXI+NDk3Njwv
cmVjLW51bWJlcj48Zm9yZWlnbi1rZXlzPjxrZXkgYXBwPSJFTiIgZGItaWQ9IjB3cDllZXg5b3gy
OWE3ZXB2cjd2dmFmaXZ6ZmV4ejBkdHNlZiI+NDk3Njwva2V5PjwvZm9yZWlnbi1rZXlzPjxyZWYt
dHlwZSBuYW1lPSJKb3VybmFsIEFydGljbGUiPjE3PC9yZWYtdHlwZT48Y29udHJpYnV0b3JzPjxh
dXRob3JzPjxhdXRob3I+U29obiwgQi48L2F1dGhvcj48YXV0aG9yPkxpbSwgSi4gUy48L2F1dGhv
cj48YXV0aG9yPktpbSwgSC48L2F1dGhvcj48YXV0aG9yPk15b3VuZywgUy48L2F1dGhvcj48YXV0
aG9yPkNob2ksIEouPC9hdXRob3I+PGF1dGhvcj5LaW0sIE4uIEsuPC9hdXRob3I+PGF1dGhvcj5L
aW0sIE0uIEouPC9hdXRob3I+PC9hdXRob3JzPjwvY29udHJpYnV0b3JzPjxhdXRoLWFkZHJlc3M+
RGVwYXJ0bWVudCBvZiBSYWRpb2xvZ3kgYW5kIFJlc2VhcmNoIEluc3RpdHV0ZSBvZiBSYWRpb2xv
Z2ljYWwgU2NpZW5jZSwgU2V2ZXJhbmNlIEhvc3BpdGFsLCBZb25zZWkgVW5pdmVyc2l0eSwgQ29s
bGVnZSBvZiBNZWRpY2luZSwgMjUwIFNlb25nc2Fubm8gKDEzNCBTaW5jaG9uLWRvbmcpLCBTZW9k
YWVtdW4tZ3UsIFNlb3VsLCBLb3JlYSwgMTIwLTc1Mi48L2F1dGgtYWRkcmVzcz48dGl0bGVzPjx0
aXRsZT5NUkktZGV0ZWN0ZWQgZXh0cmFtdXJhbCB2YXNjdWxhciBpbnZhc2lvbiBpcyBhbiBpbmRl
cGVuZGVudCBwcm9nbm9zdGljIGZhY3RvciBmb3Igc3luY2hyb25vdXMgbWV0YXN0YXNpcyBpbiBw
YXRpZW50cyB3aXRoIHJlY3RhbCBjYW5jZXI8L3RpdGxlPjxzZWNvbmRhcnktdGl0bGU+RXVyIFJh
ZGlvbDwvc2Vjb25kYXJ5LXRpdGxlPjxhbHQtdGl0bGU+RXVyb3BlYW4gcmFkaW9sb2d5PC9hbHQt
dGl0bGU+PC90aXRsZXM+PHBlcmlvZGljYWw+PGZ1bGwtdGl0bGU+RXVyIFJhZGlvbDwvZnVsbC10
aXRsZT48YWJici0xPkV1cm9wZWFuIHJhZGlvbG9neTwvYWJici0xPjwvcGVyaW9kaWNhbD48YWx0
LXBlcmlvZGljYWw+PGZ1bGwtdGl0bGU+RXVyIFJhZGlvbDwvZnVsbC10aXRsZT48YWJici0xPkV1
cm9wZWFuIHJhZGlvbG9neTwvYWJici0xPjwvYWx0LXBlcmlvZGljYWw+PHBhZ2VzPjEzNDctNTU8
L3BhZ2VzPjx2b2x1bWU+MjU8L3ZvbHVtZT48bnVtYmVyPjU8L251bWJlcj48a2V5d29yZHM+PGtl
eXdvcmQ+QWRlbm9jYXJjaW5vbWEvKnBhdGhvbG9neTwva2V5d29yZD48a2V5d29yZD5BZHVsdDwv
a2V5d29yZD48a2V5d29yZD5BZ2VkPC9rZXl3b3JkPjxrZXl3b3JkPkFnZWQsIDgwIGFuZCBvdmVy
PC9rZXl3b3JkPjxrZXl3b3JkPkZlbWFsZTwva2V5d29yZD48a2V5d29yZD5Gb2xsb3ctVXAgU3R1
ZGllczwva2V5d29yZD48a2V5d29yZD5IdW1hbnM8L2tleXdvcmQ+PGtleXdvcmQ+THltcGhhdGlj
IE1ldGFzdGFzaXMvcGF0aG9sb2d5PC9rZXl3b3JkPjxrZXl3b3JkPipNYWduZXRpYyBSZXNvbmFu
Y2UgSW1hZ2luZzwva2V5d29yZD48a2V5d29yZD5NYWxlPC9rZXl3b3JkPjxrZXl3b3JkPk1pZGRs
ZSBBZ2VkPC9rZXl3b3JkPjxrZXl3b3JkPk5lb3BsYXNtIEludmFzaXZlbmVzcy9wYXRob2xvZ3k8
L2tleXdvcmQ+PGtleXdvcmQ+TmVvcGxhc21zLCBTZWNvbmQgUHJpbWFyeS8qcGF0aG9sb2d5PC9r
ZXl3b3JkPjxrZXl3b3JkPlJlY3RhbCBOZW9wbGFzbXMvKnBhdGhvbG9neTwva2V5d29yZD48a2V5
d29yZD5SZWN0dW0vKmJsb29kIHN1cHBseS8qcGF0aG9sb2d5PC9rZXl3b3JkPjxrZXl3b3JkPlJl
cHJvZHVjaWJpbGl0eSBvZiBSZXN1bHRzPC9rZXl3b3JkPjxrZXl3b3JkPlJpc2sgRmFjdG9yczwv
a2V5d29yZD48a2V5d29yZD5TZW5zaXRpdml0eSBhbmQgU3BlY2lmaWNpdHk8L2tleXdvcmQ+PC9r
ZXl3b3Jkcz48ZGF0ZXM+PHllYXI+MjAxNTwveWVhcj48cHViLWRhdGVzPjxkYXRlPk1heTwvZGF0
ZT48L3B1Yi1kYXRlcz48L2RhdGVzPjxpc2JuPjE0MzItMTA4NCAoRWxlY3Ryb25pYykmI3hEOzA5
MzgtNzk5NCAoTGlua2luZyk8L2lzYm4+PGFjY2Vzc2lvbi1udW0+MjU1MDA5NjM8L2FjY2Vzc2lv
bi1udW0+PHVybHM+PHJlbGF0ZWQtdXJscz48dXJsPmh0dHA6Ly93d3cubmNiaS5ubG0ubmloLmdv
di9wdWJtZWQvMjU1MDA5NjM8L3VybD48L3JlbGF0ZWQtdXJscz48L3VybHM+PGVsZWN0cm9uaWMt
cmVzb3VyY2UtbnVtPjEwLjEwMDcvczAwMzMwLTAxNC0zNTI3LTk8L2VsZWN0cm9uaWMtcmVzb3Vy
Y2UtbnVtPjwvcmVjb3JkPjwvQ2l0ZT48L0VuZE5vdGU+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44" w:tooltip="Siddiqui, 2017 #4975" w:history="1">
        <w:r w:rsidRPr="00A64909">
          <w:rPr>
            <w:rFonts w:ascii="Book Antiqua" w:hAnsi="Book Antiqua" w:cs="Book Antiqua"/>
            <w:sz w:val="20"/>
            <w:szCs w:val="20"/>
            <w:vertAlign w:val="superscript"/>
          </w:rPr>
          <w:t>44</w:t>
        </w:r>
      </w:hyperlink>
      <w:r w:rsidRPr="00A64909">
        <w:rPr>
          <w:rFonts w:ascii="Book Antiqua" w:hAnsi="Book Antiqua" w:cs="Book Antiqua"/>
          <w:sz w:val="20"/>
          <w:szCs w:val="20"/>
          <w:vertAlign w:val="superscript"/>
        </w:rPr>
        <w:t>,</w:t>
      </w:r>
      <w:hyperlink w:anchor="_ENREF_45" w:tooltip="Sohn, 2015 #4976" w:history="1">
        <w:r w:rsidRPr="00A64909">
          <w:rPr>
            <w:rFonts w:ascii="Book Antiqua" w:hAnsi="Book Antiqua" w:cs="Book Antiqua"/>
            <w:sz w:val="20"/>
            <w:szCs w:val="20"/>
            <w:vertAlign w:val="superscript"/>
          </w:rPr>
          <w:t>45</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in the evaluation of EMVI using MRI: first, the limitation of MRI resolution ratio and scan</w:t>
      </w:r>
      <w:r w:rsidR="00062D74" w:rsidRPr="00A64909">
        <w:rPr>
          <w:rFonts w:ascii="Book Antiqua" w:hAnsi="Book Antiqua" w:cs="Book Antiqua"/>
          <w:sz w:val="20"/>
          <w:szCs w:val="20"/>
        </w:rPr>
        <w:t xml:space="preserve"> </w:t>
      </w:r>
      <w:r w:rsidRPr="00A64909">
        <w:rPr>
          <w:rFonts w:ascii="Book Antiqua" w:hAnsi="Book Antiqua" w:cs="Book Antiqua"/>
          <w:sz w:val="20"/>
          <w:szCs w:val="20"/>
        </w:rPr>
        <w:t>slice</w:t>
      </w:r>
      <w:r w:rsidR="00062D74" w:rsidRPr="00A64909">
        <w:rPr>
          <w:rFonts w:ascii="Book Antiqua" w:hAnsi="Book Antiqua" w:cs="Book Antiqua"/>
          <w:sz w:val="20"/>
          <w:szCs w:val="20"/>
        </w:rPr>
        <w:t xml:space="preserve"> </w:t>
      </w:r>
      <w:r w:rsidRPr="00A64909">
        <w:rPr>
          <w:rFonts w:ascii="Book Antiqua" w:hAnsi="Book Antiqua" w:cs="Book Antiqua"/>
          <w:sz w:val="20"/>
          <w:szCs w:val="20"/>
        </w:rPr>
        <w:t xml:space="preserve">thickness resulted in a poor display of small vessels, and the examination results of EMVI </w:t>
      </w:r>
      <w:r w:rsidR="004963C2" w:rsidRPr="00A64909">
        <w:rPr>
          <w:rFonts w:ascii="Book Antiqua" w:hAnsi="Book Antiqua" w:cs="Book Antiqua"/>
          <w:sz w:val="20"/>
          <w:szCs w:val="20"/>
        </w:rPr>
        <w:t xml:space="preserve">may </w:t>
      </w:r>
      <w:r w:rsidRPr="00A64909">
        <w:rPr>
          <w:rFonts w:ascii="Book Antiqua" w:hAnsi="Book Antiqua" w:cs="Book Antiqua"/>
          <w:sz w:val="20"/>
          <w:szCs w:val="20"/>
        </w:rPr>
        <w:t>be false-negative</w:t>
      </w:r>
      <w:r w:rsidR="0031015A" w:rsidRPr="00A64909">
        <w:rPr>
          <w:rFonts w:ascii="Book Antiqua" w:hAnsi="Book Antiqua" w:cs="Book Antiqua"/>
          <w:sz w:val="20"/>
          <w:szCs w:val="20"/>
        </w:rPr>
        <w:t>s</w:t>
      </w:r>
      <w:r w:rsidRPr="00A64909">
        <w:rPr>
          <w:rFonts w:ascii="Book Antiqua" w:hAnsi="Book Antiqua" w:cs="Book Antiqua"/>
          <w:sz w:val="20"/>
          <w:szCs w:val="20"/>
        </w:rPr>
        <w:t>. Second, some local advanced cancers are accompanied by high vein invasion or extensive destruction of the vascular wall and cell structure with no normal vascular structure</w:t>
      </w:r>
      <w:r w:rsidR="0031015A" w:rsidRPr="00A64909">
        <w:rPr>
          <w:rFonts w:ascii="Book Antiqua" w:hAnsi="Book Antiqua" w:cs="Book Antiqua"/>
          <w:sz w:val="20"/>
          <w:szCs w:val="20"/>
        </w:rPr>
        <w:t>. Furthermore,</w:t>
      </w:r>
      <w:r w:rsidRPr="00A64909">
        <w:rPr>
          <w:rFonts w:ascii="Book Antiqua" w:hAnsi="Book Antiqua" w:cs="Book Antiqua"/>
          <w:sz w:val="20"/>
          <w:szCs w:val="20"/>
        </w:rPr>
        <w:t xml:space="preserve"> MRI may indicate positive EMVI findings, which </w:t>
      </w:r>
      <w:r w:rsidRPr="00A64909">
        <w:rPr>
          <w:rFonts w:ascii="Book Antiqua" w:hAnsi="Book Antiqua" w:cs="Book Antiqua"/>
          <w:sz w:val="20"/>
          <w:szCs w:val="20"/>
        </w:rPr>
        <w:lastRenderedPageBreak/>
        <w:t xml:space="preserve">might increase the false-negative rate of pathological diagnosis. Therefore, a more accurate model is needed to predict the efficacy of </w:t>
      </w:r>
      <w:r w:rsidRPr="00A64909">
        <w:rPr>
          <w:rFonts w:ascii="Book Antiqua" w:eastAsiaTheme="minorEastAsia" w:hAnsi="Book Antiqua" w:cs="Book Antiqua"/>
          <w:kern w:val="0"/>
          <w:sz w:val="20"/>
          <w:szCs w:val="20"/>
        </w:rPr>
        <w:t>neoadjuvant chemotherapy for LARC</w:t>
      </w:r>
      <w:r w:rsidRPr="00A64909">
        <w:rPr>
          <w:rFonts w:ascii="Book Antiqua" w:hAnsi="Book Antiqua" w:cs="Book Antiqua"/>
          <w:sz w:val="20"/>
          <w:szCs w:val="20"/>
        </w:rPr>
        <w:t xml:space="preserve">. </w:t>
      </w:r>
    </w:p>
    <w:p w14:paraId="2B3B96C4" w14:textId="221F89E9" w:rsidR="000871FD" w:rsidRPr="00A64909" w:rsidRDefault="00350163" w:rsidP="00A64909">
      <w:pPr>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 xml:space="preserve">Recently, several studies have reported that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s based on CT and MRI showed a good relationship with tumor biological characteristics and heterogeneities, which was helpful in predicting the curative effect of </w:t>
      </w:r>
      <w:r w:rsidRPr="00A64909">
        <w:rPr>
          <w:rFonts w:ascii="Book Antiqua" w:eastAsiaTheme="minorEastAsia" w:hAnsi="Book Antiqua" w:cs="Book Antiqua"/>
          <w:kern w:val="0"/>
          <w:sz w:val="20"/>
          <w:szCs w:val="20"/>
        </w:rPr>
        <w:t>neoadjuvant</w:t>
      </w:r>
      <w:r w:rsidRPr="00A64909">
        <w:rPr>
          <w:rFonts w:ascii="Book Antiqua" w:hAnsi="Book Antiqua" w:cs="Book Antiqua"/>
          <w:sz w:val="20"/>
          <w:szCs w:val="20"/>
        </w:rPr>
        <w:t xml:space="preserve"> CRT for LARC</w:t>
      </w:r>
      <w:r w:rsidRPr="00A64909">
        <w:rPr>
          <w:rFonts w:ascii="Book Antiqua" w:hAnsi="Book Antiqua" w:cs="Book Antiqua"/>
          <w:sz w:val="20"/>
          <w:szCs w:val="20"/>
        </w:rPr>
        <w:fldChar w:fldCharType="begin">
          <w:fldData xml:space="preserve">PEVuZE5vdGU+PENpdGU+PEF1dGhvcj5MaXU8L0F1dGhvcj48WWVhcj4yMDE3PC9ZZWFyPjxSZWNO
dW0+NDk1NzwvUmVjTnVtPjxEaXNwbGF5VGV4dD48c3R5bGUgZmFjZT0ic3VwZXJzY3JpcHQiPlsy
MSwgMjIsIDQ2LTQ4XTwvc3R5bGU+PC9EaXNwbGF5VGV4dD48cmVjb3JkPjxyZWMtbnVtYmVyPjQ5
NTc8L3JlYy1udW1iZXI+PGZvcmVpZ24ta2V5cz48a2V5IGFwcD0iRU4iIGRiLWlkPSIwd3A5ZWV4
OW94MjlhN2VwdnI3dnZhZml2emZleHowZHRzZWYiPjQ5NTc8L2tleT48L2ZvcmVpZ24ta2V5cz48
cmVmLXR5cGUgbmFtZT0iSm91cm5hbCBBcnRpY2xlIj4xNzwvcmVmLXR5cGU+PGNvbnRyaWJ1dG9y
cz48YXV0aG9ycz48YXV0aG9yPkxpdSwgWi48L2F1dGhvcj48YXV0aG9yPlpoYW5nLCBYLiBZLjwv
YXV0aG9yPjxhdXRob3I+U2hpLCBZLiBKLjwvYXV0aG9yPjxhdXRob3I+V2FuZywgTC48L2F1dGhv
cj48YXV0aG9yPlpodSwgSC4gVC48L2F1dGhvcj48YXV0aG9yPlRhbmcsIFouPC9hdXRob3I+PGF1
dGhvcj5XYW5nLCBTLjwvYXV0aG9yPjxhdXRob3I+TGksIFguIFQuPC9hdXRob3I+PGF1dGhvcj5U
aWFuLCBKLjwvYXV0aG9yPjxhdXRob3I+U3VuLCBZLiBTLjwvYXV0aG9yPjwvYXV0aG9ycz48L2Nv
bnRyaWJ1dG9ycz48YXV0aC1hZGRyZXNzPkNBUyBLZXkgTGFib3JhdG9yeSBvZiBNb2xlY3VsYXIg
SW1hZ2luZywgSW5zdGl0dXRlIG9mIEF1dG9tYXRpb24sIEJlaWppbmcsIENoaW5hLiYjeEQ7S2V5
IExhYm9yYXRvcnkgb2YgQ2FyY2lub2dlbmVzaXMgYW5kIFRyYW5zbGF0aW9uYWwgUmVzZWFyY2gg
KE1pbmlzdHJ5IG9mIEVkdWNhdGlvbi9CZWlqaW5nKSwgRGVwYXJ0bWVudCBvZiBSYWRpb2xvZ3ks
IFBla2luZyBVbml2ZXJzaXR5IENhbmNlciBIb3NwaXRhbCBhbmQgSW5zdGl0dXRlLCBCZWlqaW5n
LCBDaGluYS4mI3hEO0tleSBMYWJvcmF0b3J5IG9mIENhcmNpbm9nZW5lc2lzIGFuZCBUcmFuc2xh
dGlvbmFsIFJlc2VhcmNoIChNaW5pc3RyeSBvZiBFZHVjYXRpb24vQmVpamluZyksIERlcGFydG1l
bnQgb2YgR2FzdHJvaW50ZXN0aW5hbCBTdXJnZXJ5LCBQZWtpbmcgVW5pdmVyc2l0eSBDYW5jZXIg
SG9zcGl0YWwgYW5kIEluc3RpdHV0ZSwgQmVpamluZywgQ2hpbmEuJiN4RDtDQVMgS2V5IExhYm9y
YXRvcnkgb2YgTW9sZWN1bGFyIEltYWdpbmcsIEluc3RpdHV0ZSBvZiBBdXRvbWF0aW9uLCBCZWlq
aW5nLCBDaGluYS4gc3lzMjdAMTYzLmNvbSBqaWUudGlhbkBpYS5hYy5jbi4mI3hEO1VuaXZlcnNp
dHkgb2YgQ2hpbmVzZSBBY2FkZW15IG9mIFNjaWVuY2VzLCBCZWlqaW5nLCBDaGluYS4mI3hEO0tl
eSBMYWJvcmF0b3J5IG9mIENhcmNpbm9nZW5lc2lzIGFuZCBUcmFuc2xhdGlvbmFsIFJlc2VhcmNo
IChNaW5pc3RyeSBvZiBFZHVjYXRpb24vQmVpamluZyksIERlcGFydG1lbnQgb2YgUmFkaW9sb2d5
LCBQZWtpbmcgVW5pdmVyc2l0eSBDYW5jZXIgSG9zcGl0YWwgYW5kIEluc3RpdHV0ZSwgQmVpamlu
ZywgQ2hpbmEuIHN5czI3QDE2My5jb20gamllLnRpYW5AaWEuYWMuY24uPC9hdXRoLWFkZHJlc3M+
PHRpdGxlcz48dGl0bGU+UmFkaW9taWNzIEFuYWx5c2lzIGZvciBFdmFsdWF0aW9uIG9mIFBhdGhv
bG9naWNhbCBDb21wbGV0ZSBSZXNwb25zZSB0byBOZW9hZGp1dmFudCBDaGVtb3JhZGlvdGhlcmFw
eSBpbiBMb2NhbGx5IEFkdmFuY2VkIFJlY3RhbCBD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cyNTMtNzI2MjwvcGFnZXM+PHZvbHVtZT4yMzwvdm9sdW1lPjxudW1i
ZXI+MjM8L251bWJlcj48a2V5d29yZHM+PGtleXdvcmQ+QWdlZDwva2V5d29yZD48a2V5d29yZD5D
aGVtb3JhZGlvdGhlcmFweTwva2V5d29yZD48a2V5d29yZD5Db2hvcnQgU3R1ZGllczwva2V5d29y
ZD48a2V5d29yZD5EaWZmdXNpb24gTWFnbmV0aWMgUmVzb25hbmNlIEltYWdpbmc8L2tleXdvcmQ+
PGtleXdvcmQ+RmVtYWxlPC9rZXl3b3JkPjxrZXl3b3JkPkh1bWFuczwva2V5d29yZD48a2V5d29y
ZD5Mb2dpc3RpYyBNb2RlbHM8L2tleXdvcmQ+PGtleXdvcmQ+TWFsZTwva2V5d29yZD48a2V5d29y
ZD5NaWRkbGUgQWdlZDwva2V5d29yZD48a2V5d29yZD5NdWx0aXZhcmlhdGUgQW5hbHlzaXM8L2tl
eXdvcmQ+PGtleXdvcmQ+TmVvYWRqdXZhbnQgVGhlcmFweTwva2V5d29yZD48a2V5d29yZD5PdXRj
b21lIEFzc2Vzc21lbnQgKEhlYWx0aCBDYXJlKS9tZXRob2RzL3N0YXRpc3RpY3MgJmFtcDsgbnVt
ZXJpY2FsIGRhdGE8L2tleXdvcmQ+PGtleXdvcmQ+UmVjdGFsIE5lb3BsYXNtcy9kaWFnbm9zdGlj
IGltYWdpbmcvcGF0aG9sb2d5Lyp0aGVyYXB5PC9rZXl3b3JkPjxrZXl3b3JkPlJlY3R1bS9kaWFn
bm9zdGljIGltYWdpbmcvKmRydWcgZWZmZWN0cy8qcmFkaWF0aW9uIGVmZmVjdHM8L2tleXdvcmQ+
PC9rZXl3b3Jkcz48ZGF0ZXM+PHllYXI+MjAxNzwveWVhcj48cHViLWRhdGVzPjxkYXRlPkRlYyAx
PC9kYXRlPjwvcHViLWRhdGVzPjwvZGF0ZXM+PGlzYm4+MTA3OC0wNDMyIChQcmludCkmI3hEOzEw
NzgtMDQzMiAoTGlua2luZyk8L2lzYm4+PGFjY2Vzc2lvbi1udW0+Mjg5Mzk3NDQ8L2FjY2Vzc2lv
bi1udW0+PHVybHM+PHJlbGF0ZWQtdXJscz48dXJsPmh0dHA6Ly93d3cubmNiaS5ubG0ubmloLmdv
di9wdWJtZWQvMjg5Mzk3NDQ8L3VybD48L3JlbGF0ZWQtdXJscz48L3VybHM+PGVsZWN0cm9uaWMt
cmVzb3VyY2UtbnVtPjEwLjExNTgvMTA3OC0wNDMyLkNDUi0xNy0xMDM4PC9lbGVjdHJvbmljLXJl
c291cmNlLW51bT48L3JlY29yZD48L0NpdGU+PENpdGU+PEF1dGhvcj5DaGVlPC9BdXRob3I+PFll
YXI+MjAxNzwvWWVhcj48UmVjTnVtPjQ5ODM8L1JlY051bT48cmVjb3JkPjxyZWMtbnVtYmVyPjQ5
ODM8L3JlYy1udW1iZXI+PGZvcmVpZ24ta2V5cz48a2V5IGFwcD0iRU4iIGRiLWlkPSIwd3A5ZWV4
OW94MjlhN2VwdnI3dnZhZml2emZleHowZHRzZWYiPjQ5ODM8L2tleT48L2ZvcmVpZ24ta2V5cz48
cmVmLXR5cGUgbmFtZT0iSm91cm5hbCBBcnRpY2xlIj4xNzwvcmVmLXR5cGU+PGNvbnRyaWJ1dG9y
cz48YXV0aG9ycz48YXV0aG9yPkNoZWUsIEMuIEcuPC9hdXRob3I+PGF1dGhvcj5LaW0sIFkuIEgu
PC9hdXRob3I+PGF1dGhvcj5MZWUsIEsuIEguPC9hdXRob3I+PGF1dGhvcj5MZWUsIFkuIEouPC9h
dXRob3I+PGF1dGhvcj5QYXJrLCBKLiBILjwvYXV0aG9yPjxhdXRob3I+TGVlLCBILiBTLjwvYXV0
aG9yPjxhdXRob3I+QWhuLCBTLjwvYXV0aG9yPjxhdXRob3I+S2ltLCBCLjwvYXV0aG9yPjwvYXV0
aG9ycz48L2NvbnRyaWJ1dG9ycz48YXV0aC1hZGRyZXNzPkRlcGFydG1lbnQgb2YgUmFkaW9sb2d5
LCBTZW91bCBOYXRpb25hbCBVbml2ZXJzaXR5IEJ1bmRhbmcgSG9zcGl0YWwsIFNlb3VsIE5hdGlv
bmFsIFVuaXZlcnNpdHkgQ29sbGVnZSBvZiBNZWRpY2luZSwgSW5zdGl0dXRlIG9mIFJhZGlhdGlv
biBNZWRpY2luZSwgU2VvdWwgTmF0aW9uYWwgVW5pdmVyc2l0eSBNZWRpY2FsIFJlc2VhcmNoIENl
bnRlciwgU2VvbmduYW1zaSwgS29yZWEuJiN4RDtEZXBhcnRtZW50IG9mIFBhdGhvbG9neSwgU2Vv
dWwgTmF0aW9uYWwgVW5pdmVyc2l0eSBCdW5kYW5nIEhvc3BpdGFsLCBTZW91bCBOYXRpb25hbCBV
bml2ZXJzaXR5IENvbGxlZ2Ugb2YgTWVkaWNpbmUsIFNlb25nbmFtLXNpLCBSZXB1YmxpYyBvZiBL
b3JlYS4mI3hEO01lZGljYWwgUmVzZWFyY2ggQ29sbGFib3JhdGluZyBDZW50ZXIsIFNlb3VsIE5h
dGlvbmFsIFVuaXZlcnNpdHkgQnVuZGFuZyBIb3NwaXRhbCwgU2VvbmduYW0tc2ksIFJlcHVibGlj
IG9mIEtvcmVhLiYjeEQ7RGl2aXNpb24gb2YgQmlvbWVkaWNhbCBFbmdpbmVlcmluZywgSGFua3Vr
IFVuaXZlcnNpdHkgb2YgRm9yZWlnbiBTdHVkaWVzLCBZb25naW4tc2ksIFJlcHVibGljIG9mIEtv
cmVhLjwvYXV0aC1hZGRyZXNzPjx0aXRsZXM+PHRpdGxlPkNUIHRleHR1cmUgYW5hbHlzaXMgaW4g
cGF0aWVudHMgd2l0aCBsb2NhbGx5IGFkdmFuY2VkIHJlY3RhbCBjYW5jZXIgdHJlYXRlZCB3aXRo
IG5lb2FkanV2YW50IGNoZW1vcmFkaW90aGVyYXB5OiBBIHBvdGVudGlhbCBpbWFnaW5nIGJpb21h
cmtlciBmb3IgdHJlYXRtZW50IHJlc3BvbnNlIGFuZCBwcm9nbm9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gyODgzPC9wYWdlcz48dm9sdW1lPjEyPC92
b2x1bWU+PG51bWJlcj44PC9udW1iZXI+PGtleXdvcmRzPjxrZXl3b3JkPkFkdWx0PC9rZXl3b3Jk
PjxrZXl3b3JkPkFnZWQ8L2tleXdvcmQ+PGtleXdvcmQ+QWdlZCwgODAgYW5kIG92ZXI8L2tleXdv
cmQ+PGtleXdvcmQ+QmlvbWFya2Vyczwva2V5d29yZD48a2V5d29yZD4qQ2hlbW9yYWRpb3RoZXJh
cHksIEFkanV2YW50PC9rZXl3b3JkPjxrZXl3b3JkPkZlbWFsZTwva2V5d29yZD48a2V5d29yZD5I
dW1hbnM8L2tleXdvcmQ+PGtleXdvcmQ+TWFsZTwva2V5d29yZD48a2V5d29yZD5NaWRkbGUgQWdl
ZDwva2V5d29yZD48a2V5d29yZD4qTmVvYWRqdXZhbnQgVGhlcmFweTwva2V5d29yZD48a2V5d29y
ZD5Qcm9nbm9zaXM8L2tleXdvcmQ+PGtleXdvcmQ+UmVjdGFsIE5lb3BsYXNtcy8qZGlhZ25vc3Rp
YyBpbWFnaW5nLyp0aGVyYXB5PC9rZXl3b3JkPjxrZXl3b3JkPlJldHJvc3BlY3RpdmUgU3R1ZGll
czwva2V5d29yZD48a2V5d29yZD5Ub21vZ3JhcGh5LCBYLVJheSBDb21wdXRlZDwva2V5d29yZD48
a2V5d29yZD5UcmVhdG1lbnQgT3V0Y29tZTwva2V5d29yZD48L2tleXdvcmRzPjxkYXRlcz48eWVh
cj4yMDE3PC95ZWFyPjwvZGF0ZXM+PGlzYm4+MTkzMi02MjAzIChFbGVjdHJvbmljKSYjeEQ7MTkz
Mi02MjAzIChMaW5raW5nKTwvaXNibj48YWNjZXNzaW9uLW51bT4yODc5NzA2MzwvYWNjZXNzaW9u
LW51bT48dXJscz48cmVsYXRlZC11cmxzPjx1cmw+aHR0cDovL3d3dy5uY2JpLm5sbS5uaWguZ292
L3B1Ym1lZC8yODc5NzA2MzwvdXJsPjwvcmVsYXRlZC11cmxzPjwvdXJscz48Y3VzdG9tMj41NTUy
MjUxPC9jdXN0b20yPjxlbGVjdHJvbmljLXJlc291cmNlLW51bT4xMC4xMzcxL2pvdXJuYWwucG9u
ZS4wMTgyODgzPC9lbGVjdHJvbmljLXJlc291cmNlLW51bT48L3JlY29yZD48L0NpdGU+PENpdGU+
PEF1dGhvcj5EZSBDZWNjbzwvQXV0aG9yPjxZZWFyPjIwMTY8L1llYXI+PFJlY051bT40OTU2PC9S
ZWNOdW0+PHJlY29yZD48cmVjLW51bWJlcj40OTU2PC9yZWMtbnVtYmVyPjxmb3JlaWduLWtleXM+
PGtleSBhcHA9IkVOIiBkYi1pZD0iMHdwOWVleDlveDI5YTdlcHZyN3Z2YWZpdnpmZXh6MGR0c2Vm
Ij40OTU2PC9rZXk+PC9mb3JlaWduLWtleXM+PHJlZi10eXBlIG5hbWU9IkpvdXJuYWwgQXJ0aWNs
ZSI+MTc8L3JlZi10eXBlPjxjb250cmlidXRvcnM+PGF1dGhvcnM+PGF1dGhvcj5EZSBDZWNjbywg
Qy4gTi48L2F1dGhvcj48YXV0aG9yPkNpb2xpbmEsIE0uPC9hdXRob3I+PGF1dGhvcj5DYXJ1c28s
IEQuPC9hdXRob3I+PGF1dGhvcj5SZW5nbywgTS48L2F1dGhvcj48YXV0aG9yPkdhbmVzaGFuLCBC
LjwvYXV0aG9yPjxhdXRob3I+TWVpbmVsLCBGLiBHLjwvYXV0aG9yPjxhdXRob3I+TXVzaW8sIEQu
PC9hdXRob3I+PGF1dGhvcj5EZSBGZWxpY2UsIEYuPC9hdXRob3I+PGF1dGhvcj5Ub21ib2xpbmks
IFYuPC9hdXRob3I+PGF1dGhvcj5MYWdoaSwgQS48L2F1dGhvcj48L2F1dGhvcnM+PC9jb250cmli
dXRvcnM+PGF1dGgtYWRkcmVzcz5EaWFnbm9zdGljIEltYWdpbmcgVW5pdCwgRGVwYXJ0bWVudCBv
ZiBSYWRpb2xvZ2ljYWwgU2NpZW5jZXMsIE9uY29sb2d5IGFuZCBQYXRob2xvZ3ksIEkuQy5PLlQu
IEhvc3BpdGFsLCBVbml2ZXJzaXR5IG9mIFJvbWUgJnF1b3Q7U2FwaWVuemEmcXVvdDsgLSBQb2xv
IFBvbnRpbm8sIExhdGluYSwgSXRhbHkuJiN4RDtEZXBhcnRtZW50IG9mIFJhZGlvbG9neSwgTWVk
aWNhbCBVbml2ZXJzaXR5IG9mIFNvdXRoIENhcm9saW5hLCBDaGFybGVzdG9uLCBTQywgVVNBLiYj
eEQ7Q2xpbmljYWwgSW1hZ2luZyBTY2llbmNlcyBDZW50cmUsIEJyaWdodG9uIGFuZCBTdXNzZXgg
TWVkaWNhbCBTY2hvb2wsIEZhbG1lciwgU3Vzc2V4LCBVbml0ZWQgS2luZ2RvbS4mI3hEO0luc3Rp
dHV0ZSBmb3IgQ2xpbmljYWwgUmFkaW9sb2d5LCBMdWR3aWctTWF4aW1pbGlhbnMtVW5pdmVyc2l0
eSBIb3NwaXRhbCwgTXVuaWNoLCBHZXJtYW55LiYjeEQ7RGVwYXJ0bWVudCBvZiBSYWRpb3RoZXJh
cHksIFVuaXZlcnNpdHkgb2YgUm9tZSAmcXVvdDtTYXBpZW56YSZxdW90OywgUm9tZSwgSXRhbHku
JiN4RDtEaWFnbm9zdGljIEltYWdpbmcgVW5pdCwgRGVwYXJ0bWVudCBvZiBSYWRpb2xvZ2ljYWwg
U2NpZW5jZXMsIE9uY29sb2d5IGFuZCBQYXRob2xvZ3ksIEkuQy5PLlQuIEhvc3BpdGFsLCBVbml2
ZXJzaXR5IG9mIFJvbWUgJnF1b3Q7U2FwaWVuemEmcXVvdDsgLSBQb2xvIFBvbnRpbm8sIExhdGlu
YSwgSXRhbHkuIGFuZHJlYS5sYWdoaUB1bmlyb21hMS5pdC48L2F1dGgtYWRkcmVzcz48dGl0bGVz
Pjx0aXRsZT5QZXJmb3JtYW5jZSBvZiBkaWZmdXNpb24td2VpZ2h0ZWQgaW1hZ2luZywgcGVyZnVz
aW9uIGltYWdpbmcsIGFuZCB0ZXh0dXJlIGFuYWx5c2lzIGluIHByZWRpY3RpbmcgdHVtb3JhbCBy
ZXNwb25zZSB0byBuZW9hZGp1dmFudCBjaGVtb3JhZGlvdGhlcmFweSBpbiByZWN0YWwgY2FuY2Vy
IHBhdGllbnRzIHN0dWRpZWQgd2l0aCAzVCBNUjogaW5pdGlhbCBleHBlcmllbmNlPC90aXRsZT48
c2Vjb25kYXJ5LXRpdGxlPkFiZG9tIFJhZGlvbCAoTlkpPC9zZWNvbmRhcnktdGl0bGU+PGFsdC10
aXRsZT5BYmRvbWluYWwgcmFkaW9sb2d5PC9hbHQtdGl0bGU+PC90aXRsZXM+PHBlcmlvZGljYWw+
PGZ1bGwtdGl0bGU+QWJkb20gUmFkaW9sIChOWSk8L2Z1bGwtdGl0bGU+PGFiYnItMT5BYmRvbWlu
YWwgcmFkaW9sb2d5PC9hYmJyLTE+PC9wZXJpb2RpY2FsPjxhbHQtcGVyaW9kaWNhbD48ZnVsbC10
aXRsZT5BYmRvbSBSYWRpb2wgKE5ZKTwvZnVsbC10aXRsZT48YWJici0xPkFiZG9taW5hbCByYWRp
b2xvZ3k8L2FiYnItMT48L2FsdC1wZXJpb2RpY2FsPjxwYWdlcz4xNzI4LTM1PC9wYWdlcz48dm9s
dW1lPjQxPC92b2x1bWU+PG51bWJlcj45PC9udW1iZXI+PGtleXdvcmRzPjxrZXl3b3JkPkNoZW1v
cmFkaW90aGVyYXB5PC9rZXl3b3JkPjxrZXl3b3JkPkRpZmZ1c2lvbiBNYWduZXRpYyBSZXNvbmFu
Y2UgSW1hZ2luZzwva2V5d29yZD48a2V5d29yZD5GZW1hbGU8L2tleXdvcmQ+PGtleXdvcmQ+SHVt
YW5zPC9rZXl3b3JkPjxrZXl3b3JkPk1hbGU8L2tleXdvcmQ+PGtleXdvcmQ+TWlkZGxlIEFnZWQ8
L2tleXdvcmQ+PGtleXdvcmQ+TmVvYWRqdXZhbnQgVGhlcmFweTwva2V5d29yZD48a2V5d29yZD5Q
ZXJmdXNpb24gSW1hZ2luZzwva2V5d29yZD48a2V5d29yZD4qUmVjdGFsIE5lb3BsYXNtczwva2V5
d29yZD48a2V5d29yZD5UcmVhdG1lbnQgT3V0Y29tZTwva2V5d29yZD48L2tleXdvcmRzPjxkYXRl
cz48eWVhcj4yMDE2PC95ZWFyPjxwdWItZGF0ZXM+PGRhdGU+U2VwPC9kYXRlPjwvcHViLWRhdGVz
PjwvZGF0ZXM+PGlzYm4+MjM2Ni0wMDU4IChFbGVjdHJvbmljKTwvaXNibj48YWNjZXNzaW9uLW51
bT4yNzA1Njc0ODwvYWNjZXNzaW9uLW51bT48dXJscz48cmVsYXRlZC11cmxzPjx1cmw+aHR0cDov
L3d3dy5uY2JpLm5sbS5uaWguZ292L3B1Ym1lZC8yNzA1Njc0ODwvdXJsPjwvcmVsYXRlZC11cmxz
PjwvdXJscz48ZWxlY3Ryb25pYy1yZXNvdXJjZS1udW0+MTAuMTAwNy9zMDAyNjEtMDE2LTA3MzMt
ODwvZWxlY3Ryb25pYy1yZXNvdXJjZS1udW0+PC9yZWNvcmQ+PC9DaXRlPjxDaXRlPjxBdXRob3I+
TmllPC9BdXRob3I+PFllYXI+MjAxNjwvWWVhcj48UmVjTnVtPjQ5ODQ8L1JlY051bT48cmVjb3Jk
PjxyZWMtbnVtYmVyPjQ5ODQ8L3JlYy1udW1iZXI+PGZvcmVpZ24ta2V5cz48a2V5IGFwcD0iRU4i
IGRiLWlkPSIwd3A5ZWV4OW94MjlhN2VwdnI3dnZhZml2emZleHowZHRzZWYiPjQ5ODQ8L2tleT48
L2ZvcmVpZ24ta2V5cz48cmVmLXR5cGUgbmFtZT0iSm91cm5hbCBBcnRpY2xlIj4xNzwvcmVmLXR5
cGU+PGNvbnRyaWJ1dG9ycz48YXV0aG9ycz48YXV0aG9yPk5pZSwgSy48L2F1dGhvcj48YXV0aG9y
PlNoaSwgTC48L2F1dGhvcj48YXV0aG9yPkNoZW4sIFEuPC9hdXRob3I+PGF1dGhvcj5IdSwgWC48
L2F1dGhvcj48YXV0aG9yPkphYmJvdXIsIFMuIEsuPC9hdXRob3I+PGF1dGhvcj5ZdWUsIE4uPC9h
dXRob3I+PGF1dGhvcj5OaXUsIFQuPC9hdXRob3I+PGF1dGhvcj5TdW4sIFguPC9hdXRob3I+PC9h
dXRob3JzPjwvY29udHJpYnV0b3JzPjxhdXRoLWFkZHJlc3M+RGVwYXJ0bWVudCBvZiBSYWRpYXRp
b24gT25jb2xvZ3ksIFJ1dGdlcnMtQ2FuY2VyIEluc3RpdHV0ZSBvZiBOZXcgSmVyc2V5LCBSdXRn
ZXJzLVJvYmVydCBXb29kIEpvaG5zb24gTWVkaWNhbCBTY2hvb2wsIFJ1dGdlcnMtVGhlIFN0YXRl
IFVuaXZlcnNpdHkgb2YgTmV3IEplcnNleSwgTmV3IEJydW5zd2ljaywgTmV3IEplcnNleS4mI3hE
O0RlcGFydG1lbnQgb2YgUmFkaWF0aW9uIE9uY29sb2d5LCBTaXIgUnVuIFJ1biBTaGF3IEhvc3Bp
dGFsLCBaaGVqaWFuZyBVbml2ZXJzaXR5IFNjaG9vbCBvZiBNZWRpY2luZSwgSGFuZ3pob3UsIENo
aW5hLiYjeEQ7RGVwYXJ0bWVudCBvZiBSYWRpb2xvZ3ksIFNpciBSdW4gUnVuIFNoYXcgSG9zcGl0
YWwsIFpoZWppYW5nIFVuaXZlcnNpdHkgU2Nob29sIG9mIE1lZGljaW5lLCBIYW5nemhvdSwgQ2hp
bmEuJiN4RDtEZXBhcnRtZW50IG9mIFJhZGlhdGlvbiBPbmNvbG9neSwgU2lyIFJ1biBSdW4gU2hh
dyBIb3NwaXRhbCwgWmhlamlhbmcgVW5pdmVyc2l0eSBTY2hvb2wgb2YgTWVkaWNpbmUsIEhhbmd6
aG91LCBDaGluYS4gc3VueGlhb25hbkBob3RtYWlsLmNvbSB0eW5pdUB6anUuZWR1LmNuLiYjeEQ7
SW5zdGl0dXRlIG9mIFRyYW5zbGF0aW9uYWwgTWVkaWNpbmUsIFpoZWppYW5nIFVuaXZlcnNpdHks
IEhhbmd6aG91LCBDaGluYS48L2F1dGgtYWRkcmVzcz48dGl0bGVzPjx0aXRsZT5SZWN0YWwgQ2Fu
Y2VyOiBBc3Nlc3NtZW50IG9mIE5lb2FkanV2YW50IENoZW1vcmFkaWF0aW9uIE91dGNvbWUgYmFz
ZWQgb24gUmFkaW9taWNzIG9mIE11bHRpcGFyYW1ldHJpYyBNUkk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UyNTYtNTI2NDwvcGFnZXM+PHZvbHVtZT4yMjwvdm9sdW1lPjxu
dW1iZXI+MjE8L251bWJlcj48a2V5d29yZHM+PGtleXdvcmQ+QXJlYSBVbmRlciBDdXJ2ZTwva2V5
d29yZD48a2V5d29yZD5DaGVtb3JhZGlvdGhlcmFweS9tZXRob2RzPC9rZXl3b3JkPjxrZXl3b3Jk
PkNvbnRyYXN0IE1lZGlhL21ldGFib2xpc208L2tleXdvcmQ+PGtleXdvcmQ+RGlmZnVzaW9uIE1h
Z25ldGljIFJlc29uYW5jZSBJbWFnaW5nL21ldGhvZHM8L2tleXdvcmQ+PGtleXdvcmQ+RmVtYWxl
PC9rZXl3b3JkPjxrZXl3b3JkPkh1bWFuczwva2V5d29yZD48a2V5d29yZD5NYWxlPC9rZXl3b3Jk
PjxrZXl3b3JkPk1pZGRsZSBBZ2VkPC9rZXl3b3JkPjxrZXl3b3JkPk5lb2FkanV2YW50IFRoZXJh
cHkvbWV0aG9kczwva2V5d29yZD48a2V5d29yZD5ST0MgQ3VydmU8L2tleXdvcmQ+PGtleXdvcmQ+
UmVjdGFsIE5lb3BsYXNtcy8qcGF0aG9sb2d5Lyp0aGVyYXB5PC9rZXl3b3JkPjxrZXl3b3JkPlJl
cHJvZHVjaWJpbGl0eSBvZiBSZXN1bHRzPC9rZXl3b3JkPjxrZXl3b3JkPlRyZWF0bWVudCBPdXRj
b21lPC9rZXl3b3JkPjwva2V5d29yZHM+PGRhdGVzPjx5ZWFyPjIwMTY8L3llYXI+PHB1Yi1kYXRl
cz48ZGF0ZT5Ob3YgMTwvZGF0ZT48L3B1Yi1kYXRlcz48L2RhdGVzPjxpc2JuPjEwNzgtMDQzMiAo
UHJpbnQpJiN4RDsxMDc4LTA0MzIgKExpbmtpbmcpPC9pc2JuPjxhY2Nlc3Npb24tbnVtPjI3MTg1
MzY4PC9hY2Nlc3Npb24tbnVtPjx1cmxzPjxyZWxhdGVkLXVybHM+PHVybD5odHRwOi8vd3d3Lm5j
YmkubmxtLm5paC5nb3YvcHVibWVkLzI3MTg1MzY4PC91cmw+PC9yZWxhdGVkLXVybHM+PC91cmxz
PjxlbGVjdHJvbmljLXJlc291cmNlLW51bT4xMC4xMTU4LzEwNzgtMDQzMi5DQ1ItMTUtMjk5Nzwv
ZWxlY3Ryb25pYy1yZXNvdXJjZS1udW0+PC9yZWNvcmQ+PC9DaXRlPjxDaXRlPjxBdXRob3I+SG9y
dmF0PC9BdXRob3I+PFllYXI+MjAxODwvWWVhcj48UmVjTnVtPjQ5ODU8L1JlY051bT48cmVjb3Jk
PjxyZWMtbnVtYmVyPjQ5ODU8L3JlYy1udW1iZXI+PGZvcmVpZ24ta2V5cz48a2V5IGFwcD0iRU4i
IGRiLWlkPSIwd3A5ZWV4OW94MjlhN2VwdnI3dnZhZml2emZleHowZHRzZWYiPjQ5ODU8L2tleT48
L2ZvcmVpZ24ta2V5cz48cmVmLXR5cGUgbmFtZT0iSm91cm5hbCBBcnRpY2xlIj4xNzwvcmVmLXR5
cGU+PGNvbnRyaWJ1dG9ycz48YXV0aG9ycz48YXV0aG9yPkhvcnZhdCwgTi48L2F1dGhvcj48YXV0
aG9yPlZlZXJhcmFnaGF2YW4sIEguPC9hdXRob3I+PGF1dGhvcj5LaGFuLCBNLjwvYXV0aG9yPjxh
dXRob3I+QmxhemljLCBJLjwvYXV0aG9yPjxhdXRob3I+WmhlbmcsIEouPC9hdXRob3I+PGF1dGhv
cj5DYXBhbnUsIE0uPC9hdXRob3I+PGF1dGhvcj5TYWxhLCBFLjwvYXV0aG9yPjxhdXRob3I+R2Fy
Y2lhLUFndWlsYXIsIEouPC9hdXRob3I+PGF1dGhvcj5Hb2xsdWIsIE0uIEouPC9hdXRob3I+PGF1
dGhvcj5QZXRrb3Zza2EsIEkuPC9hdXRob3I+PC9hdXRob3JzPjwvY29udHJpYnV0b3JzPjxhdXRo
LWFkZHJlc3M+RnJvbSB0aGUgRGVwYXJ0bWVudHMgb2YgUmFkaW9sb2d5IChOLkguLCBNLksuLCBJ
LkIuLCBFLlMuLCBNLkouRy4sIEkuUC4pLCBNZWRpY2FsIFBoeXNpY3MgKEguVi4pLCBFcGlkZW1p
b2xvZ3kgYW5kIEJpb3N0YXRpc3RpY3MgKEouWi4sIE0uQy4pLCBhbmQgU3VyZ2VyeSAoSi5HLkEu
KSwgTWVtb3JpYWwgU2xvYW4gS2V0dGVyaW5nIENhbmNlciBDZW50ZXIsIDEyNzUgWW9yayBBdmUs
IEJveCAyOSwgTmV3IFlvcmssIE5ZIDEwMDY1LjwvYXV0aC1hZGRyZXNzPjx0aXRsZXM+PHRpdGxl
Pk1SIEltYWdpbmcgb2YgUmVjdGFsIENhbmNlcjogUmFkaW9taWNzIEFuYWx5c2lzIHRvIEFzc2Vz
cyBUcmVhdG1lbnQgUmVzcG9uc2UgYWZ0ZXIgTmVvYWRqdXZhbnQgVGhlcmFwe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ODMzLTg0MzwvcGFnZXM+PHZv
bHVtZT4yODc8L3ZvbHVtZT48bnVtYmVyPjM8L251bWJlcj48a2V5d29yZHM+PGtleXdvcmQ+QWdl
ZDwva2V5d29yZD48a2V5d29yZD5DaGVtb3JhZGlvdGhlcmFweSwgQWRqdXZhbnQvKm1ldGhvZHM8
L2tleXdvcmQ+PGtleXdvcmQ+RmVtYWxlPC9rZXl3b3JkPjxrZXl3b3JkPkh1bWFuczwva2V5d29y
ZD48a2V5d29yZD5JbWFnZSBJbnRlcnByZXRhdGlvbiwgQ29tcHV0ZXItQXNzaXN0ZWQvKm1ldGhv
ZHM8L2tleXdvcmQ+PGtleXdvcmQ+TWFnbmV0aWMgUmVzb25hbmNlIEltYWdpbmcvKm1ldGhvZHM8
L2tleXdvcmQ+PGtleXdvcmQ+TWFsZTwva2V5d29yZD48a2V5d29yZD5NaWRkbGUgQWdlZDwva2V5
d29yZD48a2V5d29yZD5OZW9hZGp1dmFudCBUaGVyYXB5LyptZXRob2RzPC9rZXl3b3JkPjxrZXl3
b3JkPlJlY3RhbCBOZW9wbGFzbXMvKmRpYWdub3N0aWMgaW1hZ2luZy8qdGhlcmFweTwva2V5d29y
ZD48a2V5d29yZD5SZWN0dW0vZGlhZ25vc3RpYyBpbWFnaW5nPC9rZXl3b3JkPjxrZXl3b3JkPlJl
cHJvZHVjaWJpbGl0eSBvZiBSZXN1bHRzPC9rZXl3b3JkPjxrZXl3b3JkPlJldHJvc3BlY3RpdmUg
U3R1ZGllczwva2V5d29yZD48a2V5d29yZD5TZW5zaXRpdml0eSBhbmQgU3BlY2lmaWNpdHk8L2tl
eXdvcmQ+PGtleXdvcmQ+VHJlYXRtZW50IE91dGNvbWU8L2tleXdvcmQ+PC9rZXl3b3Jkcz48ZGF0
ZXM+PHllYXI+MjAxODwveWVhcj48cHViLWRhdGVzPjxkYXRlPkp1bjwvZGF0ZT48L3B1Yi1kYXRl
cz48L2RhdGVzPjxpc2JuPjE1MjctMTMxNSAoRWxlY3Ryb25pYykmI3hEOzAwMzMtODQxOSAoTGlu
a2luZyk8L2lzYm4+PGFjY2Vzc2lvbi1udW0+Mjk1MTQwMTc8L2FjY2Vzc2lvbi1udW0+PHVybHM+
PHJlbGF0ZWQtdXJscz48dXJsPmh0dHA6Ly93d3cubmNiaS5ubG0ubmloLmdvdi9wdWJtZWQvMjk1
MTQwMTc8L3VybD48L3JlbGF0ZWQtdXJscz48L3VybHM+PGN1c3RvbTI+NTk3ODQ1NzwvY3VzdG9t
Mj48ZWxlY3Ryb25pYy1yZXNvdXJjZS1udW0+MTAuMTE0OC9yYWRpb2wuMjAxODE3MjMwMDwvZWxl
Y3Ryb25pYy1yZXNvdXJjZS1udW0+PC9yZWNvcmQ+PC9DaXRlPjwvRW5kTm90ZT4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MaXU8L0F1dGhvcj48WWVhcj4yMDE3PC9ZZWFyPjxSZWNO
dW0+NDk1NzwvUmVjTnVtPjxEaXNwbGF5VGV4dD48c3R5bGUgZmFjZT0ic3VwZXJzY3JpcHQiPlsy
MSwgMjIsIDQ2LTQ4XTwvc3R5bGU+PC9EaXNwbGF5VGV4dD48cmVjb3JkPjxyZWMtbnVtYmVyPjQ5
NTc8L3JlYy1udW1iZXI+PGZvcmVpZ24ta2V5cz48a2V5IGFwcD0iRU4iIGRiLWlkPSIwd3A5ZWV4
OW94MjlhN2VwdnI3dnZhZml2emZleHowZHRzZWYiPjQ5NTc8L2tleT48L2ZvcmVpZ24ta2V5cz48
cmVmLXR5cGUgbmFtZT0iSm91cm5hbCBBcnRpY2xlIj4xNzwvcmVmLXR5cGU+PGNvbnRyaWJ1dG9y
cz48YXV0aG9ycz48YXV0aG9yPkxpdSwgWi48L2F1dGhvcj48YXV0aG9yPlpoYW5nLCBYLiBZLjwv
YXV0aG9yPjxhdXRob3I+U2hpLCBZLiBKLjwvYXV0aG9yPjxhdXRob3I+V2FuZywgTC48L2F1dGhv
cj48YXV0aG9yPlpodSwgSC4gVC48L2F1dGhvcj48YXV0aG9yPlRhbmcsIFouPC9hdXRob3I+PGF1
dGhvcj5XYW5nLCBTLjwvYXV0aG9yPjxhdXRob3I+TGksIFguIFQuPC9hdXRob3I+PGF1dGhvcj5U
aWFuLCBKLjwvYXV0aG9yPjxhdXRob3I+U3VuLCBZLiBTLjwvYXV0aG9yPjwvYXV0aG9ycz48L2Nv
bnRyaWJ1dG9ycz48YXV0aC1hZGRyZXNzPkNBUyBLZXkgTGFib3JhdG9yeSBvZiBNb2xlY3VsYXIg
SW1hZ2luZywgSW5zdGl0dXRlIG9mIEF1dG9tYXRpb24sIEJlaWppbmcsIENoaW5hLiYjeEQ7S2V5
IExhYm9yYXRvcnkgb2YgQ2FyY2lub2dlbmVzaXMgYW5kIFRyYW5zbGF0aW9uYWwgUmVzZWFyY2gg
KE1pbmlzdHJ5IG9mIEVkdWNhdGlvbi9CZWlqaW5nKSwgRGVwYXJ0bWVudCBvZiBSYWRpb2xvZ3ks
IFBla2luZyBVbml2ZXJzaXR5IENhbmNlciBIb3NwaXRhbCBhbmQgSW5zdGl0dXRlLCBCZWlqaW5n
LCBDaGluYS4mI3hEO0tleSBMYWJvcmF0b3J5IG9mIENhcmNpbm9nZW5lc2lzIGFuZCBUcmFuc2xh
dGlvbmFsIFJlc2VhcmNoIChNaW5pc3RyeSBvZiBFZHVjYXRpb24vQmVpamluZyksIERlcGFydG1l
bnQgb2YgR2FzdHJvaW50ZXN0aW5hbCBTdXJnZXJ5LCBQZWtpbmcgVW5pdmVyc2l0eSBDYW5jZXIg
SG9zcGl0YWwgYW5kIEluc3RpdHV0ZSwgQmVpamluZywgQ2hpbmEuJiN4RDtDQVMgS2V5IExhYm9y
YXRvcnkgb2YgTW9sZWN1bGFyIEltYWdpbmcsIEluc3RpdHV0ZSBvZiBBdXRvbWF0aW9uLCBCZWlq
aW5nLCBDaGluYS4gc3lzMjdAMTYzLmNvbSBqaWUudGlhbkBpYS5hYy5jbi4mI3hEO1VuaXZlcnNp
dHkgb2YgQ2hpbmVzZSBBY2FkZW15IG9mIFNjaWVuY2VzLCBCZWlqaW5nLCBDaGluYS4mI3hEO0tl
eSBMYWJvcmF0b3J5IG9mIENhcmNpbm9nZW5lc2lzIGFuZCBUcmFuc2xhdGlvbmFsIFJlc2VhcmNo
IChNaW5pc3RyeSBvZiBFZHVjYXRpb24vQmVpamluZyksIERlcGFydG1lbnQgb2YgUmFkaW9sb2d5
LCBQZWtpbmcgVW5pdmVyc2l0eSBDYW5jZXIgSG9zcGl0YWwgYW5kIEluc3RpdHV0ZSwgQmVpamlu
ZywgQ2hpbmEuIHN5czI3QDE2My5jb20gamllLnRpYW5AaWEuYWMuY24uPC9hdXRoLWFkZHJlc3M+
PHRpdGxlcz48dGl0bGU+UmFkaW9taWNzIEFuYWx5c2lzIGZvciBFdmFsdWF0aW9uIG9mIFBhdGhv
bG9naWNhbCBDb21wbGV0ZSBSZXNwb25zZSB0byBOZW9hZGp1dmFudCBDaGVtb3JhZGlvdGhlcmFw
eSBpbiBMb2NhbGx5IEFkdmFuY2VkIFJlY3RhbCBD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cyNTMtNzI2MjwvcGFnZXM+PHZvbHVtZT4yMzwvdm9sdW1lPjxudW1i
ZXI+MjM8L251bWJlcj48a2V5d29yZHM+PGtleXdvcmQ+QWdlZDwva2V5d29yZD48a2V5d29yZD5D
aGVtb3JhZGlvdGhlcmFweTwva2V5d29yZD48a2V5d29yZD5Db2hvcnQgU3R1ZGllczwva2V5d29y
ZD48a2V5d29yZD5EaWZmdXNpb24gTWFnbmV0aWMgUmVzb25hbmNlIEltYWdpbmc8L2tleXdvcmQ+
PGtleXdvcmQ+RmVtYWxlPC9rZXl3b3JkPjxrZXl3b3JkPkh1bWFuczwva2V5d29yZD48a2V5d29y
ZD5Mb2dpc3RpYyBNb2RlbHM8L2tleXdvcmQ+PGtleXdvcmQ+TWFsZTwva2V5d29yZD48a2V5d29y
ZD5NaWRkbGUgQWdlZDwva2V5d29yZD48a2V5d29yZD5NdWx0aXZhcmlhdGUgQW5hbHlzaXM8L2tl
eXdvcmQ+PGtleXdvcmQ+TmVvYWRqdXZhbnQgVGhlcmFweTwva2V5d29yZD48a2V5d29yZD5PdXRj
b21lIEFzc2Vzc21lbnQgKEhlYWx0aCBDYXJlKS9tZXRob2RzL3N0YXRpc3RpY3MgJmFtcDsgbnVt
ZXJpY2FsIGRhdGE8L2tleXdvcmQ+PGtleXdvcmQ+UmVjdGFsIE5lb3BsYXNtcy9kaWFnbm9zdGlj
IGltYWdpbmcvcGF0aG9sb2d5Lyp0aGVyYXB5PC9rZXl3b3JkPjxrZXl3b3JkPlJlY3R1bS9kaWFn
bm9zdGljIGltYWdpbmcvKmRydWcgZWZmZWN0cy8qcmFkaWF0aW9uIGVmZmVjdHM8L2tleXdvcmQ+
PC9rZXl3b3Jkcz48ZGF0ZXM+PHllYXI+MjAxNzwveWVhcj48cHViLWRhdGVzPjxkYXRlPkRlYyAx
PC9kYXRlPjwvcHViLWRhdGVzPjwvZGF0ZXM+PGlzYm4+MTA3OC0wNDMyIChQcmludCkmI3hEOzEw
NzgtMDQzMiAoTGlua2luZyk8L2lzYm4+PGFjY2Vzc2lvbi1udW0+Mjg5Mzk3NDQ8L2FjY2Vzc2lv
bi1udW0+PHVybHM+PHJlbGF0ZWQtdXJscz48dXJsPmh0dHA6Ly93d3cubmNiaS5ubG0ubmloLmdv
di9wdWJtZWQvMjg5Mzk3NDQ8L3VybD48L3JlbGF0ZWQtdXJscz48L3VybHM+PGVsZWN0cm9uaWMt
cmVzb3VyY2UtbnVtPjEwLjExNTgvMTA3OC0wNDMyLkNDUi0xNy0xMDM4PC9lbGVjdHJvbmljLXJl
c291cmNlLW51bT48L3JlY29yZD48L0NpdGU+PENpdGU+PEF1dGhvcj5DaGVlPC9BdXRob3I+PFll
YXI+MjAxNzwvWWVhcj48UmVjTnVtPjQ5ODM8L1JlY051bT48cmVjb3JkPjxyZWMtbnVtYmVyPjQ5
ODM8L3JlYy1udW1iZXI+PGZvcmVpZ24ta2V5cz48a2V5IGFwcD0iRU4iIGRiLWlkPSIwd3A5ZWV4
OW94MjlhN2VwdnI3dnZhZml2emZleHowZHRzZWYiPjQ5ODM8L2tleT48L2ZvcmVpZ24ta2V5cz48
cmVmLXR5cGUgbmFtZT0iSm91cm5hbCBBcnRpY2xlIj4xNzwvcmVmLXR5cGU+PGNvbnRyaWJ1dG9y
cz48YXV0aG9ycz48YXV0aG9yPkNoZWUsIEMuIEcuPC9hdXRob3I+PGF1dGhvcj5LaW0sIFkuIEgu
PC9hdXRob3I+PGF1dGhvcj5MZWUsIEsuIEguPC9hdXRob3I+PGF1dGhvcj5MZWUsIFkuIEouPC9h
dXRob3I+PGF1dGhvcj5QYXJrLCBKLiBILjwvYXV0aG9yPjxhdXRob3I+TGVlLCBILiBTLjwvYXV0
aG9yPjxhdXRob3I+QWhuLCBTLjwvYXV0aG9yPjxhdXRob3I+S2ltLCBCLjwvYXV0aG9yPjwvYXV0
aG9ycz48L2NvbnRyaWJ1dG9ycz48YXV0aC1hZGRyZXNzPkRlcGFydG1lbnQgb2YgUmFkaW9sb2d5
LCBTZW91bCBOYXRpb25hbCBVbml2ZXJzaXR5IEJ1bmRhbmcgSG9zcGl0YWwsIFNlb3VsIE5hdGlv
bmFsIFVuaXZlcnNpdHkgQ29sbGVnZSBvZiBNZWRpY2luZSwgSW5zdGl0dXRlIG9mIFJhZGlhdGlv
biBNZWRpY2luZSwgU2VvdWwgTmF0aW9uYWwgVW5pdmVyc2l0eSBNZWRpY2FsIFJlc2VhcmNoIENl
bnRlciwgU2VvbmduYW1zaSwgS29yZWEuJiN4RDtEZXBhcnRtZW50IG9mIFBhdGhvbG9neSwgU2Vv
dWwgTmF0aW9uYWwgVW5pdmVyc2l0eSBCdW5kYW5nIEhvc3BpdGFsLCBTZW91bCBOYXRpb25hbCBV
bml2ZXJzaXR5IENvbGxlZ2Ugb2YgTWVkaWNpbmUsIFNlb25nbmFtLXNpLCBSZXB1YmxpYyBvZiBL
b3JlYS4mI3hEO01lZGljYWwgUmVzZWFyY2ggQ29sbGFib3JhdGluZyBDZW50ZXIsIFNlb3VsIE5h
dGlvbmFsIFVuaXZlcnNpdHkgQnVuZGFuZyBIb3NwaXRhbCwgU2VvbmduYW0tc2ksIFJlcHVibGlj
IG9mIEtvcmVhLiYjeEQ7RGl2aXNpb24gb2YgQmlvbWVkaWNhbCBFbmdpbmVlcmluZywgSGFua3Vr
IFVuaXZlcnNpdHkgb2YgRm9yZWlnbiBTdHVkaWVzLCBZb25naW4tc2ksIFJlcHVibGljIG9mIEtv
cmVhLjwvYXV0aC1hZGRyZXNzPjx0aXRsZXM+PHRpdGxlPkNUIHRleHR1cmUgYW5hbHlzaXMgaW4g
cGF0aWVudHMgd2l0aCBsb2NhbGx5IGFkdmFuY2VkIHJlY3RhbCBjYW5jZXIgdHJlYXRlZCB3aXRo
IG5lb2FkanV2YW50IGNoZW1vcmFkaW90aGVyYXB5OiBBIHBvdGVudGlhbCBpbWFnaW5nIGJpb21h
cmtlciBmb3IgdHJlYXRtZW50IHJlc3BvbnNlIGFuZCBwcm9nbm9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gyODgzPC9wYWdlcz48dm9sdW1lPjEyPC92
b2x1bWU+PG51bWJlcj44PC9udW1iZXI+PGtleXdvcmRzPjxrZXl3b3JkPkFkdWx0PC9rZXl3b3Jk
PjxrZXl3b3JkPkFnZWQ8L2tleXdvcmQ+PGtleXdvcmQ+QWdlZCwgODAgYW5kIG92ZXI8L2tleXdv
cmQ+PGtleXdvcmQ+QmlvbWFya2Vyczwva2V5d29yZD48a2V5d29yZD4qQ2hlbW9yYWRpb3RoZXJh
cHksIEFkanV2YW50PC9rZXl3b3JkPjxrZXl3b3JkPkZlbWFsZTwva2V5d29yZD48a2V5d29yZD5I
dW1hbnM8L2tleXdvcmQ+PGtleXdvcmQ+TWFsZTwva2V5d29yZD48a2V5d29yZD5NaWRkbGUgQWdl
ZDwva2V5d29yZD48a2V5d29yZD4qTmVvYWRqdXZhbnQgVGhlcmFweTwva2V5d29yZD48a2V5d29y
ZD5Qcm9nbm9zaXM8L2tleXdvcmQ+PGtleXdvcmQ+UmVjdGFsIE5lb3BsYXNtcy8qZGlhZ25vc3Rp
YyBpbWFnaW5nLyp0aGVyYXB5PC9rZXl3b3JkPjxrZXl3b3JkPlJldHJvc3BlY3RpdmUgU3R1ZGll
czwva2V5d29yZD48a2V5d29yZD5Ub21vZ3JhcGh5LCBYLVJheSBDb21wdXRlZDwva2V5d29yZD48
a2V5d29yZD5UcmVhdG1lbnQgT3V0Y29tZTwva2V5d29yZD48L2tleXdvcmRzPjxkYXRlcz48eWVh
cj4yMDE3PC95ZWFyPjwvZGF0ZXM+PGlzYm4+MTkzMi02MjAzIChFbGVjdHJvbmljKSYjeEQ7MTkz
Mi02MjAzIChMaW5raW5nKTwvaXNibj48YWNjZXNzaW9uLW51bT4yODc5NzA2MzwvYWNjZXNzaW9u
LW51bT48dXJscz48cmVsYXRlZC11cmxzPjx1cmw+aHR0cDovL3d3dy5uY2JpLm5sbS5uaWguZ292
L3B1Ym1lZC8yODc5NzA2MzwvdXJsPjwvcmVsYXRlZC11cmxzPjwvdXJscz48Y3VzdG9tMj41NTUy
MjUxPC9jdXN0b20yPjxlbGVjdHJvbmljLXJlc291cmNlLW51bT4xMC4xMzcxL2pvdXJuYWwucG9u
ZS4wMTgyODgzPC9lbGVjdHJvbmljLXJlc291cmNlLW51bT48L3JlY29yZD48L0NpdGU+PENpdGU+
PEF1dGhvcj5EZSBDZWNjbzwvQXV0aG9yPjxZZWFyPjIwMTY8L1llYXI+PFJlY051bT40OTU2PC9S
ZWNOdW0+PHJlY29yZD48cmVjLW51bWJlcj40OTU2PC9yZWMtbnVtYmVyPjxmb3JlaWduLWtleXM+
PGtleSBhcHA9IkVOIiBkYi1pZD0iMHdwOWVleDlveDI5YTdlcHZyN3Z2YWZpdnpmZXh6MGR0c2Vm
Ij40OTU2PC9rZXk+PC9mb3JlaWduLWtleXM+PHJlZi10eXBlIG5hbWU9IkpvdXJuYWwgQXJ0aWNs
ZSI+MTc8L3JlZi10eXBlPjxjb250cmlidXRvcnM+PGF1dGhvcnM+PGF1dGhvcj5EZSBDZWNjbywg
Qy4gTi48L2F1dGhvcj48YXV0aG9yPkNpb2xpbmEsIE0uPC9hdXRob3I+PGF1dGhvcj5DYXJ1c28s
IEQuPC9hdXRob3I+PGF1dGhvcj5SZW5nbywgTS48L2F1dGhvcj48YXV0aG9yPkdhbmVzaGFuLCBC
LjwvYXV0aG9yPjxhdXRob3I+TWVpbmVsLCBGLiBHLjwvYXV0aG9yPjxhdXRob3I+TXVzaW8sIEQu
PC9hdXRob3I+PGF1dGhvcj5EZSBGZWxpY2UsIEYuPC9hdXRob3I+PGF1dGhvcj5Ub21ib2xpbmks
IFYuPC9hdXRob3I+PGF1dGhvcj5MYWdoaSwgQS48L2F1dGhvcj48L2F1dGhvcnM+PC9jb250cmli
dXRvcnM+PGF1dGgtYWRkcmVzcz5EaWFnbm9zdGljIEltYWdpbmcgVW5pdCwgRGVwYXJ0bWVudCBv
ZiBSYWRpb2xvZ2ljYWwgU2NpZW5jZXMsIE9uY29sb2d5IGFuZCBQYXRob2xvZ3ksIEkuQy5PLlQu
IEhvc3BpdGFsLCBVbml2ZXJzaXR5IG9mIFJvbWUgJnF1b3Q7U2FwaWVuemEmcXVvdDsgLSBQb2xv
IFBvbnRpbm8sIExhdGluYSwgSXRhbHkuJiN4RDtEZXBhcnRtZW50IG9mIFJhZGlvbG9neSwgTWVk
aWNhbCBVbml2ZXJzaXR5IG9mIFNvdXRoIENhcm9saW5hLCBDaGFybGVzdG9uLCBTQywgVVNBLiYj
eEQ7Q2xpbmljYWwgSW1hZ2luZyBTY2llbmNlcyBDZW50cmUsIEJyaWdodG9uIGFuZCBTdXNzZXgg
TWVkaWNhbCBTY2hvb2wsIEZhbG1lciwgU3Vzc2V4LCBVbml0ZWQgS2luZ2RvbS4mI3hEO0luc3Rp
dHV0ZSBmb3IgQ2xpbmljYWwgUmFkaW9sb2d5LCBMdWR3aWctTWF4aW1pbGlhbnMtVW5pdmVyc2l0
eSBIb3NwaXRhbCwgTXVuaWNoLCBHZXJtYW55LiYjeEQ7RGVwYXJ0bWVudCBvZiBSYWRpb3RoZXJh
cHksIFVuaXZlcnNpdHkgb2YgUm9tZSAmcXVvdDtTYXBpZW56YSZxdW90OywgUm9tZSwgSXRhbHku
JiN4RDtEaWFnbm9zdGljIEltYWdpbmcgVW5pdCwgRGVwYXJ0bWVudCBvZiBSYWRpb2xvZ2ljYWwg
U2NpZW5jZXMsIE9uY29sb2d5IGFuZCBQYXRob2xvZ3ksIEkuQy5PLlQuIEhvc3BpdGFsLCBVbml2
ZXJzaXR5IG9mIFJvbWUgJnF1b3Q7U2FwaWVuemEmcXVvdDsgLSBQb2xvIFBvbnRpbm8sIExhdGlu
YSwgSXRhbHkuIGFuZHJlYS5sYWdoaUB1bmlyb21hMS5pdC48L2F1dGgtYWRkcmVzcz48dGl0bGVz
Pjx0aXRsZT5QZXJmb3JtYW5jZSBvZiBkaWZmdXNpb24td2VpZ2h0ZWQgaW1hZ2luZywgcGVyZnVz
aW9uIGltYWdpbmcsIGFuZCB0ZXh0dXJlIGFuYWx5c2lzIGluIHByZWRpY3RpbmcgdHVtb3JhbCBy
ZXNwb25zZSB0byBuZW9hZGp1dmFudCBjaGVtb3JhZGlvdGhlcmFweSBpbiByZWN0YWwgY2FuY2Vy
IHBhdGllbnRzIHN0dWRpZWQgd2l0aCAzVCBNUjogaW5pdGlhbCBleHBlcmllbmNlPC90aXRsZT48
c2Vjb25kYXJ5LXRpdGxlPkFiZG9tIFJhZGlvbCAoTlkpPC9zZWNvbmRhcnktdGl0bGU+PGFsdC10
aXRsZT5BYmRvbWluYWwgcmFkaW9sb2d5PC9hbHQtdGl0bGU+PC90aXRsZXM+PHBlcmlvZGljYWw+
PGZ1bGwtdGl0bGU+QWJkb20gUmFkaW9sIChOWSk8L2Z1bGwtdGl0bGU+PGFiYnItMT5BYmRvbWlu
YWwgcmFkaW9sb2d5PC9hYmJyLTE+PC9wZXJpb2RpY2FsPjxhbHQtcGVyaW9kaWNhbD48ZnVsbC10
aXRsZT5BYmRvbSBSYWRpb2wgKE5ZKTwvZnVsbC10aXRsZT48YWJici0xPkFiZG9taW5hbCByYWRp
b2xvZ3k8L2FiYnItMT48L2FsdC1wZXJpb2RpY2FsPjxwYWdlcz4xNzI4LTM1PC9wYWdlcz48dm9s
dW1lPjQxPC92b2x1bWU+PG51bWJlcj45PC9udW1iZXI+PGtleXdvcmRzPjxrZXl3b3JkPkNoZW1v
cmFkaW90aGVyYXB5PC9rZXl3b3JkPjxrZXl3b3JkPkRpZmZ1c2lvbiBNYWduZXRpYyBSZXNvbmFu
Y2UgSW1hZ2luZzwva2V5d29yZD48a2V5d29yZD5GZW1hbGU8L2tleXdvcmQ+PGtleXdvcmQ+SHVt
YW5zPC9rZXl3b3JkPjxrZXl3b3JkPk1hbGU8L2tleXdvcmQ+PGtleXdvcmQ+TWlkZGxlIEFnZWQ8
L2tleXdvcmQ+PGtleXdvcmQ+TmVvYWRqdXZhbnQgVGhlcmFweTwva2V5d29yZD48a2V5d29yZD5Q
ZXJmdXNpb24gSW1hZ2luZzwva2V5d29yZD48a2V5d29yZD4qUmVjdGFsIE5lb3BsYXNtczwva2V5
d29yZD48a2V5d29yZD5UcmVhdG1lbnQgT3V0Y29tZTwva2V5d29yZD48L2tleXdvcmRzPjxkYXRl
cz48eWVhcj4yMDE2PC95ZWFyPjxwdWItZGF0ZXM+PGRhdGU+U2VwPC9kYXRlPjwvcHViLWRhdGVz
PjwvZGF0ZXM+PGlzYm4+MjM2Ni0wMDU4IChFbGVjdHJvbmljKTwvaXNibj48YWNjZXNzaW9uLW51
bT4yNzA1Njc0ODwvYWNjZXNzaW9uLW51bT48dXJscz48cmVsYXRlZC11cmxzPjx1cmw+aHR0cDov
L3d3dy5uY2JpLm5sbS5uaWguZ292L3B1Ym1lZC8yNzA1Njc0ODwvdXJsPjwvcmVsYXRlZC11cmxz
PjwvdXJscz48ZWxlY3Ryb25pYy1yZXNvdXJjZS1udW0+MTAuMTAwNy9zMDAyNjEtMDE2LTA3MzMt
ODwvZWxlY3Ryb25pYy1yZXNvdXJjZS1udW0+PC9yZWNvcmQ+PC9DaXRlPjxDaXRlPjxBdXRob3I+
TmllPC9BdXRob3I+PFllYXI+MjAxNjwvWWVhcj48UmVjTnVtPjQ5ODQ8L1JlY051bT48cmVjb3Jk
PjxyZWMtbnVtYmVyPjQ5ODQ8L3JlYy1udW1iZXI+PGZvcmVpZ24ta2V5cz48a2V5IGFwcD0iRU4i
IGRiLWlkPSIwd3A5ZWV4OW94MjlhN2VwdnI3dnZhZml2emZleHowZHRzZWYiPjQ5ODQ8L2tleT48
L2ZvcmVpZ24ta2V5cz48cmVmLXR5cGUgbmFtZT0iSm91cm5hbCBBcnRpY2xlIj4xNzwvcmVmLXR5
cGU+PGNvbnRyaWJ1dG9ycz48YXV0aG9ycz48YXV0aG9yPk5pZSwgSy48L2F1dGhvcj48YXV0aG9y
PlNoaSwgTC48L2F1dGhvcj48YXV0aG9yPkNoZW4sIFEuPC9hdXRob3I+PGF1dGhvcj5IdSwgWC48
L2F1dGhvcj48YXV0aG9yPkphYmJvdXIsIFMuIEsuPC9hdXRob3I+PGF1dGhvcj5ZdWUsIE4uPC9h
dXRob3I+PGF1dGhvcj5OaXUsIFQuPC9hdXRob3I+PGF1dGhvcj5TdW4sIFguPC9hdXRob3I+PC9h
dXRob3JzPjwvY29udHJpYnV0b3JzPjxhdXRoLWFkZHJlc3M+RGVwYXJ0bWVudCBvZiBSYWRpYXRp
b24gT25jb2xvZ3ksIFJ1dGdlcnMtQ2FuY2VyIEluc3RpdHV0ZSBvZiBOZXcgSmVyc2V5LCBSdXRn
ZXJzLVJvYmVydCBXb29kIEpvaG5zb24gTWVkaWNhbCBTY2hvb2wsIFJ1dGdlcnMtVGhlIFN0YXRl
IFVuaXZlcnNpdHkgb2YgTmV3IEplcnNleSwgTmV3IEJydW5zd2ljaywgTmV3IEplcnNleS4mI3hE
O0RlcGFydG1lbnQgb2YgUmFkaWF0aW9uIE9uY29sb2d5LCBTaXIgUnVuIFJ1biBTaGF3IEhvc3Bp
dGFsLCBaaGVqaWFuZyBVbml2ZXJzaXR5IFNjaG9vbCBvZiBNZWRpY2luZSwgSGFuZ3pob3UsIENo
aW5hLiYjeEQ7RGVwYXJ0bWVudCBvZiBSYWRpb2xvZ3ksIFNpciBSdW4gUnVuIFNoYXcgSG9zcGl0
YWwsIFpoZWppYW5nIFVuaXZlcnNpdHkgU2Nob29sIG9mIE1lZGljaW5lLCBIYW5nemhvdSwgQ2hp
bmEuJiN4RDtEZXBhcnRtZW50IG9mIFJhZGlhdGlvbiBPbmNvbG9neSwgU2lyIFJ1biBSdW4gU2hh
dyBIb3NwaXRhbCwgWmhlamlhbmcgVW5pdmVyc2l0eSBTY2hvb2wgb2YgTWVkaWNpbmUsIEhhbmd6
aG91LCBDaGluYS4gc3VueGlhb25hbkBob3RtYWlsLmNvbSB0eW5pdUB6anUuZWR1LmNuLiYjeEQ7
SW5zdGl0dXRlIG9mIFRyYW5zbGF0aW9uYWwgTWVkaWNpbmUsIFpoZWppYW5nIFVuaXZlcnNpdHks
IEhhbmd6aG91LCBDaGluYS48L2F1dGgtYWRkcmVzcz48dGl0bGVzPjx0aXRsZT5SZWN0YWwgQ2Fu
Y2VyOiBBc3Nlc3NtZW50IG9mIE5lb2FkanV2YW50IENoZW1vcmFkaWF0aW9uIE91dGNvbWUgYmFz
ZWQgb24gUmFkaW9taWNzIG9mIE11bHRpcGFyYW1ldHJpYyBNUkk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UyNTYtNTI2NDwvcGFnZXM+PHZvbHVtZT4yMjwvdm9sdW1lPjxu
dW1iZXI+MjE8L251bWJlcj48a2V5d29yZHM+PGtleXdvcmQ+QXJlYSBVbmRlciBDdXJ2ZTwva2V5
d29yZD48a2V5d29yZD5DaGVtb3JhZGlvdGhlcmFweS9tZXRob2RzPC9rZXl3b3JkPjxrZXl3b3Jk
PkNvbnRyYXN0IE1lZGlhL21ldGFib2xpc208L2tleXdvcmQ+PGtleXdvcmQ+RGlmZnVzaW9uIE1h
Z25ldGljIFJlc29uYW5jZSBJbWFnaW5nL21ldGhvZHM8L2tleXdvcmQ+PGtleXdvcmQ+RmVtYWxl
PC9rZXl3b3JkPjxrZXl3b3JkPkh1bWFuczwva2V5d29yZD48a2V5d29yZD5NYWxlPC9rZXl3b3Jk
PjxrZXl3b3JkPk1pZGRsZSBBZ2VkPC9rZXl3b3JkPjxrZXl3b3JkPk5lb2FkanV2YW50IFRoZXJh
cHkvbWV0aG9kczwva2V5d29yZD48a2V5d29yZD5ST0MgQ3VydmU8L2tleXdvcmQ+PGtleXdvcmQ+
UmVjdGFsIE5lb3BsYXNtcy8qcGF0aG9sb2d5Lyp0aGVyYXB5PC9rZXl3b3JkPjxrZXl3b3JkPlJl
cHJvZHVjaWJpbGl0eSBvZiBSZXN1bHRzPC9rZXl3b3JkPjxrZXl3b3JkPlRyZWF0bWVudCBPdXRj
b21lPC9rZXl3b3JkPjwva2V5d29yZHM+PGRhdGVzPjx5ZWFyPjIwMTY8L3llYXI+PHB1Yi1kYXRl
cz48ZGF0ZT5Ob3YgMTwvZGF0ZT48L3B1Yi1kYXRlcz48L2RhdGVzPjxpc2JuPjEwNzgtMDQzMiAo
UHJpbnQpJiN4RDsxMDc4LTA0MzIgKExpbmtpbmcpPC9pc2JuPjxhY2Nlc3Npb24tbnVtPjI3MTg1
MzY4PC9hY2Nlc3Npb24tbnVtPjx1cmxzPjxyZWxhdGVkLXVybHM+PHVybD5odHRwOi8vd3d3Lm5j
YmkubmxtLm5paC5nb3YvcHVibWVkLzI3MTg1MzY4PC91cmw+PC9yZWxhdGVkLXVybHM+PC91cmxz
PjxlbGVjdHJvbmljLXJlc291cmNlLW51bT4xMC4xMTU4LzEwNzgtMDQzMi5DQ1ItMTUtMjk5Nzwv
ZWxlY3Ryb25pYy1yZXNvdXJjZS1udW0+PC9yZWNvcmQ+PC9DaXRlPjxDaXRlPjxBdXRob3I+SG9y
dmF0PC9BdXRob3I+PFllYXI+MjAxODwvWWVhcj48UmVjTnVtPjQ5ODU8L1JlY051bT48cmVjb3Jk
PjxyZWMtbnVtYmVyPjQ5ODU8L3JlYy1udW1iZXI+PGZvcmVpZ24ta2V5cz48a2V5IGFwcD0iRU4i
IGRiLWlkPSIwd3A5ZWV4OW94MjlhN2VwdnI3dnZhZml2emZleHowZHRzZWYiPjQ5ODU8L2tleT48
L2ZvcmVpZ24ta2V5cz48cmVmLXR5cGUgbmFtZT0iSm91cm5hbCBBcnRpY2xlIj4xNzwvcmVmLXR5
cGU+PGNvbnRyaWJ1dG9ycz48YXV0aG9ycz48YXV0aG9yPkhvcnZhdCwgTi48L2F1dGhvcj48YXV0
aG9yPlZlZXJhcmFnaGF2YW4sIEguPC9hdXRob3I+PGF1dGhvcj5LaGFuLCBNLjwvYXV0aG9yPjxh
dXRob3I+QmxhemljLCBJLjwvYXV0aG9yPjxhdXRob3I+WmhlbmcsIEouPC9hdXRob3I+PGF1dGhv
cj5DYXBhbnUsIE0uPC9hdXRob3I+PGF1dGhvcj5TYWxhLCBFLjwvYXV0aG9yPjxhdXRob3I+R2Fy
Y2lhLUFndWlsYXIsIEouPC9hdXRob3I+PGF1dGhvcj5Hb2xsdWIsIE0uIEouPC9hdXRob3I+PGF1
dGhvcj5QZXRrb3Zza2EsIEkuPC9hdXRob3I+PC9hdXRob3JzPjwvY29udHJpYnV0b3JzPjxhdXRo
LWFkZHJlc3M+RnJvbSB0aGUgRGVwYXJ0bWVudHMgb2YgUmFkaW9sb2d5IChOLkguLCBNLksuLCBJ
LkIuLCBFLlMuLCBNLkouRy4sIEkuUC4pLCBNZWRpY2FsIFBoeXNpY3MgKEguVi4pLCBFcGlkZW1p
b2xvZ3kgYW5kIEJpb3N0YXRpc3RpY3MgKEouWi4sIE0uQy4pLCBhbmQgU3VyZ2VyeSAoSi5HLkEu
KSwgTWVtb3JpYWwgU2xvYW4gS2V0dGVyaW5nIENhbmNlciBDZW50ZXIsIDEyNzUgWW9yayBBdmUs
IEJveCAyOSwgTmV3IFlvcmssIE5ZIDEwMDY1LjwvYXV0aC1hZGRyZXNzPjx0aXRsZXM+PHRpdGxl
Pk1SIEltYWdpbmcgb2YgUmVjdGFsIENhbmNlcjogUmFkaW9taWNzIEFuYWx5c2lzIHRvIEFzc2Vz
cyBUcmVhdG1lbnQgUmVzcG9uc2UgYWZ0ZXIgTmVvYWRqdXZhbnQgVGhlcmFwe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ODMzLTg0MzwvcGFnZXM+PHZv
bHVtZT4yODc8L3ZvbHVtZT48bnVtYmVyPjM8L251bWJlcj48a2V5d29yZHM+PGtleXdvcmQ+QWdl
ZDwva2V5d29yZD48a2V5d29yZD5DaGVtb3JhZGlvdGhlcmFweSwgQWRqdXZhbnQvKm1ldGhvZHM8
L2tleXdvcmQ+PGtleXdvcmQ+RmVtYWxlPC9rZXl3b3JkPjxrZXl3b3JkPkh1bWFuczwva2V5d29y
ZD48a2V5d29yZD5JbWFnZSBJbnRlcnByZXRhdGlvbiwgQ29tcHV0ZXItQXNzaXN0ZWQvKm1ldGhv
ZHM8L2tleXdvcmQ+PGtleXdvcmQ+TWFnbmV0aWMgUmVzb25hbmNlIEltYWdpbmcvKm1ldGhvZHM8
L2tleXdvcmQ+PGtleXdvcmQ+TWFsZTwva2V5d29yZD48a2V5d29yZD5NaWRkbGUgQWdlZDwva2V5
d29yZD48a2V5d29yZD5OZW9hZGp1dmFudCBUaGVyYXB5LyptZXRob2RzPC9rZXl3b3JkPjxrZXl3
b3JkPlJlY3RhbCBOZW9wbGFzbXMvKmRpYWdub3N0aWMgaW1hZ2luZy8qdGhlcmFweTwva2V5d29y
ZD48a2V5d29yZD5SZWN0dW0vZGlhZ25vc3RpYyBpbWFnaW5nPC9rZXl3b3JkPjxrZXl3b3JkPlJl
cHJvZHVjaWJpbGl0eSBvZiBSZXN1bHRzPC9rZXl3b3JkPjxrZXl3b3JkPlJldHJvc3BlY3RpdmUg
U3R1ZGllczwva2V5d29yZD48a2V5d29yZD5TZW5zaXRpdml0eSBhbmQgU3BlY2lmaWNpdHk8L2tl
eXdvcmQ+PGtleXdvcmQ+VHJlYXRtZW50IE91dGNvbWU8L2tleXdvcmQ+PC9rZXl3b3Jkcz48ZGF0
ZXM+PHllYXI+MjAxODwveWVhcj48cHViLWRhdGVzPjxkYXRlPkp1bjwvZGF0ZT48L3B1Yi1kYXRl
cz48L2RhdGVzPjxpc2JuPjE1MjctMTMxNSAoRWxlY3Ryb25pYykmI3hEOzAwMzMtODQxOSAoTGlu
a2luZyk8L2lzYm4+PGFjY2Vzc2lvbi1udW0+Mjk1MTQwMTc8L2FjY2Vzc2lvbi1udW0+PHVybHM+
PHJlbGF0ZWQtdXJscz48dXJsPmh0dHA6Ly93d3cubmNiaS5ubG0ubmloLmdvdi9wdWJtZWQvMjk1
MTQwMTc8L3VybD48L3JlbGF0ZWQtdXJscz48L3VybHM+PGN1c3RvbTI+NTk3ODQ1NzwvY3VzdG9t
Mj48ZWxlY3Ryb25pYy1yZXNvdXJjZS1udW0+MTAuMTE0OC9yYWRpb2wuMjAxODE3MjMwMDwvZWxl
Y3Ryb25pYy1yZXNvdXJjZS1udW0+PC9yZWNvcmQ+PC9DaXRlPjwvRW5kTm90ZT4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21" w:tooltip="De Cecco, 2016 #4956" w:history="1">
        <w:r w:rsidRPr="00A64909">
          <w:rPr>
            <w:rFonts w:ascii="Book Antiqua" w:hAnsi="Book Antiqua" w:cs="Book Antiqua"/>
            <w:sz w:val="20"/>
            <w:szCs w:val="20"/>
            <w:vertAlign w:val="superscript"/>
          </w:rPr>
          <w:t>21</w:t>
        </w:r>
      </w:hyperlink>
      <w:r w:rsidRPr="00A64909">
        <w:rPr>
          <w:rFonts w:ascii="Book Antiqua" w:hAnsi="Book Antiqua" w:cs="Book Antiqua"/>
          <w:sz w:val="20"/>
          <w:szCs w:val="20"/>
          <w:vertAlign w:val="superscript"/>
        </w:rPr>
        <w:t>,</w:t>
      </w:r>
      <w:hyperlink w:anchor="_ENREF_22" w:tooltip="Liu, 2017 #4957" w:history="1">
        <w:r w:rsidRPr="00A64909">
          <w:rPr>
            <w:rFonts w:ascii="Book Antiqua" w:hAnsi="Book Antiqua" w:cs="Book Antiqua"/>
            <w:sz w:val="20"/>
            <w:szCs w:val="20"/>
            <w:vertAlign w:val="superscript"/>
          </w:rPr>
          <w:t>22</w:t>
        </w:r>
      </w:hyperlink>
      <w:r w:rsidRPr="00A64909">
        <w:rPr>
          <w:rFonts w:ascii="Book Antiqua" w:hAnsi="Book Antiqua" w:cs="Book Antiqua"/>
          <w:sz w:val="20"/>
          <w:szCs w:val="20"/>
          <w:vertAlign w:val="superscript"/>
        </w:rPr>
        <w:t>,</w:t>
      </w:r>
      <w:hyperlink w:anchor="_ENREF_46" w:tooltip="Chee, 2017 #4983" w:history="1">
        <w:r w:rsidRPr="00A64909">
          <w:rPr>
            <w:rFonts w:ascii="Book Antiqua" w:hAnsi="Book Antiqua" w:cs="Book Antiqua"/>
            <w:sz w:val="20"/>
            <w:szCs w:val="20"/>
            <w:vertAlign w:val="superscript"/>
          </w:rPr>
          <w:t>46-48</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Most of the above studies aimed to predict patients with pathologic complete response (PCR) by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analysis, so as to omit surgery and over-treatment. Under neoadjuvant therapy, the rate of PCR was low, ranging from 15</w:t>
      </w:r>
      <w:r w:rsidR="008B44BD" w:rsidRPr="00A64909">
        <w:rPr>
          <w:rFonts w:ascii="Book Antiqua" w:hAnsi="Book Antiqua" w:cs="Book Antiqua"/>
          <w:sz w:val="20"/>
          <w:szCs w:val="20"/>
        </w:rPr>
        <w:t>-</w:t>
      </w:r>
      <w:r w:rsidRPr="00A64909">
        <w:rPr>
          <w:rFonts w:ascii="Book Antiqua" w:hAnsi="Book Antiqua" w:cs="Book Antiqua"/>
          <w:sz w:val="20"/>
          <w:szCs w:val="20"/>
        </w:rPr>
        <w:t>27</w:t>
      </w:r>
      <w:proofErr w:type="gramStart"/>
      <w:r w:rsidRPr="00A64909">
        <w:rPr>
          <w:rFonts w:ascii="Book Antiqua" w:hAnsi="Book Antiqua" w:cs="Book Antiqua"/>
          <w:sz w:val="20"/>
          <w:szCs w:val="20"/>
        </w:rPr>
        <w:t>%</w:t>
      </w:r>
      <w:proofErr w:type="gramEnd"/>
      <w:r w:rsidRPr="00A64909">
        <w:rPr>
          <w:rFonts w:ascii="Book Antiqua" w:hAnsi="Book Antiqua" w:cs="Book Antiqua"/>
          <w:sz w:val="20"/>
          <w:szCs w:val="20"/>
        </w:rPr>
        <w:fldChar w:fldCharType="begin">
          <w:fldData xml:space="preserve">PEVuZE5vdGU+PENpdGU+PEF1dGhvcj5MaXU8L0F1dGhvcj48WWVhcj4yMDE3PC9ZZWFyPjxSZWNO
dW0+NDk1NzwvUmVjTnVtPjxEaXNwbGF5VGV4dD48c3R5bGUgZmFjZT0ic3VwZXJzY3JpcHQiPlsy
MSwgMjIsIDQ2LTQ4XTwvc3R5bGU+PC9EaXNwbGF5VGV4dD48cmVjb3JkPjxyZWMtbnVtYmVyPjQ5
NTc8L3JlYy1udW1iZXI+PGZvcmVpZ24ta2V5cz48a2V5IGFwcD0iRU4iIGRiLWlkPSIwd3A5ZWV4
OW94MjlhN2VwdnI3dnZhZml2emZleHowZHRzZWYiPjQ5NTc8L2tleT48L2ZvcmVpZ24ta2V5cz48
cmVmLXR5cGUgbmFtZT0iSm91cm5hbCBBcnRpY2xlIj4xNzwvcmVmLXR5cGU+PGNvbnRyaWJ1dG9y
cz48YXV0aG9ycz48YXV0aG9yPkxpdSwgWi48L2F1dGhvcj48YXV0aG9yPlpoYW5nLCBYLiBZLjwv
YXV0aG9yPjxhdXRob3I+U2hpLCBZLiBKLjwvYXV0aG9yPjxhdXRob3I+V2FuZywgTC48L2F1dGhv
cj48YXV0aG9yPlpodSwgSC4gVC48L2F1dGhvcj48YXV0aG9yPlRhbmcsIFouPC9hdXRob3I+PGF1
dGhvcj5XYW5nLCBTLjwvYXV0aG9yPjxhdXRob3I+TGksIFguIFQuPC9hdXRob3I+PGF1dGhvcj5U
aWFuLCBKLjwvYXV0aG9yPjxhdXRob3I+U3VuLCBZLiBTLjwvYXV0aG9yPjwvYXV0aG9ycz48L2Nv
bnRyaWJ1dG9ycz48YXV0aC1hZGRyZXNzPkNBUyBLZXkgTGFib3JhdG9yeSBvZiBNb2xlY3VsYXIg
SW1hZ2luZywgSW5zdGl0dXRlIG9mIEF1dG9tYXRpb24sIEJlaWppbmcsIENoaW5hLiYjeEQ7S2V5
IExhYm9yYXRvcnkgb2YgQ2FyY2lub2dlbmVzaXMgYW5kIFRyYW5zbGF0aW9uYWwgUmVzZWFyY2gg
KE1pbmlzdHJ5IG9mIEVkdWNhdGlvbi9CZWlqaW5nKSwgRGVwYXJ0bWVudCBvZiBSYWRpb2xvZ3ks
IFBla2luZyBVbml2ZXJzaXR5IENhbmNlciBIb3NwaXRhbCBhbmQgSW5zdGl0dXRlLCBCZWlqaW5n
LCBDaGluYS4mI3hEO0tleSBMYWJvcmF0b3J5IG9mIENhcmNpbm9nZW5lc2lzIGFuZCBUcmFuc2xh
dGlvbmFsIFJlc2VhcmNoIChNaW5pc3RyeSBvZiBFZHVjYXRpb24vQmVpamluZyksIERlcGFydG1l
bnQgb2YgR2FzdHJvaW50ZXN0aW5hbCBTdXJnZXJ5LCBQZWtpbmcgVW5pdmVyc2l0eSBDYW5jZXIg
SG9zcGl0YWwgYW5kIEluc3RpdHV0ZSwgQmVpamluZywgQ2hpbmEuJiN4RDtDQVMgS2V5IExhYm9y
YXRvcnkgb2YgTW9sZWN1bGFyIEltYWdpbmcsIEluc3RpdHV0ZSBvZiBBdXRvbWF0aW9uLCBCZWlq
aW5nLCBDaGluYS4gc3lzMjdAMTYzLmNvbSBqaWUudGlhbkBpYS5hYy5jbi4mI3hEO1VuaXZlcnNp
dHkgb2YgQ2hpbmVzZSBBY2FkZW15IG9mIFNjaWVuY2VzLCBCZWlqaW5nLCBDaGluYS4mI3hEO0tl
eSBMYWJvcmF0b3J5IG9mIENhcmNpbm9nZW5lc2lzIGFuZCBUcmFuc2xhdGlvbmFsIFJlc2VhcmNo
IChNaW5pc3RyeSBvZiBFZHVjYXRpb24vQmVpamluZyksIERlcGFydG1lbnQgb2YgUmFkaW9sb2d5
LCBQZWtpbmcgVW5pdmVyc2l0eSBDYW5jZXIgSG9zcGl0YWwgYW5kIEluc3RpdHV0ZSwgQmVpamlu
ZywgQ2hpbmEuIHN5czI3QDE2My5jb20gamllLnRpYW5AaWEuYWMuY24uPC9hdXRoLWFkZHJlc3M+
PHRpdGxlcz48dGl0bGU+UmFkaW9taWNzIEFuYWx5c2lzIGZvciBFdmFsdWF0aW9uIG9mIFBhdGhv
bG9naWNhbCBDb21wbGV0ZSBSZXNwb25zZSB0byBOZW9hZGp1dmFudCBDaGVtb3JhZGlvdGhlcmFw
eSBpbiBMb2NhbGx5IEFkdmFuY2VkIFJlY3RhbCBD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cyNTMtNzI2MjwvcGFnZXM+PHZvbHVtZT4yMzwvdm9sdW1lPjxudW1i
ZXI+MjM8L251bWJlcj48a2V5d29yZHM+PGtleXdvcmQ+QWdlZDwva2V5d29yZD48a2V5d29yZD5D
aGVtb3JhZGlvdGhlcmFweTwva2V5d29yZD48a2V5d29yZD5Db2hvcnQgU3R1ZGllczwva2V5d29y
ZD48a2V5d29yZD5EaWZmdXNpb24gTWFnbmV0aWMgUmVzb25hbmNlIEltYWdpbmc8L2tleXdvcmQ+
PGtleXdvcmQ+RmVtYWxlPC9rZXl3b3JkPjxrZXl3b3JkPkh1bWFuczwva2V5d29yZD48a2V5d29y
ZD5Mb2dpc3RpYyBNb2RlbHM8L2tleXdvcmQ+PGtleXdvcmQ+TWFsZTwva2V5d29yZD48a2V5d29y
ZD5NaWRkbGUgQWdlZDwva2V5d29yZD48a2V5d29yZD5NdWx0aXZhcmlhdGUgQW5hbHlzaXM8L2tl
eXdvcmQ+PGtleXdvcmQ+TmVvYWRqdXZhbnQgVGhlcmFweTwva2V5d29yZD48a2V5d29yZD5PdXRj
b21lIEFzc2Vzc21lbnQgKEhlYWx0aCBDYXJlKS9tZXRob2RzL3N0YXRpc3RpY3MgJmFtcDsgbnVt
ZXJpY2FsIGRhdGE8L2tleXdvcmQ+PGtleXdvcmQ+UmVjdGFsIE5lb3BsYXNtcy9kaWFnbm9zdGlj
IGltYWdpbmcvcGF0aG9sb2d5Lyp0aGVyYXB5PC9rZXl3b3JkPjxrZXl3b3JkPlJlY3R1bS9kaWFn
bm9zdGljIGltYWdpbmcvKmRydWcgZWZmZWN0cy8qcmFkaWF0aW9uIGVmZmVjdHM8L2tleXdvcmQ+
PC9rZXl3b3Jkcz48ZGF0ZXM+PHllYXI+MjAxNzwveWVhcj48cHViLWRhdGVzPjxkYXRlPkRlYyAx
PC9kYXRlPjwvcHViLWRhdGVzPjwvZGF0ZXM+PGlzYm4+MTA3OC0wNDMyIChQcmludCkmI3hEOzEw
NzgtMDQzMiAoTGlua2luZyk8L2lzYm4+PGFjY2Vzc2lvbi1udW0+Mjg5Mzk3NDQ8L2FjY2Vzc2lv
bi1udW0+PHVybHM+PHJlbGF0ZWQtdXJscz48dXJsPmh0dHA6Ly93d3cubmNiaS5ubG0ubmloLmdv
di9wdWJtZWQvMjg5Mzk3NDQ8L3VybD48L3JlbGF0ZWQtdXJscz48L3VybHM+PGVsZWN0cm9uaWMt
cmVzb3VyY2UtbnVtPjEwLjExNTgvMTA3OC0wNDMyLkNDUi0xNy0xMDM4PC9lbGVjdHJvbmljLXJl
c291cmNlLW51bT48L3JlY29yZD48L0NpdGU+PENpdGU+PEF1dGhvcj5DaGVlPC9BdXRob3I+PFll
YXI+MjAxNzwvWWVhcj48UmVjTnVtPjQ5ODM8L1JlY051bT48cmVjb3JkPjxyZWMtbnVtYmVyPjQ5
ODM8L3JlYy1udW1iZXI+PGZvcmVpZ24ta2V5cz48a2V5IGFwcD0iRU4iIGRiLWlkPSIwd3A5ZWV4
OW94MjlhN2VwdnI3dnZhZml2emZleHowZHRzZWYiPjQ5ODM8L2tleT48L2ZvcmVpZ24ta2V5cz48
cmVmLXR5cGUgbmFtZT0iSm91cm5hbCBBcnRpY2xlIj4xNzwvcmVmLXR5cGU+PGNvbnRyaWJ1dG9y
cz48YXV0aG9ycz48YXV0aG9yPkNoZWUsIEMuIEcuPC9hdXRob3I+PGF1dGhvcj5LaW0sIFkuIEgu
PC9hdXRob3I+PGF1dGhvcj5MZWUsIEsuIEguPC9hdXRob3I+PGF1dGhvcj5MZWUsIFkuIEouPC9h
dXRob3I+PGF1dGhvcj5QYXJrLCBKLiBILjwvYXV0aG9yPjxhdXRob3I+TGVlLCBILiBTLjwvYXV0
aG9yPjxhdXRob3I+QWhuLCBTLjwvYXV0aG9yPjxhdXRob3I+S2ltLCBCLjwvYXV0aG9yPjwvYXV0
aG9ycz48L2NvbnRyaWJ1dG9ycz48YXV0aC1hZGRyZXNzPkRlcGFydG1lbnQgb2YgUmFkaW9sb2d5
LCBTZW91bCBOYXRpb25hbCBVbml2ZXJzaXR5IEJ1bmRhbmcgSG9zcGl0YWwsIFNlb3VsIE5hdGlv
bmFsIFVuaXZlcnNpdHkgQ29sbGVnZSBvZiBNZWRpY2luZSwgSW5zdGl0dXRlIG9mIFJhZGlhdGlv
biBNZWRpY2luZSwgU2VvdWwgTmF0aW9uYWwgVW5pdmVyc2l0eSBNZWRpY2FsIFJlc2VhcmNoIENl
bnRlciwgU2VvbmduYW1zaSwgS29yZWEuJiN4RDtEZXBhcnRtZW50IG9mIFBhdGhvbG9neSwgU2Vv
dWwgTmF0aW9uYWwgVW5pdmVyc2l0eSBCdW5kYW5nIEhvc3BpdGFsLCBTZW91bCBOYXRpb25hbCBV
bml2ZXJzaXR5IENvbGxlZ2Ugb2YgTWVkaWNpbmUsIFNlb25nbmFtLXNpLCBSZXB1YmxpYyBvZiBL
b3JlYS4mI3hEO01lZGljYWwgUmVzZWFyY2ggQ29sbGFib3JhdGluZyBDZW50ZXIsIFNlb3VsIE5h
dGlvbmFsIFVuaXZlcnNpdHkgQnVuZGFuZyBIb3NwaXRhbCwgU2VvbmduYW0tc2ksIFJlcHVibGlj
IG9mIEtvcmVhLiYjeEQ7RGl2aXNpb24gb2YgQmlvbWVkaWNhbCBFbmdpbmVlcmluZywgSGFua3Vr
IFVuaXZlcnNpdHkgb2YgRm9yZWlnbiBTdHVkaWVzLCBZb25naW4tc2ksIFJlcHVibGljIG9mIEtv
cmVhLjwvYXV0aC1hZGRyZXNzPjx0aXRsZXM+PHRpdGxlPkNUIHRleHR1cmUgYW5hbHlzaXMgaW4g
cGF0aWVudHMgd2l0aCBsb2NhbGx5IGFkdmFuY2VkIHJlY3RhbCBjYW5jZXIgdHJlYXRlZCB3aXRo
IG5lb2FkanV2YW50IGNoZW1vcmFkaW90aGVyYXB5OiBBIHBvdGVudGlhbCBpbWFnaW5nIGJpb21h
cmtlciBmb3IgdHJlYXRtZW50IHJlc3BvbnNlIGFuZCBwcm9nbm9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gyODgzPC9wYWdlcz48dm9sdW1lPjEyPC92
b2x1bWU+PG51bWJlcj44PC9udW1iZXI+PGtleXdvcmRzPjxrZXl3b3JkPkFkdWx0PC9rZXl3b3Jk
PjxrZXl3b3JkPkFnZWQ8L2tleXdvcmQ+PGtleXdvcmQ+QWdlZCwgODAgYW5kIG92ZXI8L2tleXdv
cmQ+PGtleXdvcmQ+QmlvbWFya2Vyczwva2V5d29yZD48a2V5d29yZD4qQ2hlbW9yYWRpb3RoZXJh
cHksIEFkanV2YW50PC9rZXl3b3JkPjxrZXl3b3JkPkZlbWFsZTwva2V5d29yZD48a2V5d29yZD5I
dW1hbnM8L2tleXdvcmQ+PGtleXdvcmQ+TWFsZTwva2V5d29yZD48a2V5d29yZD5NaWRkbGUgQWdl
ZDwva2V5d29yZD48a2V5d29yZD4qTmVvYWRqdXZhbnQgVGhlcmFweTwva2V5d29yZD48a2V5d29y
ZD5Qcm9nbm9zaXM8L2tleXdvcmQ+PGtleXdvcmQ+UmVjdGFsIE5lb3BsYXNtcy8qZGlhZ25vc3Rp
YyBpbWFnaW5nLyp0aGVyYXB5PC9rZXl3b3JkPjxrZXl3b3JkPlJldHJvc3BlY3RpdmUgU3R1ZGll
czwva2V5d29yZD48a2V5d29yZD5Ub21vZ3JhcGh5LCBYLVJheSBDb21wdXRlZDwva2V5d29yZD48
a2V5d29yZD5UcmVhdG1lbnQgT3V0Y29tZTwva2V5d29yZD48L2tleXdvcmRzPjxkYXRlcz48eWVh
cj4yMDE3PC95ZWFyPjwvZGF0ZXM+PGlzYm4+MTkzMi02MjAzIChFbGVjdHJvbmljKSYjeEQ7MTkz
Mi02MjAzIChMaW5raW5nKTwvaXNibj48YWNjZXNzaW9uLW51bT4yODc5NzA2MzwvYWNjZXNzaW9u
LW51bT48dXJscz48cmVsYXRlZC11cmxzPjx1cmw+aHR0cDovL3d3dy5uY2JpLm5sbS5uaWguZ292
L3B1Ym1lZC8yODc5NzA2MzwvdXJsPjwvcmVsYXRlZC11cmxzPjwvdXJscz48Y3VzdG9tMj41NTUy
MjUxPC9jdXN0b20yPjxlbGVjdHJvbmljLXJlc291cmNlLW51bT4xMC4xMzcxL2pvdXJuYWwucG9u
ZS4wMTgyODgzPC9lbGVjdHJvbmljLXJlc291cmNlLW51bT48L3JlY29yZD48L0NpdGU+PENpdGU+
PEF1dGhvcj5EZSBDZWNjbzwvQXV0aG9yPjxZZWFyPjIwMTY8L1llYXI+PFJlY051bT40OTU2PC9S
ZWNOdW0+PHJlY29yZD48cmVjLW51bWJlcj40OTU2PC9yZWMtbnVtYmVyPjxmb3JlaWduLWtleXM+
PGtleSBhcHA9IkVOIiBkYi1pZD0iMHdwOWVleDlveDI5YTdlcHZyN3Z2YWZpdnpmZXh6MGR0c2Vm
Ij40OTU2PC9rZXk+PC9mb3JlaWduLWtleXM+PHJlZi10eXBlIG5hbWU9IkpvdXJuYWwgQXJ0aWNs
ZSI+MTc8L3JlZi10eXBlPjxjb250cmlidXRvcnM+PGF1dGhvcnM+PGF1dGhvcj5EZSBDZWNjbywg
Qy4gTi48L2F1dGhvcj48YXV0aG9yPkNpb2xpbmEsIE0uPC9hdXRob3I+PGF1dGhvcj5DYXJ1c28s
IEQuPC9hdXRob3I+PGF1dGhvcj5SZW5nbywgTS48L2F1dGhvcj48YXV0aG9yPkdhbmVzaGFuLCBC
LjwvYXV0aG9yPjxhdXRob3I+TWVpbmVsLCBGLiBHLjwvYXV0aG9yPjxhdXRob3I+TXVzaW8sIEQu
PC9hdXRob3I+PGF1dGhvcj5EZSBGZWxpY2UsIEYuPC9hdXRob3I+PGF1dGhvcj5Ub21ib2xpbmks
IFYuPC9hdXRob3I+PGF1dGhvcj5MYWdoaSwgQS48L2F1dGhvcj48L2F1dGhvcnM+PC9jb250cmli
dXRvcnM+PGF1dGgtYWRkcmVzcz5EaWFnbm9zdGljIEltYWdpbmcgVW5pdCwgRGVwYXJ0bWVudCBv
ZiBSYWRpb2xvZ2ljYWwgU2NpZW5jZXMsIE9uY29sb2d5IGFuZCBQYXRob2xvZ3ksIEkuQy5PLlQu
IEhvc3BpdGFsLCBVbml2ZXJzaXR5IG9mIFJvbWUgJnF1b3Q7U2FwaWVuemEmcXVvdDsgLSBQb2xv
IFBvbnRpbm8sIExhdGluYSwgSXRhbHkuJiN4RDtEZXBhcnRtZW50IG9mIFJhZGlvbG9neSwgTWVk
aWNhbCBVbml2ZXJzaXR5IG9mIFNvdXRoIENhcm9saW5hLCBDaGFybGVzdG9uLCBTQywgVVNBLiYj
eEQ7Q2xpbmljYWwgSW1hZ2luZyBTY2llbmNlcyBDZW50cmUsIEJyaWdodG9uIGFuZCBTdXNzZXgg
TWVkaWNhbCBTY2hvb2wsIEZhbG1lciwgU3Vzc2V4LCBVbml0ZWQgS2luZ2RvbS4mI3hEO0luc3Rp
dHV0ZSBmb3IgQ2xpbmljYWwgUmFkaW9sb2d5LCBMdWR3aWctTWF4aW1pbGlhbnMtVW5pdmVyc2l0
eSBIb3NwaXRhbCwgTXVuaWNoLCBHZXJtYW55LiYjeEQ7RGVwYXJ0bWVudCBvZiBSYWRpb3RoZXJh
cHksIFVuaXZlcnNpdHkgb2YgUm9tZSAmcXVvdDtTYXBpZW56YSZxdW90OywgUm9tZSwgSXRhbHku
JiN4RDtEaWFnbm9zdGljIEltYWdpbmcgVW5pdCwgRGVwYXJ0bWVudCBvZiBSYWRpb2xvZ2ljYWwg
U2NpZW5jZXMsIE9uY29sb2d5IGFuZCBQYXRob2xvZ3ksIEkuQy5PLlQuIEhvc3BpdGFsLCBVbml2
ZXJzaXR5IG9mIFJvbWUgJnF1b3Q7U2FwaWVuemEmcXVvdDsgLSBQb2xvIFBvbnRpbm8sIExhdGlu
YSwgSXRhbHkuIGFuZHJlYS5sYWdoaUB1bmlyb21hMS5pdC48L2F1dGgtYWRkcmVzcz48dGl0bGVz
Pjx0aXRsZT5QZXJmb3JtYW5jZSBvZiBkaWZmdXNpb24td2VpZ2h0ZWQgaW1hZ2luZywgcGVyZnVz
aW9uIGltYWdpbmcsIGFuZCB0ZXh0dXJlIGFuYWx5c2lzIGluIHByZWRpY3RpbmcgdHVtb3JhbCBy
ZXNwb25zZSB0byBuZW9hZGp1dmFudCBjaGVtb3JhZGlvdGhlcmFweSBpbiByZWN0YWwgY2FuY2Vy
IHBhdGllbnRzIHN0dWRpZWQgd2l0aCAzVCBNUjogaW5pdGlhbCBleHBlcmllbmNlPC90aXRsZT48
c2Vjb25kYXJ5LXRpdGxlPkFiZG9tIFJhZGlvbCAoTlkpPC9zZWNvbmRhcnktdGl0bGU+PGFsdC10
aXRsZT5BYmRvbWluYWwgcmFkaW9sb2d5PC9hbHQtdGl0bGU+PC90aXRsZXM+PHBlcmlvZGljYWw+
PGZ1bGwtdGl0bGU+QWJkb20gUmFkaW9sIChOWSk8L2Z1bGwtdGl0bGU+PGFiYnItMT5BYmRvbWlu
YWwgcmFkaW9sb2d5PC9hYmJyLTE+PC9wZXJpb2RpY2FsPjxhbHQtcGVyaW9kaWNhbD48ZnVsbC10
aXRsZT5BYmRvbSBSYWRpb2wgKE5ZKTwvZnVsbC10aXRsZT48YWJici0xPkFiZG9taW5hbCByYWRp
b2xvZ3k8L2FiYnItMT48L2FsdC1wZXJpb2RpY2FsPjxwYWdlcz4xNzI4LTM1PC9wYWdlcz48dm9s
dW1lPjQxPC92b2x1bWU+PG51bWJlcj45PC9udW1iZXI+PGtleXdvcmRzPjxrZXl3b3JkPkNoZW1v
cmFkaW90aGVyYXB5PC9rZXl3b3JkPjxrZXl3b3JkPkRpZmZ1c2lvbiBNYWduZXRpYyBSZXNvbmFu
Y2UgSW1hZ2luZzwva2V5d29yZD48a2V5d29yZD5GZW1hbGU8L2tleXdvcmQ+PGtleXdvcmQ+SHVt
YW5zPC9rZXl3b3JkPjxrZXl3b3JkPk1hbGU8L2tleXdvcmQ+PGtleXdvcmQ+TWlkZGxlIEFnZWQ8
L2tleXdvcmQ+PGtleXdvcmQ+TmVvYWRqdXZhbnQgVGhlcmFweTwva2V5d29yZD48a2V5d29yZD5Q
ZXJmdXNpb24gSW1hZ2luZzwva2V5d29yZD48a2V5d29yZD4qUmVjdGFsIE5lb3BsYXNtczwva2V5
d29yZD48a2V5d29yZD5UcmVhdG1lbnQgT3V0Y29tZTwva2V5d29yZD48L2tleXdvcmRzPjxkYXRl
cz48eWVhcj4yMDE2PC95ZWFyPjxwdWItZGF0ZXM+PGRhdGU+U2VwPC9kYXRlPjwvcHViLWRhdGVz
PjwvZGF0ZXM+PGlzYm4+MjM2Ni0wMDU4IChFbGVjdHJvbmljKTwvaXNibj48YWNjZXNzaW9uLW51
bT4yNzA1Njc0ODwvYWNjZXNzaW9uLW51bT48dXJscz48cmVsYXRlZC11cmxzPjx1cmw+aHR0cDov
L3d3dy5uY2JpLm5sbS5uaWguZ292L3B1Ym1lZC8yNzA1Njc0ODwvdXJsPjwvcmVsYXRlZC11cmxz
PjwvdXJscz48ZWxlY3Ryb25pYy1yZXNvdXJjZS1udW0+MTAuMTAwNy9zMDAyNjEtMDE2LTA3MzMt
ODwvZWxlY3Ryb25pYy1yZXNvdXJjZS1udW0+PC9yZWNvcmQ+PC9DaXRlPjxDaXRlPjxBdXRob3I+
TmllPC9BdXRob3I+PFllYXI+MjAxNjwvWWVhcj48UmVjTnVtPjQ5ODQ8L1JlY051bT48cmVjb3Jk
PjxyZWMtbnVtYmVyPjQ5ODQ8L3JlYy1udW1iZXI+PGZvcmVpZ24ta2V5cz48a2V5IGFwcD0iRU4i
IGRiLWlkPSIwd3A5ZWV4OW94MjlhN2VwdnI3dnZhZml2emZleHowZHRzZWYiPjQ5ODQ8L2tleT48
L2ZvcmVpZ24ta2V5cz48cmVmLXR5cGUgbmFtZT0iSm91cm5hbCBBcnRpY2xlIj4xNzwvcmVmLXR5
cGU+PGNvbnRyaWJ1dG9ycz48YXV0aG9ycz48YXV0aG9yPk5pZSwgSy48L2F1dGhvcj48YXV0aG9y
PlNoaSwgTC48L2F1dGhvcj48YXV0aG9yPkNoZW4sIFEuPC9hdXRob3I+PGF1dGhvcj5IdSwgWC48
L2F1dGhvcj48YXV0aG9yPkphYmJvdXIsIFMuIEsuPC9hdXRob3I+PGF1dGhvcj5ZdWUsIE4uPC9h
dXRob3I+PGF1dGhvcj5OaXUsIFQuPC9hdXRob3I+PGF1dGhvcj5TdW4sIFguPC9hdXRob3I+PC9h
dXRob3JzPjwvY29udHJpYnV0b3JzPjxhdXRoLWFkZHJlc3M+RGVwYXJ0bWVudCBvZiBSYWRpYXRp
b24gT25jb2xvZ3ksIFJ1dGdlcnMtQ2FuY2VyIEluc3RpdHV0ZSBvZiBOZXcgSmVyc2V5LCBSdXRn
ZXJzLVJvYmVydCBXb29kIEpvaG5zb24gTWVkaWNhbCBTY2hvb2wsIFJ1dGdlcnMtVGhlIFN0YXRl
IFVuaXZlcnNpdHkgb2YgTmV3IEplcnNleSwgTmV3IEJydW5zd2ljaywgTmV3IEplcnNleS4mI3hE
O0RlcGFydG1lbnQgb2YgUmFkaWF0aW9uIE9uY29sb2d5LCBTaXIgUnVuIFJ1biBTaGF3IEhvc3Bp
dGFsLCBaaGVqaWFuZyBVbml2ZXJzaXR5IFNjaG9vbCBvZiBNZWRpY2luZSwgSGFuZ3pob3UsIENo
aW5hLiYjeEQ7RGVwYXJ0bWVudCBvZiBSYWRpb2xvZ3ksIFNpciBSdW4gUnVuIFNoYXcgSG9zcGl0
YWwsIFpoZWppYW5nIFVuaXZlcnNpdHkgU2Nob29sIG9mIE1lZGljaW5lLCBIYW5nemhvdSwgQ2hp
bmEuJiN4RDtEZXBhcnRtZW50IG9mIFJhZGlhdGlvbiBPbmNvbG9neSwgU2lyIFJ1biBSdW4gU2hh
dyBIb3NwaXRhbCwgWmhlamlhbmcgVW5pdmVyc2l0eSBTY2hvb2wgb2YgTWVkaWNpbmUsIEhhbmd6
aG91LCBDaGluYS4gc3VueGlhb25hbkBob3RtYWlsLmNvbSB0eW5pdUB6anUuZWR1LmNuLiYjeEQ7
SW5zdGl0dXRlIG9mIFRyYW5zbGF0aW9uYWwgTWVkaWNpbmUsIFpoZWppYW5nIFVuaXZlcnNpdHks
IEhhbmd6aG91LCBDaGluYS48L2F1dGgtYWRkcmVzcz48dGl0bGVzPjx0aXRsZT5SZWN0YWwgQ2Fu
Y2VyOiBBc3Nlc3NtZW50IG9mIE5lb2FkanV2YW50IENoZW1vcmFkaWF0aW9uIE91dGNvbWUgYmFz
ZWQgb24gUmFkaW9taWNzIG9mIE11bHRpcGFyYW1ldHJpYyBNUkk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UyNTYtNTI2NDwvcGFnZXM+PHZvbHVtZT4yMjwvdm9sdW1lPjxu
dW1iZXI+MjE8L251bWJlcj48a2V5d29yZHM+PGtleXdvcmQ+QXJlYSBVbmRlciBDdXJ2ZTwva2V5
d29yZD48a2V5d29yZD5DaGVtb3JhZGlvdGhlcmFweS9tZXRob2RzPC9rZXl3b3JkPjxrZXl3b3Jk
PkNvbnRyYXN0IE1lZGlhL21ldGFib2xpc208L2tleXdvcmQ+PGtleXdvcmQ+RGlmZnVzaW9uIE1h
Z25ldGljIFJlc29uYW5jZSBJbWFnaW5nL21ldGhvZHM8L2tleXdvcmQ+PGtleXdvcmQ+RmVtYWxl
PC9rZXl3b3JkPjxrZXl3b3JkPkh1bWFuczwva2V5d29yZD48a2V5d29yZD5NYWxlPC9rZXl3b3Jk
PjxrZXl3b3JkPk1pZGRsZSBBZ2VkPC9rZXl3b3JkPjxrZXl3b3JkPk5lb2FkanV2YW50IFRoZXJh
cHkvbWV0aG9kczwva2V5d29yZD48a2V5d29yZD5ST0MgQ3VydmU8L2tleXdvcmQ+PGtleXdvcmQ+
UmVjdGFsIE5lb3BsYXNtcy8qcGF0aG9sb2d5Lyp0aGVyYXB5PC9rZXl3b3JkPjxrZXl3b3JkPlJl
cHJvZHVjaWJpbGl0eSBvZiBSZXN1bHRzPC9rZXl3b3JkPjxrZXl3b3JkPlRyZWF0bWVudCBPdXRj
b21lPC9rZXl3b3JkPjwva2V5d29yZHM+PGRhdGVzPjx5ZWFyPjIwMTY8L3llYXI+PHB1Yi1kYXRl
cz48ZGF0ZT5Ob3YgMTwvZGF0ZT48L3B1Yi1kYXRlcz48L2RhdGVzPjxpc2JuPjEwNzgtMDQzMiAo
UHJpbnQpJiN4RDsxMDc4LTA0MzIgKExpbmtpbmcpPC9pc2JuPjxhY2Nlc3Npb24tbnVtPjI3MTg1
MzY4PC9hY2Nlc3Npb24tbnVtPjx1cmxzPjxyZWxhdGVkLXVybHM+PHVybD5odHRwOi8vd3d3Lm5j
YmkubmxtLm5paC5nb3YvcHVibWVkLzI3MTg1MzY4PC91cmw+PC9yZWxhdGVkLXVybHM+PC91cmxz
PjxlbGVjdHJvbmljLXJlc291cmNlLW51bT4xMC4xMTU4LzEwNzgtMDQzMi5DQ1ItMTUtMjk5Nzwv
ZWxlY3Ryb25pYy1yZXNvdXJjZS1udW0+PC9yZWNvcmQ+PC9DaXRlPjxDaXRlPjxBdXRob3I+SG9y
dmF0PC9BdXRob3I+PFllYXI+MjAxODwvWWVhcj48UmVjTnVtPjQ5ODU8L1JlY051bT48cmVjb3Jk
PjxyZWMtbnVtYmVyPjQ5ODU8L3JlYy1udW1iZXI+PGZvcmVpZ24ta2V5cz48a2V5IGFwcD0iRU4i
IGRiLWlkPSIwd3A5ZWV4OW94MjlhN2VwdnI3dnZhZml2emZleHowZHRzZWYiPjQ5ODU8L2tleT48
L2ZvcmVpZ24ta2V5cz48cmVmLXR5cGUgbmFtZT0iSm91cm5hbCBBcnRpY2xlIj4xNzwvcmVmLXR5
cGU+PGNvbnRyaWJ1dG9ycz48YXV0aG9ycz48YXV0aG9yPkhvcnZhdCwgTi48L2F1dGhvcj48YXV0
aG9yPlZlZXJhcmFnaGF2YW4sIEguPC9hdXRob3I+PGF1dGhvcj5LaGFuLCBNLjwvYXV0aG9yPjxh
dXRob3I+QmxhemljLCBJLjwvYXV0aG9yPjxhdXRob3I+WmhlbmcsIEouPC9hdXRob3I+PGF1dGhv
cj5DYXBhbnUsIE0uPC9hdXRob3I+PGF1dGhvcj5TYWxhLCBFLjwvYXV0aG9yPjxhdXRob3I+R2Fy
Y2lhLUFndWlsYXIsIEouPC9hdXRob3I+PGF1dGhvcj5Hb2xsdWIsIE0uIEouPC9hdXRob3I+PGF1
dGhvcj5QZXRrb3Zza2EsIEkuPC9hdXRob3I+PC9hdXRob3JzPjwvY29udHJpYnV0b3JzPjxhdXRo
LWFkZHJlc3M+RnJvbSB0aGUgRGVwYXJ0bWVudHMgb2YgUmFkaW9sb2d5IChOLkguLCBNLksuLCBJ
LkIuLCBFLlMuLCBNLkouRy4sIEkuUC4pLCBNZWRpY2FsIFBoeXNpY3MgKEguVi4pLCBFcGlkZW1p
b2xvZ3kgYW5kIEJpb3N0YXRpc3RpY3MgKEouWi4sIE0uQy4pLCBhbmQgU3VyZ2VyeSAoSi5HLkEu
KSwgTWVtb3JpYWwgU2xvYW4gS2V0dGVyaW5nIENhbmNlciBDZW50ZXIsIDEyNzUgWW9yayBBdmUs
IEJveCAyOSwgTmV3IFlvcmssIE5ZIDEwMDY1LjwvYXV0aC1hZGRyZXNzPjx0aXRsZXM+PHRpdGxl
Pk1SIEltYWdpbmcgb2YgUmVjdGFsIENhbmNlcjogUmFkaW9taWNzIEFuYWx5c2lzIHRvIEFzc2Vz
cyBUcmVhdG1lbnQgUmVzcG9uc2UgYWZ0ZXIgTmVvYWRqdXZhbnQgVGhlcmFwe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ODMzLTg0MzwvcGFnZXM+PHZv
bHVtZT4yODc8L3ZvbHVtZT48bnVtYmVyPjM8L251bWJlcj48a2V5d29yZHM+PGtleXdvcmQ+QWdl
ZDwva2V5d29yZD48a2V5d29yZD5DaGVtb3JhZGlvdGhlcmFweSwgQWRqdXZhbnQvKm1ldGhvZHM8
L2tleXdvcmQ+PGtleXdvcmQ+RmVtYWxlPC9rZXl3b3JkPjxrZXl3b3JkPkh1bWFuczwva2V5d29y
ZD48a2V5d29yZD5JbWFnZSBJbnRlcnByZXRhdGlvbiwgQ29tcHV0ZXItQXNzaXN0ZWQvKm1ldGhv
ZHM8L2tleXdvcmQ+PGtleXdvcmQ+TWFnbmV0aWMgUmVzb25hbmNlIEltYWdpbmcvKm1ldGhvZHM8
L2tleXdvcmQ+PGtleXdvcmQ+TWFsZTwva2V5d29yZD48a2V5d29yZD5NaWRkbGUgQWdlZDwva2V5
d29yZD48a2V5d29yZD5OZW9hZGp1dmFudCBUaGVyYXB5LyptZXRob2RzPC9rZXl3b3JkPjxrZXl3
b3JkPlJlY3RhbCBOZW9wbGFzbXMvKmRpYWdub3N0aWMgaW1hZ2luZy8qdGhlcmFweTwva2V5d29y
ZD48a2V5d29yZD5SZWN0dW0vZGlhZ25vc3RpYyBpbWFnaW5nPC9rZXl3b3JkPjxrZXl3b3JkPlJl
cHJvZHVjaWJpbGl0eSBvZiBSZXN1bHRzPC9rZXl3b3JkPjxrZXl3b3JkPlJldHJvc3BlY3RpdmUg
U3R1ZGllczwva2V5d29yZD48a2V5d29yZD5TZW5zaXRpdml0eSBhbmQgU3BlY2lmaWNpdHk8L2tl
eXdvcmQ+PGtleXdvcmQ+VHJlYXRtZW50IE91dGNvbWU8L2tleXdvcmQ+PC9rZXl3b3Jkcz48ZGF0
ZXM+PHllYXI+MjAxODwveWVhcj48cHViLWRhdGVzPjxkYXRlPkp1bjwvZGF0ZT48L3B1Yi1kYXRl
cz48L2RhdGVzPjxpc2JuPjE1MjctMTMxNSAoRWxlY3Ryb25pYykmI3hEOzAwMzMtODQxOSAoTGlu
a2luZyk8L2lzYm4+PGFjY2Vzc2lvbi1udW0+Mjk1MTQwMTc8L2FjY2Vzc2lvbi1udW0+PHVybHM+
PHJlbGF0ZWQtdXJscz48dXJsPmh0dHA6Ly93d3cubmNiaS5ubG0ubmloLmdvdi9wdWJtZWQvMjk1
MTQwMTc8L3VybD48L3JlbGF0ZWQtdXJscz48L3VybHM+PGN1c3RvbTI+NTk3ODQ1NzwvY3VzdG9t
Mj48ZWxlY3Ryb25pYy1yZXNvdXJjZS1udW0+MTAuMTE0OC9yYWRpb2wuMjAxODE3MjMwMDwvZWxl
Y3Ryb25pYy1yZXNvdXJjZS1udW0+PC9yZWNvcmQ+PC9DaXRlPjwvRW5kTm90ZT4A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MaXU8L0F1dGhvcj48WWVhcj4yMDE3PC9ZZWFyPjxSZWNO
dW0+NDk1NzwvUmVjTnVtPjxEaXNwbGF5VGV4dD48c3R5bGUgZmFjZT0ic3VwZXJzY3JpcHQiPlsy
MSwgMjIsIDQ2LTQ4XTwvc3R5bGU+PC9EaXNwbGF5VGV4dD48cmVjb3JkPjxyZWMtbnVtYmVyPjQ5
NTc8L3JlYy1udW1iZXI+PGZvcmVpZ24ta2V5cz48a2V5IGFwcD0iRU4iIGRiLWlkPSIwd3A5ZWV4
OW94MjlhN2VwdnI3dnZhZml2emZleHowZHRzZWYiPjQ5NTc8L2tleT48L2ZvcmVpZ24ta2V5cz48
cmVmLXR5cGUgbmFtZT0iSm91cm5hbCBBcnRpY2xlIj4xNzwvcmVmLXR5cGU+PGNvbnRyaWJ1dG9y
cz48YXV0aG9ycz48YXV0aG9yPkxpdSwgWi48L2F1dGhvcj48YXV0aG9yPlpoYW5nLCBYLiBZLjwv
YXV0aG9yPjxhdXRob3I+U2hpLCBZLiBKLjwvYXV0aG9yPjxhdXRob3I+V2FuZywgTC48L2F1dGhv
cj48YXV0aG9yPlpodSwgSC4gVC48L2F1dGhvcj48YXV0aG9yPlRhbmcsIFouPC9hdXRob3I+PGF1
dGhvcj5XYW5nLCBTLjwvYXV0aG9yPjxhdXRob3I+TGksIFguIFQuPC9hdXRob3I+PGF1dGhvcj5U
aWFuLCBKLjwvYXV0aG9yPjxhdXRob3I+U3VuLCBZLiBTLjwvYXV0aG9yPjwvYXV0aG9ycz48L2Nv
bnRyaWJ1dG9ycz48YXV0aC1hZGRyZXNzPkNBUyBLZXkgTGFib3JhdG9yeSBvZiBNb2xlY3VsYXIg
SW1hZ2luZywgSW5zdGl0dXRlIG9mIEF1dG9tYXRpb24sIEJlaWppbmcsIENoaW5hLiYjeEQ7S2V5
IExhYm9yYXRvcnkgb2YgQ2FyY2lub2dlbmVzaXMgYW5kIFRyYW5zbGF0aW9uYWwgUmVzZWFyY2gg
KE1pbmlzdHJ5IG9mIEVkdWNhdGlvbi9CZWlqaW5nKSwgRGVwYXJ0bWVudCBvZiBSYWRpb2xvZ3ks
IFBla2luZyBVbml2ZXJzaXR5IENhbmNlciBIb3NwaXRhbCBhbmQgSW5zdGl0dXRlLCBCZWlqaW5n
LCBDaGluYS4mI3hEO0tleSBMYWJvcmF0b3J5IG9mIENhcmNpbm9nZW5lc2lzIGFuZCBUcmFuc2xh
dGlvbmFsIFJlc2VhcmNoIChNaW5pc3RyeSBvZiBFZHVjYXRpb24vQmVpamluZyksIERlcGFydG1l
bnQgb2YgR2FzdHJvaW50ZXN0aW5hbCBTdXJnZXJ5LCBQZWtpbmcgVW5pdmVyc2l0eSBDYW5jZXIg
SG9zcGl0YWwgYW5kIEluc3RpdHV0ZSwgQmVpamluZywgQ2hpbmEuJiN4RDtDQVMgS2V5IExhYm9y
YXRvcnkgb2YgTW9sZWN1bGFyIEltYWdpbmcsIEluc3RpdHV0ZSBvZiBBdXRvbWF0aW9uLCBCZWlq
aW5nLCBDaGluYS4gc3lzMjdAMTYzLmNvbSBqaWUudGlhbkBpYS5hYy5jbi4mI3hEO1VuaXZlcnNp
dHkgb2YgQ2hpbmVzZSBBY2FkZW15IG9mIFNjaWVuY2VzLCBCZWlqaW5nLCBDaGluYS4mI3hEO0tl
eSBMYWJvcmF0b3J5IG9mIENhcmNpbm9nZW5lc2lzIGFuZCBUcmFuc2xhdGlvbmFsIFJlc2VhcmNo
IChNaW5pc3RyeSBvZiBFZHVjYXRpb24vQmVpamluZyksIERlcGFydG1lbnQgb2YgUmFkaW9sb2d5
LCBQZWtpbmcgVW5pdmVyc2l0eSBDYW5jZXIgSG9zcGl0YWwgYW5kIEluc3RpdHV0ZSwgQmVpamlu
ZywgQ2hpbmEuIHN5czI3QDE2My5jb20gamllLnRpYW5AaWEuYWMuY24uPC9hdXRoLWFkZHJlc3M+
PHRpdGxlcz48dGl0bGU+UmFkaW9taWNzIEFuYWx5c2lzIGZvciBFdmFsdWF0aW9uIG9mIFBhdGhv
bG9naWNhbCBDb21wbGV0ZSBSZXNwb25zZSB0byBOZW9hZGp1dmFudCBDaGVtb3JhZGlvdGhlcmFw
eSBpbiBMb2NhbGx5IEFkdmFuY2VkIFJlY3RhbCBD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cyNTMtNzI2MjwvcGFnZXM+PHZvbHVtZT4yMzwvdm9sdW1lPjxudW1i
ZXI+MjM8L251bWJlcj48a2V5d29yZHM+PGtleXdvcmQ+QWdlZDwva2V5d29yZD48a2V5d29yZD5D
aGVtb3JhZGlvdGhlcmFweTwva2V5d29yZD48a2V5d29yZD5Db2hvcnQgU3R1ZGllczwva2V5d29y
ZD48a2V5d29yZD5EaWZmdXNpb24gTWFnbmV0aWMgUmVzb25hbmNlIEltYWdpbmc8L2tleXdvcmQ+
PGtleXdvcmQ+RmVtYWxlPC9rZXl3b3JkPjxrZXl3b3JkPkh1bWFuczwva2V5d29yZD48a2V5d29y
ZD5Mb2dpc3RpYyBNb2RlbHM8L2tleXdvcmQ+PGtleXdvcmQ+TWFsZTwva2V5d29yZD48a2V5d29y
ZD5NaWRkbGUgQWdlZDwva2V5d29yZD48a2V5d29yZD5NdWx0aXZhcmlhdGUgQW5hbHlzaXM8L2tl
eXdvcmQ+PGtleXdvcmQ+TmVvYWRqdXZhbnQgVGhlcmFweTwva2V5d29yZD48a2V5d29yZD5PdXRj
b21lIEFzc2Vzc21lbnQgKEhlYWx0aCBDYXJlKS9tZXRob2RzL3N0YXRpc3RpY3MgJmFtcDsgbnVt
ZXJpY2FsIGRhdGE8L2tleXdvcmQ+PGtleXdvcmQ+UmVjdGFsIE5lb3BsYXNtcy9kaWFnbm9zdGlj
IGltYWdpbmcvcGF0aG9sb2d5Lyp0aGVyYXB5PC9rZXl3b3JkPjxrZXl3b3JkPlJlY3R1bS9kaWFn
bm9zdGljIGltYWdpbmcvKmRydWcgZWZmZWN0cy8qcmFkaWF0aW9uIGVmZmVjdHM8L2tleXdvcmQ+
PC9rZXl3b3Jkcz48ZGF0ZXM+PHllYXI+MjAxNzwveWVhcj48cHViLWRhdGVzPjxkYXRlPkRlYyAx
PC9kYXRlPjwvcHViLWRhdGVzPjwvZGF0ZXM+PGlzYm4+MTA3OC0wNDMyIChQcmludCkmI3hEOzEw
NzgtMDQzMiAoTGlua2luZyk8L2lzYm4+PGFjY2Vzc2lvbi1udW0+Mjg5Mzk3NDQ8L2FjY2Vzc2lv
bi1udW0+PHVybHM+PHJlbGF0ZWQtdXJscz48dXJsPmh0dHA6Ly93d3cubmNiaS5ubG0ubmloLmdv
di9wdWJtZWQvMjg5Mzk3NDQ8L3VybD48L3JlbGF0ZWQtdXJscz48L3VybHM+PGVsZWN0cm9uaWMt
cmVzb3VyY2UtbnVtPjEwLjExNTgvMTA3OC0wNDMyLkNDUi0xNy0xMDM4PC9lbGVjdHJvbmljLXJl
c291cmNlLW51bT48L3JlY29yZD48L0NpdGU+PENpdGU+PEF1dGhvcj5DaGVlPC9BdXRob3I+PFll
YXI+MjAxNzwvWWVhcj48UmVjTnVtPjQ5ODM8L1JlY051bT48cmVjb3JkPjxyZWMtbnVtYmVyPjQ5
ODM8L3JlYy1udW1iZXI+PGZvcmVpZ24ta2V5cz48a2V5IGFwcD0iRU4iIGRiLWlkPSIwd3A5ZWV4
OW94MjlhN2VwdnI3dnZhZml2emZleHowZHRzZWYiPjQ5ODM8L2tleT48L2ZvcmVpZ24ta2V5cz48
cmVmLXR5cGUgbmFtZT0iSm91cm5hbCBBcnRpY2xlIj4xNzwvcmVmLXR5cGU+PGNvbnRyaWJ1dG9y
cz48YXV0aG9ycz48YXV0aG9yPkNoZWUsIEMuIEcuPC9hdXRob3I+PGF1dGhvcj5LaW0sIFkuIEgu
PC9hdXRob3I+PGF1dGhvcj5MZWUsIEsuIEguPC9hdXRob3I+PGF1dGhvcj5MZWUsIFkuIEouPC9h
dXRob3I+PGF1dGhvcj5QYXJrLCBKLiBILjwvYXV0aG9yPjxhdXRob3I+TGVlLCBILiBTLjwvYXV0
aG9yPjxhdXRob3I+QWhuLCBTLjwvYXV0aG9yPjxhdXRob3I+S2ltLCBCLjwvYXV0aG9yPjwvYXV0
aG9ycz48L2NvbnRyaWJ1dG9ycz48YXV0aC1hZGRyZXNzPkRlcGFydG1lbnQgb2YgUmFkaW9sb2d5
LCBTZW91bCBOYXRpb25hbCBVbml2ZXJzaXR5IEJ1bmRhbmcgSG9zcGl0YWwsIFNlb3VsIE5hdGlv
bmFsIFVuaXZlcnNpdHkgQ29sbGVnZSBvZiBNZWRpY2luZSwgSW5zdGl0dXRlIG9mIFJhZGlhdGlv
biBNZWRpY2luZSwgU2VvdWwgTmF0aW9uYWwgVW5pdmVyc2l0eSBNZWRpY2FsIFJlc2VhcmNoIENl
bnRlciwgU2VvbmduYW1zaSwgS29yZWEuJiN4RDtEZXBhcnRtZW50IG9mIFBhdGhvbG9neSwgU2Vv
dWwgTmF0aW9uYWwgVW5pdmVyc2l0eSBCdW5kYW5nIEhvc3BpdGFsLCBTZW91bCBOYXRpb25hbCBV
bml2ZXJzaXR5IENvbGxlZ2Ugb2YgTWVkaWNpbmUsIFNlb25nbmFtLXNpLCBSZXB1YmxpYyBvZiBL
b3JlYS4mI3hEO01lZGljYWwgUmVzZWFyY2ggQ29sbGFib3JhdGluZyBDZW50ZXIsIFNlb3VsIE5h
dGlvbmFsIFVuaXZlcnNpdHkgQnVuZGFuZyBIb3NwaXRhbCwgU2VvbmduYW0tc2ksIFJlcHVibGlj
IG9mIEtvcmVhLiYjeEQ7RGl2aXNpb24gb2YgQmlvbWVkaWNhbCBFbmdpbmVlcmluZywgSGFua3Vr
IFVuaXZlcnNpdHkgb2YgRm9yZWlnbiBTdHVkaWVzLCBZb25naW4tc2ksIFJlcHVibGljIG9mIEtv
cmVhLjwvYXV0aC1hZGRyZXNzPjx0aXRsZXM+PHRpdGxlPkNUIHRleHR1cmUgYW5hbHlzaXMgaW4g
cGF0aWVudHMgd2l0aCBsb2NhbGx5IGFkdmFuY2VkIHJlY3RhbCBjYW5jZXIgdHJlYXRlZCB3aXRo
IG5lb2FkanV2YW50IGNoZW1vcmFkaW90aGVyYXB5OiBBIHBvdGVudGlhbCBpbWFnaW5nIGJpb21h
cmtlciBmb3IgdHJlYXRtZW50IHJlc3BvbnNlIGFuZCBwcm9nbm9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gyODgzPC9wYWdlcz48dm9sdW1lPjEyPC92
b2x1bWU+PG51bWJlcj44PC9udW1iZXI+PGtleXdvcmRzPjxrZXl3b3JkPkFkdWx0PC9rZXl3b3Jk
PjxrZXl3b3JkPkFnZWQ8L2tleXdvcmQ+PGtleXdvcmQ+QWdlZCwgODAgYW5kIG92ZXI8L2tleXdv
cmQ+PGtleXdvcmQ+QmlvbWFya2Vyczwva2V5d29yZD48a2V5d29yZD4qQ2hlbW9yYWRpb3RoZXJh
cHksIEFkanV2YW50PC9rZXl3b3JkPjxrZXl3b3JkPkZlbWFsZTwva2V5d29yZD48a2V5d29yZD5I
dW1hbnM8L2tleXdvcmQ+PGtleXdvcmQ+TWFsZTwva2V5d29yZD48a2V5d29yZD5NaWRkbGUgQWdl
ZDwva2V5d29yZD48a2V5d29yZD4qTmVvYWRqdXZhbnQgVGhlcmFweTwva2V5d29yZD48a2V5d29y
ZD5Qcm9nbm9zaXM8L2tleXdvcmQ+PGtleXdvcmQ+UmVjdGFsIE5lb3BsYXNtcy8qZGlhZ25vc3Rp
YyBpbWFnaW5nLyp0aGVyYXB5PC9rZXl3b3JkPjxrZXl3b3JkPlJldHJvc3BlY3RpdmUgU3R1ZGll
czwva2V5d29yZD48a2V5d29yZD5Ub21vZ3JhcGh5LCBYLVJheSBDb21wdXRlZDwva2V5d29yZD48
a2V5d29yZD5UcmVhdG1lbnQgT3V0Y29tZTwva2V5d29yZD48L2tleXdvcmRzPjxkYXRlcz48eWVh
cj4yMDE3PC95ZWFyPjwvZGF0ZXM+PGlzYm4+MTkzMi02MjAzIChFbGVjdHJvbmljKSYjeEQ7MTkz
Mi02MjAzIChMaW5raW5nKTwvaXNibj48YWNjZXNzaW9uLW51bT4yODc5NzA2MzwvYWNjZXNzaW9u
LW51bT48dXJscz48cmVsYXRlZC11cmxzPjx1cmw+aHR0cDovL3d3dy5uY2JpLm5sbS5uaWguZ292
L3B1Ym1lZC8yODc5NzA2MzwvdXJsPjwvcmVsYXRlZC11cmxzPjwvdXJscz48Y3VzdG9tMj41NTUy
MjUxPC9jdXN0b20yPjxlbGVjdHJvbmljLXJlc291cmNlLW51bT4xMC4xMzcxL2pvdXJuYWwucG9u
ZS4wMTgyODgzPC9lbGVjdHJvbmljLXJlc291cmNlLW51bT48L3JlY29yZD48L0NpdGU+PENpdGU+
PEF1dGhvcj5EZSBDZWNjbzwvQXV0aG9yPjxZZWFyPjIwMTY8L1llYXI+PFJlY051bT40OTU2PC9S
ZWNOdW0+PHJlY29yZD48cmVjLW51bWJlcj40OTU2PC9yZWMtbnVtYmVyPjxmb3JlaWduLWtleXM+
PGtleSBhcHA9IkVOIiBkYi1pZD0iMHdwOWVleDlveDI5YTdlcHZyN3Z2YWZpdnpmZXh6MGR0c2Vm
Ij40OTU2PC9rZXk+PC9mb3JlaWduLWtleXM+PHJlZi10eXBlIG5hbWU9IkpvdXJuYWwgQXJ0aWNs
ZSI+MTc8L3JlZi10eXBlPjxjb250cmlidXRvcnM+PGF1dGhvcnM+PGF1dGhvcj5EZSBDZWNjbywg
Qy4gTi48L2F1dGhvcj48YXV0aG9yPkNpb2xpbmEsIE0uPC9hdXRob3I+PGF1dGhvcj5DYXJ1c28s
IEQuPC9hdXRob3I+PGF1dGhvcj5SZW5nbywgTS48L2F1dGhvcj48YXV0aG9yPkdhbmVzaGFuLCBC
LjwvYXV0aG9yPjxhdXRob3I+TWVpbmVsLCBGLiBHLjwvYXV0aG9yPjxhdXRob3I+TXVzaW8sIEQu
PC9hdXRob3I+PGF1dGhvcj5EZSBGZWxpY2UsIEYuPC9hdXRob3I+PGF1dGhvcj5Ub21ib2xpbmks
IFYuPC9hdXRob3I+PGF1dGhvcj5MYWdoaSwgQS48L2F1dGhvcj48L2F1dGhvcnM+PC9jb250cmli
dXRvcnM+PGF1dGgtYWRkcmVzcz5EaWFnbm9zdGljIEltYWdpbmcgVW5pdCwgRGVwYXJ0bWVudCBv
ZiBSYWRpb2xvZ2ljYWwgU2NpZW5jZXMsIE9uY29sb2d5IGFuZCBQYXRob2xvZ3ksIEkuQy5PLlQu
IEhvc3BpdGFsLCBVbml2ZXJzaXR5IG9mIFJvbWUgJnF1b3Q7U2FwaWVuemEmcXVvdDsgLSBQb2xv
IFBvbnRpbm8sIExhdGluYSwgSXRhbHkuJiN4RDtEZXBhcnRtZW50IG9mIFJhZGlvbG9neSwgTWVk
aWNhbCBVbml2ZXJzaXR5IG9mIFNvdXRoIENhcm9saW5hLCBDaGFybGVzdG9uLCBTQywgVVNBLiYj
eEQ7Q2xpbmljYWwgSW1hZ2luZyBTY2llbmNlcyBDZW50cmUsIEJyaWdodG9uIGFuZCBTdXNzZXgg
TWVkaWNhbCBTY2hvb2wsIEZhbG1lciwgU3Vzc2V4LCBVbml0ZWQgS2luZ2RvbS4mI3hEO0luc3Rp
dHV0ZSBmb3IgQ2xpbmljYWwgUmFkaW9sb2d5LCBMdWR3aWctTWF4aW1pbGlhbnMtVW5pdmVyc2l0
eSBIb3NwaXRhbCwgTXVuaWNoLCBHZXJtYW55LiYjeEQ7RGVwYXJ0bWVudCBvZiBSYWRpb3RoZXJh
cHksIFVuaXZlcnNpdHkgb2YgUm9tZSAmcXVvdDtTYXBpZW56YSZxdW90OywgUm9tZSwgSXRhbHku
JiN4RDtEaWFnbm9zdGljIEltYWdpbmcgVW5pdCwgRGVwYXJ0bWVudCBvZiBSYWRpb2xvZ2ljYWwg
U2NpZW5jZXMsIE9uY29sb2d5IGFuZCBQYXRob2xvZ3ksIEkuQy5PLlQuIEhvc3BpdGFsLCBVbml2
ZXJzaXR5IG9mIFJvbWUgJnF1b3Q7U2FwaWVuemEmcXVvdDsgLSBQb2xvIFBvbnRpbm8sIExhdGlu
YSwgSXRhbHkuIGFuZHJlYS5sYWdoaUB1bmlyb21hMS5pdC48L2F1dGgtYWRkcmVzcz48dGl0bGVz
Pjx0aXRsZT5QZXJmb3JtYW5jZSBvZiBkaWZmdXNpb24td2VpZ2h0ZWQgaW1hZ2luZywgcGVyZnVz
aW9uIGltYWdpbmcsIGFuZCB0ZXh0dXJlIGFuYWx5c2lzIGluIHByZWRpY3RpbmcgdHVtb3JhbCBy
ZXNwb25zZSB0byBuZW9hZGp1dmFudCBjaGVtb3JhZGlvdGhlcmFweSBpbiByZWN0YWwgY2FuY2Vy
IHBhdGllbnRzIHN0dWRpZWQgd2l0aCAzVCBNUjogaW5pdGlhbCBleHBlcmllbmNlPC90aXRsZT48
c2Vjb25kYXJ5LXRpdGxlPkFiZG9tIFJhZGlvbCAoTlkpPC9zZWNvbmRhcnktdGl0bGU+PGFsdC10
aXRsZT5BYmRvbWluYWwgcmFkaW9sb2d5PC9hbHQtdGl0bGU+PC90aXRsZXM+PHBlcmlvZGljYWw+
PGZ1bGwtdGl0bGU+QWJkb20gUmFkaW9sIChOWSk8L2Z1bGwtdGl0bGU+PGFiYnItMT5BYmRvbWlu
YWwgcmFkaW9sb2d5PC9hYmJyLTE+PC9wZXJpb2RpY2FsPjxhbHQtcGVyaW9kaWNhbD48ZnVsbC10
aXRsZT5BYmRvbSBSYWRpb2wgKE5ZKTwvZnVsbC10aXRsZT48YWJici0xPkFiZG9taW5hbCByYWRp
b2xvZ3k8L2FiYnItMT48L2FsdC1wZXJpb2RpY2FsPjxwYWdlcz4xNzI4LTM1PC9wYWdlcz48dm9s
dW1lPjQxPC92b2x1bWU+PG51bWJlcj45PC9udW1iZXI+PGtleXdvcmRzPjxrZXl3b3JkPkNoZW1v
cmFkaW90aGVyYXB5PC9rZXl3b3JkPjxrZXl3b3JkPkRpZmZ1c2lvbiBNYWduZXRpYyBSZXNvbmFu
Y2UgSW1hZ2luZzwva2V5d29yZD48a2V5d29yZD5GZW1hbGU8L2tleXdvcmQ+PGtleXdvcmQ+SHVt
YW5zPC9rZXl3b3JkPjxrZXl3b3JkPk1hbGU8L2tleXdvcmQ+PGtleXdvcmQ+TWlkZGxlIEFnZWQ8
L2tleXdvcmQ+PGtleXdvcmQ+TmVvYWRqdXZhbnQgVGhlcmFweTwva2V5d29yZD48a2V5d29yZD5Q
ZXJmdXNpb24gSW1hZ2luZzwva2V5d29yZD48a2V5d29yZD4qUmVjdGFsIE5lb3BsYXNtczwva2V5
d29yZD48a2V5d29yZD5UcmVhdG1lbnQgT3V0Y29tZTwva2V5d29yZD48L2tleXdvcmRzPjxkYXRl
cz48eWVhcj4yMDE2PC95ZWFyPjxwdWItZGF0ZXM+PGRhdGU+U2VwPC9kYXRlPjwvcHViLWRhdGVz
PjwvZGF0ZXM+PGlzYm4+MjM2Ni0wMDU4IChFbGVjdHJvbmljKTwvaXNibj48YWNjZXNzaW9uLW51
bT4yNzA1Njc0ODwvYWNjZXNzaW9uLW51bT48dXJscz48cmVsYXRlZC11cmxzPjx1cmw+aHR0cDov
L3d3dy5uY2JpLm5sbS5uaWguZ292L3B1Ym1lZC8yNzA1Njc0ODwvdXJsPjwvcmVsYXRlZC11cmxz
PjwvdXJscz48ZWxlY3Ryb25pYy1yZXNvdXJjZS1udW0+MTAuMTAwNy9zMDAyNjEtMDE2LTA3MzMt
ODwvZWxlY3Ryb25pYy1yZXNvdXJjZS1udW0+PC9yZWNvcmQ+PC9DaXRlPjxDaXRlPjxBdXRob3I+
TmllPC9BdXRob3I+PFllYXI+MjAxNjwvWWVhcj48UmVjTnVtPjQ5ODQ8L1JlY051bT48cmVjb3Jk
PjxyZWMtbnVtYmVyPjQ5ODQ8L3JlYy1udW1iZXI+PGZvcmVpZ24ta2V5cz48a2V5IGFwcD0iRU4i
IGRiLWlkPSIwd3A5ZWV4OW94MjlhN2VwdnI3dnZhZml2emZleHowZHRzZWYiPjQ5ODQ8L2tleT48
L2ZvcmVpZ24ta2V5cz48cmVmLXR5cGUgbmFtZT0iSm91cm5hbCBBcnRpY2xlIj4xNzwvcmVmLXR5
cGU+PGNvbnRyaWJ1dG9ycz48YXV0aG9ycz48YXV0aG9yPk5pZSwgSy48L2F1dGhvcj48YXV0aG9y
PlNoaSwgTC48L2F1dGhvcj48YXV0aG9yPkNoZW4sIFEuPC9hdXRob3I+PGF1dGhvcj5IdSwgWC48
L2F1dGhvcj48YXV0aG9yPkphYmJvdXIsIFMuIEsuPC9hdXRob3I+PGF1dGhvcj5ZdWUsIE4uPC9h
dXRob3I+PGF1dGhvcj5OaXUsIFQuPC9hdXRob3I+PGF1dGhvcj5TdW4sIFguPC9hdXRob3I+PC9h
dXRob3JzPjwvY29udHJpYnV0b3JzPjxhdXRoLWFkZHJlc3M+RGVwYXJ0bWVudCBvZiBSYWRpYXRp
b24gT25jb2xvZ3ksIFJ1dGdlcnMtQ2FuY2VyIEluc3RpdHV0ZSBvZiBOZXcgSmVyc2V5LCBSdXRn
ZXJzLVJvYmVydCBXb29kIEpvaG5zb24gTWVkaWNhbCBTY2hvb2wsIFJ1dGdlcnMtVGhlIFN0YXRl
IFVuaXZlcnNpdHkgb2YgTmV3IEplcnNleSwgTmV3IEJydW5zd2ljaywgTmV3IEplcnNleS4mI3hE
O0RlcGFydG1lbnQgb2YgUmFkaWF0aW9uIE9uY29sb2d5LCBTaXIgUnVuIFJ1biBTaGF3IEhvc3Bp
dGFsLCBaaGVqaWFuZyBVbml2ZXJzaXR5IFNjaG9vbCBvZiBNZWRpY2luZSwgSGFuZ3pob3UsIENo
aW5hLiYjeEQ7RGVwYXJ0bWVudCBvZiBSYWRpb2xvZ3ksIFNpciBSdW4gUnVuIFNoYXcgSG9zcGl0
YWwsIFpoZWppYW5nIFVuaXZlcnNpdHkgU2Nob29sIG9mIE1lZGljaW5lLCBIYW5nemhvdSwgQ2hp
bmEuJiN4RDtEZXBhcnRtZW50IG9mIFJhZGlhdGlvbiBPbmNvbG9neSwgU2lyIFJ1biBSdW4gU2hh
dyBIb3NwaXRhbCwgWmhlamlhbmcgVW5pdmVyc2l0eSBTY2hvb2wgb2YgTWVkaWNpbmUsIEhhbmd6
aG91LCBDaGluYS4gc3VueGlhb25hbkBob3RtYWlsLmNvbSB0eW5pdUB6anUuZWR1LmNuLiYjeEQ7
SW5zdGl0dXRlIG9mIFRyYW5zbGF0aW9uYWwgTWVkaWNpbmUsIFpoZWppYW5nIFVuaXZlcnNpdHks
IEhhbmd6aG91LCBDaGluYS48L2F1dGgtYWRkcmVzcz48dGl0bGVzPjx0aXRsZT5SZWN0YWwgQ2Fu
Y2VyOiBBc3Nlc3NtZW50IG9mIE5lb2FkanV2YW50IENoZW1vcmFkaWF0aW9uIE91dGNvbWUgYmFz
ZWQgb24gUmFkaW9taWNzIG9mIE11bHRpcGFyYW1ldHJpYyBNUkk8L3RpdGxlPjxzZWNvbmRhcnkt
dGl0bGU+Q2xpbiBDYW5jZXIgUmVzPC9zZWNvbmRhcnktdGl0bGU+PGFsdC10aXRsZT5DbGluaWNh
bCBjYW5jZXIgcmVzZWFyY2ggOiBhbiBvZmZpY2lhbCBqb3VybmFsIG9mIHRoZSBBbWVyaWNhbiBB
c3NvY2lhdGlvbiBmb3IgQ2FuY2VyIFJlc2VhcmNoPC9hbHQtdGl0bGU+PC90aXRsZXM+PHBlcmlv
ZGljYWw+PGZ1bGwtdGl0bGU+Q2xpbiBDYW5jZXIgUmVzPC9mdWxsLXRpdGxlPjxhYmJyLTE+Q2xp
bmljYWwgY2FuY2VyIHJlc2VhcmNoIDogYW4gb2ZmaWNpYWwgam91cm5hbCBvZiB0aGUgQW1lcmlj
YW4gQXNzb2NpYXRpb24gZm9yIENhbmNlciBSZXNlYXJjaDwvYWJici0xPjwvcGVyaW9kaWNhbD48
YWx0LXBlcmlvZGljYWw+PGZ1bGwtdGl0bGU+Q2xpbiBDYW5jZXIgUmVzPC9mdWxsLXRpdGxlPjxh
YmJyLTE+Q2xpbmljYWwgY2FuY2VyIHJlc2VhcmNoIDogYW4gb2ZmaWNpYWwgam91cm5hbCBvZiB0
aGUgQW1lcmljYW4gQXNzb2NpYXRpb24gZm9yIENhbmNlciBSZXNlYXJjaDwvYWJici0xPjwvYWx0
LXBlcmlvZGljYWw+PHBhZ2VzPjUyNTYtNTI2NDwvcGFnZXM+PHZvbHVtZT4yMjwvdm9sdW1lPjxu
dW1iZXI+MjE8L251bWJlcj48a2V5d29yZHM+PGtleXdvcmQ+QXJlYSBVbmRlciBDdXJ2ZTwva2V5
d29yZD48a2V5d29yZD5DaGVtb3JhZGlvdGhlcmFweS9tZXRob2RzPC9rZXl3b3JkPjxrZXl3b3Jk
PkNvbnRyYXN0IE1lZGlhL21ldGFib2xpc208L2tleXdvcmQ+PGtleXdvcmQ+RGlmZnVzaW9uIE1h
Z25ldGljIFJlc29uYW5jZSBJbWFnaW5nL21ldGhvZHM8L2tleXdvcmQ+PGtleXdvcmQ+RmVtYWxl
PC9rZXl3b3JkPjxrZXl3b3JkPkh1bWFuczwva2V5d29yZD48a2V5d29yZD5NYWxlPC9rZXl3b3Jk
PjxrZXl3b3JkPk1pZGRsZSBBZ2VkPC9rZXl3b3JkPjxrZXl3b3JkPk5lb2FkanV2YW50IFRoZXJh
cHkvbWV0aG9kczwva2V5d29yZD48a2V5d29yZD5ST0MgQ3VydmU8L2tleXdvcmQ+PGtleXdvcmQ+
UmVjdGFsIE5lb3BsYXNtcy8qcGF0aG9sb2d5Lyp0aGVyYXB5PC9rZXl3b3JkPjxrZXl3b3JkPlJl
cHJvZHVjaWJpbGl0eSBvZiBSZXN1bHRzPC9rZXl3b3JkPjxrZXl3b3JkPlRyZWF0bWVudCBPdXRj
b21lPC9rZXl3b3JkPjwva2V5d29yZHM+PGRhdGVzPjx5ZWFyPjIwMTY8L3llYXI+PHB1Yi1kYXRl
cz48ZGF0ZT5Ob3YgMTwvZGF0ZT48L3B1Yi1kYXRlcz48L2RhdGVzPjxpc2JuPjEwNzgtMDQzMiAo
UHJpbnQpJiN4RDsxMDc4LTA0MzIgKExpbmtpbmcpPC9pc2JuPjxhY2Nlc3Npb24tbnVtPjI3MTg1
MzY4PC9hY2Nlc3Npb24tbnVtPjx1cmxzPjxyZWxhdGVkLXVybHM+PHVybD5odHRwOi8vd3d3Lm5j
YmkubmxtLm5paC5nb3YvcHVibWVkLzI3MTg1MzY4PC91cmw+PC9yZWxhdGVkLXVybHM+PC91cmxz
PjxlbGVjdHJvbmljLXJlc291cmNlLW51bT4xMC4xMTU4LzEwNzgtMDQzMi5DQ1ItMTUtMjk5Nzwv
ZWxlY3Ryb25pYy1yZXNvdXJjZS1udW0+PC9yZWNvcmQ+PC9DaXRlPjxDaXRlPjxBdXRob3I+SG9y
dmF0PC9BdXRob3I+PFllYXI+MjAxODwvWWVhcj48UmVjTnVtPjQ5ODU8L1JlY051bT48cmVjb3Jk
PjxyZWMtbnVtYmVyPjQ5ODU8L3JlYy1udW1iZXI+PGZvcmVpZ24ta2V5cz48a2V5IGFwcD0iRU4i
IGRiLWlkPSIwd3A5ZWV4OW94MjlhN2VwdnI3dnZhZml2emZleHowZHRzZWYiPjQ5ODU8L2tleT48
L2ZvcmVpZ24ta2V5cz48cmVmLXR5cGUgbmFtZT0iSm91cm5hbCBBcnRpY2xlIj4xNzwvcmVmLXR5
cGU+PGNvbnRyaWJ1dG9ycz48YXV0aG9ycz48YXV0aG9yPkhvcnZhdCwgTi48L2F1dGhvcj48YXV0
aG9yPlZlZXJhcmFnaGF2YW4sIEguPC9hdXRob3I+PGF1dGhvcj5LaGFuLCBNLjwvYXV0aG9yPjxh
dXRob3I+QmxhemljLCBJLjwvYXV0aG9yPjxhdXRob3I+WmhlbmcsIEouPC9hdXRob3I+PGF1dGhv
cj5DYXBhbnUsIE0uPC9hdXRob3I+PGF1dGhvcj5TYWxhLCBFLjwvYXV0aG9yPjxhdXRob3I+R2Fy
Y2lhLUFndWlsYXIsIEouPC9hdXRob3I+PGF1dGhvcj5Hb2xsdWIsIE0uIEouPC9hdXRob3I+PGF1
dGhvcj5QZXRrb3Zza2EsIEkuPC9hdXRob3I+PC9hdXRob3JzPjwvY29udHJpYnV0b3JzPjxhdXRo
LWFkZHJlc3M+RnJvbSB0aGUgRGVwYXJ0bWVudHMgb2YgUmFkaW9sb2d5IChOLkguLCBNLksuLCBJ
LkIuLCBFLlMuLCBNLkouRy4sIEkuUC4pLCBNZWRpY2FsIFBoeXNpY3MgKEguVi4pLCBFcGlkZW1p
b2xvZ3kgYW5kIEJpb3N0YXRpc3RpY3MgKEouWi4sIE0uQy4pLCBhbmQgU3VyZ2VyeSAoSi5HLkEu
KSwgTWVtb3JpYWwgU2xvYW4gS2V0dGVyaW5nIENhbmNlciBDZW50ZXIsIDEyNzUgWW9yayBBdmUs
IEJveCAyOSwgTmV3IFlvcmssIE5ZIDEwMDY1LjwvYXV0aC1hZGRyZXNzPjx0aXRsZXM+PHRpdGxl
Pk1SIEltYWdpbmcgb2YgUmVjdGFsIENhbmNlcjogUmFkaW9taWNzIEFuYWx5c2lzIHRvIEFzc2Vz
cyBUcmVhdG1lbnQgUmVzcG9uc2UgYWZ0ZXIgTmVvYWRqdXZhbnQgVGhlcmFweT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ODMzLTg0MzwvcGFnZXM+PHZv
bHVtZT4yODc8L3ZvbHVtZT48bnVtYmVyPjM8L251bWJlcj48a2V5d29yZHM+PGtleXdvcmQ+QWdl
ZDwva2V5d29yZD48a2V5d29yZD5DaGVtb3JhZGlvdGhlcmFweSwgQWRqdXZhbnQvKm1ldGhvZHM8
L2tleXdvcmQ+PGtleXdvcmQ+RmVtYWxlPC9rZXl3b3JkPjxrZXl3b3JkPkh1bWFuczwva2V5d29y
ZD48a2V5d29yZD5JbWFnZSBJbnRlcnByZXRhdGlvbiwgQ29tcHV0ZXItQXNzaXN0ZWQvKm1ldGhv
ZHM8L2tleXdvcmQ+PGtleXdvcmQ+TWFnbmV0aWMgUmVzb25hbmNlIEltYWdpbmcvKm1ldGhvZHM8
L2tleXdvcmQ+PGtleXdvcmQ+TWFsZTwva2V5d29yZD48a2V5d29yZD5NaWRkbGUgQWdlZDwva2V5
d29yZD48a2V5d29yZD5OZW9hZGp1dmFudCBUaGVyYXB5LyptZXRob2RzPC9rZXl3b3JkPjxrZXl3
b3JkPlJlY3RhbCBOZW9wbGFzbXMvKmRpYWdub3N0aWMgaW1hZ2luZy8qdGhlcmFweTwva2V5d29y
ZD48a2V5d29yZD5SZWN0dW0vZGlhZ25vc3RpYyBpbWFnaW5nPC9rZXl3b3JkPjxrZXl3b3JkPlJl
cHJvZHVjaWJpbGl0eSBvZiBSZXN1bHRzPC9rZXl3b3JkPjxrZXl3b3JkPlJldHJvc3BlY3RpdmUg
U3R1ZGllczwva2V5d29yZD48a2V5d29yZD5TZW5zaXRpdml0eSBhbmQgU3BlY2lmaWNpdHk8L2tl
eXdvcmQ+PGtleXdvcmQ+VHJlYXRtZW50IE91dGNvbWU8L2tleXdvcmQ+PC9rZXl3b3Jkcz48ZGF0
ZXM+PHllYXI+MjAxODwveWVhcj48cHViLWRhdGVzPjxkYXRlPkp1bjwvZGF0ZT48L3B1Yi1kYXRl
cz48L2RhdGVzPjxpc2JuPjE1MjctMTMxNSAoRWxlY3Ryb25pYykmI3hEOzAwMzMtODQxOSAoTGlu
a2luZyk8L2lzYm4+PGFjY2Vzc2lvbi1udW0+Mjk1MTQwMTc8L2FjY2Vzc2lvbi1udW0+PHVybHM+
PHJlbGF0ZWQtdXJscz48dXJsPmh0dHA6Ly93d3cubmNiaS5ubG0ubmloLmdvdi9wdWJtZWQvMjk1
MTQwMTc8L3VybD48L3JlbGF0ZWQtdXJscz48L3VybHM+PGN1c3RvbTI+NTk3ODQ1NzwvY3VzdG9t
Mj48ZWxlY3Ryb25pYy1yZXNvdXJjZS1udW0+MTAuMTE0OC9yYWRpb2wuMjAxODE3MjMwMDwvZWxl
Y3Ryb25pYy1yZXNvdXJjZS1udW0+PC9yZWNvcmQ+PC9DaXRlPjwvRW5kTm90ZT4A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21" w:tooltip="De Cecco, 2016 #4956" w:history="1">
        <w:r w:rsidRPr="00A64909">
          <w:rPr>
            <w:rFonts w:ascii="Book Antiqua" w:hAnsi="Book Antiqua" w:cs="Book Antiqua"/>
            <w:sz w:val="20"/>
            <w:szCs w:val="20"/>
            <w:vertAlign w:val="superscript"/>
          </w:rPr>
          <w:t>21</w:t>
        </w:r>
      </w:hyperlink>
      <w:r w:rsidRPr="00A64909">
        <w:rPr>
          <w:rFonts w:ascii="Book Antiqua" w:hAnsi="Book Antiqua" w:cs="Book Antiqua"/>
          <w:sz w:val="20"/>
          <w:szCs w:val="20"/>
          <w:vertAlign w:val="superscript"/>
        </w:rPr>
        <w:t>,</w:t>
      </w:r>
      <w:hyperlink w:anchor="_ENREF_22" w:tooltip="Liu, 2017 #4957" w:history="1">
        <w:r w:rsidRPr="00A64909">
          <w:rPr>
            <w:rFonts w:ascii="Book Antiqua" w:hAnsi="Book Antiqua" w:cs="Book Antiqua"/>
            <w:sz w:val="20"/>
            <w:szCs w:val="20"/>
            <w:vertAlign w:val="superscript"/>
          </w:rPr>
          <w:t>22</w:t>
        </w:r>
      </w:hyperlink>
      <w:r w:rsidRPr="00A64909">
        <w:rPr>
          <w:rFonts w:ascii="Book Antiqua" w:hAnsi="Book Antiqua" w:cs="Book Antiqua"/>
          <w:sz w:val="20"/>
          <w:szCs w:val="20"/>
          <w:vertAlign w:val="superscript"/>
        </w:rPr>
        <w:t>,</w:t>
      </w:r>
      <w:hyperlink w:anchor="_ENREF_46" w:tooltip="Chee, 2017 #4983" w:history="1">
        <w:r w:rsidRPr="00A64909">
          <w:rPr>
            <w:rFonts w:ascii="Book Antiqua" w:hAnsi="Book Antiqua" w:cs="Book Antiqua"/>
            <w:sz w:val="20"/>
            <w:szCs w:val="20"/>
            <w:vertAlign w:val="superscript"/>
          </w:rPr>
          <w:t>46-48</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which indicated that approximately 80% of patients did not achieve PCR and possibly received surgical intervention. However, even without PCR, the patients achieved partial respons</w:t>
      </w:r>
      <w:r w:rsidR="008B44BD" w:rsidRPr="00A64909">
        <w:rPr>
          <w:rFonts w:ascii="Book Antiqua" w:hAnsi="Book Antiqua" w:cs="Book Antiqua"/>
          <w:sz w:val="20"/>
          <w:szCs w:val="20"/>
        </w:rPr>
        <w:t>iveness</w:t>
      </w:r>
      <w:r w:rsidRPr="00A64909">
        <w:rPr>
          <w:rFonts w:ascii="Book Antiqua" w:hAnsi="Book Antiqua" w:cs="Book Antiqua"/>
          <w:sz w:val="20"/>
          <w:szCs w:val="20"/>
        </w:rPr>
        <w:t xml:space="preserve"> and benefited from </w:t>
      </w:r>
      <w:r w:rsidRPr="00A64909">
        <w:rPr>
          <w:rFonts w:ascii="Book Antiqua" w:eastAsiaTheme="minorEastAsia" w:hAnsi="Book Antiqua" w:cs="Book Antiqua"/>
          <w:kern w:val="0"/>
          <w:sz w:val="20"/>
          <w:szCs w:val="20"/>
        </w:rPr>
        <w:t>neoadjuvant</w:t>
      </w:r>
      <w:r w:rsidRPr="00A64909">
        <w:rPr>
          <w:rFonts w:ascii="Book Antiqua" w:hAnsi="Book Antiqua" w:cs="Book Antiqua"/>
          <w:sz w:val="20"/>
          <w:szCs w:val="20"/>
        </w:rPr>
        <w:t xml:space="preserve"> CRT by shrinking the tumor and descending the tumor stage, which could improve </w:t>
      </w:r>
      <w:proofErr w:type="spellStart"/>
      <w:r w:rsidRPr="00A64909">
        <w:rPr>
          <w:rFonts w:ascii="Book Antiqua" w:hAnsi="Book Antiqua" w:cs="Book Antiqua"/>
          <w:sz w:val="20"/>
          <w:szCs w:val="20"/>
        </w:rPr>
        <w:t>resectability</w:t>
      </w:r>
      <w:proofErr w:type="spellEnd"/>
      <w:r w:rsidRPr="00A64909">
        <w:rPr>
          <w:rFonts w:ascii="Book Antiqua" w:hAnsi="Book Antiqua" w:cs="Book Antiqua"/>
          <w:sz w:val="20"/>
          <w:szCs w:val="20"/>
        </w:rPr>
        <w:t xml:space="preserve"> </w:t>
      </w:r>
      <w:proofErr w:type="gramStart"/>
      <w:r w:rsidRPr="00A64909">
        <w:rPr>
          <w:rFonts w:ascii="Book Antiqua" w:hAnsi="Book Antiqua" w:cs="Book Antiqua"/>
          <w:sz w:val="20"/>
          <w:szCs w:val="20"/>
        </w:rPr>
        <w:t>rate</w:t>
      </w:r>
      <w:proofErr w:type="gramEnd"/>
      <w:r w:rsidRPr="00A64909">
        <w:rPr>
          <w:rFonts w:ascii="Book Antiqua" w:hAnsi="Book Antiqua" w:cs="Book Antiqua"/>
          <w:sz w:val="20"/>
          <w:szCs w:val="20"/>
        </w:rPr>
        <w:fldChar w:fldCharType="begin">
          <w:fldData xml:space="preserve">PEVuZE5vdGU+PENpdGU+PEF1dGhvcj5Sb2RlbDwvQXV0aG9yPjxZZWFyPjIwMTI8L1llYXI+PFJl
Y051bT40OTQzPC9SZWNOdW0+PERpc3BsYXlUZXh0PjxzdHlsZSBmYWNlPSJzdXBlcnNjcmlwdCI+
WzgsIDQ5XTwvc3R5bGU+PC9EaXNwbGF5VGV4dD48cmVjb3JkPjxyZWMtbnVtYmVyPjQ5NDM8L3Jl
Yy1udW1iZXI+PGZvcmVpZ24ta2V5cz48a2V5IGFwcD0iRU4iIGRiLWlkPSIwd3A5ZWV4OW94Mjlh
N2VwdnI3dnZhZml2emZleHowZHRzZWYiPjQ5NDM8L2tleT48L2ZvcmVpZ24ta2V5cz48cmVmLXR5
cGUgbmFtZT0iSm91cm5hbCBBcnRpY2xlIj4xNzwvcmVmLXR5cGU+PGNvbnRyaWJ1dG9ycz48YXV0
aG9ycz48YXV0aG9yPlJvZGVsLCBDLjwvYXV0aG9yPjxhdXRob3I+TGllcnNjaCwgVC48L2F1dGhv
cj48YXV0aG9yPkJlY2tlciwgSC48L2F1dGhvcj48YXV0aG9yPkZpZXRrYXUsIFIuPC9hdXRob3I+
PGF1dGhvcj5Ib2hlbmJlcmdlciwgVy48L2F1dGhvcj48YXV0aG9yPkhvdGhvcm4sIFQuPC9hdXRo
b3I+PGF1dGhvcj5HcmFldmVuLCBVLjwvYXV0aG9yPjxhdXRob3I+QXJub2xkLCBELjwvYXV0aG9y
PjxhdXRob3I+TGFuZy1XZWx6ZW5iYWNoLCBNLjwvYXV0aG9yPjxhdXRob3I+UmFhYiwgSC4gUi48
L2F1dGhvcj48YXV0aG9yPlN1bGJlcmcsIEguPC9hdXRob3I+PGF1dGhvcj5XaXR0ZWtpbmQsIEMu
PC9hdXRob3I+PGF1dGhvcj5Qb3RhcG92LCBTLjwvYXV0aG9yPjxhdXRob3I+U3RhaWIsIEwuPC9h
dXRob3I+PGF1dGhvcj5IZXNzLCBDLjwvYXV0aG9yPjxhdXRob3I+V2VpZ2FuZy1Lb2hsZXIsIEsu
PC9hdXRob3I+PGF1dGhvcj5HcmFiZW5iYXVlciwgRy4gRy48L2F1dGhvcj48YXV0aG9yPkhvZmZt
YW5ucywgSC48L2F1dGhvcj48YXV0aG9yPkxpbmRlbWFubiwgRi48L2F1dGhvcj48YXV0aG9yPlNj
aGxlbnNrYS1MYW5nZSwgQS48L2F1dGhvcj48YXV0aG9yPkZvbHByZWNodCwgRy48L2F1dGhvcj48
YXV0aG9yPlNhdWVyLCBSLjwvYXV0aG9yPjxhdXRob3I+R2VybWFuIFJlY3RhbCBDYW5jZXIgU3R1
ZHksIEdyb3VwPC9hdXRob3I+PC9hdXRob3JzPjwvY29udHJpYnV0b3JzPjxhdXRoLWFkZHJlc3M+
RGVwYXJ0bWVudCBvZiBSYWRpb3RoZXJhcHkgYW5kIE9uY29sb2d5LCBVbml2ZXJzaXR5IG9mIEZy
YW5rZnVydCwgRnJhbmtmdXJ0LCBHZXJtYW55LiBjbGF1cy5yb2VkZWxAa2d1LmRlPC9hdXRoLWFk
ZHJlc3M+PHRpdGxlcz48dGl0bGU+UHJlb3BlcmF0aXZlIGNoZW1vcmFkaW90aGVyYXB5IGFuZCBw
b3N0b3BlcmF0aXZlIGNoZW1vdGhlcmFweSB3aXRoIGZsdW9yb3VyYWNpbCBhbmQgb3hhbGlwbGF0
aW4gdmVyc3VzIGZsdW9yb3VyYWNpbCBhbG9uZSBpbiBsb2NhbGx5IGFkdmFuY2VkIHJlY3RhbCBj
YW5jZXI6IGluaXRpYWwgcmVzdWx0cyBvZiB0aGUgR2VybWFuIENBTy9BUk8vQUlPLTA0IHJhbmRv
bWlzZWQgcGhhc2UgMyB0cmlhbD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Njc5
LTg3PC9wYWdlcz48dm9sdW1lPjEzPC92b2x1bWU+PG51bWJlcj43PC9udW1iZXI+PGtleXdvcmRz
PjxrZXl3b3JkPkFkdWx0PC9rZXl3b3JkPjxrZXl3b3JkPkFnZWQ8L2tleXdvcmQ+PGtleXdvcmQ+
QWdlZCwgODAgYW5kIG92ZXI8L2tleXdvcmQ+PGtleXdvcmQ+QW50aW5lb3BsYXN0aWMgQ29tYmlu
ZWQgQ2hlbW90aGVyYXB5IFByb3RvY29scy8qdGhlcmFwZXV0aWMgdXNlPC9rZXl3b3JkPjxrZXl3
b3JkPipDaGVtb3JhZGlvdGhlcmFweTwva2V5d29yZD48a2V5d29yZD5GZW1hbGU8L2tleXdvcmQ+
PGtleXdvcmQ+Rmx1b3JvdXJhY2lsL2FkbWluaXN0cmF0aW9uICZhbXA7IGRvc2FnZS90aGVyYXBl
dXRpYyB1c2U8L2tleXdvcmQ+PGtleXdvcmQ+SHVtYW5zPC9rZXl3b3JkPjxrZXl3b3JkPk1hbGU8
L2tleXdvcmQ+PGtleXdvcmQ+TWlkZGxlIEFnZWQ8L2tleXdvcmQ+PGtleXdvcmQ+T3JnYW5vcGxh
dGludW0gQ29tcG91bmRzL2FkbWluaXN0cmF0aW9uICZhbXA7IGRvc2FnZTwva2V5d29yZD48a2V5
d29yZD5PeGFsaXBsYXRpbjwva2V5d29yZD48a2V5d29yZD5SYWRpb3RoZXJhcHkgRG9zYWdlPC9r
ZXl3b3JkPjxrZXl3b3JkPlJlY3RhbCBOZW9wbGFzbXMvKnRoZXJhcHk8L2tleXdvcmQ+PC9rZXl3
b3Jkcz48ZGF0ZXM+PHllYXI+MjAxMjwveWVhcj48cHViLWRhdGVzPjxkYXRlPkp1bDwvZGF0ZT48
L3B1Yi1kYXRlcz48L2RhdGVzPjxpc2JuPjE0NzQtNTQ4OCAoRWxlY3Ryb25pYykmI3hEOzE0NzAt
MjA0NSAoTGlua2luZyk8L2lzYm4+PGFjY2Vzc2lvbi1udW0+MjI2MjcxMDQ8L2FjY2Vzc2lvbi1u
dW0+PHVybHM+PHJlbGF0ZWQtdXJscz48dXJsPmh0dHA6Ly93d3cubmNiaS5ubG0ubmloLmdvdi9w
dWJtZWQvMjI2MjcxMDQ8L3VybD48L3JlbGF0ZWQtdXJscz48L3VybHM+PGVsZWN0cm9uaWMtcmVz
b3VyY2UtbnVtPjEwLjEwMTYvUzE0NzAtMjA0NSgxMik3MDE4Ny0wPC9lbGVjdHJvbmljLXJlc291
cmNlLW51bT48L3JlY29yZD48L0NpdGU+PENpdGU+PEF1dGhvcj5Bc2NoZWxlPC9BdXRob3I+PFll
YXI+MjAxMTwvWWVhcj48UmVjTnVtPjQ5ODY8L1JlY051bT48cmVjb3JkPjxyZWMtbnVtYmVyPjQ5
ODY8L3JlYy1udW1iZXI+PGZvcmVpZ24ta2V5cz48a2V5IGFwcD0iRU4iIGRiLWlkPSIwd3A5ZWV4
OW94MjlhN2VwdnI3dnZhZml2emZleHowZHRzZWYiPjQ5ODY8L2tleT48L2ZvcmVpZ24ta2V5cz48
cmVmLXR5cGUgbmFtZT0iSm91cm5hbCBBcnRpY2xlIj4xNzwvcmVmLXR5cGU+PGNvbnRyaWJ1dG9y
cz48YXV0aG9ycz48YXV0aG9yPkFzY2hlbGUsIEMuPC9hdXRob3I+PGF1dGhvcj5DaW9uaW5pLCBM
LjwvYXV0aG9yPjxhdXRob3I+TG9uYXJkaSwgUy48L2F1dGhvcj48YXV0aG9yPlBpbnRvLCBDLjwv
YXV0aG9yPjxhdXRob3I+Q29yZGlvLCBTLjwvYXV0aG9yPjxhdXRob3I+Um9zYXRpLCBHLjwvYXV0
aG9yPjxhdXRob3I+QXJ0YWxlLCBTLjwvYXV0aG9yPjxhdXRob3I+VGFnbGlhZ2FtYmUsIEEuPC9h
dXRob3I+PGF1dGhvcj5BbWJyb3NpbmksIEcuPC9hdXRob3I+PGF1dGhvcj5Sb3NldHRpLCBQLjwv
YXV0aG9yPjxhdXRob3I+Qm9uZXR0aSwgQS48L2F1dGhvcj48YXV0aG9yPk5lZ3J1LCBNLiBFLjwv
YXV0aG9yPjxhdXRob3I+VHJvbmNvbmksIE0uIEMuPC9hdXRob3I+PGF1dGhvcj5MdXBwaSwgRy48
L2F1dGhvcj48YXV0aG9yPlNpbHZhbm8sIEcuPC9hdXRob3I+PGF1dGhvcj5Db3JzaSwgRC4gQy48
L2F1dGhvcj48YXV0aG9yPkJvY2hpY2NoaW8sIEEuIE0uPC9hdXRob3I+PGF1dGhvcj5DaGlhdWxv
biwgRy48L2F1dGhvcj48YXV0aG9yPkdhbGxvLCBNLjwvYXV0aG9yPjxhdXRob3I+Qm9uaSwgTC48
L2F1dGhvcj48L2F1dGhvcnM+PC9jb250cmlidXRvcnM+PGF1dGgtYWRkcmVzcz5Jc3RpdHV0byBO
YXppb25hbGUgcGVyIGxhIFJpY2VyY2Egc3VsIENhbmNybywgR2Vub3ZhLCBJdGFseS4gYXNjaGVs
ZUB0aW4uaXQ8L2F1dGgtYWRkcmVzcz48dGl0bGVzPjx0aXRsZT5QcmltYXJ5IHR1bW9yIHJlc3Bv
bnNlIHRvIHByZW9wZXJhdGl2ZSBjaGVtb3JhZGlhdGlvbiB3aXRoIG9yIHdpdGhvdXQgb3hhbGlw
bGF0aW4gaW4gbG9jYWxseSBhZHZhbmNlZCByZWN0YWwgY2FuY2VyOiBwYXRob2xvZ2ljIHJlc3Vs
dHMgb2YgdGhlIFNUQVItMDEgcmFuZG9taXplZCBwaGFzZSBJSUkgdHJpYWw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3NzMtODA8L3BhZ2VzPjx2b2x1bWU+Mjk8L3ZvbHVtZT48bnVtYmVyPjIwPC9u
dW1iZXI+PGtleXdvcmRzPjxrZXl3b3JkPkFkZW5vY2FyY2lub21hLypkcnVnIHRoZXJhcHkvcGF0
aG9sb2d5LypyYWRpb3RoZXJhcHkvc3VyZ2VyeTwva2V5d29yZD48a2V5d29yZD5BZHVsdDwva2V5
d29yZD48a2V5d29yZD5BZ2VkPC9rZXl3b3JkPjxrZXl3b3JkPkFudGluZW9wbGFzdGljIENvbWJp
bmVkIENoZW1vdGhlcmFweSBQcm90b2NvbHMvYWR2ZXJzZSBlZmZlY3RzLyp0aGVyYXBldXRpYyB1
c2U8L2tleXdvcmQ+PGtleXdvcmQ+RG9zZSBGcmFjdGlvbmF0aW9uLCBSYWRpYXRpb248L2tleXdv
cmQ+PGtleXdvcmQ+RHJ1Zy1SZWxhdGVkIFNpZGUgRWZmZWN0cyBhbmQgQWR2ZXJzZSBSZWFjdGlv
bnM8L2tleXdvcmQ+PGtleXdvcmQ+RmVtYWxlPC9rZXl3b3JkPjxrZXl3b3JkPkZsdW9yb3VyYWNp
bC9hZG1pbmlzdHJhdGlvbiAmYW1wOyBkb3NhZ2UvYWR2ZXJzZSBlZmZlY3RzPC9rZXl3b3JkPjxr
ZXl3b3JkPkh1bWFuczwva2V5d29yZD48a2V5d29yZD5JdGFseTwva2V5d29yZD48a2V5d29yZD5N
YWxlPC9rZXl3b3JkPjxrZXl3b3JkPk1lZGljYXRpb24gQWRoZXJlbmNlPC9rZXl3b3JkPjxrZXl3
b3JkPk1pZGRsZSBBZ2VkPC9rZXl3b3JkPjxrZXl3b3JkPk5lb2FkanV2YW50IFRoZXJhcHk8L2tl
eXdvcmQ+PGtleXdvcmQ+T3JnYW5vcGxhdGludW0gQ29tcG91bmRzL2FkbWluaXN0cmF0aW9uICZh
bXA7IGRvc2FnZS9hZHZlcnNlIGVmZmVjdHM8L2tleXdvcmQ+PGtleXdvcmQ+T3hhbGlwbGF0aW48
L2tleXdvcmQ+PGtleXdvcmQ+UmVjdGFsIE5lb3BsYXNtcy8qZHJ1ZyB0aGVyYXB5L3BhdGhvbG9n
eS8qcmFkaW90aGVyYXB5L3N1cmdlcnk8L2tleXdvcmQ+PGtleXdvcmQ+U3Vydml2YWwgQW5hbHlz
aXM8L2tleXdvcmQ+PC9rZXl3b3Jkcz48ZGF0ZXM+PHllYXI+MjAxMTwveWVhcj48cHViLWRhdGVz
PjxkYXRlPkp1bCAxMDwvZGF0ZT48L3B1Yi1kYXRlcz48L2RhdGVzPjxpc2JuPjE1MjctNzc1NSAo
RWxlY3Ryb25pYykmI3hEOzA3MzItMTgzWCAoTGlua2luZyk8L2lzYm4+PGFjY2Vzc2lvbi1udW0+
MjE2MDY0Mjc8L2FjY2Vzc2lvbi1udW0+PHVybHM+PHJlbGF0ZWQtdXJscz48dXJsPmh0dHA6Ly93
d3cubmNiaS5ubG0ubmloLmdvdi9wdWJtZWQvMjE2MDY0Mjc8L3VybD48L3JlbGF0ZWQtdXJscz48
L3VybHM+PGVsZWN0cm9uaWMtcmVzb3VyY2UtbnVtPjEwLjEyMDAvSkNPLjIwMTAuMzQuNDkxMTwv
ZWxlY3Ryb25pYy1yZXNvdXJjZS1udW0+PC9yZWNvcmQ+PC9DaXRlPjwvRW5kTm90ZT5AAD==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Sb2RlbDwvQXV0aG9yPjxZZWFyPjIwMTI8L1llYXI+PFJl
Y051bT40OTQzPC9SZWNOdW0+PERpc3BsYXlUZXh0PjxzdHlsZSBmYWNlPSJzdXBlcnNjcmlwdCI+
WzgsIDQ5XTwvc3R5bGU+PC9EaXNwbGF5VGV4dD48cmVjb3JkPjxyZWMtbnVtYmVyPjQ5NDM8L3Jl
Yy1udW1iZXI+PGZvcmVpZ24ta2V5cz48a2V5IGFwcD0iRU4iIGRiLWlkPSIwd3A5ZWV4OW94Mjlh
N2VwdnI3dnZhZml2emZleHowZHRzZWYiPjQ5NDM8L2tleT48L2ZvcmVpZ24ta2V5cz48cmVmLXR5
cGUgbmFtZT0iSm91cm5hbCBBcnRpY2xlIj4xNzwvcmVmLXR5cGU+PGNvbnRyaWJ1dG9ycz48YXV0
aG9ycz48YXV0aG9yPlJvZGVsLCBDLjwvYXV0aG9yPjxhdXRob3I+TGllcnNjaCwgVC48L2F1dGhv
cj48YXV0aG9yPkJlY2tlciwgSC48L2F1dGhvcj48YXV0aG9yPkZpZXRrYXUsIFIuPC9hdXRob3I+
PGF1dGhvcj5Ib2hlbmJlcmdlciwgVy48L2F1dGhvcj48YXV0aG9yPkhvdGhvcm4sIFQuPC9hdXRo
b3I+PGF1dGhvcj5HcmFldmVuLCBVLjwvYXV0aG9yPjxhdXRob3I+QXJub2xkLCBELjwvYXV0aG9y
PjxhdXRob3I+TGFuZy1XZWx6ZW5iYWNoLCBNLjwvYXV0aG9yPjxhdXRob3I+UmFhYiwgSC4gUi48
L2F1dGhvcj48YXV0aG9yPlN1bGJlcmcsIEguPC9hdXRob3I+PGF1dGhvcj5XaXR0ZWtpbmQsIEMu
PC9hdXRob3I+PGF1dGhvcj5Qb3RhcG92LCBTLjwvYXV0aG9yPjxhdXRob3I+U3RhaWIsIEwuPC9h
dXRob3I+PGF1dGhvcj5IZXNzLCBDLjwvYXV0aG9yPjxhdXRob3I+V2VpZ2FuZy1Lb2hsZXIsIEsu
PC9hdXRob3I+PGF1dGhvcj5HcmFiZW5iYXVlciwgRy4gRy48L2F1dGhvcj48YXV0aG9yPkhvZmZt
YW5ucywgSC48L2F1dGhvcj48YXV0aG9yPkxpbmRlbWFubiwgRi48L2F1dGhvcj48YXV0aG9yPlNj
aGxlbnNrYS1MYW5nZSwgQS48L2F1dGhvcj48YXV0aG9yPkZvbHByZWNodCwgRy48L2F1dGhvcj48
YXV0aG9yPlNhdWVyLCBSLjwvYXV0aG9yPjxhdXRob3I+R2VybWFuIFJlY3RhbCBDYW5jZXIgU3R1
ZHksIEdyb3VwPC9hdXRob3I+PC9hdXRob3JzPjwvY29udHJpYnV0b3JzPjxhdXRoLWFkZHJlc3M+
RGVwYXJ0bWVudCBvZiBSYWRpb3RoZXJhcHkgYW5kIE9uY29sb2d5LCBVbml2ZXJzaXR5IG9mIEZy
YW5rZnVydCwgRnJhbmtmdXJ0LCBHZXJtYW55LiBjbGF1cy5yb2VkZWxAa2d1LmRlPC9hdXRoLWFk
ZHJlc3M+PHRpdGxlcz48dGl0bGU+UHJlb3BlcmF0aXZlIGNoZW1vcmFkaW90aGVyYXB5IGFuZCBw
b3N0b3BlcmF0aXZlIGNoZW1vdGhlcmFweSB3aXRoIGZsdW9yb3VyYWNpbCBhbmQgb3hhbGlwbGF0
aW4gdmVyc3VzIGZsdW9yb3VyYWNpbCBhbG9uZSBpbiBsb2NhbGx5IGFkdmFuY2VkIHJlY3RhbCBj
YW5jZXI6IGluaXRpYWwgcmVzdWx0cyBvZiB0aGUgR2VybWFuIENBTy9BUk8vQUlPLTA0IHJhbmRv
bWlzZWQgcGhhc2UgMyB0cmlhbDwvdGl0bGU+PHNlY29uZGFyeS10aXRsZT5MYW5jZXQgT25jb2w8
L3NlY29uZGFyeS10aXRsZT48YWx0LXRpdGxlPlRoZSBMYW5jZXQuIE9uY29sb2d5PC9hbHQtdGl0
bGU+PC90aXRsZXM+PHBlcmlvZGljYWw+PGZ1bGwtdGl0bGU+TGFuY2V0IE9uY29sPC9mdWxsLXRp
dGxlPjxhYmJyLTE+VGhlIExhbmNldC4gT25jb2xvZ3k8L2FiYnItMT48L3BlcmlvZGljYWw+PGFs
dC1wZXJpb2RpY2FsPjxmdWxsLXRpdGxlPkxhbmNldCBPbmNvbDwvZnVsbC10aXRsZT48YWJici0x
PlRoZSBMYW5jZXQuIE9uY29sb2d5PC9hYmJyLTE+PC9hbHQtcGVyaW9kaWNhbD48cGFnZXM+Njc5
LTg3PC9wYWdlcz48dm9sdW1lPjEzPC92b2x1bWU+PG51bWJlcj43PC9udW1iZXI+PGtleXdvcmRz
PjxrZXl3b3JkPkFkdWx0PC9rZXl3b3JkPjxrZXl3b3JkPkFnZWQ8L2tleXdvcmQ+PGtleXdvcmQ+
QWdlZCwgODAgYW5kIG92ZXI8L2tleXdvcmQ+PGtleXdvcmQ+QW50aW5lb3BsYXN0aWMgQ29tYmlu
ZWQgQ2hlbW90aGVyYXB5IFByb3RvY29scy8qdGhlcmFwZXV0aWMgdXNlPC9rZXl3b3JkPjxrZXl3
b3JkPipDaGVtb3JhZGlvdGhlcmFweTwva2V5d29yZD48a2V5d29yZD5GZW1hbGU8L2tleXdvcmQ+
PGtleXdvcmQ+Rmx1b3JvdXJhY2lsL2FkbWluaXN0cmF0aW9uICZhbXA7IGRvc2FnZS90aGVyYXBl
dXRpYyB1c2U8L2tleXdvcmQ+PGtleXdvcmQ+SHVtYW5zPC9rZXl3b3JkPjxrZXl3b3JkPk1hbGU8
L2tleXdvcmQ+PGtleXdvcmQ+TWlkZGxlIEFnZWQ8L2tleXdvcmQ+PGtleXdvcmQ+T3JnYW5vcGxh
dGludW0gQ29tcG91bmRzL2FkbWluaXN0cmF0aW9uICZhbXA7IGRvc2FnZTwva2V5d29yZD48a2V5
d29yZD5PeGFsaXBsYXRpbjwva2V5d29yZD48a2V5d29yZD5SYWRpb3RoZXJhcHkgRG9zYWdlPC9r
ZXl3b3JkPjxrZXl3b3JkPlJlY3RhbCBOZW9wbGFzbXMvKnRoZXJhcHk8L2tleXdvcmQ+PC9rZXl3
b3Jkcz48ZGF0ZXM+PHllYXI+MjAxMjwveWVhcj48cHViLWRhdGVzPjxkYXRlPkp1bDwvZGF0ZT48
L3B1Yi1kYXRlcz48L2RhdGVzPjxpc2JuPjE0NzQtNTQ4OCAoRWxlY3Ryb25pYykmI3hEOzE0NzAt
MjA0NSAoTGlua2luZyk8L2lzYm4+PGFjY2Vzc2lvbi1udW0+MjI2MjcxMDQ8L2FjY2Vzc2lvbi1u
dW0+PHVybHM+PHJlbGF0ZWQtdXJscz48dXJsPmh0dHA6Ly93d3cubmNiaS5ubG0ubmloLmdvdi9w
dWJtZWQvMjI2MjcxMDQ8L3VybD48L3JlbGF0ZWQtdXJscz48L3VybHM+PGVsZWN0cm9uaWMtcmVz
b3VyY2UtbnVtPjEwLjEwMTYvUzE0NzAtMjA0NSgxMik3MDE4Ny0wPC9lbGVjdHJvbmljLXJlc291
cmNlLW51bT48L3JlY29yZD48L0NpdGU+PENpdGU+PEF1dGhvcj5Bc2NoZWxlPC9BdXRob3I+PFll
YXI+MjAxMTwvWWVhcj48UmVjTnVtPjQ5ODY8L1JlY051bT48cmVjb3JkPjxyZWMtbnVtYmVyPjQ5
ODY8L3JlYy1udW1iZXI+PGZvcmVpZ24ta2V5cz48a2V5IGFwcD0iRU4iIGRiLWlkPSIwd3A5ZWV4
OW94MjlhN2VwdnI3dnZhZml2emZleHowZHRzZWYiPjQ5ODY8L2tleT48L2ZvcmVpZ24ta2V5cz48
cmVmLXR5cGUgbmFtZT0iSm91cm5hbCBBcnRpY2xlIj4xNzwvcmVmLXR5cGU+PGNvbnRyaWJ1dG9y
cz48YXV0aG9ycz48YXV0aG9yPkFzY2hlbGUsIEMuPC9hdXRob3I+PGF1dGhvcj5DaW9uaW5pLCBM
LjwvYXV0aG9yPjxhdXRob3I+TG9uYXJkaSwgUy48L2F1dGhvcj48YXV0aG9yPlBpbnRvLCBDLjwv
YXV0aG9yPjxhdXRob3I+Q29yZGlvLCBTLjwvYXV0aG9yPjxhdXRob3I+Um9zYXRpLCBHLjwvYXV0
aG9yPjxhdXRob3I+QXJ0YWxlLCBTLjwvYXV0aG9yPjxhdXRob3I+VGFnbGlhZ2FtYmUsIEEuPC9h
dXRob3I+PGF1dGhvcj5BbWJyb3NpbmksIEcuPC9hdXRob3I+PGF1dGhvcj5Sb3NldHRpLCBQLjwv
YXV0aG9yPjxhdXRob3I+Qm9uZXR0aSwgQS48L2F1dGhvcj48YXV0aG9yPk5lZ3J1LCBNLiBFLjwv
YXV0aG9yPjxhdXRob3I+VHJvbmNvbmksIE0uIEMuPC9hdXRob3I+PGF1dGhvcj5MdXBwaSwgRy48
L2F1dGhvcj48YXV0aG9yPlNpbHZhbm8sIEcuPC9hdXRob3I+PGF1dGhvcj5Db3JzaSwgRC4gQy48
L2F1dGhvcj48YXV0aG9yPkJvY2hpY2NoaW8sIEEuIE0uPC9hdXRob3I+PGF1dGhvcj5DaGlhdWxv
biwgRy48L2F1dGhvcj48YXV0aG9yPkdhbGxvLCBNLjwvYXV0aG9yPjxhdXRob3I+Qm9uaSwgTC48
L2F1dGhvcj48L2F1dGhvcnM+PC9jb250cmlidXRvcnM+PGF1dGgtYWRkcmVzcz5Jc3RpdHV0byBO
YXppb25hbGUgcGVyIGxhIFJpY2VyY2Egc3VsIENhbmNybywgR2Vub3ZhLCBJdGFseS4gYXNjaGVs
ZUB0aW4uaXQ8L2F1dGgtYWRkcmVzcz48dGl0bGVzPjx0aXRsZT5QcmltYXJ5IHR1bW9yIHJlc3Bv
bnNlIHRvIHByZW9wZXJhdGl2ZSBjaGVtb3JhZGlhdGlvbiB3aXRoIG9yIHdpdGhvdXQgb3hhbGlw
bGF0aW4gaW4gbG9jYWxseSBhZHZhbmNlZCByZWN0YWwgY2FuY2VyOiBwYXRob2xvZ2ljIHJlc3Vs
dHMgb2YgdGhlIFNUQVItMDEgcmFuZG9taXplZCBwaGFzZSBJSUkgdHJpYWw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3NzMtODA8L3BhZ2VzPjx2b2x1bWU+Mjk8L3ZvbHVtZT48bnVtYmVyPjIwPC9u
dW1iZXI+PGtleXdvcmRzPjxrZXl3b3JkPkFkZW5vY2FyY2lub21hLypkcnVnIHRoZXJhcHkvcGF0
aG9sb2d5LypyYWRpb3RoZXJhcHkvc3VyZ2VyeTwva2V5d29yZD48a2V5d29yZD5BZHVsdDwva2V5
d29yZD48a2V5d29yZD5BZ2VkPC9rZXl3b3JkPjxrZXl3b3JkPkFudGluZW9wbGFzdGljIENvbWJp
bmVkIENoZW1vdGhlcmFweSBQcm90b2NvbHMvYWR2ZXJzZSBlZmZlY3RzLyp0aGVyYXBldXRpYyB1
c2U8L2tleXdvcmQ+PGtleXdvcmQ+RG9zZSBGcmFjdGlvbmF0aW9uLCBSYWRpYXRpb248L2tleXdv
cmQ+PGtleXdvcmQ+RHJ1Zy1SZWxhdGVkIFNpZGUgRWZmZWN0cyBhbmQgQWR2ZXJzZSBSZWFjdGlv
bnM8L2tleXdvcmQ+PGtleXdvcmQ+RmVtYWxlPC9rZXl3b3JkPjxrZXl3b3JkPkZsdW9yb3VyYWNp
bC9hZG1pbmlzdHJhdGlvbiAmYW1wOyBkb3NhZ2UvYWR2ZXJzZSBlZmZlY3RzPC9rZXl3b3JkPjxr
ZXl3b3JkPkh1bWFuczwva2V5d29yZD48a2V5d29yZD5JdGFseTwva2V5d29yZD48a2V5d29yZD5N
YWxlPC9rZXl3b3JkPjxrZXl3b3JkPk1lZGljYXRpb24gQWRoZXJlbmNlPC9rZXl3b3JkPjxrZXl3
b3JkPk1pZGRsZSBBZ2VkPC9rZXl3b3JkPjxrZXl3b3JkPk5lb2FkanV2YW50IFRoZXJhcHk8L2tl
eXdvcmQ+PGtleXdvcmQ+T3JnYW5vcGxhdGludW0gQ29tcG91bmRzL2FkbWluaXN0cmF0aW9uICZh
bXA7IGRvc2FnZS9hZHZlcnNlIGVmZmVjdHM8L2tleXdvcmQ+PGtleXdvcmQ+T3hhbGlwbGF0aW48
L2tleXdvcmQ+PGtleXdvcmQ+UmVjdGFsIE5lb3BsYXNtcy8qZHJ1ZyB0aGVyYXB5L3BhdGhvbG9n
eS8qcmFkaW90aGVyYXB5L3N1cmdlcnk8L2tleXdvcmQ+PGtleXdvcmQ+U3Vydml2YWwgQW5hbHlz
aXM8L2tleXdvcmQ+PC9rZXl3b3Jkcz48ZGF0ZXM+PHllYXI+MjAxMTwveWVhcj48cHViLWRhdGVz
PjxkYXRlPkp1bCAxMDwvZGF0ZT48L3B1Yi1kYXRlcz48L2RhdGVzPjxpc2JuPjE1MjctNzc1NSAo
RWxlY3Ryb25pYykmI3hEOzA3MzItMTgzWCAoTGlua2luZyk8L2lzYm4+PGFjY2Vzc2lvbi1udW0+
MjE2MDY0Mjc8L2FjY2Vzc2lvbi1udW0+PHVybHM+PHJlbGF0ZWQtdXJscz48dXJsPmh0dHA6Ly93
d3cubmNiaS5ubG0ubmloLmdvdi9wdWJtZWQvMjE2MDY0Mjc8L3VybD48L3JlbGF0ZWQtdXJscz48
L3VybHM+PGVsZWN0cm9uaWMtcmVzb3VyY2UtbnVtPjEwLjEyMDAvSkNPLjIwMTAuMzQuNDkxMTwv
ZWxlY3Ryb25pYy1yZXNvdXJjZS1udW0+PC9yZWNvcmQ+PC9DaXRlPjwvRW5kTm90ZT5AAD==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8" w:tooltip="Rodel, 2012 #4943" w:history="1">
        <w:r w:rsidRPr="00A64909">
          <w:rPr>
            <w:rFonts w:ascii="Book Antiqua" w:hAnsi="Book Antiqua" w:cs="Book Antiqua"/>
            <w:sz w:val="20"/>
            <w:szCs w:val="20"/>
            <w:vertAlign w:val="superscript"/>
          </w:rPr>
          <w:t>8</w:t>
        </w:r>
      </w:hyperlink>
      <w:r w:rsidRPr="00A64909">
        <w:rPr>
          <w:rFonts w:ascii="Book Antiqua" w:hAnsi="Book Antiqua" w:cs="Book Antiqua"/>
          <w:sz w:val="20"/>
          <w:szCs w:val="20"/>
          <w:vertAlign w:val="superscript"/>
        </w:rPr>
        <w:t>,</w:t>
      </w:r>
      <w:hyperlink w:anchor="_ENREF_49" w:tooltip="Aschele, 2011 #4986" w:history="1">
        <w:r w:rsidRPr="00A64909">
          <w:rPr>
            <w:rFonts w:ascii="Book Antiqua" w:hAnsi="Book Antiqua" w:cs="Book Antiqua"/>
            <w:sz w:val="20"/>
            <w:szCs w:val="20"/>
            <w:vertAlign w:val="superscript"/>
          </w:rPr>
          <w:t>49</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According to the TRG, the response rate of </w:t>
      </w:r>
      <w:r w:rsidRPr="00A64909">
        <w:rPr>
          <w:rFonts w:ascii="Book Antiqua" w:eastAsiaTheme="minorEastAsia" w:hAnsi="Book Antiqua" w:cs="Book Antiqua"/>
          <w:kern w:val="0"/>
          <w:sz w:val="20"/>
          <w:szCs w:val="20"/>
        </w:rPr>
        <w:t>neoadjuvant chemotherapy</w:t>
      </w:r>
      <w:r w:rsidRPr="00A64909">
        <w:rPr>
          <w:rFonts w:ascii="Book Antiqua" w:hAnsi="Book Antiqua" w:cs="Book Antiqua"/>
          <w:sz w:val="20"/>
          <w:szCs w:val="20"/>
        </w:rPr>
        <w:t xml:space="preserve"> was up to 67.8%, which means that 32.2% of patients did not benefit from the therapeutic strategy, and suffered from side effects and pain due to systemic chemotherapy. Therefore, the purpose of our study was to differentiate clinical response (including complete and partial) from non-responding LARC patients receiving </w:t>
      </w:r>
      <w:r w:rsidRPr="00A64909">
        <w:rPr>
          <w:rFonts w:ascii="Book Antiqua" w:eastAsiaTheme="minorEastAsia" w:hAnsi="Book Antiqua" w:cs="Book Antiqua"/>
          <w:kern w:val="0"/>
          <w:sz w:val="20"/>
          <w:szCs w:val="20"/>
        </w:rPr>
        <w:t>neoadjuvant chemotherapy</w:t>
      </w:r>
      <w:r w:rsidRPr="00A64909">
        <w:rPr>
          <w:rFonts w:ascii="Book Antiqua" w:hAnsi="Book Antiqua" w:cs="Book Antiqua"/>
          <w:sz w:val="20"/>
          <w:szCs w:val="20"/>
        </w:rPr>
        <w:t>.</w:t>
      </w:r>
    </w:p>
    <w:p w14:paraId="2813AEA7" w14:textId="5BC6F3BC" w:rsidR="000871FD" w:rsidRPr="00A64909" w:rsidRDefault="00350163" w:rsidP="00A64909">
      <w:pPr>
        <w:snapToGrid w:val="0"/>
        <w:spacing w:line="360" w:lineRule="auto"/>
        <w:ind w:firstLineChars="100" w:firstLine="200"/>
        <w:rPr>
          <w:rFonts w:ascii="Book Antiqua" w:hAnsi="Book Antiqua" w:cs="Book Antiqua"/>
          <w:sz w:val="20"/>
          <w:szCs w:val="20"/>
        </w:rPr>
      </w:pPr>
      <w:proofErr w:type="spellStart"/>
      <w:r w:rsidRPr="00A64909">
        <w:rPr>
          <w:rFonts w:ascii="Book Antiqua" w:hAnsi="Book Antiqua" w:cs="Book Antiqua"/>
          <w:sz w:val="20"/>
          <w:szCs w:val="20"/>
        </w:rPr>
        <w:t>Multiparametric</w:t>
      </w:r>
      <w:proofErr w:type="spellEnd"/>
      <w:r w:rsidRPr="00A64909">
        <w:rPr>
          <w:rFonts w:ascii="Book Antiqua" w:hAnsi="Book Antiqua" w:cs="Book Antiqua"/>
          <w:sz w:val="20"/>
          <w:szCs w:val="20"/>
        </w:rPr>
        <w:t xml:space="preserve"> MRI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features were reported to </w:t>
      </w:r>
      <w:r w:rsidR="00C24558" w:rsidRPr="00A64909">
        <w:rPr>
          <w:rFonts w:ascii="Book Antiqua" w:hAnsi="Book Antiqua" w:cs="Book Antiqua"/>
          <w:sz w:val="20"/>
          <w:szCs w:val="20"/>
        </w:rPr>
        <w:t xml:space="preserve">hold </w:t>
      </w:r>
      <w:r w:rsidRPr="00A64909">
        <w:rPr>
          <w:rFonts w:ascii="Book Antiqua" w:hAnsi="Book Antiqua" w:cs="Book Antiqua"/>
          <w:sz w:val="20"/>
          <w:szCs w:val="20"/>
        </w:rPr>
        <w:t>potential in predicting non-respons</w:t>
      </w:r>
      <w:r w:rsidR="0069664F" w:rsidRPr="00A64909">
        <w:rPr>
          <w:rFonts w:ascii="Book Antiqua" w:hAnsi="Book Antiqua" w:cs="Book Antiqua"/>
          <w:sz w:val="20"/>
          <w:szCs w:val="20"/>
        </w:rPr>
        <w:t>iveness</w:t>
      </w:r>
      <w:r w:rsidRPr="00A64909">
        <w:rPr>
          <w:rFonts w:ascii="Book Antiqua" w:hAnsi="Book Antiqua" w:cs="Book Antiqua"/>
          <w:sz w:val="20"/>
          <w:szCs w:val="20"/>
        </w:rPr>
        <w:t xml:space="preserve"> to neoadjuvant therapy in patients with LARC, which achieved an area under the ROC curve of 0.82-0.83</w:t>
      </w:r>
      <w:r w:rsidRPr="00A64909">
        <w:rPr>
          <w:rFonts w:ascii="Book Antiqua" w:hAnsi="Book Antiqua" w:cs="Book Antiqua"/>
          <w:sz w:val="20"/>
          <w:szCs w:val="20"/>
        </w:rPr>
        <w:fldChar w:fldCharType="begin">
          <w:fldData xml:space="preserve">PEVuZE5vdGU+PENpdGU+PEF1dGhvcj5aaG91PC9BdXRob3I+PFllYXI+MjAxOTwvWWVhcj48UmVj
TnVtPjQ5NDU8L1JlY051bT48RGlzcGxheVRleHQ+PHN0eWxlIGZhY2U9InN1cGVyc2NyaXB0Ij5b
OSwgMTBdPC9zdHlsZT48L0Rpc3BsYXlUZXh0PjxyZWNvcmQ+PHJlYy1udW1iZXI+NDk0NTwvcmVj
LW51bWJlcj48Zm9yZWlnbi1rZXlzPjxrZXkgYXBwPSJFTiIgZGItaWQ9IjB3cDllZXg5b3gyOWE3
ZXB2cjd2dmFmaXZ6ZmV4ejBkdHNlZiI+NDk0NTwva2V5PjwvZm9yZWlnbi1rZXlzPjxyZWYtdHlw
ZSBuYW1lPSJKb3VybmFsIEFydGljbGUiPjE3PC9yZWYtdHlwZT48Y29udHJpYnV0b3JzPjxhdXRo
b3JzPjxhdXRob3I+WmhvdSwgWC48L2F1dGhvcj48YXV0aG9yPllpLCBZLjwvYXV0aG9yPjxhdXRo
b3I+TGl1LCBaLjwvYXV0aG9yPjxhdXRob3I+Q2FvLCBXLjwvYXV0aG9yPjxhdXRob3I+TGFpLCBC
LjwvYXV0aG9yPjxhdXRob3I+U3VuLCBLLjwvYXV0aG9yPjxhdXRob3I+TGksIEwuPC9hdXRob3I+
PGF1dGhvcj5aaG91LCBaLjwvYXV0aG9yPjxhdXRob3I+RmVuZywgWS48L2F1dGhvcj48YXV0aG9y
PlRpYW4sIEouPC9hdXRob3I+PC9hdXRob3JzPjwvY29udHJpYnV0b3JzPjxhdXRoLWFkZHJlc3M+
RW5naW5lZXJpbmcgUmVzZWFyY2ggQ2VudGVyIG9mIE1vbGVjdWxhciBhbmQgTmV1cm8gSW1hZ2lu
ZyBvZiBNaW5pc3RyeSBvZiBFZHVjYXRpb24sIFNjaG9vbCBvZiBMaWZlIFNjaWVuY2UgYW5kIFRl
Y2hub2xvZ3ksIFhpZGlhbiBVbml2ZXJzaXR5LCBYaSZhcG9zO2FuLCBTaGFhbnhpLCBDaGluYS4m
I3hEO0NBUyBLZXkgTGFib3JhdG9yeSBvZiBNb2xlY3VsYXIgSW1hZ2luZywgSW5zdGl0dXRlIG9m
IEF1dG9tYXRpb24sIENoaW5lc2UgQWNhZGVteSBvZiBTY2llbmNlLCBCZWlqaW5nLCBDaGluYS4m
I3hEO0d1YW5nZG9uZyBQcm92aW5jaWFsIEtleSBMYWJvcmF0b3J5IG9mIE1lZGljYWwgSW1hZ2Ug
UHJvY2Vzc2luZywgU2Nob29sIG9mIEJpb21lZGljYWwgRW5naW5lZXJpbmcsIFNvdXRoZXJuIE1l
ZGljYWwgVW5pdmVyc2l0eSwgR3Vhbmd6aG91LCBDaGluYS4mI3hEO1VuaXZlcnNpdHkgb2YgQ2hp
bmVzZSBBY2FkZW15IG9mIFNjaWVuY2UsIEJlaWppbmcsIENoaW5hLiYjeEQ7RGVwYXJ0bWVudCBv
ZiBSYWRpb2xvZ3ksIFRoZSBTaXh0aCBBZmZpbGlhdGVkIEhvc3BpdGFsLCBTdW4gWWF0LVNlbiBV
bml2ZXJzaXR5LCBHdWFuZ3pob3UsIENoaW5hLiYjeEQ7RGVwYXJ0bWVudCBvZiBSYWRpb2xvZ3ks
IFN1biBZYXQtU2VuIE1lbW9yaWFsIEhvc3BpdGFsLCBTdW4gWWF0LVNlbiBVbml2ZXJzaXR5LCBH
dWFuZ3pob3UsIENoaW5hLiYjeEQ7Q29sbGFib3JhdGl2ZSBJbm5vdmF0aW9uIENlbnRlciBmb3Ig
SW50ZXJuZXQgSGVhbHRoY2FyZSwgWmhlbmd6aG91IFVuaXZlcnNpdHksIFpoZW5nemhvdSwgSGVu
YW4sIENoaW5hLiYjeEQ7R3Vhbmdkb25nIFByb3ZpbmNpYWwgS2V5IExhYm9yYXRvcnkgb2YgTWVk
aWNhbCBJbWFnZSBQcm9jZXNzaW5nLCBTY2hvb2wgb2YgQmlvbWVkaWNhbCBFbmdpbmVlcmluZywg
U291dGhlcm4gTWVkaWNhbCBVbml2ZXJzaXR5LCBHdWFuZ3pob3UsIENoaW5hLiBmb3JlZUAxNjMu
Y29tLiYjeEQ7RW5naW5lZXJpbmcgUmVzZWFyY2ggQ2VudGVyIG9mIE1vbGVjdWxhciBhbmQgTmV1
cm8gSW1hZ2luZyBvZiBNaW5pc3RyeSBvZiBFZHVjYXRpb24sIFNjaG9vbCBvZiBMaWZlIFNjaWVu
Y2UgYW5kIFRlY2hub2xvZ3ksIFhpZGlhbiBVbml2ZXJzaXR5LCBYaSZhcG9zO2FuLCBTaGFhbnhp
LCBDaGluYS4gamllLnRpYW5AaWEuYWMuY24uJiN4RDtDQVMgS2V5IExhYm9yYXRvcnkgb2YgTW9s
ZWN1bGFyIEltYWdpbmcsIEluc3RpdHV0ZSBvZiBBdXRvbWF0aW9uLCBDaGluZXNlIEFjYWRlbXkg
b2YgU2NpZW5jZSwgQmVpamluZywgQ2hpbmEuIGppZS50aWFuQGlhLmFjLmNuLiYjeEQ7VW5pdmVy
c2l0eSBvZiBDaGluZXNlIEFjYWRlbXkgb2YgU2NpZW5jZSwgQmVpamluZywgQ2hpbmEuIGppZS50
aWFuQGlhLmFjLmNuLiYjeEQ7QmVpamluZyBBZHZhbmNlZCBJbm5vdmF0aW9uIENlbnRlciBmb3Ig
QmlnIERhdGEtQmFzZWQgUHJlY2lzaW9uIE1lZGljaW5lLCBCZWloYW5nIFVuaXZlcnNpdHksIEJl
aWppbmcsIENoaW5hLiBqaWUudGlhbkBpYS5hYy5jbi48L2F1dGgtYWRkcmVzcz48dGl0bGVzPjx0
aXRsZT5SYWRpb21pY3MtQmFzZWQgUHJldGhlcmFwZXV0aWMgUHJlZGljdGlvbiBvZiBOb24tcmVz
cG9uc2UgdG8gTmVvYWRqdXZhbnQgVGhlcmFweSBpbiBMb2NhbGx5IEFkdmFuY2VkIFJlY3RhbCBD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E2NzYtMTY4NDwvcGFnZXM+PHZvbHVtZT4yNjwvdm9sdW1lPjxudW1iZXI+Njwv
bnVtYmVyPjxrZXl3b3Jkcz48a2V5d29yZD5BbnRpbmVvcGxhc3RpYyBDb21iaW5lZCBDaGVtb3Ro
ZXJhcHkgUHJvdG9jb2xzLyp0aGVyYXBldXRpYyB1c2U8L2tleXdvcmQ+PGtleXdvcmQ+RmVtYWxl
PC9rZXl3b3JkPjxrZXl3b3JkPkZvbGxvdy1VcCBTdHVkaWVzPC9rZXl3b3JkPjxrZXl3b3JkPkh1
bWFuczwva2V5d29yZD48a2V5d29yZD5JbWFnZSBJbnRlcnByZXRhdGlvbiwgQ29tcHV0ZXItQXNz
aXN0ZWQvKm1ldGhvZHM8L2tleXdvcmQ+PGtleXdvcmQ+TWFnbmV0aWMgUmVzb25hbmNlIEltYWdp
bmcvKm1ldGhvZHM8L2tleXdvcmQ+PGtleXdvcmQ+TWFsZTwva2V5d29yZD48a2V5d29yZD5NaWRk
bGUgQWdlZDwva2V5d29yZD48a2V5d29yZD5OZW9hZGp1dmFudCBUaGVyYXB5LyptZXRob2RzPC9r
ZXl3b3JkPjxrZXl3b3JkPlByb2dub3Npczwva2V5d29yZD48a2V5d29yZD5ST0MgQ3VydmU8L2tl
eXdvcmQ+PGtleXdvcmQ+UmVjdGFsIE5lb3BsYXNtcy9kcnVnIHRoZXJhcHkvKnBhdGhvbG9neTwv
a2V5d29yZD48a2V5d29yZD5SZXRyb3NwZWN0aXZlIFN0dWRpZXM8L2tleXdvcmQ+PC9rZXl3b3Jk
cz48ZGF0ZXM+PHllYXI+MjAxOTwveWVhcj48cHViLWRhdGVzPjxkYXRlPkp1bjwvZGF0ZT48L3B1
Yi1kYXRlcz48L2RhdGVzPjxpc2JuPjE1MzQtNDY4MSAoRWxlY3Ryb25pYykmI3hEOzEwNjgtOTI2
NSAoTGlua2luZyk8L2lzYm4+PGFjY2Vzc2lvbi1udW0+MzA4ODczNzM8L2FjY2Vzc2lvbi1udW0+
PHVybHM+PHJlbGF0ZWQtdXJscz48dXJsPmh0dHA6Ly93d3cubmNiaS5ubG0ubmloLmdvdi9wdWJt
ZWQvMzA4ODczNzM8L3VybD48L3JlbGF0ZWQtdXJscz48L3VybHM+PGN1c3RvbTI+NjUxMDg4Mjwv
Y3VzdG9tMj48ZWxlY3Ryb25pYy1yZXNvdXJjZS1udW0+MTAuMTI0NS9zMTA0MzQtMDE5LTA3MzAw
LTM8L2VsZWN0cm9uaWMtcmVzb3VyY2UtbnVtPjwvcmVjb3JkPjwvQ2l0ZT48Q2l0ZT48QXV0aG9y
Pllhbmc8L0F1dGhvcj48WWVhcj4yMDE5PC9ZZWFyPjxSZWNOdW0+NDk0NDwvUmVjTnVtPjxyZWNv
cmQ+PHJlYy1udW1iZXI+NDk0NDwvcmVjLW51bWJlcj48Zm9yZWlnbi1rZXlzPjxrZXkgYXBwPSJF
TiIgZGItaWQ9IjB3cDllZXg5b3gyOWE3ZXB2cjd2dmFmaXZ6ZmV4ejBkdHNlZiI+NDk0NDwva2V5
PjwvZm9yZWlnbi1rZXlzPjxyZWYtdHlwZSBuYW1lPSJKb3VybmFsIEFydGljbGUiPjE3PC9yZWYt
dHlwZT48Y29udHJpYnV0b3JzPjxhdXRob3JzPjxhdXRob3I+WWFuZywgQy48L2F1dGhvcj48YXV0
aG9yPkppYW5nLCBaLiBLLjwvYXV0aG9yPjxhdXRob3I+TGl1LCBMLiBILjwvYXV0aG9yPjxhdXRo
b3I+WmVuZywgTS4gUy48L2F1dGhvcj48L2F1dGhvcnM+PC9jb250cmlidXRvcnM+PGF1dGgtYWRk
cmVzcz5EZXBhcnRtZW50IG9mIFJhZGlvbG9neSwgWmhvbmdzaGFuIEhvc3BpdGFsLCBGdWRhbiBV
bml2ZXJzaXR5LCBOby4gMTgwLCBGZW5nbGluIFJvYWQsIFNoYW5naGFpLCAyMDAwMzIsIENoaW5h
LiYjeEQ7U2hhbmdoYWkgSW5zdGl0dXRlIG9mIE1lZGljYWwgSW1hZ2luZywgU2hhbmdoYWksIENo
aW5hLiYjeEQ7RGVwYXJ0bWVudCBvZiBNZWRpY2FsIEltYWdpbmcsIFNoYW5naGFpIE1lZGljYWwg
Q29sbGVnZSwgRnVkYW4gVW5pdmVyc2l0eSwgU2hhbmdoYWksIENoaW5hLiYjeEQ7U2hhbmRvbmcg
S2V5IExhYm9yYXRvcnkgb2YgTWVkaWNhbCBQaHlzaWNzIGFuZCBJbWFnZSBQcm9jZXNzaW5nIFRl
Y2hub2xvZ3ksIFNjaG9vbCBvZiBQaHlzaWNzIGFuZCBFbGVjdHJvbmljcywgU2hhbmRvbmcgTm9y
bWFsIFVuaXZlcnNpdHksIEppbmFuLCBTaGFuZG9uZywgQ2hpbmEuJiN4RDtEZXBhcnRtZW50IG9m
IFJhZGlvbG9neSwgWmhvbmdzaGFuIEhvc3BpdGFsLCBGdWRhbiBVbml2ZXJzaXR5LCBOby4gMTgw
LCBGZW5nbGluIFJvYWQsIFNoYW5naGFpLCAyMDAwMzIsIENoaW5hLiBsbGg5ODIxQDE2My5jb20u
JiN4RDtTaGFuZ2hhaSBJbnN0aXR1dGUgb2YgTWVkaWNhbCBJbWFnaW5nLCBTaGFuZ2hhaSwgQ2hp
bmEuIGxsaDk4MjFAMTYzLmNvbS4mI3hEO0RlcGFydG1lbnQgb2YgTWVkaWNhbCBJbWFnaW5nLCBT
aGFuZ2hhaSBNZWRpY2FsIENvbGxlZ2UsIEZ1ZGFuIFVuaXZlcnNpdHksIFNoYW5naGFpLCBDaGlu
YS4gbGxoOTgyMUAxNjMuY29tLjwvYXV0aC1hZGRyZXNzPjx0aXRsZXM+PHRpdGxlPlByZS10cmVh
dG1lbnQgQURDIGltYWdlLWJhc2VkIHJhbmRvbSBmb3Jlc3QgY2xhc3NpZmllciBmb3IgaWRlbnRp
ZnlpbmcgcmVzaXN0YW50IHJlY3RhbCBhZGVub2NhcmNpbm9tYSB0byBuZW9hZGp1dmFudCBjaGVt
b3JhZGlvdGhlcmFweTwvdGl0bGU+PHNlY29uZGFyeS10aXRsZT5JbnQgSiBDb2xvcmVjdGFsIERp
czwvc2Vjb25kYXJ5LXRpdGxlPjxhbHQtdGl0bGU+SW50ZXJuYXRpb25hbCBqb3VybmFsIG9mIGNv
bG9yZWN0YWwgZGlzZWFzZTwvYWx0LXRpdGxlPjwvdGl0bGVzPjxwZXJpb2RpY2FsPjxmdWxsLXRp
dGxlPkludCBKIENvbG9yZWN0YWwgRGlzPC9mdWxsLXRpdGxlPjxhYmJyLTE+SW50ZXJuYXRpb25h
bCBqb3VybmFsIG9mIGNvbG9yZWN0YWwgZGlzZWFzZTwvYWJici0xPjwvcGVyaW9kaWNhbD48YWx0
LXBlcmlvZGljYWw+PGZ1bGwtdGl0bGU+SW50IEogQ29sb3JlY3RhbCBEaXM8L2Z1bGwtdGl0bGU+
PGFiYnItMT5JbnRlcm5hdGlvbmFsIGpvdXJuYWwgb2YgY29sb3JlY3RhbCBkaXNlYXNlPC9hYmJy
LTE+PC9hbHQtcGVyaW9kaWNhbD48ZGF0ZXM+PHllYXI+MjAxOTwveWVhcj48cHViLWRhdGVzPjxk
YXRlPkRlYyAxPC9kYXRlPjwvcHViLWRhdGVzPjwvZGF0ZXM+PGlzYm4+MTQzMi0xMjYyIChFbGVj
dHJvbmljKSYjeEQ7MDE3OS0xOTU4IChMaW5raW5nKTwvaXNibj48YWNjZXNzaW9uLW51bT4zMTc4
NjY1MjwvYWNjZXNzaW9uLW51bT48dXJscz48cmVsYXRlZC11cmxzPjx1cmw+aHR0cDovL3d3dy5u
Y2JpLm5sbS5uaWguZ292L3B1Ym1lZC8zMTc4NjY1MjwvdXJsPjwvcmVsYXRlZC11cmxzPjwvdXJs
cz48ZWxlY3Ryb25pYy1yZXNvdXJjZS1udW0+MTAuMTAwNy9zMDAzODQtMDE5LTAzNDU1LTM8L2Vs
ZWN0cm9uaWMtcmVzb3VyY2UtbnVtPjwvcmVjb3JkPjwvQ2l0ZT48L0VuZE5vdGU+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aaG91PC9BdXRob3I+PFllYXI+MjAxOTwvWWVhcj48UmVj
TnVtPjQ5NDU8L1JlY051bT48RGlzcGxheVRleHQ+PHN0eWxlIGZhY2U9InN1cGVyc2NyaXB0Ij5b
OSwgMTBdPC9zdHlsZT48L0Rpc3BsYXlUZXh0PjxyZWNvcmQ+PHJlYy1udW1iZXI+NDk0NTwvcmVj
LW51bWJlcj48Zm9yZWlnbi1rZXlzPjxrZXkgYXBwPSJFTiIgZGItaWQ9IjB3cDllZXg5b3gyOWE3
ZXB2cjd2dmFmaXZ6ZmV4ejBkdHNlZiI+NDk0NTwva2V5PjwvZm9yZWlnbi1rZXlzPjxyZWYtdHlw
ZSBuYW1lPSJKb3VybmFsIEFydGljbGUiPjE3PC9yZWYtdHlwZT48Y29udHJpYnV0b3JzPjxhdXRo
b3JzPjxhdXRob3I+WmhvdSwgWC48L2F1dGhvcj48YXV0aG9yPllpLCBZLjwvYXV0aG9yPjxhdXRo
b3I+TGl1LCBaLjwvYXV0aG9yPjxhdXRob3I+Q2FvLCBXLjwvYXV0aG9yPjxhdXRob3I+TGFpLCBC
LjwvYXV0aG9yPjxhdXRob3I+U3VuLCBLLjwvYXV0aG9yPjxhdXRob3I+TGksIEwuPC9hdXRob3I+
PGF1dGhvcj5aaG91LCBaLjwvYXV0aG9yPjxhdXRob3I+RmVuZywgWS48L2F1dGhvcj48YXV0aG9y
PlRpYW4sIEouPC9hdXRob3I+PC9hdXRob3JzPjwvY29udHJpYnV0b3JzPjxhdXRoLWFkZHJlc3M+
RW5naW5lZXJpbmcgUmVzZWFyY2ggQ2VudGVyIG9mIE1vbGVjdWxhciBhbmQgTmV1cm8gSW1hZ2lu
ZyBvZiBNaW5pc3RyeSBvZiBFZHVjYXRpb24sIFNjaG9vbCBvZiBMaWZlIFNjaWVuY2UgYW5kIFRl
Y2hub2xvZ3ksIFhpZGlhbiBVbml2ZXJzaXR5LCBYaSZhcG9zO2FuLCBTaGFhbnhpLCBDaGluYS4m
I3hEO0NBUyBLZXkgTGFib3JhdG9yeSBvZiBNb2xlY3VsYXIgSW1hZ2luZywgSW5zdGl0dXRlIG9m
IEF1dG9tYXRpb24sIENoaW5lc2UgQWNhZGVteSBvZiBTY2llbmNlLCBCZWlqaW5nLCBDaGluYS4m
I3hEO0d1YW5nZG9uZyBQcm92aW5jaWFsIEtleSBMYWJvcmF0b3J5IG9mIE1lZGljYWwgSW1hZ2Ug
UHJvY2Vzc2luZywgU2Nob29sIG9mIEJpb21lZGljYWwgRW5naW5lZXJpbmcsIFNvdXRoZXJuIE1l
ZGljYWwgVW5pdmVyc2l0eSwgR3Vhbmd6aG91LCBDaGluYS4mI3hEO1VuaXZlcnNpdHkgb2YgQ2hp
bmVzZSBBY2FkZW15IG9mIFNjaWVuY2UsIEJlaWppbmcsIENoaW5hLiYjeEQ7RGVwYXJ0bWVudCBv
ZiBSYWRpb2xvZ3ksIFRoZSBTaXh0aCBBZmZpbGlhdGVkIEhvc3BpdGFsLCBTdW4gWWF0LVNlbiBV
bml2ZXJzaXR5LCBHdWFuZ3pob3UsIENoaW5hLiYjeEQ7RGVwYXJ0bWVudCBvZiBSYWRpb2xvZ3ks
IFN1biBZYXQtU2VuIE1lbW9yaWFsIEhvc3BpdGFsLCBTdW4gWWF0LVNlbiBVbml2ZXJzaXR5LCBH
dWFuZ3pob3UsIENoaW5hLiYjeEQ7Q29sbGFib3JhdGl2ZSBJbm5vdmF0aW9uIENlbnRlciBmb3Ig
SW50ZXJuZXQgSGVhbHRoY2FyZSwgWmhlbmd6aG91IFVuaXZlcnNpdHksIFpoZW5nemhvdSwgSGVu
YW4sIENoaW5hLiYjeEQ7R3Vhbmdkb25nIFByb3ZpbmNpYWwgS2V5IExhYm9yYXRvcnkgb2YgTWVk
aWNhbCBJbWFnZSBQcm9jZXNzaW5nLCBTY2hvb2wgb2YgQmlvbWVkaWNhbCBFbmdpbmVlcmluZywg
U291dGhlcm4gTWVkaWNhbCBVbml2ZXJzaXR5LCBHdWFuZ3pob3UsIENoaW5hLiBmb3JlZUAxNjMu
Y29tLiYjeEQ7RW5naW5lZXJpbmcgUmVzZWFyY2ggQ2VudGVyIG9mIE1vbGVjdWxhciBhbmQgTmV1
cm8gSW1hZ2luZyBvZiBNaW5pc3RyeSBvZiBFZHVjYXRpb24sIFNjaG9vbCBvZiBMaWZlIFNjaWVu
Y2UgYW5kIFRlY2hub2xvZ3ksIFhpZGlhbiBVbml2ZXJzaXR5LCBYaSZhcG9zO2FuLCBTaGFhbnhp
LCBDaGluYS4gamllLnRpYW5AaWEuYWMuY24uJiN4RDtDQVMgS2V5IExhYm9yYXRvcnkgb2YgTW9s
ZWN1bGFyIEltYWdpbmcsIEluc3RpdHV0ZSBvZiBBdXRvbWF0aW9uLCBDaGluZXNlIEFjYWRlbXkg
b2YgU2NpZW5jZSwgQmVpamluZywgQ2hpbmEuIGppZS50aWFuQGlhLmFjLmNuLiYjeEQ7VW5pdmVy
c2l0eSBvZiBDaGluZXNlIEFjYWRlbXkgb2YgU2NpZW5jZSwgQmVpamluZywgQ2hpbmEuIGppZS50
aWFuQGlhLmFjLmNuLiYjeEQ7QmVpamluZyBBZHZhbmNlZCBJbm5vdmF0aW9uIENlbnRlciBmb3Ig
QmlnIERhdGEtQmFzZWQgUHJlY2lzaW9uIE1lZGljaW5lLCBCZWloYW5nIFVuaXZlcnNpdHksIEJl
aWppbmcsIENoaW5hLiBqaWUudGlhbkBpYS5hYy5jbi48L2F1dGgtYWRkcmVzcz48dGl0bGVzPjx0
aXRsZT5SYWRpb21pY3MtQmFzZWQgUHJldGhlcmFwZXV0aWMgUHJlZGljdGlvbiBvZiBOb24tcmVz
cG9uc2UgdG8gTmVvYWRqdXZhbnQgVGhlcmFweSBpbiBMb2NhbGx5IEFkdmFuY2VkIFJlY3RhbCBD
YW5jZXI8L3RpdGxlPjxzZWNvbmRhcnktdGl0bGU+QW5uIFN1cmcgT25jb2w8L3NlY29uZGFyeS10
aXRsZT48YWx0LXRpdGxlPkFubmFscyBvZiBzdXJnaWNhbCBvbmNvbG9neTwvYWx0LXRpdGxlPjwv
dGl0bGVzPjxwZXJpb2RpY2FsPjxmdWxsLXRpdGxlPkFubiBTdXJnIE9uY29sPC9mdWxsLXRpdGxl
PjxhYmJyLTE+QW5uYWxzIG9mIHN1cmdpY2FsIG9uY29sb2d5PC9hYmJyLTE+PC9wZXJpb2RpY2Fs
PjxhbHQtcGVyaW9kaWNhbD48ZnVsbC10aXRsZT5Bbm4gU3VyZyBPbmNvbDwvZnVsbC10aXRsZT48
YWJici0xPkFubmFscyBvZiBzdXJnaWNhbCBvbmNvbG9neTwvYWJici0xPjwvYWx0LXBlcmlvZGlj
YWw+PHBhZ2VzPjE2NzYtMTY4NDwvcGFnZXM+PHZvbHVtZT4yNjwvdm9sdW1lPjxudW1iZXI+Njwv
bnVtYmVyPjxrZXl3b3Jkcz48a2V5d29yZD5BbnRpbmVvcGxhc3RpYyBDb21iaW5lZCBDaGVtb3Ro
ZXJhcHkgUHJvdG9jb2xzLyp0aGVyYXBldXRpYyB1c2U8L2tleXdvcmQ+PGtleXdvcmQ+RmVtYWxl
PC9rZXl3b3JkPjxrZXl3b3JkPkZvbGxvdy1VcCBTdHVkaWVzPC9rZXl3b3JkPjxrZXl3b3JkPkh1
bWFuczwva2V5d29yZD48a2V5d29yZD5JbWFnZSBJbnRlcnByZXRhdGlvbiwgQ29tcHV0ZXItQXNz
aXN0ZWQvKm1ldGhvZHM8L2tleXdvcmQ+PGtleXdvcmQ+TWFnbmV0aWMgUmVzb25hbmNlIEltYWdp
bmcvKm1ldGhvZHM8L2tleXdvcmQ+PGtleXdvcmQ+TWFsZTwva2V5d29yZD48a2V5d29yZD5NaWRk
bGUgQWdlZDwva2V5d29yZD48a2V5d29yZD5OZW9hZGp1dmFudCBUaGVyYXB5LyptZXRob2RzPC9r
ZXl3b3JkPjxrZXl3b3JkPlByb2dub3Npczwva2V5d29yZD48a2V5d29yZD5ST0MgQ3VydmU8L2tl
eXdvcmQ+PGtleXdvcmQ+UmVjdGFsIE5lb3BsYXNtcy9kcnVnIHRoZXJhcHkvKnBhdGhvbG9neTwv
a2V5d29yZD48a2V5d29yZD5SZXRyb3NwZWN0aXZlIFN0dWRpZXM8L2tleXdvcmQ+PC9rZXl3b3Jk
cz48ZGF0ZXM+PHllYXI+MjAxOTwveWVhcj48cHViLWRhdGVzPjxkYXRlPkp1bjwvZGF0ZT48L3B1
Yi1kYXRlcz48L2RhdGVzPjxpc2JuPjE1MzQtNDY4MSAoRWxlY3Ryb25pYykmI3hEOzEwNjgtOTI2
NSAoTGlua2luZyk8L2lzYm4+PGFjY2Vzc2lvbi1udW0+MzA4ODczNzM8L2FjY2Vzc2lvbi1udW0+
PHVybHM+PHJlbGF0ZWQtdXJscz48dXJsPmh0dHA6Ly93d3cubmNiaS5ubG0ubmloLmdvdi9wdWJt
ZWQvMzA4ODczNzM8L3VybD48L3JlbGF0ZWQtdXJscz48L3VybHM+PGN1c3RvbTI+NjUxMDg4Mjwv
Y3VzdG9tMj48ZWxlY3Ryb25pYy1yZXNvdXJjZS1udW0+MTAuMTI0NS9zMTA0MzQtMDE5LTA3MzAw
LTM8L2VsZWN0cm9uaWMtcmVzb3VyY2UtbnVtPjwvcmVjb3JkPjwvQ2l0ZT48Q2l0ZT48QXV0aG9y
Pllhbmc8L0F1dGhvcj48WWVhcj4yMDE5PC9ZZWFyPjxSZWNOdW0+NDk0NDwvUmVjTnVtPjxyZWNv
cmQ+PHJlYy1udW1iZXI+NDk0NDwvcmVjLW51bWJlcj48Zm9yZWlnbi1rZXlzPjxrZXkgYXBwPSJF
TiIgZGItaWQ9IjB3cDllZXg5b3gyOWE3ZXB2cjd2dmFmaXZ6ZmV4ejBkdHNlZiI+NDk0NDwva2V5
PjwvZm9yZWlnbi1rZXlzPjxyZWYtdHlwZSBuYW1lPSJKb3VybmFsIEFydGljbGUiPjE3PC9yZWYt
dHlwZT48Y29udHJpYnV0b3JzPjxhdXRob3JzPjxhdXRob3I+WWFuZywgQy48L2F1dGhvcj48YXV0
aG9yPkppYW5nLCBaLiBLLjwvYXV0aG9yPjxhdXRob3I+TGl1LCBMLiBILjwvYXV0aG9yPjxhdXRo
b3I+WmVuZywgTS4gUy48L2F1dGhvcj48L2F1dGhvcnM+PC9jb250cmlidXRvcnM+PGF1dGgtYWRk
cmVzcz5EZXBhcnRtZW50IG9mIFJhZGlvbG9neSwgWmhvbmdzaGFuIEhvc3BpdGFsLCBGdWRhbiBV
bml2ZXJzaXR5LCBOby4gMTgwLCBGZW5nbGluIFJvYWQsIFNoYW5naGFpLCAyMDAwMzIsIENoaW5h
LiYjeEQ7U2hhbmdoYWkgSW5zdGl0dXRlIG9mIE1lZGljYWwgSW1hZ2luZywgU2hhbmdoYWksIENo
aW5hLiYjeEQ7RGVwYXJ0bWVudCBvZiBNZWRpY2FsIEltYWdpbmcsIFNoYW5naGFpIE1lZGljYWwg
Q29sbGVnZSwgRnVkYW4gVW5pdmVyc2l0eSwgU2hhbmdoYWksIENoaW5hLiYjeEQ7U2hhbmRvbmcg
S2V5IExhYm9yYXRvcnkgb2YgTWVkaWNhbCBQaHlzaWNzIGFuZCBJbWFnZSBQcm9jZXNzaW5nIFRl
Y2hub2xvZ3ksIFNjaG9vbCBvZiBQaHlzaWNzIGFuZCBFbGVjdHJvbmljcywgU2hhbmRvbmcgTm9y
bWFsIFVuaXZlcnNpdHksIEppbmFuLCBTaGFuZG9uZywgQ2hpbmEuJiN4RDtEZXBhcnRtZW50IG9m
IFJhZGlvbG9neSwgWmhvbmdzaGFuIEhvc3BpdGFsLCBGdWRhbiBVbml2ZXJzaXR5LCBOby4gMTgw
LCBGZW5nbGluIFJvYWQsIFNoYW5naGFpLCAyMDAwMzIsIENoaW5hLiBsbGg5ODIxQDE2My5jb20u
JiN4RDtTaGFuZ2hhaSBJbnN0aXR1dGUgb2YgTWVkaWNhbCBJbWFnaW5nLCBTaGFuZ2hhaSwgQ2hp
bmEuIGxsaDk4MjFAMTYzLmNvbS4mI3hEO0RlcGFydG1lbnQgb2YgTWVkaWNhbCBJbWFnaW5nLCBT
aGFuZ2hhaSBNZWRpY2FsIENvbGxlZ2UsIEZ1ZGFuIFVuaXZlcnNpdHksIFNoYW5naGFpLCBDaGlu
YS4gbGxoOTgyMUAxNjMuY29tLjwvYXV0aC1hZGRyZXNzPjx0aXRsZXM+PHRpdGxlPlByZS10cmVh
dG1lbnQgQURDIGltYWdlLWJhc2VkIHJhbmRvbSBmb3Jlc3QgY2xhc3NpZmllciBmb3IgaWRlbnRp
ZnlpbmcgcmVzaXN0YW50IHJlY3RhbCBhZGVub2NhcmNpbm9tYSB0byBuZW9hZGp1dmFudCBjaGVt
b3JhZGlvdGhlcmFweTwvdGl0bGU+PHNlY29uZGFyeS10aXRsZT5JbnQgSiBDb2xvcmVjdGFsIERp
czwvc2Vjb25kYXJ5LXRpdGxlPjxhbHQtdGl0bGU+SW50ZXJuYXRpb25hbCBqb3VybmFsIG9mIGNv
bG9yZWN0YWwgZGlzZWFzZTwvYWx0LXRpdGxlPjwvdGl0bGVzPjxwZXJpb2RpY2FsPjxmdWxsLXRp
dGxlPkludCBKIENvbG9yZWN0YWwgRGlzPC9mdWxsLXRpdGxlPjxhYmJyLTE+SW50ZXJuYXRpb25h
bCBqb3VybmFsIG9mIGNvbG9yZWN0YWwgZGlzZWFzZTwvYWJici0xPjwvcGVyaW9kaWNhbD48YWx0
LXBlcmlvZGljYWw+PGZ1bGwtdGl0bGU+SW50IEogQ29sb3JlY3RhbCBEaXM8L2Z1bGwtdGl0bGU+
PGFiYnItMT5JbnRlcm5hdGlvbmFsIGpvdXJuYWwgb2YgY29sb3JlY3RhbCBkaXNlYXNlPC9hYmJy
LTE+PC9hbHQtcGVyaW9kaWNhbD48ZGF0ZXM+PHllYXI+MjAxOTwveWVhcj48cHViLWRhdGVzPjxk
YXRlPkRlYyAxPC9kYXRlPjwvcHViLWRhdGVzPjwvZGF0ZXM+PGlzYm4+MTQzMi0xMjYyIChFbGVj
dHJvbmljKSYjeEQ7MDE3OS0xOTU4IChMaW5raW5nKTwvaXNibj48YWNjZXNzaW9uLW51bT4zMTc4
NjY1MjwvYWNjZXNzaW9uLW51bT48dXJscz48cmVsYXRlZC11cmxzPjx1cmw+aHR0cDovL3d3dy5u
Y2JpLm5sbS5uaWguZ292L3B1Ym1lZC8zMTc4NjY1MjwvdXJsPjwvcmVsYXRlZC11cmxzPjwvdXJs
cz48ZWxlY3Ryb25pYy1yZXNvdXJjZS1udW0+MTAuMTAwNy9zMDAzODQtMDE5LTAzNDU1LTM8L2Vs
ZWN0cm9uaWMtcmVzb3VyY2UtbnVtPjwvcmVjb3JkPjwvQ2l0ZT48L0VuZE5vdGU+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9" w:tooltip="Yang, 2019 #4944" w:history="1">
        <w:r w:rsidRPr="00A64909">
          <w:rPr>
            <w:rFonts w:ascii="Book Antiqua" w:hAnsi="Book Antiqua" w:cs="Book Antiqua"/>
            <w:sz w:val="20"/>
            <w:szCs w:val="20"/>
            <w:vertAlign w:val="superscript"/>
          </w:rPr>
          <w:t>9</w:t>
        </w:r>
      </w:hyperlink>
      <w:r w:rsidRPr="00A64909">
        <w:rPr>
          <w:rFonts w:ascii="Book Antiqua" w:hAnsi="Book Antiqua" w:cs="Book Antiqua"/>
          <w:sz w:val="20"/>
          <w:szCs w:val="20"/>
          <w:vertAlign w:val="superscript"/>
        </w:rPr>
        <w:t>,</w:t>
      </w:r>
      <w:hyperlink w:anchor="_ENREF_10" w:tooltip="Zhou, 2019 #4945" w:history="1">
        <w:r w:rsidRPr="00A64909">
          <w:rPr>
            <w:rFonts w:ascii="Book Antiqua" w:hAnsi="Book Antiqua" w:cs="Book Antiqua"/>
            <w:sz w:val="20"/>
            <w:szCs w:val="20"/>
            <w:vertAlign w:val="superscript"/>
          </w:rPr>
          <w:t>10</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In the present study, the HR-T2WI model performed better (AUC 0.859, ACC 0.896) than the above. However, most studies adopted a single examination method, and did not integrate multimodal imaging examination methods. Our study combined enhanced CT with </w:t>
      </w:r>
      <w:proofErr w:type="spellStart"/>
      <w:r w:rsidRPr="00A64909">
        <w:rPr>
          <w:rFonts w:ascii="Book Antiqua" w:hAnsi="Book Antiqua" w:cs="Book Antiqua"/>
          <w:sz w:val="20"/>
          <w:szCs w:val="20"/>
        </w:rPr>
        <w:t>multiparameter</w:t>
      </w:r>
      <w:proofErr w:type="spellEnd"/>
      <w:r w:rsidRPr="00A64909">
        <w:rPr>
          <w:rFonts w:ascii="Book Antiqua" w:hAnsi="Book Antiqua" w:cs="Book Antiqua"/>
          <w:sz w:val="20"/>
          <w:szCs w:val="20"/>
        </w:rPr>
        <w:t xml:space="preserve"> MRI to construct a multi-modal model with higher prediction efficiency than a single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w:t>
      </w:r>
    </w:p>
    <w:p w14:paraId="16200128" w14:textId="7A816602" w:rsidR="000871FD" w:rsidRPr="00A64909" w:rsidRDefault="00350163" w:rsidP="00A64909">
      <w:pPr>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In the era of precision medicine, a single feature or model can no longer meet the requirements of individualized treatment. Only the comprehensive analysis of all potentially useful information can improve the accuracy of prediction and diagnosis. A recent study</w:t>
      </w:r>
      <w:r w:rsidRPr="00A64909">
        <w:rPr>
          <w:rFonts w:ascii="Book Antiqua" w:hAnsi="Book Antiqua" w:cs="Book Antiqua"/>
          <w:sz w:val="20"/>
          <w:szCs w:val="20"/>
        </w:rPr>
        <w:fldChar w:fldCharType="begin">
          <w:fldData xml:space="preserve">PEVuZE5vdGU+PENpdGU+PEF1dGhvcj5EaW5hcG9saTwvQXV0aG9yPjxZZWFyPjIwMTg8L1llYXI+
PFJlY051bT40OTg3PC9SZWNOdW0+PERpc3BsYXlUZXh0PjxzdHlsZSBmYWNlPSJzdXBlcnNjcmlw
dCI+WzUwXTwvc3R5bGU+PC9EaXNwbGF5VGV4dD48cmVjb3JkPjxyZWMtbnVtYmVyPjQ5ODc8L3Jl
Yy1udW1iZXI+PGZvcmVpZ24ta2V5cz48a2V5IGFwcD0iRU4iIGRiLWlkPSIwd3A5ZWV4OW94Mjlh
N2VwdnI3dnZhZml2emZleHowZHRzZWYiPjQ5ODc8L2tleT48L2ZvcmVpZ24ta2V5cz48cmVmLXR5
cGUgbmFtZT0iSm91cm5hbCBBcnRpY2xlIj4xNzwvcmVmLXR5cGU+PGNvbnRyaWJ1dG9ycz48YXV0
aG9ycz48YXV0aG9yPkRpbmFwb2xpLCBOLjwvYXV0aG9yPjxhdXRob3I+QmFyYmFybywgQi48L2F1
dGhvcj48YXV0aG9yPkdhdHRhLCBSLjwvYXV0aG9yPjxhdXRob3I+Q2hpbG9pcm8sIEcuPC9hdXRo
b3I+PGF1dGhvcj5DYXNhLCBDLjwvYXV0aG9yPjxhdXRob3I+TWFzY2lvY2NoaSwgQy48L2F1dGhv
cj48YXV0aG9yPkRhbWlhbmksIEEuPC9hdXRob3I+PGF1dGhvcj5Cb2xkcmluaSwgTC48L2F1dGhv
cj48YXV0aG9yPkdhbWJhY29ydGEsIE0uIEEuPC9hdXRob3I+PGF1dGhvcj5EZXppbywgTS48L2F1
dGhvcj48YXV0aG9yPk1hdHRpdWNjaSwgRy4gQy48L2F1dGhvcj48YXV0aG9yPkJhbGR1Y2NpLCBN
LjwvYXV0aG9yPjxhdXRob3I+dmFuIFNvZXN0LCBKLjwvYXV0aG9yPjxhdXRob3I+RGVra2VyLCBB
LjwvYXV0aG9yPjxhdXRob3I+TGFtYmluLCBQLjwvYXV0aG9yPjxhdXRob3I+RmlvcmlubywgQy48
L2F1dGhvcj48YXV0aG9yPlNpbmksIEMuPC9hdXRob3I+PGF1dGhvcj5EZSBDb2JlbGxpLCBGLjwv
YXV0aG9yPjxhdXRob3I+RGkgTXV6aW8sIE4uPC9hdXRob3I+PGF1dGhvcj5HdW1pbmEsIEMuPC9h
dXRob3I+PGF1dGhvcj5QYXNzb25pLCBQLjwvYXV0aG9yPjxhdXRob3I+TWFuZnJlZGksIFIuPC9h
dXRob3I+PGF1dGhvcj5WYWxlbnRpbmksIFYuPC9hdXRob3I+PC9hdXRob3JzPjwvY29udHJpYnV0
b3JzPjxhdXRoLWFkZHJlc3M+Rm9uZGF6aW9uZSBQb2xpY2xpbmljbyBVbml2ZXJzaXRhcmlvIEEu
IEdlbWVsbGkgSVJDQ1MsIERpcGFydGltZW50byBTY2llbnplIFJhZGlvbG9naWNoZSwgUmFkaW90
ZXJhcGljaGUgZWQgRW1hdG9sb2dpY2hlLCBSb21hLCBJdGFsaWEuJiN4RDtGb25kYXppb25lIFBv
bGljbGluaWNvIEEuIEdlbWVsbGkgSVJDQ1MgLSBVbml2ZXJzaXRhIENhdHRvbGljYSBTYWNybyBD
dW9yZSwgRGlwYXJ0aW1lbnRvIFNjaWVuemUgUmFkaW9sb2dpY2hlLCBSYWRpb3RlcmFwaWNoZSBl
ZCBFbWF0b2xvZ2ljaGUsIElzdGl0dXRvIGRpIFJhZGlvbG9naWEsIFJvbWEsIEl0YWxpYS4mI3hE
O0ZvbmRhemlvbmUgUG9saWNsaW5pY28gQS4gR2VtZWxsaSBJUkNDUyAtIFVuaXZlcnNpdGEgQ2F0
dG9saWNhIFNhY3JvIEN1b3JlLCBEaXBhcnRpbWVudG8gU2NpZW56ZSBSYWRpb2xvZ2ljaGUsIFJh
ZGlvdGVyYXBpY2hlIGVkIEVtYXRvbG9naWNoZSwgSXN0aXR1dG8gZGkgUmFkaW9sb2dpYSwgUm9t
YSwgSXRhbGlhLiBFbGVjdHJvbmljIGFkZHJlc3M6IGNhcmxvdHRhLm1hc2Npb2NjaGlAdW5pY2F0
dC5pdC4mI3hEO0RlcGFydG1lbnQgb2YgUmFkaWF0aW9uIE9uY29sb2d5IE1BQVNUUk8gQ2xpbmlj
IEdST1ctU2Nob29sIGZvciBPbmNvbG9neSBhbmQgRGV2ZWxvcG1lbnRhbCBCaW9sb2d5LCBNYWFz
dHJpY2h0IFVuaXZlcnNpdHkgTWVkaWNhbCBDZW50ZXIsIFRoZSBOZXRoZXJsYW5kcy4mI3hEO01l
ZGljYWwgUGh5c2ljcywgU2FuIFJhZmZhZWxlIFNjaWVudGlmaWMgSW5zdGl0dXRlLCBNaWxhbiwg
SXRhbHkuJiN4RDtSYWRpb2xvZ3ksIFNhbiBSYWZmYWVsZSBTY2llbnRpZmljIEluc3RpdHV0ZSwg
TWlsYW4sIEl0YWx5LiYjeEQ7UmFkaW90aGVyYXB5LCBTYW4gUmFmZmFlbGUgU2NpZW50aWZpYyBJ
bnN0aXR1dGUsIE1pbGFuLCBJdGFseS48L2F1dGgtYWRkcmVzcz48dGl0bGVzPjx0aXRsZT5NYWdu
ZXRpYyBSZXNvbmFuY2UsIFZlbmRvci1pbmRlcGVuZGVudCwgSW50ZW5zaXR5IEhpc3RvZ3JhbSBB
bmFseXNpcyBQcmVkaWN0aW5nIFBhdGhvbG9naWMgQ29tcGxldGUgUmVzcG9uc2UgQWZ0ZXIgUmFk
aW9jaGVtb3RoZXJhcHkgb2YgUmVjdGFsIENhbmNlcj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NzY1LTc3NDwvcGFnZXM+PHZvbHVtZT4xMDI8L3ZvbHVtZT48bnVtYmVyPjQ8L251
bWJlcj48a2V5d29yZHM+PGtleXdvcmQ+QWR1bHQ8L2tleXdvcmQ+PGtleXdvcmQ+QWdlZDwva2V5
d29yZD48a2V5d29yZD5BZ2VkLCA4MCBhbmQgb3Zlcjwva2V5d29yZD48a2V5d29yZD4qQ2hlbW9y
YWRpb3RoZXJhcHk8L2tleXdvcmQ+PGtleXdvcmQ+RmVtYWxlPC9rZXl3b3JkPjxrZXl3b3JkPkh1
bWFuczwva2V5d29yZD48a2V5d29yZD5Mb2dpc3RpYyBNb2RlbHM8L2tleXdvcmQ+PGtleXdvcmQ+
TWFnbmV0aWMgUmVzb25hbmNlIEltYWdpbmcvKm1ldGhvZHM8L2tleXdvcmQ+PGtleXdvcmQ+TWFs
ZTwva2V5d29yZD48a2V5d29yZD5NaWRkbGUgQWdlZDwva2V5d29yZD48a2V5d29yZD5SZWN0YWwg
TmVvcGxhc21zL2RpYWdub3N0aWMgaW1hZ2luZy9tb3J0YWxpdHkvcGF0aG9sb2d5Lyp0aGVyYXB5
PC9rZXl3b3JkPjxrZXl3b3JkPlJldHJvc3BlY3RpdmUgU3R1ZGllczwva2V5d29yZD48L2tleXdv
cmRzPjxkYXRlcz48eWVhcj4yMDE4PC95ZWFyPjxwdWItZGF0ZXM+PGRhdGU+Tm92IDE1PC9kYXRl
PjwvcHViLWRhdGVzPjwvZGF0ZXM+PGlzYm4+MTg3OS0zNTVYIChFbGVjdHJvbmljKSYjeEQ7MDM2
MC0zMDE2IChMaW5raW5nKTwvaXNibj48YWNjZXNzaW9uLW51bT4yOTg5MTIwMDwvYWNjZXNzaW9u
LW51bT48dXJscz48cmVsYXRlZC11cmxzPjx1cmw+aHR0cDovL3d3dy5uY2JpLm5sbS5uaWguZ292
L3B1Ym1lZC8yOTg5MTIwMDwvdXJsPjwvcmVsYXRlZC11cmxzPjwvdXJscz48ZWxlY3Ryb25pYy1y
ZXNvdXJjZS1udW0+MTAuMTAxNi9qLmlqcm9icC4yMDE4LjA0LjA2NTwvZWxlY3Ryb25pYy1yZXNv
dXJjZS1udW0+PC9yZWNvcmQ+PC9DaXRlPjwvRW5kTm90ZT5AAD==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EaW5hcG9saTwvQXV0aG9yPjxZZWFyPjIwMTg8L1llYXI+
PFJlY051bT40OTg3PC9SZWNOdW0+PERpc3BsYXlUZXh0PjxzdHlsZSBmYWNlPSJzdXBlcnNjcmlw
dCI+WzUwXTwvc3R5bGU+PC9EaXNwbGF5VGV4dD48cmVjb3JkPjxyZWMtbnVtYmVyPjQ5ODc8L3Jl
Yy1udW1iZXI+PGZvcmVpZ24ta2V5cz48a2V5IGFwcD0iRU4iIGRiLWlkPSIwd3A5ZWV4OW94Mjlh
N2VwdnI3dnZhZml2emZleHowZHRzZWYiPjQ5ODc8L2tleT48L2ZvcmVpZ24ta2V5cz48cmVmLXR5
cGUgbmFtZT0iSm91cm5hbCBBcnRpY2xlIj4xNzwvcmVmLXR5cGU+PGNvbnRyaWJ1dG9ycz48YXV0
aG9ycz48YXV0aG9yPkRpbmFwb2xpLCBOLjwvYXV0aG9yPjxhdXRob3I+QmFyYmFybywgQi48L2F1
dGhvcj48YXV0aG9yPkdhdHRhLCBSLjwvYXV0aG9yPjxhdXRob3I+Q2hpbG9pcm8sIEcuPC9hdXRo
b3I+PGF1dGhvcj5DYXNhLCBDLjwvYXV0aG9yPjxhdXRob3I+TWFzY2lvY2NoaSwgQy48L2F1dGhv
cj48YXV0aG9yPkRhbWlhbmksIEEuPC9hdXRob3I+PGF1dGhvcj5Cb2xkcmluaSwgTC48L2F1dGhv
cj48YXV0aG9yPkdhbWJhY29ydGEsIE0uIEEuPC9hdXRob3I+PGF1dGhvcj5EZXppbywgTS48L2F1
dGhvcj48YXV0aG9yPk1hdHRpdWNjaSwgRy4gQy48L2F1dGhvcj48YXV0aG9yPkJhbGR1Y2NpLCBN
LjwvYXV0aG9yPjxhdXRob3I+dmFuIFNvZXN0LCBKLjwvYXV0aG9yPjxhdXRob3I+RGVra2VyLCBB
LjwvYXV0aG9yPjxhdXRob3I+TGFtYmluLCBQLjwvYXV0aG9yPjxhdXRob3I+RmlvcmlubywgQy48
L2F1dGhvcj48YXV0aG9yPlNpbmksIEMuPC9hdXRob3I+PGF1dGhvcj5EZSBDb2JlbGxpLCBGLjwv
YXV0aG9yPjxhdXRob3I+RGkgTXV6aW8sIE4uPC9hdXRob3I+PGF1dGhvcj5HdW1pbmEsIEMuPC9h
dXRob3I+PGF1dGhvcj5QYXNzb25pLCBQLjwvYXV0aG9yPjxhdXRob3I+TWFuZnJlZGksIFIuPC9h
dXRob3I+PGF1dGhvcj5WYWxlbnRpbmksIFYuPC9hdXRob3I+PC9hdXRob3JzPjwvY29udHJpYnV0
b3JzPjxhdXRoLWFkZHJlc3M+Rm9uZGF6aW9uZSBQb2xpY2xpbmljbyBVbml2ZXJzaXRhcmlvIEEu
IEdlbWVsbGkgSVJDQ1MsIERpcGFydGltZW50byBTY2llbnplIFJhZGlvbG9naWNoZSwgUmFkaW90
ZXJhcGljaGUgZWQgRW1hdG9sb2dpY2hlLCBSb21hLCBJdGFsaWEuJiN4RDtGb25kYXppb25lIFBv
bGljbGluaWNvIEEuIEdlbWVsbGkgSVJDQ1MgLSBVbml2ZXJzaXRhIENhdHRvbGljYSBTYWNybyBD
dW9yZSwgRGlwYXJ0aW1lbnRvIFNjaWVuemUgUmFkaW9sb2dpY2hlLCBSYWRpb3RlcmFwaWNoZSBl
ZCBFbWF0b2xvZ2ljaGUsIElzdGl0dXRvIGRpIFJhZGlvbG9naWEsIFJvbWEsIEl0YWxpYS4mI3hE
O0ZvbmRhemlvbmUgUG9saWNsaW5pY28gQS4gR2VtZWxsaSBJUkNDUyAtIFVuaXZlcnNpdGEgQ2F0
dG9saWNhIFNhY3JvIEN1b3JlLCBEaXBhcnRpbWVudG8gU2NpZW56ZSBSYWRpb2xvZ2ljaGUsIFJh
ZGlvdGVyYXBpY2hlIGVkIEVtYXRvbG9naWNoZSwgSXN0aXR1dG8gZGkgUmFkaW9sb2dpYSwgUm9t
YSwgSXRhbGlhLiBFbGVjdHJvbmljIGFkZHJlc3M6IGNhcmxvdHRhLm1hc2Npb2NjaGlAdW5pY2F0
dC5pdC4mI3hEO0RlcGFydG1lbnQgb2YgUmFkaWF0aW9uIE9uY29sb2d5IE1BQVNUUk8gQ2xpbmlj
IEdST1ctU2Nob29sIGZvciBPbmNvbG9neSBhbmQgRGV2ZWxvcG1lbnRhbCBCaW9sb2d5LCBNYWFz
dHJpY2h0IFVuaXZlcnNpdHkgTWVkaWNhbCBDZW50ZXIsIFRoZSBOZXRoZXJsYW5kcy4mI3hEO01l
ZGljYWwgUGh5c2ljcywgU2FuIFJhZmZhZWxlIFNjaWVudGlmaWMgSW5zdGl0dXRlLCBNaWxhbiwg
SXRhbHkuJiN4RDtSYWRpb2xvZ3ksIFNhbiBSYWZmYWVsZSBTY2llbnRpZmljIEluc3RpdHV0ZSwg
TWlsYW4sIEl0YWx5LiYjeEQ7UmFkaW90aGVyYXB5LCBTYW4gUmFmZmFlbGUgU2NpZW50aWZpYyBJ
bnN0aXR1dGUsIE1pbGFuLCBJdGFseS48L2F1dGgtYWRkcmVzcz48dGl0bGVzPjx0aXRsZT5NYWdu
ZXRpYyBSZXNvbmFuY2UsIFZlbmRvci1pbmRlcGVuZGVudCwgSW50ZW5zaXR5IEhpc3RvZ3JhbSBB
bmFseXNpcyBQcmVkaWN0aW5nIFBhdGhvbG9naWMgQ29tcGxldGUgUmVzcG9uc2UgQWZ0ZXIgUmFk
aW9jaGVtb3RoZXJhcHkgb2YgUmVjdGFsIENhbmNlcjwvdGl0bGU+PHNlY29uZGFyeS10aXRsZT5J
bnQgSiBSYWRpYXQgT25jb2wgQmlvbCBQaHlzPC9zZWNvbmRhcnktdGl0bGU+PGFsdC10aXRsZT5J
bnRlcm5hdGlvbmFsIGpvdXJuYWwgb2YgcmFkaWF0aW9uIG9uY29sb2d5LCBiaW9sb2d5LCBwaHlz
aWNzPC9hbHQtdGl0bGU+PC90aXRsZXM+PHBlcmlvZGljYWw+PGZ1bGwtdGl0bGU+SW50IEogUmFk
aWF0IE9uY29sIEJpb2wgUGh5czwvZnVsbC10aXRsZT48YWJici0xPkludGVybmF0aW9uYWwgam91
cm5hbCBvZiByYWRpYXRpb24gb25jb2xvZ3ksIGJpb2xvZ3ksIHBoeXNpY3M8L2FiYnItMT48L3Bl
cmlvZGljYWw+PGFsdC1wZXJpb2RpY2FsPjxmdWxsLXRpdGxlPkludCBKIFJhZGlhdCBPbmNvbCBC
aW9sIFBoeXM8L2Z1bGwtdGl0bGU+PGFiYnItMT5JbnRlcm5hdGlvbmFsIGpvdXJuYWwgb2YgcmFk
aWF0aW9uIG9uY29sb2d5LCBiaW9sb2d5LCBwaHlzaWNzPC9hYmJyLTE+PC9hbHQtcGVyaW9kaWNh
bD48cGFnZXM+NzY1LTc3NDwvcGFnZXM+PHZvbHVtZT4xMDI8L3ZvbHVtZT48bnVtYmVyPjQ8L251
bWJlcj48a2V5d29yZHM+PGtleXdvcmQ+QWR1bHQ8L2tleXdvcmQ+PGtleXdvcmQ+QWdlZDwva2V5
d29yZD48a2V5d29yZD5BZ2VkLCA4MCBhbmQgb3Zlcjwva2V5d29yZD48a2V5d29yZD4qQ2hlbW9y
YWRpb3RoZXJhcHk8L2tleXdvcmQ+PGtleXdvcmQ+RmVtYWxlPC9rZXl3b3JkPjxrZXl3b3JkPkh1
bWFuczwva2V5d29yZD48a2V5d29yZD5Mb2dpc3RpYyBNb2RlbHM8L2tleXdvcmQ+PGtleXdvcmQ+
TWFnbmV0aWMgUmVzb25hbmNlIEltYWdpbmcvKm1ldGhvZHM8L2tleXdvcmQ+PGtleXdvcmQ+TWFs
ZTwva2V5d29yZD48a2V5d29yZD5NaWRkbGUgQWdlZDwva2V5d29yZD48a2V5d29yZD5SZWN0YWwg
TmVvcGxhc21zL2RpYWdub3N0aWMgaW1hZ2luZy9tb3J0YWxpdHkvcGF0aG9sb2d5Lyp0aGVyYXB5
PC9rZXl3b3JkPjxrZXl3b3JkPlJldHJvc3BlY3RpdmUgU3R1ZGllczwva2V5d29yZD48L2tleXdv
cmRzPjxkYXRlcz48eWVhcj4yMDE4PC95ZWFyPjxwdWItZGF0ZXM+PGRhdGU+Tm92IDE1PC9kYXRl
PjwvcHViLWRhdGVzPjwvZGF0ZXM+PGlzYm4+MTg3OS0zNTVYIChFbGVjdHJvbmljKSYjeEQ7MDM2
MC0zMDE2IChMaW5raW5nKTwvaXNibj48YWNjZXNzaW9uLW51bT4yOTg5MTIwMDwvYWNjZXNzaW9u
LW51bT48dXJscz48cmVsYXRlZC11cmxzPjx1cmw+aHR0cDovL3d3dy5uY2JpLm5sbS5uaWguZ292
L3B1Ym1lZC8yOTg5MTIwMDwvdXJsPjwvcmVsYXRlZC11cmxzPjwvdXJscz48ZWxlY3Ryb25pYy1y
ZXNvdXJjZS1udW0+MTAuMTAxNi9qLmlqcm9icC4yMDE4LjA0LjA2NTwvZWxlY3Ryb25pYy1yZXNv
dXJjZS1udW0+PC9yZWNvcmQ+PC9DaXRlPjwvRW5kTm90ZT5AAD==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50" w:tooltip="Dinapoli, 2018 #4987" w:history="1">
        <w:r w:rsidRPr="00A64909">
          <w:rPr>
            <w:rFonts w:ascii="Book Antiqua" w:hAnsi="Book Antiqua" w:cs="Book Antiqua"/>
            <w:sz w:val="20"/>
            <w:szCs w:val="20"/>
            <w:vertAlign w:val="superscript"/>
          </w:rPr>
          <w:t>50</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has shown that combining clinical variables with the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 can improve predictive performance of</w:t>
      </w:r>
      <w:r w:rsidRPr="00A64909">
        <w:rPr>
          <w:rFonts w:ascii="Book Antiqua" w:eastAsiaTheme="minorEastAsia" w:hAnsi="Book Antiqua" w:cs="Book Antiqua"/>
          <w:kern w:val="0"/>
          <w:sz w:val="20"/>
          <w:szCs w:val="20"/>
        </w:rPr>
        <w:t xml:space="preserve"> neoadjuvant</w:t>
      </w:r>
      <w:r w:rsidRPr="00A64909">
        <w:rPr>
          <w:rFonts w:ascii="Book Antiqua" w:hAnsi="Book Antiqua" w:cs="Book Antiqua"/>
          <w:sz w:val="20"/>
          <w:szCs w:val="20"/>
        </w:rPr>
        <w:t xml:space="preserve"> CRT for LARC. However, no differences were found in clinical variables of gender, age, BMI, TNM stage, CEA, CA199</w:t>
      </w:r>
      <w:r w:rsidR="003E41EE" w:rsidRPr="00A64909">
        <w:rPr>
          <w:rFonts w:ascii="Book Antiqua" w:hAnsi="Book Antiqua" w:cs="Book Antiqua"/>
          <w:sz w:val="20"/>
          <w:szCs w:val="20"/>
        </w:rPr>
        <w:t>,</w:t>
      </w:r>
      <w:r w:rsidRPr="00A64909">
        <w:rPr>
          <w:rFonts w:ascii="Book Antiqua" w:hAnsi="Book Antiqua" w:cs="Book Antiqua"/>
          <w:sz w:val="20"/>
          <w:szCs w:val="20"/>
        </w:rPr>
        <w:t xml:space="preserve"> and lesion region between responder and non-responder group</w:t>
      </w:r>
      <w:r w:rsidR="009C1496" w:rsidRPr="00A64909">
        <w:rPr>
          <w:rFonts w:ascii="Book Antiqua" w:hAnsi="Book Antiqua" w:cs="Book Antiqua"/>
          <w:sz w:val="20"/>
          <w:szCs w:val="20"/>
        </w:rPr>
        <w:t>s</w:t>
      </w:r>
      <w:r w:rsidRPr="00A64909">
        <w:rPr>
          <w:rFonts w:ascii="Book Antiqua" w:hAnsi="Book Antiqua" w:cs="Book Antiqua"/>
          <w:sz w:val="20"/>
          <w:szCs w:val="20"/>
        </w:rPr>
        <w:t xml:space="preserve"> in our study. Thus, we created the multi-parameter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 only combined with EMVI to build a comprehensive prediction model, which had the highest prediction value in </w:t>
      </w:r>
      <w:r w:rsidR="000E57B5" w:rsidRPr="00A64909">
        <w:rPr>
          <w:rFonts w:ascii="Book Antiqua" w:hAnsi="Book Antiqua" w:cs="Book Antiqua"/>
          <w:sz w:val="20"/>
          <w:szCs w:val="20"/>
        </w:rPr>
        <w:t xml:space="preserve">the </w:t>
      </w:r>
      <w:r w:rsidRPr="00A64909">
        <w:rPr>
          <w:rFonts w:ascii="Book Antiqua" w:hAnsi="Book Antiqua" w:cs="Book Antiqua"/>
          <w:sz w:val="20"/>
          <w:szCs w:val="20"/>
        </w:rPr>
        <w:t>training (ROC 0.925) and validation (ROC 0.93) group, respectively. In addition, this prediction model was made into a visual nomogram, which calculated the specific probability of each patient's curative effect based on the sum of the scores of each risk factor, making it easier for clinicians to judge the specific situation of each patient, and provide personalized treatments for</w:t>
      </w:r>
      <w:r w:rsidR="00C5577C" w:rsidRPr="00A64909">
        <w:rPr>
          <w:rFonts w:ascii="Book Antiqua" w:hAnsi="Book Antiqua" w:cs="Book Antiqua"/>
          <w:sz w:val="20"/>
          <w:szCs w:val="20"/>
        </w:rPr>
        <w:t xml:space="preserve"> </w:t>
      </w:r>
      <w:r w:rsidRPr="00A64909">
        <w:rPr>
          <w:rFonts w:ascii="Book Antiqua" w:hAnsi="Book Antiqua" w:cs="Book Antiqua"/>
          <w:sz w:val="20"/>
          <w:szCs w:val="20"/>
        </w:rPr>
        <w:t>patients.</w:t>
      </w:r>
    </w:p>
    <w:p w14:paraId="64D90FC1" w14:textId="3ABB480E" w:rsidR="000871FD" w:rsidRPr="00A64909" w:rsidRDefault="00062D74"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  </w:t>
      </w:r>
      <w:r w:rsidR="00350163" w:rsidRPr="00A64909">
        <w:rPr>
          <w:rFonts w:ascii="Book Antiqua" w:hAnsi="Book Antiqua" w:cs="Book Antiqua"/>
          <w:sz w:val="20"/>
          <w:szCs w:val="20"/>
        </w:rPr>
        <w:t>There are several studies</w:t>
      </w:r>
      <w:r w:rsidR="00350163" w:rsidRPr="00A64909">
        <w:rPr>
          <w:rFonts w:ascii="Book Antiqua" w:hAnsi="Book Antiqua" w:cs="Book Antiqua"/>
          <w:sz w:val="20"/>
          <w:szCs w:val="20"/>
        </w:rPr>
        <w:fldChar w:fldCharType="begin">
          <w:fldData xml:space="preserve">PEVuZE5vdGU+PENpdGU+PEF1dGhvcj5MaXU8L0F1dGhvcj48WWVhcj4yMDE3PC9ZZWFyPjxSZWNO
dW0+NDk1NzwvUmVjTnVtPjxEaXNwbGF5VGV4dD48c3R5bGUgZmFjZT0ic3VwZXJzY3JpcHQiPlsy
MiwgNDYsIDUxLTUzXTwvc3R5bGU+PC9EaXNwbGF5VGV4dD48cmVjb3JkPjxyZWMtbnVtYmVyPjQ5
NTc8L3JlYy1udW1iZXI+PGZvcmVpZ24ta2V5cz48a2V5IGFwcD0iRU4iIGRiLWlkPSIwd3A5ZWV4
OW94MjlhN2VwdnI3dnZhZml2emZleHowZHRzZWYiPjQ5NTc8L2tleT48L2ZvcmVpZ24ta2V5cz48
cmVmLXR5cGUgbmFtZT0iSm91cm5hbCBBcnRpY2xlIj4xNzwvcmVmLXR5cGU+PGNvbnRyaWJ1dG9y
cz48YXV0aG9ycz48YXV0aG9yPkxpdSwgWi48L2F1dGhvcj48YXV0aG9yPlpoYW5nLCBYLiBZLjwv
YXV0aG9yPjxhdXRob3I+U2hpLCBZLiBKLjwvYXV0aG9yPjxhdXRob3I+V2FuZywgTC48L2F1dGhv
cj48YXV0aG9yPlpodSwgSC4gVC48L2F1dGhvcj48YXV0aG9yPlRhbmcsIFouPC9hdXRob3I+PGF1
dGhvcj5XYW5nLCBTLjwvYXV0aG9yPjxhdXRob3I+TGksIFguIFQuPC9hdXRob3I+PGF1dGhvcj5U
aWFuLCBKLjwvYXV0aG9yPjxhdXRob3I+U3VuLCBZLiBTLjwvYXV0aG9yPjwvYXV0aG9ycz48L2Nv
bnRyaWJ1dG9ycz48YXV0aC1hZGRyZXNzPkNBUyBLZXkgTGFib3JhdG9yeSBvZiBNb2xlY3VsYXIg
SW1hZ2luZywgSW5zdGl0dXRlIG9mIEF1dG9tYXRpb24sIEJlaWppbmcsIENoaW5hLiYjeEQ7S2V5
IExhYm9yYXRvcnkgb2YgQ2FyY2lub2dlbmVzaXMgYW5kIFRyYW5zbGF0aW9uYWwgUmVzZWFyY2gg
KE1pbmlzdHJ5IG9mIEVkdWNhdGlvbi9CZWlqaW5nKSwgRGVwYXJ0bWVudCBvZiBSYWRpb2xvZ3ks
IFBla2luZyBVbml2ZXJzaXR5IENhbmNlciBIb3NwaXRhbCBhbmQgSW5zdGl0dXRlLCBCZWlqaW5n
LCBDaGluYS4mI3hEO0tleSBMYWJvcmF0b3J5IG9mIENhcmNpbm9nZW5lc2lzIGFuZCBUcmFuc2xh
dGlvbmFsIFJlc2VhcmNoIChNaW5pc3RyeSBvZiBFZHVjYXRpb24vQmVpamluZyksIERlcGFydG1l
bnQgb2YgR2FzdHJvaW50ZXN0aW5hbCBTdXJnZXJ5LCBQZWtpbmcgVW5pdmVyc2l0eSBDYW5jZXIg
SG9zcGl0YWwgYW5kIEluc3RpdHV0ZSwgQmVpamluZywgQ2hpbmEuJiN4RDtDQVMgS2V5IExhYm9y
YXRvcnkgb2YgTW9sZWN1bGFyIEltYWdpbmcsIEluc3RpdHV0ZSBvZiBBdXRvbWF0aW9uLCBCZWlq
aW5nLCBDaGluYS4gc3lzMjdAMTYzLmNvbSBqaWUudGlhbkBpYS5hYy5jbi4mI3hEO1VuaXZlcnNp
dHkgb2YgQ2hpbmVzZSBBY2FkZW15IG9mIFNjaWVuY2VzLCBCZWlqaW5nLCBDaGluYS4mI3hEO0tl
eSBMYWJvcmF0b3J5IG9mIENhcmNpbm9nZW5lc2lzIGFuZCBUcmFuc2xhdGlvbmFsIFJlc2VhcmNo
IChNaW5pc3RyeSBvZiBFZHVjYXRpb24vQmVpamluZyksIERlcGFydG1lbnQgb2YgUmFkaW9sb2d5
LCBQZWtpbmcgVW5pdmVyc2l0eSBDYW5jZXIgSG9zcGl0YWwgYW5kIEluc3RpdHV0ZSwgQmVpamlu
ZywgQ2hpbmEuIHN5czI3QDE2My5jb20gamllLnRpYW5AaWEuYWMuY24uPC9hdXRoLWFkZHJlc3M+
PHRpdGxlcz48dGl0bGU+UmFkaW9taWNzIEFuYWx5c2lzIGZvciBFdmFsdWF0aW9uIG9mIFBhdGhv
bG9naWNhbCBDb21wbGV0ZSBSZXNwb25zZSB0byBOZW9hZGp1dmFudCBDaGVtb3JhZGlvdGhlcmFw
eSBpbiBMb2NhbGx5IEFkdmFuY2VkIFJlY3RhbCBD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cyNTMtNzI2MjwvcGFnZXM+PHZvbHVtZT4yMzwvdm9sdW1lPjxudW1i
ZXI+MjM8L251bWJlcj48a2V5d29yZHM+PGtleXdvcmQ+QWdlZDwva2V5d29yZD48a2V5d29yZD5D
aGVtb3JhZGlvdGhlcmFweTwva2V5d29yZD48a2V5d29yZD5Db2hvcnQgU3R1ZGllczwva2V5d29y
ZD48a2V5d29yZD5EaWZmdXNpb24gTWFnbmV0aWMgUmVzb25hbmNlIEltYWdpbmc8L2tleXdvcmQ+
PGtleXdvcmQ+RmVtYWxlPC9rZXl3b3JkPjxrZXl3b3JkPkh1bWFuczwva2V5d29yZD48a2V5d29y
ZD5Mb2dpc3RpYyBNb2RlbHM8L2tleXdvcmQ+PGtleXdvcmQ+TWFsZTwva2V5d29yZD48a2V5d29y
ZD5NaWRkbGUgQWdlZDwva2V5d29yZD48a2V5d29yZD5NdWx0aXZhcmlhdGUgQW5hbHlzaXM8L2tl
eXdvcmQ+PGtleXdvcmQ+TmVvYWRqdXZhbnQgVGhlcmFweTwva2V5d29yZD48a2V5d29yZD5PdXRj
b21lIEFzc2Vzc21lbnQgKEhlYWx0aCBDYXJlKS9tZXRob2RzL3N0YXRpc3RpY3MgJmFtcDsgbnVt
ZXJpY2FsIGRhdGE8L2tleXdvcmQ+PGtleXdvcmQ+UmVjdGFsIE5lb3BsYXNtcy9kaWFnbm9zdGlj
IGltYWdpbmcvcGF0aG9sb2d5Lyp0aGVyYXB5PC9rZXl3b3JkPjxrZXl3b3JkPlJlY3R1bS9kaWFn
bm9zdGljIGltYWdpbmcvKmRydWcgZWZmZWN0cy8qcmFkaWF0aW9uIGVmZmVjdHM8L2tleXdvcmQ+
PC9rZXl3b3Jkcz48ZGF0ZXM+PHllYXI+MjAxNzwveWVhcj48cHViLWRhdGVzPjxkYXRlPkRlYyAx
PC9kYXRlPjwvcHViLWRhdGVzPjwvZGF0ZXM+PGlzYm4+MTA3OC0wNDMyIChQcmludCkmI3hEOzEw
NzgtMDQzMiAoTGlua2luZyk8L2lzYm4+PGFjY2Vzc2lvbi1udW0+Mjg5Mzk3NDQ8L2FjY2Vzc2lv
bi1udW0+PHVybHM+PHJlbGF0ZWQtdXJscz48dXJsPmh0dHA6Ly93d3cubmNiaS5ubG0ubmloLmdv
di9wdWJtZWQvMjg5Mzk3NDQ8L3VybD48L3JlbGF0ZWQtdXJscz48L3VybHM+PGVsZWN0cm9uaWMt
cmVzb3VyY2UtbnVtPjEwLjExNTgvMTA3OC0wNDMyLkNDUi0xNy0xMDM4PC9lbGVjdHJvbmljLXJl
c291cmNlLW51bT48L3JlY29yZD48L0NpdGU+PENpdGU+PEF1dGhvcj5HaWFubmluaTwvQXV0aG9y
PjxZZWFyPjIwMTk8L1llYXI+PFJlY051bT40OTg4PC9SZWNOdW0+PHJlY29yZD48cmVjLW51bWJl
cj40OTg4PC9yZWMtbnVtYmVyPjxmb3JlaWduLWtleXM+PGtleSBhcHA9IkVOIiBkYi1pZD0iMHdw
OWVleDlveDI5YTdlcHZyN3Z2YWZpdnpmZXh6MGR0c2VmIj40OTg4PC9rZXk+PC9mb3JlaWduLWtl
eXM+PHJlZi10eXBlIG5hbWU9IkpvdXJuYWwgQXJ0aWNsZSI+MTc8L3JlZi10eXBlPjxjb250cmli
dXRvcnM+PGF1dGhvcnM+PGF1dGhvcj5HaWFubmluaSwgVi48L2F1dGhvcj48YXV0aG9yPk1henpl
dHRpLCBTLjwvYXV0aG9yPjxhdXRob3I+QmVydG90dG8sIEkuPC9hdXRob3I+PGF1dGhvcj5DaGlh
cmVuemEsIEMuPC9hdXRob3I+PGF1dGhvcj5DYXVkYSwgUy48L2F1dGhvcj48YXV0aG9yPkRlbG1h
c3RybywgRS48L2F1dGhvcj48YXV0aG9yPkJyYWNjbywgQy48L2F1dGhvcj48YXV0aG9yPkRpIERp
YSwgQS48L2F1dGhvcj48YXV0aG9yPkxlb25lLCBGLjwvYXV0aG9yPjxhdXRob3I+TWVkaWNvLCBF
LjwvYXV0aG9yPjxhdXRob3I+UGlzYWNhbmUsIEEuPC9hdXRob3I+PGF1dGhvcj5SaWJlcm8sIEQu
PC9hdXRob3I+PGF1dGhvcj5TdGFzaSwgTS48L2F1dGhvcj48YXV0aG9yPlJlZ2dlLCBELjwvYXV0
aG9yPjwvYXV0aG9ycz48L2NvbnRyaWJ1dG9ycz48YXV0aC1hZGRyZXNzPkltYWdpbmcgVW5pdCwg
Q2FuZGlvbG8gQ2FuY2VyIEluc3RpdHV0ZSwgRlBPLUlSQ0NTLCBTdHJhZGEgUHJvdmluY2lhbGUg
MTQyIGttIDMuOTUsIDEwMDYwLCBDYW5kaW9sbywgVE8sIEl0YWx5LiB2YWxlbnRpbmEuZ2lhbm5p
bmlAaXJjYy5pdC4mI3hEO0RlcGFydG1lbnQgb2YgU3VyZ2ljYWwgU2NpZW5jZXMsIFVuaXZlcnNp
dHkgb2YgVHVyaW4sIDEwMTI0LCBUdXJpbiwgSXRhbHkuIHZhbGVudGluYS5naWFubmluaUBpcmNj
Lml0LiYjeEQ7SW1hZ2luZyBVbml0LCBDYW5kaW9sbyBDYW5jZXIgSW5zdGl0dXRlLCBGUE8tSVJD
Q1MsIFN0cmFkYSBQcm92aW5jaWFsZSAxNDIga20gMy45NSwgMTAwNjAsIENhbmRpb2xvLCBUTywg
SXRhbHkuJiN4RDtEZXBhcnRtZW50IG9mIFN1cmdpY2FsIFNjaWVuY2VzLCBVbml2ZXJzaXR5IG9m
IFR1cmluLCAxMDEyNCwgVHVyaW4sIEl0YWx5LiYjeEQ7TnVjbGVhciBNZWRpY2luZSBVbml0LCBD
YW5kaW9sbyBDYW5jZXIgSW5zdGl0dXRlLCBGUE8tSVJDQ1MsIENhbmRpb2xvLCBJdGFseS4mI3hE
O1JhZGlhdGlvbiBUaGVyYXB5IFVuaXQsIENhbmRpb2xvIENhbmNlciBJbnN0aXR1dGUsIEZQTy1J
UkNDUywgQ2FuZGlvbG8sIEl0YWx5LiYjeEQ7TWVkaWNhbCBQaHlzaWNzIFVuaXQsIENhbmRpb2xv
IENhbmNlciBJbnN0aXR1dGUsIEZQTy1JUkNDUywgQ2FuZGlvbG8sIEl0YWx5LiYjeEQ7TWVkaWNh
bCBPbmNvbG9neSBVbml0LCBDYW5kaW9sbyBDYW5jZXIgSW5zdGl0dXRlLCBGUE8tSVJDQ1MsIENh
bmRpb2xvLCBJdGFseS4mI3hEO0xhYm9yYXRvcnkgb2YgT25jb2dlbm9taWNzLCBDYW5kaW9sbyBD
YW5jZXIgSW5zdGl0dXRlLCBGUE8tSVJDQ1MsIENhbmRpb2xvLCBJdGFseS4mI3hEO1BhdGhvbG9n
eSBVbml0LCBDYW5kaW9sbyBDYW5jZXIgSW5zdGl0dXRlLCBGUE8tSVJDQ1MsIENhbmRpb2xvLCBJ
dGFseS4mI3hEO0hlcGF0b2JpbGlvLVBhbmNyZWF0aWMgYW5kIENvbG9yZWN0YWwgU3VyZ2VyeSBV
bml0LCBDYW5kaW9sbyBDYW5jZXIgSW5zdGl0dXRlLCBGUE8tSVJDQ1MsIENhbmRpb2xvLCBJdGFs
eS48L2F1dGgtYWRkcmVzcz48dGl0bGVzPjx0aXRsZT5QcmVkaWN0aW5nIGxvY2FsbHkgYWR2YW5j
ZWQgcmVjdGFsIGNhbmNlciByZXNwb25zZSB0byBuZW9hZGp1dmFudCB0aGVyYXB5IHdpdGggKDE4
KUYtRkRHIFBFVCBhbmQgTVJJIHJhZGlvbWljcyBmZWF0dXJlczwvdGl0bGU+PHNlY29uZGFyeS10
aXRsZT5FdXIgSiBOdWNsIE1lZCBNb2wgSW1hZ2luZzwvc2Vjb25kYXJ5LXRpdGxlPjxhbHQtdGl0
bGU+RXVyb3BlYW4gam91cm5hbCBvZiBudWNsZWFyIG1lZGljaW5lIGFuZCBtb2xlY3VsYXIgaW1h
Z2luZzwvYWx0LXRpdGxlPjwvdGl0bGVzPjxwZXJpb2RpY2FsPjxmdWxsLXRpdGxlPkV1ciBKIE51
Y2wgTWVkIE1vbCBJbWFnaW5nPC9mdWxsLXRpdGxlPjxhYmJyLTE+RXVyb3BlYW4gam91cm5hbCBv
ZiBudWNsZWFyIG1lZGljaW5lIGFuZCBtb2xlY3VsYXIgaW1hZ2luZzwvYWJici0xPjwvcGVyaW9k
aWNhbD48YWx0LXBlcmlvZGljYWw+PGZ1bGwtdGl0bGU+RXVyIEogTnVjbCBNZWQgTW9sIEltYWdp
bmc8L2Z1bGwtdGl0bGU+PGFiYnItMT5FdXJvcGVhbiBqb3VybmFsIG9mIG51Y2xlYXIgbWVkaWNp
bmUgYW5kIG1vbGVjdWxhciBpbWFnaW5nPC9hYmJyLTE+PC9hbHQtcGVyaW9kaWNhbD48cGFnZXM+
ODc4LTg4ODwvcGFnZXM+PHZvbHVtZT40Njwvdm9sdW1lPjxudW1iZXI+NDwvbnVtYmVyPjxkYXRl
cz48eWVhcj4yMDE5PC95ZWFyPjxwdWItZGF0ZXM+PGRhdGU+QXByPC9kYXRlPjwvcHViLWRhdGVz
PjwvZGF0ZXM+PGlzYm4+MTYxOS03MDg5IChFbGVjdHJvbmljKSYjeEQ7MTYxOS03MDcwIChMaW5r
aW5nKTwvaXNibj48YWNjZXNzaW9uLW51bT4zMDYzNzUwMjwvYWNjZXNzaW9uLW51bT48dXJscz48
cmVsYXRlZC11cmxzPjx1cmw+aHR0cDovL3d3dy5uY2JpLm5sbS5uaWguZ292L3B1Ym1lZC8zMDYz
NzUwMjwvdXJsPjwvcmVsYXRlZC11cmxzPjwvdXJscz48ZWxlY3Ryb25pYy1yZXNvdXJjZS1udW0+
MTAuMTAwNy9zMDAyNTktMDE4LTQyNTAtNjwvZWxlY3Ryb25pYy1yZXNvdXJjZS1udW0+PC9yZWNv
cmQ+PC9DaXRlPjxDaXRlPjxBdXRob3I+Q2hlZTwvQXV0aG9yPjxZZWFyPjIwMTc8L1llYXI+PFJl
Y051bT40OTgzPC9SZWNOdW0+PHJlY29yZD48cmVjLW51bWJlcj40OTgzPC9yZWMtbnVtYmVyPjxm
b3JlaWduLWtleXM+PGtleSBhcHA9IkVOIiBkYi1pZD0iMHdwOWVleDlveDI5YTdlcHZyN3Z2YWZp
dnpmZXh6MGR0c2VmIj40OTgzPC9rZXk+PC9mb3JlaWduLWtleXM+PHJlZi10eXBlIG5hbWU9Ikpv
dXJuYWwgQXJ0aWNsZSI+MTc8L3JlZi10eXBlPjxjb250cmlidXRvcnM+PGF1dGhvcnM+PGF1dGhv
cj5DaGVlLCBDLiBHLjwvYXV0aG9yPjxhdXRob3I+S2ltLCBZLiBILjwvYXV0aG9yPjxhdXRob3I+
TGVlLCBLLiBILjwvYXV0aG9yPjxhdXRob3I+TGVlLCBZLiBKLjwvYXV0aG9yPjxhdXRob3I+UGFy
aywgSi4gSC48L2F1dGhvcj48YXV0aG9yPkxlZSwgSC4gUy48L2F1dGhvcj48YXV0aG9yPkFobiwg
Uy48L2F1dGhvcj48YXV0aG9yPktpbSwgQi48L2F1dGhvcj48L2F1dGhvcnM+PC9jb250cmlidXRv
cnM+PGF1dGgtYWRkcmVzcz5EZXBhcnRtZW50IG9mIFJhZGlvbG9neSwgU2VvdWwgTmF0aW9uYWwg
VW5pdmVyc2l0eSBCdW5kYW5nIEhvc3BpdGFsLCBTZW91bCBOYXRpb25hbCBVbml2ZXJzaXR5IENv
bGxlZ2Ugb2YgTWVkaWNpbmUsIEluc3RpdHV0ZSBvZiBSYWRpYXRpb24gTWVkaWNpbmUsIFNlb3Vs
IE5hdGlvbmFsIFVuaXZlcnNpdHkgTWVkaWNhbCBSZXNlYXJjaCBDZW50ZXIsIFNlb25nbmFtc2ks
IEtvcmVhLiYjeEQ7RGVwYXJ0bWVudCBvZiBQYXRob2xvZ3ksIFNlb3VsIE5hdGlvbmFsIFVuaXZl
cnNpdHkgQnVuZGFuZyBIb3NwaXRhbCwgU2VvdWwgTmF0aW9uYWwgVW5pdmVyc2l0eSBDb2xsZWdl
IG9mIE1lZGljaW5lLCBTZW9uZ25hbS1zaSwgUmVwdWJsaWMgb2YgS29yZWEuJiN4RDtNZWRpY2Fs
IFJlc2VhcmNoIENvbGxhYm9yYXRpbmcgQ2VudGVyLCBTZW91bCBOYXRpb25hbCBVbml2ZXJzaXR5
IEJ1bmRhbmcgSG9zcGl0YWwsIFNlb25nbmFtLXNpLCBSZXB1YmxpYyBvZiBLb3JlYS4mI3hEO0Rp
dmlzaW9uIG9mIEJpb21lZGljYWwgRW5naW5lZXJpbmcsIEhhbmt1ayBVbml2ZXJzaXR5IG9mIEZv
cmVpZ24gU3R1ZGllcywgWW9uZ2luLXNpLCBSZXB1YmxpYyBvZiBLb3JlYS48L2F1dGgtYWRkcmVz
cz48dGl0bGVzPjx0aXRsZT5DVCB0ZXh0dXJlIGFuYWx5c2lzIGluIHBhdGllbnRzIHdpdGggbG9j
YWxseSBhZHZhbmNlZCByZWN0YWwgY2FuY2VyIHRyZWF0ZWQgd2l0aCBuZW9hZGp1dmFudCBjaGVt
b3JhZGlvdGhlcmFweTogQSBwb3RlbnRpYWwgaW1hZ2luZyBiaW9tYXJrZXIgZm9yIHRyZWF0bWVu
dCByZXNwb25zZSBhbmQgcHJvZ25v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4Mjg4MzwvcGFnZXM+PHZvbHVtZT4xMjwvdm9sdW1lPjxudW1iZXI+ODwv
bnVtYmVyPjxrZXl3b3Jkcz48a2V5d29yZD5BZHVsdDwva2V5d29yZD48a2V5d29yZD5BZ2VkPC9r
ZXl3b3JkPjxrZXl3b3JkPkFnZWQsIDgwIGFuZCBvdmVyPC9rZXl3b3JkPjxrZXl3b3JkPkJpb21h
cmtlcnM8L2tleXdvcmQ+PGtleXdvcmQ+KkNoZW1vcmFkaW90aGVyYXB5LCBBZGp1dmFudDwva2V5
d29yZD48a2V5d29yZD5GZW1hbGU8L2tleXdvcmQ+PGtleXdvcmQ+SHVtYW5zPC9rZXl3b3JkPjxr
ZXl3b3JkPk1hbGU8L2tleXdvcmQ+PGtleXdvcmQ+TWlkZGxlIEFnZWQ8L2tleXdvcmQ+PGtleXdv
cmQ+Kk5lb2FkanV2YW50IFRoZXJhcHk8L2tleXdvcmQ+PGtleXdvcmQ+UHJvZ25vc2lzPC9rZXl3
b3JkPjxrZXl3b3JkPlJlY3RhbCBOZW9wbGFzbXMvKmRpYWdub3N0aWMgaW1hZ2luZy8qdGhlcmFw
eTwva2V5d29yZD48a2V5d29yZD5SZXRyb3NwZWN0aXZlIFN0dWRpZXM8L2tleXdvcmQ+PGtleXdv
cmQ+VG9tb2dyYXBoeSwgWC1SYXkgQ29tcHV0ZWQ8L2tleXdvcmQ+PGtleXdvcmQ+VHJlYXRtZW50
IE91dGNvbWU8L2tleXdvcmQ+PC9rZXl3b3Jkcz48ZGF0ZXM+PHllYXI+MjAxNzwveWVhcj48L2Rh
dGVzPjxpc2JuPjE5MzItNjIwMyAoRWxlY3Ryb25pYykmI3hEOzE5MzItNjIwMyAoTGlua2luZyk8
L2lzYm4+PGFjY2Vzc2lvbi1udW0+Mjg3OTcwNjM8L2FjY2Vzc2lvbi1udW0+PHVybHM+PHJlbGF0
ZWQtdXJscz48dXJsPmh0dHA6Ly93d3cubmNiaS5ubG0ubmloLmdvdi9wdWJtZWQvMjg3OTcwNjM8
L3VybD48L3JlbGF0ZWQtdXJscz48L3VybHM+PGN1c3RvbTI+NTU1MjI1MTwvY3VzdG9tMj48ZWxl
Y3Ryb25pYy1yZXNvdXJjZS1udW0+MTAuMTM3MS9qb3VybmFsLnBvbmUuMDE4Mjg4MzwvZWxlY3Ry
b25pYy1yZXNvdXJjZS1udW0+PC9yZWNvcmQ+PC9DaXRlPjxDaXRlPjxBdXRob3I+WmhhbzwvQXV0
aG9yPjxZZWFyPjIwMTQ8L1llYXI+PFJlY051bT40OTg5PC9SZWNOdW0+PHJlY29yZD48cmVjLW51
bWJlcj40OTg5PC9yZWMtbnVtYmVyPjxmb3JlaWduLWtleXM+PGtleSBhcHA9IkVOIiBkYi1pZD0i
MHdwOWVleDlveDI5YTdlcHZyN3Z2YWZpdnpmZXh6MGR0c2VmIj40OTg5PC9rZXk+PC9mb3JlaWdu
LWtleXM+PHJlZi10eXBlIG5hbWU9IkpvdXJuYWwgQXJ0aWNsZSI+MTc8L3JlZi10eXBlPjxjb250
cmlidXRvcnM+PGF1dGhvcnM+PGF1dGhvcj5aaGFvLCBSLiBTLjwvYXV0aG9yPjxhdXRob3I+V2Fu
ZywgSC48L2F1dGhvcj48YXV0aG9yPlpob3UsIFouIFkuPC9hdXRob3I+PGF1dGhvcj5aaG91LCBR
LjwvYXV0aG9yPjxhdXRob3I+TXVsaG9sbGFuZCwgTS4gVy48L2F1dGhvcj48L2F1dGhvcnM+PC9j
b250cmlidXRvcnM+PGF1dGgtYWRkcmVzcz4xRGVwYXJ0bWVudCBvZiBDb2xvcmVjdGFsIFN1cmdl
cnksIFRoZSBTaXh0aCBBZmZpbGlhdGVkIEhvc3BpdGFsLCBTdW4gWWF0LXNlbiBVbml2ZXJzaXR5
LCBHdWFuZ3pob3UsIEd1YW5nZG9uZywgQ2hpbmEgMkRlcGFydG1lbnQgb2YgUmFkaW9sb2d5LCBU
aGUgU2l4dGggQWZmaWxpYXRlZCBIb3NwaXRhbCwgU3VuIFlhdC1zZW4gVW5pdmVyc2l0eSwgR3Vh
bmd6aG91LCBHdWFuZ2RvbmcsIENoaW5hIDNTY2hvb2wgb2YgUHVibGljIEhlYWx0aCwgU3VuIFlh
dC1zZW4gVW5pdmVyc2l0eSwgR3Vhbmd6aG91LCBHdWFuZ2RvbmcsIENoaW5hIDREZXBhcnRtZW50
IG9mIFN1cmdlcnksIFVuaXZlcnNpdHkgb2YgTWljaGlnYW4sIEFubiBBcmJvciwgTWljaGlnYW4u
PC9hdXRoLWFkZHJlc3M+PHRpdGxlcz48dGl0bGU+UmVzdGFnaW5nIG9mIGxvY2FsbHkgYWR2YW5j
ZWQgcmVjdGFsIGNhbmNlciB3aXRoIG1hZ25ldGljIHJlc29uYW5jZSBpbWFnaW5nIGFuZCBlbmRv
bHVtaW5hbCB1bHRyYXNvdW5kIGFmdGVyIHByZW9wZXJhdGl2ZSBjaGVtb3JhZGlvdGhlcmFweTog
YSBzeXN0ZW1pYyByZXZpZXcgYW5kIG1ldGEtYW5hbHlzaXM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M4OC05NTwvcGFnZXM+PHZvbHVtZT41Nzwvdm9sdW1lPjxudW1iZXI+MzwvbnVtYmVyPjxr
ZXl3b3Jkcz48a2V5d29yZD4qQ2hlbW9yYWRpb3RoZXJhcHk8L2tleXdvcmQ+PGtleXdvcmQ+RW5k
b3Nvbm9ncmFwaHkvKm1ldGhvZHM8L2tleXdvcmQ+PGtleXdvcmQ+SHVtYW5zPC9rZXl3b3JkPjxr
ZXl3b3JkPkx5bXBoYXRpYyBNZXRhc3Rhc2lzL3BhdGhvbG9neTwva2V5d29yZD48a2V5d29yZD5N
YWduZXRpYyBSZXNvbmFuY2UgSW1hZ2luZy8qbWV0aG9kczwva2V5d29yZD48a2V5d29yZD5OZW9w
bGFzbSBTdGFnaW5nPC9rZXl3b3JkPjxrZXl3b3JkPlJlY3RhbCBOZW9wbGFzbXMvZGlhZ25vc3Rp
YyBpbWFnaW5nLypwYXRob2xvZ3kvKnRoZXJhcHk8L2tleXdvcmQ+PGtleXdvcmQ+U2Vuc2l0aXZp
dHkgYW5kIFNwZWNpZmljaXR5PC9rZXl3b3JkPjwva2V5d29yZHM+PGRhdGVzPjx5ZWFyPjIwMTQ8
L3llYXI+PHB1Yi1kYXRlcz48ZGF0ZT5NYXI8L2RhdGU+PC9wdWItZGF0ZXM+PC9kYXRlcz48aXNi
bj4xNTMwLTAzNTggKEVsZWN0cm9uaWMpJiN4RDswMDEyLTM3MDYgKExpbmtpbmcpPC9pc2JuPjxh
Y2Nlc3Npb24tbnVtPjI0NTA5NDY1PC9hY2Nlc3Npb24tbnVtPjx1cmxzPjxyZWxhdGVkLXVybHM+
PHVybD5odHRwOi8vd3d3Lm5jYmkubmxtLm5paC5nb3YvcHVibWVkLzI0NTA5NDY1PC91cmw+PC9y
ZWxhdGVkLXVybHM+PC91cmxzPjxlbGVjdHJvbmljLXJlc291cmNlLW51bT4xMC4xMDk3L0RDUi4w
MDAwMDAwMDAwMDAwMDIyPC9lbGVjdHJvbmljLXJlc291cmNlLW51bT48L3JlY29yZD48L0NpdGU+
PENpdGU+PEF1dGhvcj5Uc2FpPC9BdXRob3I+PFllYXI+MjAxNzwvWWVhcj48UmVjTnVtPjQ5OTA8
L1JlY051bT48cmVjb3JkPjxyZWMtbnVtYmVyPjQ5OTA8L3JlYy1udW1iZXI+PGZvcmVpZ24ta2V5
cz48a2V5IGFwcD0iRU4iIGRiLWlkPSIwd3A5ZWV4OW94MjlhN2VwdnI3dnZhZml2emZleHowZHRz
ZWYiPjQ5OTA8L2tleT48L2ZvcmVpZ24ta2V5cz48cmVmLXR5cGUgbmFtZT0iSm91cm5hbCBBcnRp
Y2xlIj4xNzwvcmVmLXR5cGU+PGNvbnRyaWJ1dG9ycz48YXV0aG9ycz48YXV0aG9yPlRzYWksIEMu
PC9hdXRob3I+PGF1dGhvcj5IYWd1ZSwgQy48L2F1dGhvcj48YXV0aG9yPlhpb25nLCBXLjwvYXV0
aG9yPjxhdXRob3I+UmF2YWwsIE0uPC9hdXRob3I+PGF1dGhvcj5LYXJpbXVkZGluLCBBLjwvYXV0
aG9yPjxhdXRob3I+QnJvd24sIEMuPC9hdXRob3I+PGF1dGhvcj5QaGFuZywgUC4gVC48L2F1dGhv
cj48L2F1dGhvcnM+PC9jb250cmlidXRvcnM+PGF1dGgtYWRkcmVzcz5TdCBQYXVsJmFwb3M7cyBI
b3NwaXRhbCwgVW5pdmVyc2l0eSBvZiBCcml0aXNoIENvbHVtYmlhLCBWYW5jb3V2ZXIsIEJDLCBD
YW5hZGEuIEVsZWN0cm9uaWMgYWRkcmVzczogQ2F0aGVyaW5lLmgudHNhaUBnbWFpbC5jb20uJiN4
RDtTdCBQYXVsJmFwb3M7cyBIb3NwaXRhbCwgVW5pdmVyc2l0eSBvZiBCcml0aXNoIENvbHVtYmlh
LCBWYW5jb3V2ZXIsIEJDLCBDYW5hZGEuIEVsZWN0cm9uaWMgYWRkcmVzczogY2poYWd1ZTc1QGdt
YWlsLmNvbS4mI3hEO1N0IFBhdWwmYXBvcztzIEhvc3BpdGFsLCBVbml2ZXJzaXR5IG9mIEJyaXRp
c2ggQ29sdW1iaWEsIFZhbmNvdXZlciwgQkMsIENhbmFkYS4gRWxlY3Ryb25pYyBhZGRyZXNzOiB3
ZWkueGlvbmdAdWJjLmNhLiYjeEQ7U3QgUGF1bCZhcG9zO3MgSG9zcGl0YWwsIFVuaXZlcnNpdHkg
b2YgQnJpdGlzaCBDb2x1bWJpYSwgVmFuY291dmVyLCBCQywgQ2FuYWRhLiBFbGVjdHJvbmljIGFk
ZHJlc3M6IG1yYXZhbEBwcm92aWRlbmNlaGVhbHRoLmJjLmNhLiYjeEQ7U3QgUGF1bCZhcG9zO3Mg
SG9zcGl0YWwsIFVuaXZlcnNpdHkgb2YgQnJpdGlzaCBDb2x1bWJpYSwgVmFuY291dmVyLCBCQywg
Q2FuYWRhLiBFbGVjdHJvbmljIGFkZHJlc3M6IGFrYXJpbXVkZGluQHByb3ZpZGVuY2VoZWFsdGgu
YmMuY2EuJiN4RDtTdCBQYXVsJmFwb3M7cyBIb3NwaXRhbCwgVW5pdmVyc2l0eSBvZiBCcml0aXNo
IENvbHVtYmlhLCBWYW5jb3V2ZXIsIEJDLCBDYW5hZGEuIEVsZWN0cm9uaWMgYWRkcmVzczogY2Jy
b3duQHByb3ZpZGVuY2VoZWFsdGguYmMuY2EuJiN4RDtTdCBQYXVsJmFwb3M7cyBIb3NwaXRhbCwg
VW5pdmVyc2l0eSBvZiBCcml0aXNoIENvbHVtYmlhLCBWYW5jb3V2ZXIsIEJDLCBDYW5hZGEuIEVs
ZWN0cm9uaWMgYWRkcmVzczogdHBoYW5nQHByb3ZpZGVuY2VoZWFsdGguYmMuY2EuPC9hdXRoLWFk
ZHJlc3M+PHRpdGxlcz48dGl0bGU+RXZhbHVhdGlvbiBvZiBlbmRvcmVjdGFsIHVsdHJhc291bmQg
KEVSVVMpIGFuZCBNUkkgZm9yIHByZWRpY3Rpb24gb2YgY2lyY3VtZmVyZW50aWFsIHJlc2VjdGlv
biBtYXJnaW4gKENSTSkgZm9yIHJlY3RhbCBjYW5jZXI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kzNi05NDI8L3BhZ2VzPjx2b2x1bWU+MjEzPC92b2x1bWU+
PG51bWJlcj41PC9udW1iZXI+PGtleXdvcmRzPjxrZXl3b3JkPkFkZW5vY2FyY2lub21hL2RpYWdu
b3N0aWMgaW1hZ2luZy8qc3VyZ2VyeTwva2V5d29yZD48a2V5d29yZD5BZHVsdDwva2V5d29yZD48
a2V5d29yZD5BZ2VkPC9rZXl3b3JkPjxrZXl3b3JkPkFnZWQsIDgwIGFuZCBvdmVyPC9rZXl3b3Jk
PjxrZXl3b3JkPipFbmRvc29ub2dyYXBoeTwva2V5d29yZD48a2V5d29yZD5GZW1hbGU8L2tleXdv
cmQ+PGtleXdvcmQ+SHVtYW5zPC9rZXl3b3JkPjxrZXl3b3JkPipNYWduZXRpYyBSZXNvbmFuY2Ug
SW1hZ2luZzwva2V5d29yZD48a2V5d29yZD5NYWxlPC9rZXl3b3JkPjxrZXl3b3JkPipNYXJnaW5z
IG9mIEV4Y2lzaW9uPC9rZXl3b3JkPjxrZXl3b3JkPk1pZGRsZSBBZ2VkPC9rZXl3b3JkPjxrZXl3
b3JkPk91dGNvbWUgQXNzZXNzbWVudCwgSGVhbHRoIENhcmU8L2tleXdvcmQ+PGtleXdvcmQ+KlBy
ZW9wZXJhdGl2ZSBDYXJlPC9rZXl3b3JkPjxrZXl3b3JkPlJlY3RhbCBOZW9wbGFzbXMvZGlhZ25v
c3RpYyBpbWFnaW5nLypzdXJnZXJ5PC9rZXl3b3JkPjxrZXl3b3JkPlJldHJvc3BlY3RpdmUgU3R1
ZGllczwva2V5d29yZD48L2tleXdvcmRzPjxkYXRlcz48eWVhcj4yMDE3PC95ZWFyPjxwdWItZGF0
ZXM+PGRhdGU+TWF5PC9kYXRlPjwvcHViLWRhdGVzPjwvZGF0ZXM+PGlzYm4+MTg3OS0xODgzIChF
bGVjdHJvbmljKSYjeEQ7MDAwMi05NjEwIChMaW5raW5nKTwvaXNibj48YWNjZXNzaW9uLW51bT4y
ODM5MTk3NTwvYWNjZXNzaW9uLW51bT48dXJscz48cmVsYXRlZC11cmxzPjx1cmw+aHR0cDovL3d3
dy5uY2JpLm5sbS5uaWguZ292L3B1Ym1lZC8yODM5MTk3NTwvdXJsPjwvcmVsYXRlZC11cmxzPjwv
dXJscz48ZWxlY3Ryb25pYy1yZXNvdXJjZS1udW0+MTAuMTAxNi9qLmFtanN1cmcuMjAxNy4wMy4w
Mjk8L2VsZWN0cm9uaWMtcmVzb3VyY2UtbnVtPjwvcmVjb3JkPjwvQ2l0ZT48L0VuZE5vdGU+AGAA
</w:fldData>
        </w:fldChar>
      </w:r>
      <w:r w:rsidR="00350163" w:rsidRPr="00A64909">
        <w:rPr>
          <w:rFonts w:ascii="Book Antiqua" w:hAnsi="Book Antiqua" w:cs="Book Antiqua"/>
          <w:sz w:val="20"/>
          <w:szCs w:val="20"/>
        </w:rPr>
        <w:instrText xml:space="preserve"> ADDIN EN.CITE </w:instrText>
      </w:r>
      <w:r w:rsidR="00350163" w:rsidRPr="00A64909">
        <w:rPr>
          <w:rFonts w:ascii="Book Antiqua" w:hAnsi="Book Antiqua" w:cs="Book Antiqua"/>
          <w:sz w:val="20"/>
          <w:szCs w:val="20"/>
        </w:rPr>
        <w:fldChar w:fldCharType="begin">
          <w:fldData xml:space="preserve">PEVuZE5vdGU+PENpdGU+PEF1dGhvcj5MaXU8L0F1dGhvcj48WWVhcj4yMDE3PC9ZZWFyPjxSZWNO
dW0+NDk1NzwvUmVjTnVtPjxEaXNwbGF5VGV4dD48c3R5bGUgZmFjZT0ic3VwZXJzY3JpcHQiPlsy
MiwgNDYsIDUxLTUzXTwvc3R5bGU+PC9EaXNwbGF5VGV4dD48cmVjb3JkPjxyZWMtbnVtYmVyPjQ5
NTc8L3JlYy1udW1iZXI+PGZvcmVpZ24ta2V5cz48a2V5IGFwcD0iRU4iIGRiLWlkPSIwd3A5ZWV4
OW94MjlhN2VwdnI3dnZhZml2emZleHowZHRzZWYiPjQ5NTc8L2tleT48L2ZvcmVpZ24ta2V5cz48
cmVmLXR5cGUgbmFtZT0iSm91cm5hbCBBcnRpY2xlIj4xNzwvcmVmLXR5cGU+PGNvbnRyaWJ1dG9y
cz48YXV0aG9ycz48YXV0aG9yPkxpdSwgWi48L2F1dGhvcj48YXV0aG9yPlpoYW5nLCBYLiBZLjwv
YXV0aG9yPjxhdXRob3I+U2hpLCBZLiBKLjwvYXV0aG9yPjxhdXRob3I+V2FuZywgTC48L2F1dGhv
cj48YXV0aG9yPlpodSwgSC4gVC48L2F1dGhvcj48YXV0aG9yPlRhbmcsIFouPC9hdXRob3I+PGF1
dGhvcj5XYW5nLCBTLjwvYXV0aG9yPjxhdXRob3I+TGksIFguIFQuPC9hdXRob3I+PGF1dGhvcj5U
aWFuLCBKLjwvYXV0aG9yPjxhdXRob3I+U3VuLCBZLiBTLjwvYXV0aG9yPjwvYXV0aG9ycz48L2Nv
bnRyaWJ1dG9ycz48YXV0aC1hZGRyZXNzPkNBUyBLZXkgTGFib3JhdG9yeSBvZiBNb2xlY3VsYXIg
SW1hZ2luZywgSW5zdGl0dXRlIG9mIEF1dG9tYXRpb24sIEJlaWppbmcsIENoaW5hLiYjeEQ7S2V5
IExhYm9yYXRvcnkgb2YgQ2FyY2lub2dlbmVzaXMgYW5kIFRyYW5zbGF0aW9uYWwgUmVzZWFyY2gg
KE1pbmlzdHJ5IG9mIEVkdWNhdGlvbi9CZWlqaW5nKSwgRGVwYXJ0bWVudCBvZiBSYWRpb2xvZ3ks
IFBla2luZyBVbml2ZXJzaXR5IENhbmNlciBIb3NwaXRhbCBhbmQgSW5zdGl0dXRlLCBCZWlqaW5n
LCBDaGluYS4mI3hEO0tleSBMYWJvcmF0b3J5IG9mIENhcmNpbm9nZW5lc2lzIGFuZCBUcmFuc2xh
dGlvbmFsIFJlc2VhcmNoIChNaW5pc3RyeSBvZiBFZHVjYXRpb24vQmVpamluZyksIERlcGFydG1l
bnQgb2YgR2FzdHJvaW50ZXN0aW5hbCBTdXJnZXJ5LCBQZWtpbmcgVW5pdmVyc2l0eSBDYW5jZXIg
SG9zcGl0YWwgYW5kIEluc3RpdHV0ZSwgQmVpamluZywgQ2hpbmEuJiN4RDtDQVMgS2V5IExhYm9y
YXRvcnkgb2YgTW9sZWN1bGFyIEltYWdpbmcsIEluc3RpdHV0ZSBvZiBBdXRvbWF0aW9uLCBCZWlq
aW5nLCBDaGluYS4gc3lzMjdAMTYzLmNvbSBqaWUudGlhbkBpYS5hYy5jbi4mI3hEO1VuaXZlcnNp
dHkgb2YgQ2hpbmVzZSBBY2FkZW15IG9mIFNjaWVuY2VzLCBCZWlqaW5nLCBDaGluYS4mI3hEO0tl
eSBMYWJvcmF0b3J5IG9mIENhcmNpbm9nZW5lc2lzIGFuZCBUcmFuc2xhdGlvbmFsIFJlc2VhcmNo
IChNaW5pc3RyeSBvZiBFZHVjYXRpb24vQmVpamluZyksIERlcGFydG1lbnQgb2YgUmFkaW9sb2d5
LCBQZWtpbmcgVW5pdmVyc2l0eSBDYW5jZXIgSG9zcGl0YWwgYW5kIEluc3RpdHV0ZSwgQmVpamlu
ZywgQ2hpbmEuIHN5czI3QDE2My5jb20gamllLnRpYW5AaWEuYWMuY24uPC9hdXRoLWFkZHJlc3M+
PHRpdGxlcz48dGl0bGU+UmFkaW9taWNzIEFuYWx5c2lzIGZvciBFdmFsdWF0aW9uIG9mIFBhdGhv
bG9naWNhbCBDb21wbGV0ZSBSZXNwb25zZSB0byBOZW9hZGp1dmFudCBDaGVtb3JhZGlvdGhlcmFw
eSBpbiBMb2NhbGx5IEFkdmFuY2VkIFJlY3RhbCBDYW5jZXI8L3RpdGxlPjxzZWNvbmRhcnktdGl0
bGU+Q2xpbiBDYW5jZXIgUmVzPC9zZWNvbmRhcnktdGl0bGU+PGFsdC10aXRsZT5DbGluaWNhbCBj
YW5jZXIgcmVzZWFyY2ggOiBhbiBvZmZpY2lhbCBqb3VybmFsIG9mIHRoZSBBbWVyaWNhbiBBc3Nv
Y2lhdGlvbiBmb3IgQ2FuY2VyIFJlc2VhcmNoPC9hbHQtdGl0bGU+PC90aXRsZXM+PHBlcmlvZGlj
YWw+PGZ1bGwtdGl0bGU+Q2xpbiBDYW5jZXIgUmVzPC9mdWxsLXRpdGxlPjxhYmJyLTE+Q2xpbmlj
YWwgY2FuY2VyIHJlc2VhcmNoIDogYW4gb2ZmaWNpYWwgam91cm5hbCBvZiB0aGUgQW1lcmljYW4g
QXNzb2NpYXRpb24gZm9yIENhbmNlciBSZXNlYXJjaDwvYWJici0xPjwvcGVyaW9kaWNhbD48YWx0
LXBlcmlvZGljYWw+PGZ1bGwtdGl0bGU+Q2xpbiBDYW5jZXIgUmVzPC9mdWxsLXRpdGxlPjxhYmJy
LTE+Q2xpbmljYWwgY2FuY2VyIHJlc2VhcmNoIDogYW4gb2ZmaWNpYWwgam91cm5hbCBvZiB0aGUg
QW1lcmljYW4gQXNzb2NpYXRpb24gZm9yIENhbmNlciBSZXNlYXJjaDwvYWJici0xPjwvYWx0LXBl
cmlvZGljYWw+PHBhZ2VzPjcyNTMtNzI2MjwvcGFnZXM+PHZvbHVtZT4yMzwvdm9sdW1lPjxudW1i
ZXI+MjM8L251bWJlcj48a2V5d29yZHM+PGtleXdvcmQ+QWdlZDwva2V5d29yZD48a2V5d29yZD5D
aGVtb3JhZGlvdGhlcmFweTwva2V5d29yZD48a2V5d29yZD5Db2hvcnQgU3R1ZGllczwva2V5d29y
ZD48a2V5d29yZD5EaWZmdXNpb24gTWFnbmV0aWMgUmVzb25hbmNlIEltYWdpbmc8L2tleXdvcmQ+
PGtleXdvcmQ+RmVtYWxlPC9rZXl3b3JkPjxrZXl3b3JkPkh1bWFuczwva2V5d29yZD48a2V5d29y
ZD5Mb2dpc3RpYyBNb2RlbHM8L2tleXdvcmQ+PGtleXdvcmQ+TWFsZTwva2V5d29yZD48a2V5d29y
ZD5NaWRkbGUgQWdlZDwva2V5d29yZD48a2V5d29yZD5NdWx0aXZhcmlhdGUgQW5hbHlzaXM8L2tl
eXdvcmQ+PGtleXdvcmQ+TmVvYWRqdXZhbnQgVGhlcmFweTwva2V5d29yZD48a2V5d29yZD5PdXRj
b21lIEFzc2Vzc21lbnQgKEhlYWx0aCBDYXJlKS9tZXRob2RzL3N0YXRpc3RpY3MgJmFtcDsgbnVt
ZXJpY2FsIGRhdGE8L2tleXdvcmQ+PGtleXdvcmQ+UmVjdGFsIE5lb3BsYXNtcy9kaWFnbm9zdGlj
IGltYWdpbmcvcGF0aG9sb2d5Lyp0aGVyYXB5PC9rZXl3b3JkPjxrZXl3b3JkPlJlY3R1bS9kaWFn
bm9zdGljIGltYWdpbmcvKmRydWcgZWZmZWN0cy8qcmFkaWF0aW9uIGVmZmVjdHM8L2tleXdvcmQ+
PC9rZXl3b3Jkcz48ZGF0ZXM+PHllYXI+MjAxNzwveWVhcj48cHViLWRhdGVzPjxkYXRlPkRlYyAx
PC9kYXRlPjwvcHViLWRhdGVzPjwvZGF0ZXM+PGlzYm4+MTA3OC0wNDMyIChQcmludCkmI3hEOzEw
NzgtMDQzMiAoTGlua2luZyk8L2lzYm4+PGFjY2Vzc2lvbi1udW0+Mjg5Mzk3NDQ8L2FjY2Vzc2lv
bi1udW0+PHVybHM+PHJlbGF0ZWQtdXJscz48dXJsPmh0dHA6Ly93d3cubmNiaS5ubG0ubmloLmdv
di9wdWJtZWQvMjg5Mzk3NDQ8L3VybD48L3JlbGF0ZWQtdXJscz48L3VybHM+PGVsZWN0cm9uaWMt
cmVzb3VyY2UtbnVtPjEwLjExNTgvMTA3OC0wNDMyLkNDUi0xNy0xMDM4PC9lbGVjdHJvbmljLXJl
c291cmNlLW51bT48L3JlY29yZD48L0NpdGU+PENpdGU+PEF1dGhvcj5HaWFubmluaTwvQXV0aG9y
PjxZZWFyPjIwMTk8L1llYXI+PFJlY051bT40OTg4PC9SZWNOdW0+PHJlY29yZD48cmVjLW51bWJl
cj40OTg4PC9yZWMtbnVtYmVyPjxmb3JlaWduLWtleXM+PGtleSBhcHA9IkVOIiBkYi1pZD0iMHdw
OWVleDlveDI5YTdlcHZyN3Z2YWZpdnpmZXh6MGR0c2VmIj40OTg4PC9rZXk+PC9mb3JlaWduLWtl
eXM+PHJlZi10eXBlIG5hbWU9IkpvdXJuYWwgQXJ0aWNsZSI+MTc8L3JlZi10eXBlPjxjb250cmli
dXRvcnM+PGF1dGhvcnM+PGF1dGhvcj5HaWFubmluaSwgVi48L2F1dGhvcj48YXV0aG9yPk1henpl
dHRpLCBTLjwvYXV0aG9yPjxhdXRob3I+QmVydG90dG8sIEkuPC9hdXRob3I+PGF1dGhvcj5DaGlh
cmVuemEsIEMuPC9hdXRob3I+PGF1dGhvcj5DYXVkYSwgUy48L2F1dGhvcj48YXV0aG9yPkRlbG1h
c3RybywgRS48L2F1dGhvcj48YXV0aG9yPkJyYWNjbywgQy48L2F1dGhvcj48YXV0aG9yPkRpIERp
YSwgQS48L2F1dGhvcj48YXV0aG9yPkxlb25lLCBGLjwvYXV0aG9yPjxhdXRob3I+TWVkaWNvLCBF
LjwvYXV0aG9yPjxhdXRob3I+UGlzYWNhbmUsIEEuPC9hdXRob3I+PGF1dGhvcj5SaWJlcm8sIEQu
PC9hdXRob3I+PGF1dGhvcj5TdGFzaSwgTS48L2F1dGhvcj48YXV0aG9yPlJlZ2dlLCBELjwvYXV0
aG9yPjwvYXV0aG9ycz48L2NvbnRyaWJ1dG9ycz48YXV0aC1hZGRyZXNzPkltYWdpbmcgVW5pdCwg
Q2FuZGlvbG8gQ2FuY2VyIEluc3RpdHV0ZSwgRlBPLUlSQ0NTLCBTdHJhZGEgUHJvdmluY2lhbGUg
MTQyIGttIDMuOTUsIDEwMDYwLCBDYW5kaW9sbywgVE8sIEl0YWx5LiB2YWxlbnRpbmEuZ2lhbm5p
bmlAaXJjYy5pdC4mI3hEO0RlcGFydG1lbnQgb2YgU3VyZ2ljYWwgU2NpZW5jZXMsIFVuaXZlcnNp
dHkgb2YgVHVyaW4sIDEwMTI0LCBUdXJpbiwgSXRhbHkuIHZhbGVudGluYS5naWFubmluaUBpcmNj
Lml0LiYjeEQ7SW1hZ2luZyBVbml0LCBDYW5kaW9sbyBDYW5jZXIgSW5zdGl0dXRlLCBGUE8tSVJD
Q1MsIFN0cmFkYSBQcm92aW5jaWFsZSAxNDIga20gMy45NSwgMTAwNjAsIENhbmRpb2xvLCBUTywg
SXRhbHkuJiN4RDtEZXBhcnRtZW50IG9mIFN1cmdpY2FsIFNjaWVuY2VzLCBVbml2ZXJzaXR5IG9m
IFR1cmluLCAxMDEyNCwgVHVyaW4sIEl0YWx5LiYjeEQ7TnVjbGVhciBNZWRpY2luZSBVbml0LCBD
YW5kaW9sbyBDYW5jZXIgSW5zdGl0dXRlLCBGUE8tSVJDQ1MsIENhbmRpb2xvLCBJdGFseS4mI3hE
O1JhZGlhdGlvbiBUaGVyYXB5IFVuaXQsIENhbmRpb2xvIENhbmNlciBJbnN0aXR1dGUsIEZQTy1J
UkNDUywgQ2FuZGlvbG8sIEl0YWx5LiYjeEQ7TWVkaWNhbCBQaHlzaWNzIFVuaXQsIENhbmRpb2xv
IENhbmNlciBJbnN0aXR1dGUsIEZQTy1JUkNDUywgQ2FuZGlvbG8sIEl0YWx5LiYjeEQ7TWVkaWNh
bCBPbmNvbG9neSBVbml0LCBDYW5kaW9sbyBDYW5jZXIgSW5zdGl0dXRlLCBGUE8tSVJDQ1MsIENh
bmRpb2xvLCBJdGFseS4mI3hEO0xhYm9yYXRvcnkgb2YgT25jb2dlbm9taWNzLCBDYW5kaW9sbyBD
YW5jZXIgSW5zdGl0dXRlLCBGUE8tSVJDQ1MsIENhbmRpb2xvLCBJdGFseS4mI3hEO1BhdGhvbG9n
eSBVbml0LCBDYW5kaW9sbyBDYW5jZXIgSW5zdGl0dXRlLCBGUE8tSVJDQ1MsIENhbmRpb2xvLCBJ
dGFseS4mI3hEO0hlcGF0b2JpbGlvLVBhbmNyZWF0aWMgYW5kIENvbG9yZWN0YWwgU3VyZ2VyeSBV
bml0LCBDYW5kaW9sbyBDYW5jZXIgSW5zdGl0dXRlLCBGUE8tSVJDQ1MsIENhbmRpb2xvLCBJdGFs
eS48L2F1dGgtYWRkcmVzcz48dGl0bGVzPjx0aXRsZT5QcmVkaWN0aW5nIGxvY2FsbHkgYWR2YW5j
ZWQgcmVjdGFsIGNhbmNlciByZXNwb25zZSB0byBuZW9hZGp1dmFudCB0aGVyYXB5IHdpdGggKDE4
KUYtRkRHIFBFVCBhbmQgTVJJIHJhZGlvbWljcyBmZWF0dXJlczwvdGl0bGU+PHNlY29uZGFyeS10
aXRsZT5FdXIgSiBOdWNsIE1lZCBNb2wgSW1hZ2luZzwvc2Vjb25kYXJ5LXRpdGxlPjxhbHQtdGl0
bGU+RXVyb3BlYW4gam91cm5hbCBvZiBudWNsZWFyIG1lZGljaW5lIGFuZCBtb2xlY3VsYXIgaW1h
Z2luZzwvYWx0LXRpdGxlPjwvdGl0bGVzPjxwZXJpb2RpY2FsPjxmdWxsLXRpdGxlPkV1ciBKIE51
Y2wgTWVkIE1vbCBJbWFnaW5nPC9mdWxsLXRpdGxlPjxhYmJyLTE+RXVyb3BlYW4gam91cm5hbCBv
ZiBudWNsZWFyIG1lZGljaW5lIGFuZCBtb2xlY3VsYXIgaW1hZ2luZzwvYWJici0xPjwvcGVyaW9k
aWNhbD48YWx0LXBlcmlvZGljYWw+PGZ1bGwtdGl0bGU+RXVyIEogTnVjbCBNZWQgTW9sIEltYWdp
bmc8L2Z1bGwtdGl0bGU+PGFiYnItMT5FdXJvcGVhbiBqb3VybmFsIG9mIG51Y2xlYXIgbWVkaWNp
bmUgYW5kIG1vbGVjdWxhciBpbWFnaW5nPC9hYmJyLTE+PC9hbHQtcGVyaW9kaWNhbD48cGFnZXM+
ODc4LTg4ODwvcGFnZXM+PHZvbHVtZT40Njwvdm9sdW1lPjxudW1iZXI+NDwvbnVtYmVyPjxkYXRl
cz48eWVhcj4yMDE5PC95ZWFyPjxwdWItZGF0ZXM+PGRhdGU+QXByPC9kYXRlPjwvcHViLWRhdGVz
PjwvZGF0ZXM+PGlzYm4+MTYxOS03MDg5IChFbGVjdHJvbmljKSYjeEQ7MTYxOS03MDcwIChMaW5r
aW5nKTwvaXNibj48YWNjZXNzaW9uLW51bT4zMDYzNzUwMjwvYWNjZXNzaW9uLW51bT48dXJscz48
cmVsYXRlZC11cmxzPjx1cmw+aHR0cDovL3d3dy5uY2JpLm5sbS5uaWguZ292L3B1Ym1lZC8zMDYz
NzUwMjwvdXJsPjwvcmVsYXRlZC11cmxzPjwvdXJscz48ZWxlY3Ryb25pYy1yZXNvdXJjZS1udW0+
MTAuMTAwNy9zMDAyNTktMDE4LTQyNTAtNjwvZWxlY3Ryb25pYy1yZXNvdXJjZS1udW0+PC9yZWNv
cmQ+PC9DaXRlPjxDaXRlPjxBdXRob3I+Q2hlZTwvQXV0aG9yPjxZZWFyPjIwMTc8L1llYXI+PFJl
Y051bT40OTgzPC9SZWNOdW0+PHJlY29yZD48cmVjLW51bWJlcj40OTgzPC9yZWMtbnVtYmVyPjxm
b3JlaWduLWtleXM+PGtleSBhcHA9IkVOIiBkYi1pZD0iMHdwOWVleDlveDI5YTdlcHZyN3Z2YWZp
dnpmZXh6MGR0c2VmIj40OTgzPC9rZXk+PC9mb3JlaWduLWtleXM+PHJlZi10eXBlIG5hbWU9Ikpv
dXJuYWwgQXJ0aWNsZSI+MTc8L3JlZi10eXBlPjxjb250cmlidXRvcnM+PGF1dGhvcnM+PGF1dGhv
cj5DaGVlLCBDLiBHLjwvYXV0aG9yPjxhdXRob3I+S2ltLCBZLiBILjwvYXV0aG9yPjxhdXRob3I+
TGVlLCBLLiBILjwvYXV0aG9yPjxhdXRob3I+TGVlLCBZLiBKLjwvYXV0aG9yPjxhdXRob3I+UGFy
aywgSi4gSC48L2F1dGhvcj48YXV0aG9yPkxlZSwgSC4gUy48L2F1dGhvcj48YXV0aG9yPkFobiwg
Uy48L2F1dGhvcj48YXV0aG9yPktpbSwgQi48L2F1dGhvcj48L2F1dGhvcnM+PC9jb250cmlidXRv
cnM+PGF1dGgtYWRkcmVzcz5EZXBhcnRtZW50IG9mIFJhZGlvbG9neSwgU2VvdWwgTmF0aW9uYWwg
VW5pdmVyc2l0eSBCdW5kYW5nIEhvc3BpdGFsLCBTZW91bCBOYXRpb25hbCBVbml2ZXJzaXR5IENv
bGxlZ2Ugb2YgTWVkaWNpbmUsIEluc3RpdHV0ZSBvZiBSYWRpYXRpb24gTWVkaWNpbmUsIFNlb3Vs
IE5hdGlvbmFsIFVuaXZlcnNpdHkgTWVkaWNhbCBSZXNlYXJjaCBDZW50ZXIsIFNlb25nbmFtc2ks
IEtvcmVhLiYjeEQ7RGVwYXJ0bWVudCBvZiBQYXRob2xvZ3ksIFNlb3VsIE5hdGlvbmFsIFVuaXZl
cnNpdHkgQnVuZGFuZyBIb3NwaXRhbCwgU2VvdWwgTmF0aW9uYWwgVW5pdmVyc2l0eSBDb2xsZWdl
IG9mIE1lZGljaW5lLCBTZW9uZ25hbS1zaSwgUmVwdWJsaWMgb2YgS29yZWEuJiN4RDtNZWRpY2Fs
IFJlc2VhcmNoIENvbGxhYm9yYXRpbmcgQ2VudGVyLCBTZW91bCBOYXRpb25hbCBVbml2ZXJzaXR5
IEJ1bmRhbmcgSG9zcGl0YWwsIFNlb25nbmFtLXNpLCBSZXB1YmxpYyBvZiBLb3JlYS4mI3hEO0Rp
dmlzaW9uIG9mIEJpb21lZGljYWwgRW5naW5lZXJpbmcsIEhhbmt1ayBVbml2ZXJzaXR5IG9mIEZv
cmVpZ24gU3R1ZGllcywgWW9uZ2luLXNpLCBSZXB1YmxpYyBvZiBLb3JlYS48L2F1dGgtYWRkcmVz
cz48dGl0bGVzPjx0aXRsZT5DVCB0ZXh0dXJlIGFuYWx5c2lzIGluIHBhdGllbnRzIHdpdGggbG9j
YWxseSBhZHZhbmNlZCByZWN0YWwgY2FuY2VyIHRyZWF0ZWQgd2l0aCBuZW9hZGp1dmFudCBjaGVt
b3JhZGlvdGhlcmFweTogQSBwb3RlbnRpYWwgaW1hZ2luZyBiaW9tYXJrZXIgZm9yIHRyZWF0bWVu
dCByZXNwb25zZSBhbmQgcHJvZ25vc2l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4Mjg4MzwvcGFnZXM+PHZvbHVtZT4xMjwvdm9sdW1lPjxudW1iZXI+ODwv
bnVtYmVyPjxrZXl3b3Jkcz48a2V5d29yZD5BZHVsdDwva2V5d29yZD48a2V5d29yZD5BZ2VkPC9r
ZXl3b3JkPjxrZXl3b3JkPkFnZWQsIDgwIGFuZCBvdmVyPC9rZXl3b3JkPjxrZXl3b3JkPkJpb21h
cmtlcnM8L2tleXdvcmQ+PGtleXdvcmQ+KkNoZW1vcmFkaW90aGVyYXB5LCBBZGp1dmFudDwva2V5
d29yZD48a2V5d29yZD5GZW1hbGU8L2tleXdvcmQ+PGtleXdvcmQ+SHVtYW5zPC9rZXl3b3JkPjxr
ZXl3b3JkPk1hbGU8L2tleXdvcmQ+PGtleXdvcmQ+TWlkZGxlIEFnZWQ8L2tleXdvcmQ+PGtleXdv
cmQ+Kk5lb2FkanV2YW50IFRoZXJhcHk8L2tleXdvcmQ+PGtleXdvcmQ+UHJvZ25vc2lzPC9rZXl3
b3JkPjxrZXl3b3JkPlJlY3RhbCBOZW9wbGFzbXMvKmRpYWdub3N0aWMgaW1hZ2luZy8qdGhlcmFw
eTwva2V5d29yZD48a2V5d29yZD5SZXRyb3NwZWN0aXZlIFN0dWRpZXM8L2tleXdvcmQ+PGtleXdv
cmQ+VG9tb2dyYXBoeSwgWC1SYXkgQ29tcHV0ZWQ8L2tleXdvcmQ+PGtleXdvcmQ+VHJlYXRtZW50
IE91dGNvbWU8L2tleXdvcmQ+PC9rZXl3b3Jkcz48ZGF0ZXM+PHllYXI+MjAxNzwveWVhcj48L2Rh
dGVzPjxpc2JuPjE5MzItNjIwMyAoRWxlY3Ryb25pYykmI3hEOzE5MzItNjIwMyAoTGlua2luZyk8
L2lzYm4+PGFjY2Vzc2lvbi1udW0+Mjg3OTcwNjM8L2FjY2Vzc2lvbi1udW0+PHVybHM+PHJlbGF0
ZWQtdXJscz48dXJsPmh0dHA6Ly93d3cubmNiaS5ubG0ubmloLmdvdi9wdWJtZWQvMjg3OTcwNjM8
L3VybD48L3JlbGF0ZWQtdXJscz48L3VybHM+PGN1c3RvbTI+NTU1MjI1MTwvY3VzdG9tMj48ZWxl
Y3Ryb25pYy1yZXNvdXJjZS1udW0+MTAuMTM3MS9qb3VybmFsLnBvbmUuMDE4Mjg4MzwvZWxlY3Ry
b25pYy1yZXNvdXJjZS1udW0+PC9yZWNvcmQ+PC9DaXRlPjxDaXRlPjxBdXRob3I+WmhhbzwvQXV0
aG9yPjxZZWFyPjIwMTQ8L1llYXI+PFJlY051bT40OTg5PC9SZWNOdW0+PHJlY29yZD48cmVjLW51
bWJlcj40OTg5PC9yZWMtbnVtYmVyPjxmb3JlaWduLWtleXM+PGtleSBhcHA9IkVOIiBkYi1pZD0i
MHdwOWVleDlveDI5YTdlcHZyN3Z2YWZpdnpmZXh6MGR0c2VmIj40OTg5PC9rZXk+PC9mb3JlaWdu
LWtleXM+PHJlZi10eXBlIG5hbWU9IkpvdXJuYWwgQXJ0aWNsZSI+MTc8L3JlZi10eXBlPjxjb250
cmlidXRvcnM+PGF1dGhvcnM+PGF1dGhvcj5aaGFvLCBSLiBTLjwvYXV0aG9yPjxhdXRob3I+V2Fu
ZywgSC48L2F1dGhvcj48YXV0aG9yPlpob3UsIFouIFkuPC9hdXRob3I+PGF1dGhvcj5aaG91LCBR
LjwvYXV0aG9yPjxhdXRob3I+TXVsaG9sbGFuZCwgTS4gVy48L2F1dGhvcj48L2F1dGhvcnM+PC9j
b250cmlidXRvcnM+PGF1dGgtYWRkcmVzcz4xRGVwYXJ0bWVudCBvZiBDb2xvcmVjdGFsIFN1cmdl
cnksIFRoZSBTaXh0aCBBZmZpbGlhdGVkIEhvc3BpdGFsLCBTdW4gWWF0LXNlbiBVbml2ZXJzaXR5
LCBHdWFuZ3pob3UsIEd1YW5nZG9uZywgQ2hpbmEgMkRlcGFydG1lbnQgb2YgUmFkaW9sb2d5LCBU
aGUgU2l4dGggQWZmaWxpYXRlZCBIb3NwaXRhbCwgU3VuIFlhdC1zZW4gVW5pdmVyc2l0eSwgR3Vh
bmd6aG91LCBHdWFuZ2RvbmcsIENoaW5hIDNTY2hvb2wgb2YgUHVibGljIEhlYWx0aCwgU3VuIFlh
dC1zZW4gVW5pdmVyc2l0eSwgR3Vhbmd6aG91LCBHdWFuZ2RvbmcsIENoaW5hIDREZXBhcnRtZW50
IG9mIFN1cmdlcnksIFVuaXZlcnNpdHkgb2YgTWljaGlnYW4sIEFubiBBcmJvciwgTWljaGlnYW4u
PC9hdXRoLWFkZHJlc3M+PHRpdGxlcz48dGl0bGU+UmVzdGFnaW5nIG9mIGxvY2FsbHkgYWR2YW5j
ZWQgcmVjdGFsIGNhbmNlciB3aXRoIG1hZ25ldGljIHJlc29uYW5jZSBpbWFnaW5nIGFuZCBlbmRv
bHVtaW5hbCB1bHRyYXNvdW5kIGFmdGVyIHByZW9wZXJhdGl2ZSBjaGVtb3JhZGlvdGhlcmFweTog
YSBzeXN0ZW1pYyByZXZpZXcgYW5kIG1ldGEtYW5hbHlzaXM8L3RpdGxlPjxzZWNvbmRhcnktdGl0
bGU+RGlzIENvbG9uIFJlY3R1bTwvc2Vjb25kYXJ5LXRpdGxlPjxhbHQtdGl0bGU+RGlzZWFzZXMg
b2YgdGhlIGNvbG9uIGFuZCByZWN0dW08L2FsdC10aXRsZT48L3RpdGxlcz48cGVyaW9kaWNhbD48
ZnVsbC10aXRsZT5EaXMgQ29sb24gUmVjdHVtPC9mdWxsLXRpdGxlPjxhYmJyLTE+RGlzZWFzZXMg
b2YgdGhlIGNvbG9uIGFuZCByZWN0dW08L2FiYnItMT48L3BlcmlvZGljYWw+PGFsdC1wZXJpb2Rp
Y2FsPjxmdWxsLXRpdGxlPkRpcyBDb2xvbiBSZWN0dW08L2Z1bGwtdGl0bGU+PGFiYnItMT5EaXNl
YXNlcyBvZiB0aGUgY29sb24gYW5kIHJlY3R1bTwvYWJici0xPjwvYWx0LXBlcmlvZGljYWw+PHBh
Z2VzPjM4OC05NTwvcGFnZXM+PHZvbHVtZT41Nzwvdm9sdW1lPjxudW1iZXI+MzwvbnVtYmVyPjxr
ZXl3b3Jkcz48a2V5d29yZD4qQ2hlbW9yYWRpb3RoZXJhcHk8L2tleXdvcmQ+PGtleXdvcmQ+RW5k
b3Nvbm9ncmFwaHkvKm1ldGhvZHM8L2tleXdvcmQ+PGtleXdvcmQ+SHVtYW5zPC9rZXl3b3JkPjxr
ZXl3b3JkPkx5bXBoYXRpYyBNZXRhc3Rhc2lzL3BhdGhvbG9neTwva2V5d29yZD48a2V5d29yZD5N
YWduZXRpYyBSZXNvbmFuY2UgSW1hZ2luZy8qbWV0aG9kczwva2V5d29yZD48a2V5d29yZD5OZW9w
bGFzbSBTdGFnaW5nPC9rZXl3b3JkPjxrZXl3b3JkPlJlY3RhbCBOZW9wbGFzbXMvZGlhZ25vc3Rp
YyBpbWFnaW5nLypwYXRob2xvZ3kvKnRoZXJhcHk8L2tleXdvcmQ+PGtleXdvcmQ+U2Vuc2l0aXZp
dHkgYW5kIFNwZWNpZmljaXR5PC9rZXl3b3JkPjwva2V5d29yZHM+PGRhdGVzPjx5ZWFyPjIwMTQ8
L3llYXI+PHB1Yi1kYXRlcz48ZGF0ZT5NYXI8L2RhdGU+PC9wdWItZGF0ZXM+PC9kYXRlcz48aXNi
bj4xNTMwLTAzNTggKEVsZWN0cm9uaWMpJiN4RDswMDEyLTM3MDYgKExpbmtpbmcpPC9pc2JuPjxh
Y2Nlc3Npb24tbnVtPjI0NTA5NDY1PC9hY2Nlc3Npb24tbnVtPjx1cmxzPjxyZWxhdGVkLXVybHM+
PHVybD5odHRwOi8vd3d3Lm5jYmkubmxtLm5paC5nb3YvcHVibWVkLzI0NTA5NDY1PC91cmw+PC9y
ZWxhdGVkLXVybHM+PC91cmxzPjxlbGVjdHJvbmljLXJlc291cmNlLW51bT4xMC4xMDk3L0RDUi4w
MDAwMDAwMDAwMDAwMDIyPC9lbGVjdHJvbmljLXJlc291cmNlLW51bT48L3JlY29yZD48L0NpdGU+
PENpdGU+PEF1dGhvcj5Uc2FpPC9BdXRob3I+PFllYXI+MjAxNzwvWWVhcj48UmVjTnVtPjQ5OTA8
L1JlY051bT48cmVjb3JkPjxyZWMtbnVtYmVyPjQ5OTA8L3JlYy1udW1iZXI+PGZvcmVpZ24ta2V5
cz48a2V5IGFwcD0iRU4iIGRiLWlkPSIwd3A5ZWV4OW94MjlhN2VwdnI3dnZhZml2emZleHowZHRz
ZWYiPjQ5OTA8L2tleT48L2ZvcmVpZ24ta2V5cz48cmVmLXR5cGUgbmFtZT0iSm91cm5hbCBBcnRp
Y2xlIj4xNzwvcmVmLXR5cGU+PGNvbnRyaWJ1dG9ycz48YXV0aG9ycz48YXV0aG9yPlRzYWksIEMu
PC9hdXRob3I+PGF1dGhvcj5IYWd1ZSwgQy48L2F1dGhvcj48YXV0aG9yPlhpb25nLCBXLjwvYXV0
aG9yPjxhdXRob3I+UmF2YWwsIE0uPC9hdXRob3I+PGF1dGhvcj5LYXJpbXVkZGluLCBBLjwvYXV0
aG9yPjxhdXRob3I+QnJvd24sIEMuPC9hdXRob3I+PGF1dGhvcj5QaGFuZywgUC4gVC48L2F1dGhv
cj48L2F1dGhvcnM+PC9jb250cmlidXRvcnM+PGF1dGgtYWRkcmVzcz5TdCBQYXVsJmFwb3M7cyBI
b3NwaXRhbCwgVW5pdmVyc2l0eSBvZiBCcml0aXNoIENvbHVtYmlhLCBWYW5jb3V2ZXIsIEJDLCBD
YW5hZGEuIEVsZWN0cm9uaWMgYWRkcmVzczogQ2F0aGVyaW5lLmgudHNhaUBnbWFpbC5jb20uJiN4
RDtTdCBQYXVsJmFwb3M7cyBIb3NwaXRhbCwgVW5pdmVyc2l0eSBvZiBCcml0aXNoIENvbHVtYmlh
LCBWYW5jb3V2ZXIsIEJDLCBDYW5hZGEuIEVsZWN0cm9uaWMgYWRkcmVzczogY2poYWd1ZTc1QGdt
YWlsLmNvbS4mI3hEO1N0IFBhdWwmYXBvcztzIEhvc3BpdGFsLCBVbml2ZXJzaXR5IG9mIEJyaXRp
c2ggQ29sdW1iaWEsIFZhbmNvdXZlciwgQkMsIENhbmFkYS4gRWxlY3Ryb25pYyBhZGRyZXNzOiB3
ZWkueGlvbmdAdWJjLmNhLiYjeEQ7U3QgUGF1bCZhcG9zO3MgSG9zcGl0YWwsIFVuaXZlcnNpdHkg
b2YgQnJpdGlzaCBDb2x1bWJpYSwgVmFuY291dmVyLCBCQywgQ2FuYWRhLiBFbGVjdHJvbmljIGFk
ZHJlc3M6IG1yYXZhbEBwcm92aWRlbmNlaGVhbHRoLmJjLmNhLiYjeEQ7U3QgUGF1bCZhcG9zO3Mg
SG9zcGl0YWwsIFVuaXZlcnNpdHkgb2YgQnJpdGlzaCBDb2x1bWJpYSwgVmFuY291dmVyLCBCQywg
Q2FuYWRhLiBFbGVjdHJvbmljIGFkZHJlc3M6IGFrYXJpbXVkZGluQHByb3ZpZGVuY2VoZWFsdGgu
YmMuY2EuJiN4RDtTdCBQYXVsJmFwb3M7cyBIb3NwaXRhbCwgVW5pdmVyc2l0eSBvZiBCcml0aXNo
IENvbHVtYmlhLCBWYW5jb3V2ZXIsIEJDLCBDYW5hZGEuIEVsZWN0cm9uaWMgYWRkcmVzczogY2Jy
b3duQHByb3ZpZGVuY2VoZWFsdGguYmMuY2EuJiN4RDtTdCBQYXVsJmFwb3M7cyBIb3NwaXRhbCwg
VW5pdmVyc2l0eSBvZiBCcml0aXNoIENvbHVtYmlhLCBWYW5jb3V2ZXIsIEJDLCBDYW5hZGEuIEVs
ZWN0cm9uaWMgYWRkcmVzczogdHBoYW5nQHByb3ZpZGVuY2VoZWFsdGguYmMuY2EuPC9hdXRoLWFk
ZHJlc3M+PHRpdGxlcz48dGl0bGU+RXZhbHVhdGlvbiBvZiBlbmRvcmVjdGFsIHVsdHJhc291bmQg
KEVSVVMpIGFuZCBNUkkgZm9yIHByZWRpY3Rpb24gb2YgY2lyY3VtZmVyZW50aWFsIHJlc2VjdGlv
biBtYXJnaW4gKENSTSkgZm9yIHJlY3RhbCBjYW5jZXI8L3RpdGxlPjxzZWNvbmRhcnktdGl0bGU+
QW0gSiBTdXJnPC9zZWNvbmRhcnktdGl0bGU+PGFsdC10aXRsZT5BbWVyaWNhbiBqb3VybmFsIG9m
IHN1cmdlcnk8L2FsdC10aXRsZT48L3RpdGxlcz48cGVyaW9kaWNhbD48ZnVsbC10aXRsZT5BbSBK
IFN1cmc8L2Z1bGwtdGl0bGU+PGFiYnItMT5BbWVyaWNhbiBqb3VybmFsIG9mIHN1cmdlcnk8L2Fi
YnItMT48L3BlcmlvZGljYWw+PGFsdC1wZXJpb2RpY2FsPjxmdWxsLXRpdGxlPkFtIEogU3VyZzwv
ZnVsbC10aXRsZT48YWJici0xPkFtZXJpY2FuIGpvdXJuYWwgb2Ygc3VyZ2VyeTwvYWJici0xPjwv
YWx0LXBlcmlvZGljYWw+PHBhZ2VzPjkzNi05NDI8L3BhZ2VzPjx2b2x1bWU+MjEzPC92b2x1bWU+
PG51bWJlcj41PC9udW1iZXI+PGtleXdvcmRzPjxrZXl3b3JkPkFkZW5vY2FyY2lub21hL2RpYWdu
b3N0aWMgaW1hZ2luZy8qc3VyZ2VyeTwva2V5d29yZD48a2V5d29yZD5BZHVsdDwva2V5d29yZD48
a2V5d29yZD5BZ2VkPC9rZXl3b3JkPjxrZXl3b3JkPkFnZWQsIDgwIGFuZCBvdmVyPC9rZXl3b3Jk
PjxrZXl3b3JkPipFbmRvc29ub2dyYXBoeTwva2V5d29yZD48a2V5d29yZD5GZW1hbGU8L2tleXdv
cmQ+PGtleXdvcmQ+SHVtYW5zPC9rZXl3b3JkPjxrZXl3b3JkPipNYWduZXRpYyBSZXNvbmFuY2Ug
SW1hZ2luZzwva2V5d29yZD48a2V5d29yZD5NYWxlPC9rZXl3b3JkPjxrZXl3b3JkPipNYXJnaW5z
IG9mIEV4Y2lzaW9uPC9rZXl3b3JkPjxrZXl3b3JkPk1pZGRsZSBBZ2VkPC9rZXl3b3JkPjxrZXl3
b3JkPk91dGNvbWUgQXNzZXNzbWVudCwgSGVhbHRoIENhcmU8L2tleXdvcmQ+PGtleXdvcmQ+KlBy
ZW9wZXJhdGl2ZSBDYXJlPC9rZXl3b3JkPjxrZXl3b3JkPlJlY3RhbCBOZW9wbGFzbXMvZGlhZ25v
c3RpYyBpbWFnaW5nLypzdXJnZXJ5PC9rZXl3b3JkPjxrZXl3b3JkPlJldHJvc3BlY3RpdmUgU3R1
ZGllczwva2V5d29yZD48L2tleXdvcmRzPjxkYXRlcz48eWVhcj4yMDE3PC95ZWFyPjxwdWItZGF0
ZXM+PGRhdGU+TWF5PC9kYXRlPjwvcHViLWRhdGVzPjwvZGF0ZXM+PGlzYm4+MTg3OS0xODgzIChF
bGVjdHJvbmljKSYjeEQ7MDAwMi05NjEwIChMaW5raW5nKTwvaXNibj48YWNjZXNzaW9uLW51bT4y
ODM5MTk3NTwvYWNjZXNzaW9uLW51bT48dXJscz48cmVsYXRlZC11cmxzPjx1cmw+aHR0cDovL3d3
dy5uY2JpLm5sbS5uaWguZ292L3B1Ym1lZC8yODM5MTk3NTwvdXJsPjwvcmVsYXRlZC11cmxzPjwv
dXJscz48ZWxlY3Ryb25pYy1yZXNvdXJjZS1udW0+MTAuMTAxNi9qLmFtanN1cmcuMjAxNy4wMy4w
Mjk8L2VsZWN0cm9uaWMtcmVzb3VyY2UtbnVtPjwvcmVjb3JkPjwvQ2l0ZT48L0VuZE5vdGU+AGAA
</w:fldData>
        </w:fldChar>
      </w:r>
      <w:r w:rsidR="00350163" w:rsidRPr="00A64909">
        <w:rPr>
          <w:rFonts w:ascii="Book Antiqua" w:hAnsi="Book Antiqua" w:cs="Book Antiqua"/>
          <w:sz w:val="20"/>
          <w:szCs w:val="20"/>
        </w:rPr>
        <w:instrText xml:space="preserve"> ADDIN EN.CITE.DATA </w:instrText>
      </w:r>
      <w:r w:rsidR="00350163" w:rsidRPr="00A64909">
        <w:rPr>
          <w:rFonts w:ascii="Book Antiqua" w:hAnsi="Book Antiqua" w:cs="Book Antiqua"/>
          <w:sz w:val="20"/>
          <w:szCs w:val="20"/>
        </w:rPr>
      </w:r>
      <w:r w:rsidR="00350163" w:rsidRPr="00A64909">
        <w:rPr>
          <w:rFonts w:ascii="Book Antiqua" w:hAnsi="Book Antiqua" w:cs="Book Antiqua"/>
          <w:sz w:val="20"/>
          <w:szCs w:val="20"/>
        </w:rPr>
        <w:fldChar w:fldCharType="end"/>
      </w:r>
      <w:r w:rsidR="00350163" w:rsidRPr="00A64909">
        <w:rPr>
          <w:rFonts w:ascii="Book Antiqua" w:hAnsi="Book Antiqua" w:cs="Book Antiqua"/>
          <w:sz w:val="20"/>
          <w:szCs w:val="20"/>
        </w:rPr>
      </w:r>
      <w:r w:rsidR="00350163" w:rsidRPr="00A64909">
        <w:rPr>
          <w:rFonts w:ascii="Book Antiqua" w:hAnsi="Book Antiqua" w:cs="Book Antiqua"/>
          <w:sz w:val="20"/>
          <w:szCs w:val="20"/>
        </w:rPr>
        <w:fldChar w:fldCharType="separate"/>
      </w:r>
      <w:r w:rsidR="00350163" w:rsidRPr="00A64909">
        <w:rPr>
          <w:rFonts w:ascii="Book Antiqua" w:hAnsi="Book Antiqua" w:cs="Book Antiqua"/>
          <w:sz w:val="20"/>
          <w:szCs w:val="20"/>
          <w:vertAlign w:val="superscript"/>
        </w:rPr>
        <w:t>[</w:t>
      </w:r>
      <w:hyperlink w:anchor="_ENREF_22" w:tooltip="Liu, 2017 #4957" w:history="1">
        <w:r w:rsidR="00350163" w:rsidRPr="00A64909">
          <w:rPr>
            <w:rFonts w:ascii="Book Antiqua" w:hAnsi="Book Antiqua" w:cs="Book Antiqua"/>
            <w:sz w:val="20"/>
            <w:szCs w:val="20"/>
            <w:vertAlign w:val="superscript"/>
          </w:rPr>
          <w:t>22</w:t>
        </w:r>
      </w:hyperlink>
      <w:r w:rsidR="00350163" w:rsidRPr="00A64909">
        <w:rPr>
          <w:rFonts w:ascii="Book Antiqua" w:hAnsi="Book Antiqua" w:cs="Book Antiqua"/>
          <w:sz w:val="20"/>
          <w:szCs w:val="20"/>
          <w:vertAlign w:val="superscript"/>
        </w:rPr>
        <w:t>,</w:t>
      </w:r>
      <w:hyperlink w:anchor="_ENREF_46" w:tooltip="Chee, 2017 #4983" w:history="1">
        <w:r w:rsidR="00350163" w:rsidRPr="00A64909">
          <w:rPr>
            <w:rFonts w:ascii="Book Antiqua" w:hAnsi="Book Antiqua" w:cs="Book Antiqua"/>
            <w:sz w:val="20"/>
            <w:szCs w:val="20"/>
            <w:vertAlign w:val="superscript"/>
          </w:rPr>
          <w:t>46</w:t>
        </w:r>
      </w:hyperlink>
      <w:r w:rsidR="00350163" w:rsidRPr="00A64909">
        <w:rPr>
          <w:rFonts w:ascii="Book Antiqua" w:hAnsi="Book Antiqua" w:cs="Book Antiqua"/>
          <w:sz w:val="20"/>
          <w:szCs w:val="20"/>
          <w:vertAlign w:val="superscript"/>
        </w:rPr>
        <w:t>,</w:t>
      </w:r>
      <w:hyperlink w:anchor="_ENREF_51" w:tooltip="Giannini, 2019 #4988" w:history="1">
        <w:r w:rsidR="00350163" w:rsidRPr="00A64909">
          <w:rPr>
            <w:rFonts w:ascii="Book Antiqua" w:hAnsi="Book Antiqua" w:cs="Book Antiqua"/>
            <w:sz w:val="20"/>
            <w:szCs w:val="20"/>
            <w:vertAlign w:val="superscript"/>
          </w:rPr>
          <w:t>51-53</w:t>
        </w:r>
      </w:hyperlink>
      <w:r w:rsidR="00350163" w:rsidRPr="00A64909">
        <w:rPr>
          <w:rFonts w:ascii="Book Antiqua" w:hAnsi="Book Antiqua" w:cs="Book Antiqua"/>
          <w:sz w:val="20"/>
          <w:szCs w:val="20"/>
          <w:vertAlign w:val="superscript"/>
        </w:rPr>
        <w:t>]</w:t>
      </w:r>
      <w:r w:rsidR="00350163" w:rsidRPr="00A64909">
        <w:rPr>
          <w:rFonts w:ascii="Book Antiqua" w:hAnsi="Book Antiqua" w:cs="Book Antiqua"/>
          <w:sz w:val="20"/>
          <w:szCs w:val="20"/>
        </w:rPr>
        <w:fldChar w:fldCharType="end"/>
      </w:r>
      <w:r w:rsidR="00350163" w:rsidRPr="00A64909">
        <w:rPr>
          <w:rFonts w:ascii="Book Antiqua" w:hAnsi="Book Antiqua" w:cs="Book Antiqua"/>
          <w:sz w:val="20"/>
          <w:szCs w:val="20"/>
        </w:rPr>
        <w:t xml:space="preserve"> reporting the use of joint models to construct nomograms, which have achieved a considerable prediction of neoadjuvant CRT for LARC. However, most studies only used a single imaging method, such as CT, MRI</w:t>
      </w:r>
      <w:r w:rsidR="00F80AE5" w:rsidRPr="00A64909">
        <w:rPr>
          <w:rFonts w:ascii="Book Antiqua" w:hAnsi="Book Antiqua" w:cs="Book Antiqua"/>
          <w:sz w:val="20"/>
          <w:szCs w:val="20"/>
        </w:rPr>
        <w:t>,</w:t>
      </w:r>
      <w:r w:rsidR="00350163" w:rsidRPr="00A64909">
        <w:rPr>
          <w:rFonts w:ascii="Book Antiqua" w:hAnsi="Book Antiqua" w:cs="Book Antiqua"/>
          <w:sz w:val="20"/>
          <w:szCs w:val="20"/>
        </w:rPr>
        <w:t xml:space="preserve"> or ultrasound. In contrast, the present study created </w:t>
      </w:r>
      <w:r w:rsidR="00350163" w:rsidRPr="00A64909">
        <w:rPr>
          <w:rFonts w:ascii="Book Antiqua" w:hAnsi="Book Antiqua" w:cs="Book Antiqua"/>
          <w:sz w:val="20"/>
          <w:szCs w:val="20"/>
        </w:rPr>
        <w:lastRenderedPageBreak/>
        <w:t>a prediction model combined with CT and MRI, which has been the routine imaging examination</w:t>
      </w:r>
      <w:r w:rsidR="003F4D28" w:rsidRPr="00A64909">
        <w:rPr>
          <w:rFonts w:ascii="Book Antiqua" w:hAnsi="Book Antiqua" w:cs="Book Antiqua"/>
          <w:sz w:val="20"/>
          <w:szCs w:val="20"/>
        </w:rPr>
        <w:t xml:space="preserve"> method</w:t>
      </w:r>
      <w:r w:rsidR="00350163" w:rsidRPr="00A64909">
        <w:rPr>
          <w:rFonts w:ascii="Book Antiqua" w:hAnsi="Book Antiqua" w:cs="Book Antiqua"/>
          <w:sz w:val="20"/>
          <w:szCs w:val="20"/>
        </w:rPr>
        <w:t xml:space="preserve"> recommended by guidelines. Therefore, our multi-modal </w:t>
      </w:r>
      <w:proofErr w:type="spellStart"/>
      <w:r w:rsidR="00350163" w:rsidRPr="00A64909">
        <w:rPr>
          <w:rFonts w:ascii="Book Antiqua" w:hAnsi="Book Antiqua" w:cs="Book Antiqua"/>
          <w:sz w:val="20"/>
          <w:szCs w:val="20"/>
        </w:rPr>
        <w:t>radiomics</w:t>
      </w:r>
      <w:proofErr w:type="spellEnd"/>
      <w:r w:rsidR="00350163" w:rsidRPr="00A64909">
        <w:rPr>
          <w:rFonts w:ascii="Book Antiqua" w:hAnsi="Book Antiqua" w:cs="Book Antiqua"/>
          <w:sz w:val="20"/>
          <w:szCs w:val="20"/>
        </w:rPr>
        <w:t xml:space="preserve"> prediction model is economical and easy for clinical practice. Besides, some studies evaluated F18-FDG PET/CT and/or MRI </w:t>
      </w:r>
      <w:proofErr w:type="spellStart"/>
      <w:r w:rsidR="00350163" w:rsidRPr="00A64909">
        <w:rPr>
          <w:rFonts w:ascii="Book Antiqua" w:hAnsi="Book Antiqua" w:cs="Book Antiqua"/>
          <w:sz w:val="20"/>
          <w:szCs w:val="20"/>
        </w:rPr>
        <w:t>radiomic</w:t>
      </w:r>
      <w:proofErr w:type="spellEnd"/>
      <w:r w:rsidR="00350163" w:rsidRPr="00A64909">
        <w:rPr>
          <w:rFonts w:ascii="Book Antiqua" w:hAnsi="Book Antiqua" w:cs="Book Antiqua"/>
          <w:sz w:val="20"/>
          <w:szCs w:val="20"/>
        </w:rPr>
        <w:t xml:space="preserve"> features, and reported a high predictive value for curative effect</w:t>
      </w:r>
      <w:r w:rsidR="00350163" w:rsidRPr="00A64909">
        <w:rPr>
          <w:rFonts w:ascii="Book Antiqua" w:hAnsi="Book Antiqua" w:cs="Book Antiqua"/>
          <w:sz w:val="20"/>
          <w:szCs w:val="20"/>
          <w:vertAlign w:val="superscript"/>
        </w:rPr>
        <w:fldChar w:fldCharType="begin">
          <w:fldData xml:space="preserve">PEVuZE5vdGU+PENpdGU+PEF1dGhvcj5HaWFubmluaTwvQXV0aG9yPjxZZWFyPjIwMTk8L1llYXI+
PFJlY051bT40OTg4PC9SZWNOdW0+PERpc3BsYXlUZXh0PjxzdHlsZSBmYWNlPSJzdXBlcnNjcmlw
dCI+WzUxLCA1NF08L3N0eWxlPjwvRGlzcGxheVRleHQ+PHJlY29yZD48cmVjLW51bWJlcj40OTg4
PC9yZWMtbnVtYmVyPjxmb3JlaWduLWtleXM+PGtleSBhcHA9IkVOIiBkYi1pZD0iMHdwOWVleDlv
eDI5YTdlcHZyN3Z2YWZpdnpmZXh6MGR0c2VmIj40OTg4PC9rZXk+PC9mb3JlaWduLWtleXM+PHJl
Zi10eXBlIG5hbWU9IkpvdXJuYWwgQXJ0aWNsZSI+MTc8L3JlZi10eXBlPjxjb250cmlidXRvcnM+
PGF1dGhvcnM+PGF1dGhvcj5HaWFubmluaSwgVi48L2F1dGhvcj48YXV0aG9yPk1henpldHRpLCBT
LjwvYXV0aG9yPjxhdXRob3I+QmVydG90dG8sIEkuPC9hdXRob3I+PGF1dGhvcj5DaGlhcmVuemEs
IEMuPC9hdXRob3I+PGF1dGhvcj5DYXVkYSwgUy48L2F1dGhvcj48YXV0aG9yPkRlbG1hc3Rybywg
RS48L2F1dGhvcj48YXV0aG9yPkJyYWNjbywgQy48L2F1dGhvcj48YXV0aG9yPkRpIERpYSwgQS48
L2F1dGhvcj48YXV0aG9yPkxlb25lLCBGLjwvYXV0aG9yPjxhdXRob3I+TWVkaWNvLCBFLjwvYXV0
aG9yPjxhdXRob3I+UGlzYWNhbmUsIEEuPC9hdXRob3I+PGF1dGhvcj5SaWJlcm8sIEQuPC9hdXRo
b3I+PGF1dGhvcj5TdGFzaSwgTS48L2F1dGhvcj48YXV0aG9yPlJlZ2dlLCBELjwvYXV0aG9yPjwv
YXV0aG9ycz48L2NvbnRyaWJ1dG9ycz48YXV0aC1hZGRyZXNzPkltYWdpbmcgVW5pdCwgQ2FuZGlv
bG8gQ2FuY2VyIEluc3RpdHV0ZSwgRlBPLUlSQ0NTLCBTdHJhZGEgUHJvdmluY2lhbGUgMTQyIGtt
IDMuOTUsIDEwMDYwLCBDYW5kaW9sbywgVE8sIEl0YWx5LiB2YWxlbnRpbmEuZ2lhbm5pbmlAaXJj
Yy5pdC4mI3hEO0RlcGFydG1lbnQgb2YgU3VyZ2ljYWwgU2NpZW5jZXMsIFVuaXZlcnNpdHkgb2Yg
VHVyaW4sIDEwMTI0LCBUdXJpbiwgSXRhbHkuIHZhbGVudGluYS5naWFubmluaUBpcmNjLml0LiYj
eEQ7SW1hZ2luZyBVbml0LCBDYW5kaW9sbyBDYW5jZXIgSW5zdGl0dXRlLCBGUE8tSVJDQ1MsIFN0
cmFkYSBQcm92aW5jaWFsZSAxNDIga20gMy45NSwgMTAwNjAsIENhbmRpb2xvLCBUTywgSXRhbHku
JiN4RDtEZXBhcnRtZW50IG9mIFN1cmdpY2FsIFNjaWVuY2VzLCBVbml2ZXJzaXR5IG9mIFR1cmlu
LCAxMDEyNCwgVHVyaW4sIEl0YWx5LiYjeEQ7TnVjbGVhciBNZWRpY2luZSBVbml0LCBDYW5kaW9s
byBDYW5jZXIgSW5zdGl0dXRlLCBGUE8tSVJDQ1MsIENhbmRpb2xvLCBJdGFseS4mI3hEO1JhZGlh
dGlvbiBUaGVyYXB5IFVuaXQsIENhbmRpb2xvIENhbmNlciBJbnN0aXR1dGUsIEZQTy1JUkNDUywg
Q2FuZGlvbG8sIEl0YWx5LiYjeEQ7TWVkaWNhbCBQaHlzaWNzIFVuaXQsIENhbmRpb2xvIENhbmNl
ciBJbnN0aXR1dGUsIEZQTy1JUkNDUywgQ2FuZGlvbG8sIEl0YWx5LiYjeEQ7TWVkaWNhbCBPbmNv
bG9neSBVbml0LCBDYW5kaW9sbyBDYW5jZXIgSW5zdGl0dXRlLCBGUE8tSVJDQ1MsIENhbmRpb2xv
LCBJdGFseS4mI3hEO0xhYm9yYXRvcnkgb2YgT25jb2dlbm9taWNzLCBDYW5kaW9sbyBDYW5jZXIg
SW5zdGl0dXRlLCBGUE8tSVJDQ1MsIENhbmRpb2xvLCBJdGFseS4mI3hEO1BhdGhvbG9neSBVbml0
LCBDYW5kaW9sbyBDYW5jZXIgSW5zdGl0dXRlLCBGUE8tSVJDQ1MsIENhbmRpb2xvLCBJdGFseS4m
I3hEO0hlcGF0b2JpbGlvLVBhbmNyZWF0aWMgYW5kIENvbG9yZWN0YWwgU3VyZ2VyeSBVbml0LCBD
YW5kaW9sbyBDYW5jZXIgSW5zdGl0dXRlLCBGUE8tSVJDQ1MsIENhbmRpb2xvLCBJdGFseS48L2F1
dGgtYWRkcmVzcz48dGl0bGVzPjx0aXRsZT5QcmVkaWN0aW5nIGxvY2FsbHkgYWR2YW5jZWQgcmVj
dGFsIGNhbmNlciByZXNwb25zZSB0byBuZW9hZGp1dmFudCB0aGVyYXB5IHdpdGggKDE4KUYtRkRH
IFBFVCBhbmQgTVJJIHJhZGlvbWljcyBmZWF0dXJlczwvdGl0bGU+PHNlY29uZGFyeS10aXRsZT5F
dXIgSiBOdWNsIE1lZCBNb2wgSW1hZ2luZzwvc2Vjb25kYXJ5LXRpdGxlPjxhbHQtdGl0bGU+RXVy
b3BlYW4gam91cm5hbCBvZiBudWNsZWFyIG1lZGljaW5lIGFuZCBtb2xlY3VsYXIgaW1hZ2luZzwv
YWx0LXRpdGxlPjwvdGl0bGVzPjxwZXJpb2RpY2FsPjxmdWxsLXRpdGxlPkV1ciBKIE51Y2wgTWVk
IE1vbCBJbWFnaW5nPC9mdWxsLXRpdGxlPjxhYmJyLTE+RXVyb3BlYW4gam91cm5hbCBvZiBudWNs
ZWFyIG1lZGljaW5lIGFuZCBtb2xlY3VsYXIgaW1hZ2luZzwvYWJici0xPjwvcGVyaW9kaWNhbD48
YWx0LXBlcmlvZGljYWw+PGZ1bGwtdGl0bGU+RXVyIEogTnVjbCBNZWQgTW9sIEltYWdpbmc8L2Z1
bGwtdGl0bGU+PGFiYnItMT5FdXJvcGVhbiBqb3VybmFsIG9mIG51Y2xlYXIgbWVkaWNpbmUgYW5k
IG1vbGVjdWxhciBpbWFnaW5nPC9hYmJyLTE+PC9hbHQtcGVyaW9kaWNhbD48cGFnZXM+ODc4LTg4
ODwvcGFnZXM+PHZvbHVtZT40Njwvdm9sdW1lPjxudW1iZXI+NDwvbnVtYmVyPjxkYXRlcz48eWVh
cj4yMDE5PC95ZWFyPjxwdWItZGF0ZXM+PGRhdGU+QXByPC9kYXRlPjwvcHViLWRhdGVzPjwvZGF0
ZXM+PGlzYm4+MTYxOS03MDg5IChFbGVjdHJvbmljKSYjeEQ7MTYxOS03MDcwIChMaW5raW5nKTwv
aXNibj48YWNjZXNzaW9uLW51bT4zMDYzNzUwMjwvYWNjZXNzaW9uLW51bT48dXJscz48cmVsYXRl
ZC11cmxzPjx1cmw+aHR0cDovL3d3dy5uY2JpLm5sbS5uaWguZ292L3B1Ym1lZC8zMDYzNzUwMjwv
dXJsPjwvcmVsYXRlZC11cmxzPjwvdXJscz48ZWxlY3Ryb25pYy1yZXNvdXJjZS1udW0+MTAuMTAw
Ny9zMDAyNTktMDE4LTQyNTAtNjwvZWxlY3Ryb25pYy1yZXNvdXJjZS1udW0+PC9yZWNvcmQ+PC9D
aXRlPjxDaXRlPjxBdXRob3I+TG92aW5mb3NzZTwvQXV0aG9yPjxZZWFyPjIwMTg8L1llYXI+PFJl
Y051bT40OTkxPC9SZWNOdW0+PHJlY29yZD48cmVjLW51bWJlcj40OTkxPC9yZWMtbnVtYmVyPjxm
b3JlaWduLWtleXM+PGtleSBhcHA9IkVOIiBkYi1pZD0iMHdwOWVleDlveDI5YTdlcHZyN3Z2YWZp
dnpmZXh6MGR0c2VmIj40OTkxPC9rZXk+PC9mb3JlaWduLWtleXM+PHJlZi10eXBlIG5hbWU9Ikpv
dXJuYWwgQXJ0aWNsZSI+MTc8L3JlZi10eXBlPjxjb250cmlidXRvcnM+PGF1dGhvcnM+PGF1dGhv
cj5Mb3ZpbmZvc3NlLCBQLjwvYXV0aG9yPjxhdXRob3I+UG9sdXMsIE0uPC9hdXRob3I+PGF1dGhv
cj5WYW4gRGFlbGUsIEQuPC9hdXRob3I+PGF1dGhvcj5NYXJ0aW5pdmUsIFAuPC9hdXRob3I+PGF1
dGhvcj5EYWVuZW4sIEYuPC9hdXRob3I+PGF1dGhvcj5IYXR0LCBNLjwvYXV0aG9yPjxhdXRob3I+
VmlzdmlraXMsIEQuPC9hdXRob3I+PGF1dGhvcj5Lb29wbWFuc2NoLCBCLjwvYXV0aG9yPjxhdXRo
b3I+TGFtYmVydCwgRi48L2F1dGhvcj48YXV0aG9yPkNvaW1icmEsIEMuPC9hdXRob3I+PGF1dGhv
cj5TZWlkZWwsIEwuPC9hdXRob3I+PGF1dGhvcj5BbGJlcnQsIEEuPC9hdXRob3I+PGF1dGhvcj5E
ZWx2ZW5uZSwgUC48L2F1dGhvcj48YXV0aG9yPkh1c3RpbngsIFIuPC9hdXRob3I+PC9hdXRob3Jz
PjwvY29udHJpYnV0b3JzPjxhdXRoLWFkZHJlc3M+RGl2aXNpb24gb2YgTnVjbGVhciBNZWRpY2lu
ZSBhbmQgT25jb2xvZ2ljYWwgSW1hZ2luZywgRGVwYXJ0bWVudCBvZiBNZWRpY2FsIFBoeXNpY3Mg
Q0hVLCBVbml2ZXJzaXR5IG9mIExpZWdlLCBCMzUgRG9tYWluZSBVbml2ZXJzaXRhaXJlIGR1IFNh
cnQtVGlsbWFuLCA0MDAwLCBMaWVnZSwgQmVsZ2l1bS4gcGllcnJlLmxvdmluZm9zc2VAY2h1LnVs
Zy5hYy5iZS4mI3hEO0RlcGFydG1lbnQgb2YgR2FzdHJvLWVudGVyb2xvZ3ksIENlbnRyZSBIb3Nw
aXRhbGllciBVbml2ZXJzaXRhaXJlIGRlIExpZWdlLCBMaWVnZSwgQmVsZ2l1bS4mI3hEO0Rpdmlz
aW9uIG9mIFJhZGlhdGlvbiBPbmNvbG9neSwgRGVwYXJ0bWVudCBvZiBNZWRpY2FsIFBoeXNpY3Ms
IENIVSBhbmQgVW5pdmVyc2l0eSBvZiBMaWVnZSwgTGllZ2UsIEJlbGdpdW0uJiN4RDtEZXBhcnRt
ZW50IG9mIE51Y2xlYXIgTWVkaWNpbmUsIENlbnRyZSBIb3NwaXRhbGllciBSZWdpb25hbCBkZSBs
YSBDaXRhZGVsbGUsIExpZWdlLCBCZWxnaXVtLiYjeEQ7TGFUSU0sIElOU0VSTSBVTVIgMTEwMSwg
QnJlc3QsIEZyYW5jZS4mI3hEO0NlbnRlciBmb3IgSHVtYW4gR2VuZXRpYywgTW9sZWN1bGFyIEhh
ZW1hdG8tT25jb2xvZ3kgVW5pdCwgVW5pTGFiIExpZWdlLCBDZW50cmUgSG9zcGl0YWxpZXIgVW5p
dmVyc2l0YWlyZSBkZSBMaWVnZSwgTGllZ2UsIEJlbGdpdW0uJiN4RDtEZXBhcnRtZW50IG9mIEFi
ZG9taW5hbCBTdXJnZXJ5IGFuZCBUcmFuc3BsYW50YXRpb24sIENlbnRyZSBIb3NwaXRhbGllciBV
bml2ZXJzaXRhaXJlIGRlIExpZWdlLCBMaWVnZSwgQmVsZ2l1bS4mI3hEO0RlcGFydG1lbnQgb2Yg
Qmlvc3RhdGlzdGljcyBhbmQgTWVkaWNvLWVjb25vbWljIEluZm9ybWF0aW9uLCBDZW50cmUgSG9z
cGl0YWxpZXIgVW5pdmVyc2l0YWlyZSBkZSBMaWVnZSwgTGllZ2UsIEJlbGdpdW0uJiN4RDtEZXBh
cnRtZW50IG9mIFBhdGhvbG9neSwgQ2VudHJlIEhvc3BpdGFsaWVyIFVuaXZlcnNpdGFpcmUgZGUg
TGllZ2UsIExpZWdlLCBCZWxnaXVtLiYjeEQ7RGl2aXNpb24gb2YgTnVjbGVhciBNZWRpY2luZSBh
bmQgT25jb2xvZ2ljYWwgSW1hZ2luZywgRGVwYXJ0bWVudCBvZiBNZWRpY2FsIFBoeXNpY3MgQ0hV
LCBVbml2ZXJzaXR5IG9mIExpZWdlLCBCMzUgRG9tYWluZSBVbml2ZXJzaXRhaXJlIGR1IFNhcnQt
VGlsbWFuLCA0MDAwLCBMaWVnZSwgQmVsZ2l1bS48L2F1dGgtYWRkcmVzcz48dGl0bGVzPjx0aXRs
ZT5GREcgUEVUL0NUIHJhZGlvbWljcyBmb3IgcHJlZGljdGluZyB0aGUgb3V0Y29tZSBvZiBsb2Nh
bGx5IGFkdmFuY2VkIHJlY3RhbCBjYW5jZXI8L3RpdGxlPjxzZWNvbmRhcnktdGl0bGU+RXVyIEog
TnVjbCBNZWQgTW9sIEltYWdpbmc8L3NlY29uZGFyeS10aXRsZT48YWx0LXRpdGxlPkV1cm9wZWFu
IGpvdXJuYWwgb2YgbnVjbGVhciBtZWRpY2luZSBhbmQgbW9sZWN1bGFyIGltYWdpbmc8L2FsdC10
aXRsZT48L3RpdGxlcz48cGVyaW9kaWNhbD48ZnVsbC10aXRsZT5FdXIgSiBOdWNsIE1lZCBNb2wg
SW1hZ2luZzwvZnVsbC10aXRsZT48YWJici0xPkV1cm9wZWFuIGpvdXJuYWwgb2YgbnVjbGVhciBt
ZWRpY2luZSBhbmQgbW9sZWN1bGFyIGltYWdpbmc8L2FiYnItMT48L3BlcmlvZGljYWw+PGFsdC1w
ZXJpb2RpY2FsPjxmdWxsLXRpdGxlPkV1ciBKIE51Y2wgTWVkIE1vbCBJbWFnaW5nPC9mdWxsLXRp
dGxlPjxhYmJyLTE+RXVyb3BlYW4gam91cm5hbCBvZiBudWNsZWFyIG1lZGljaW5lIGFuZCBtb2xl
Y3VsYXIgaW1hZ2luZzwvYWJici0xPjwvYWx0LXBlcmlvZGljYWw+PHBhZ2VzPjM2NS0zNzU8L3Bh
Z2VzPjx2b2x1bWU+NDU8L3ZvbHVtZT48bnVtYmVyPjM8L251bWJlcj48a2V5d29yZHM+PGtleXdv
cmQ+QWR1bHQ8L2tleXdvcmQ+PGtleXdvcmQ+QWdlZDwva2V5d29yZD48a2V5d29yZD5BZ2VkLCA4
MCBhbmQgb3Zlcjwva2V5d29yZD48a2V5d29yZD5DaGVtb3JhZGlvdGhlcmFweTwva2V5d29yZD48
a2V5d29yZD5EaXNlYXNlLUZyZWUgU3Vydml2YWw8L2tleXdvcmQ+PGtleXdvcmQ+RmVtYWxlPC9r
ZXl3b3JkPjxrZXl3b3JkPipGbHVvcm9kZW94eWdsdWNvc2UgRjE4PC9rZXl3b3JkPjxrZXl3b3Jk
Pkh1bWFuczwva2V5d29yZD48a2V5d29yZD5JbWFnZSBQcm9jZXNzaW5nLCBDb21wdXRlci1Bc3Np
c3RlZDwva2V5d29yZD48a2V5d29yZD5NYWxlPC9rZXl3b3JkPjxrZXl3b3JkPk1pZGRsZSBBZ2Vk
PC9rZXl3b3JkPjxrZXl3b3JkPk5lb2FkanV2YW50IFRoZXJhcHk8L2tleXdvcmQ+PGtleXdvcmQ+
KlBvc2l0cm9uIEVtaXNzaW9uIFRvbW9ncmFwaHkgQ29tcHV0ZWQgVG9tb2dyYXBoeTwva2V5d29y
ZD48a2V5d29yZD5Qcm9nbm9zaXM8L2tleXdvcmQ+PGtleXdvcmQ+UmVjdGFsIE5lb3BsYXNtcy8q
ZGlhZ25vc3RpYyBpbWFnaW5nL2RydWcgdGhlcmFweS9yYWRpb3RoZXJhcHk8L2tleXdvcmQ+PGtl
eXdvcmQ+UmV0cm9zcGVjdGl2ZSBTdHVkaWVzPC9rZXl3b3JkPjwva2V5d29yZHM+PGRhdGVzPjx5
ZWFyPjIwMTg8L3llYXI+PHB1Yi1kYXRlcz48ZGF0ZT5NYXI8L2RhdGU+PC9wdWItZGF0ZXM+PC9k
YXRlcz48aXNibj4xNjE5LTcwODkgKEVsZWN0cm9uaWMpJiN4RDsxNjE5LTcwNzAgKExpbmtpbmcp
PC9pc2JuPjxhY2Nlc3Npb24tbnVtPjI5MDQ2OTI3PC9hY2Nlc3Npb24tbnVtPjx1cmxzPjxyZWxh
dGVkLXVybHM+PHVybD5odHRwOi8vd3d3Lm5jYmkubmxtLm5paC5nb3YvcHVibWVkLzI5MDQ2OTI3
PC91cmw+PC9yZWxhdGVkLXVybHM+PC91cmxzPjxlbGVjdHJvbmljLXJlc291cmNlLW51bT4xMC4x
MDA3L3MwMDI1OS0wMTctMzg1NS01PC9lbGVjdHJvbmljLXJlc291cmNlLW51bT48L3JlY29yZD48
L0NpdGU+PC9FbmROb3RlPnAA
</w:fldData>
        </w:fldChar>
      </w:r>
      <w:r w:rsidR="00350163" w:rsidRPr="00A64909">
        <w:rPr>
          <w:rFonts w:ascii="Book Antiqua" w:hAnsi="Book Antiqua" w:cs="Book Antiqua"/>
          <w:sz w:val="20"/>
          <w:szCs w:val="20"/>
          <w:vertAlign w:val="superscript"/>
        </w:rPr>
        <w:instrText xml:space="preserve"> ADDIN EN.CITE </w:instrText>
      </w:r>
      <w:r w:rsidR="00350163" w:rsidRPr="00A64909">
        <w:rPr>
          <w:rFonts w:ascii="Book Antiqua" w:hAnsi="Book Antiqua" w:cs="Book Antiqua"/>
          <w:sz w:val="20"/>
          <w:szCs w:val="20"/>
          <w:vertAlign w:val="superscript"/>
        </w:rPr>
        <w:fldChar w:fldCharType="begin">
          <w:fldData xml:space="preserve">PEVuZE5vdGU+PENpdGU+PEF1dGhvcj5HaWFubmluaTwvQXV0aG9yPjxZZWFyPjIwMTk8L1llYXI+
PFJlY051bT40OTg4PC9SZWNOdW0+PERpc3BsYXlUZXh0PjxzdHlsZSBmYWNlPSJzdXBlcnNjcmlw
dCI+WzUxLCA1NF08L3N0eWxlPjwvRGlzcGxheVRleHQ+PHJlY29yZD48cmVjLW51bWJlcj40OTg4
PC9yZWMtbnVtYmVyPjxmb3JlaWduLWtleXM+PGtleSBhcHA9IkVOIiBkYi1pZD0iMHdwOWVleDlv
eDI5YTdlcHZyN3Z2YWZpdnpmZXh6MGR0c2VmIj40OTg4PC9rZXk+PC9mb3JlaWduLWtleXM+PHJl
Zi10eXBlIG5hbWU9IkpvdXJuYWwgQXJ0aWNsZSI+MTc8L3JlZi10eXBlPjxjb250cmlidXRvcnM+
PGF1dGhvcnM+PGF1dGhvcj5HaWFubmluaSwgVi48L2F1dGhvcj48YXV0aG9yPk1henpldHRpLCBT
LjwvYXV0aG9yPjxhdXRob3I+QmVydG90dG8sIEkuPC9hdXRob3I+PGF1dGhvcj5DaGlhcmVuemEs
IEMuPC9hdXRob3I+PGF1dGhvcj5DYXVkYSwgUy48L2F1dGhvcj48YXV0aG9yPkRlbG1hc3Rybywg
RS48L2F1dGhvcj48YXV0aG9yPkJyYWNjbywgQy48L2F1dGhvcj48YXV0aG9yPkRpIERpYSwgQS48
L2F1dGhvcj48YXV0aG9yPkxlb25lLCBGLjwvYXV0aG9yPjxhdXRob3I+TWVkaWNvLCBFLjwvYXV0
aG9yPjxhdXRob3I+UGlzYWNhbmUsIEEuPC9hdXRob3I+PGF1dGhvcj5SaWJlcm8sIEQuPC9hdXRo
b3I+PGF1dGhvcj5TdGFzaSwgTS48L2F1dGhvcj48YXV0aG9yPlJlZ2dlLCBELjwvYXV0aG9yPjwv
YXV0aG9ycz48L2NvbnRyaWJ1dG9ycz48YXV0aC1hZGRyZXNzPkltYWdpbmcgVW5pdCwgQ2FuZGlv
bG8gQ2FuY2VyIEluc3RpdHV0ZSwgRlBPLUlSQ0NTLCBTdHJhZGEgUHJvdmluY2lhbGUgMTQyIGtt
IDMuOTUsIDEwMDYwLCBDYW5kaW9sbywgVE8sIEl0YWx5LiB2YWxlbnRpbmEuZ2lhbm5pbmlAaXJj
Yy5pdC4mI3hEO0RlcGFydG1lbnQgb2YgU3VyZ2ljYWwgU2NpZW5jZXMsIFVuaXZlcnNpdHkgb2Yg
VHVyaW4sIDEwMTI0LCBUdXJpbiwgSXRhbHkuIHZhbGVudGluYS5naWFubmluaUBpcmNjLml0LiYj
eEQ7SW1hZ2luZyBVbml0LCBDYW5kaW9sbyBDYW5jZXIgSW5zdGl0dXRlLCBGUE8tSVJDQ1MsIFN0
cmFkYSBQcm92aW5jaWFsZSAxNDIga20gMy45NSwgMTAwNjAsIENhbmRpb2xvLCBUTywgSXRhbHku
JiN4RDtEZXBhcnRtZW50IG9mIFN1cmdpY2FsIFNjaWVuY2VzLCBVbml2ZXJzaXR5IG9mIFR1cmlu
LCAxMDEyNCwgVHVyaW4sIEl0YWx5LiYjeEQ7TnVjbGVhciBNZWRpY2luZSBVbml0LCBDYW5kaW9s
byBDYW5jZXIgSW5zdGl0dXRlLCBGUE8tSVJDQ1MsIENhbmRpb2xvLCBJdGFseS4mI3hEO1JhZGlh
dGlvbiBUaGVyYXB5IFVuaXQsIENhbmRpb2xvIENhbmNlciBJbnN0aXR1dGUsIEZQTy1JUkNDUywg
Q2FuZGlvbG8sIEl0YWx5LiYjeEQ7TWVkaWNhbCBQaHlzaWNzIFVuaXQsIENhbmRpb2xvIENhbmNl
ciBJbnN0aXR1dGUsIEZQTy1JUkNDUywgQ2FuZGlvbG8sIEl0YWx5LiYjeEQ7TWVkaWNhbCBPbmNv
bG9neSBVbml0LCBDYW5kaW9sbyBDYW5jZXIgSW5zdGl0dXRlLCBGUE8tSVJDQ1MsIENhbmRpb2xv
LCBJdGFseS4mI3hEO0xhYm9yYXRvcnkgb2YgT25jb2dlbm9taWNzLCBDYW5kaW9sbyBDYW5jZXIg
SW5zdGl0dXRlLCBGUE8tSVJDQ1MsIENhbmRpb2xvLCBJdGFseS4mI3hEO1BhdGhvbG9neSBVbml0
LCBDYW5kaW9sbyBDYW5jZXIgSW5zdGl0dXRlLCBGUE8tSVJDQ1MsIENhbmRpb2xvLCBJdGFseS4m
I3hEO0hlcGF0b2JpbGlvLVBhbmNyZWF0aWMgYW5kIENvbG9yZWN0YWwgU3VyZ2VyeSBVbml0LCBD
YW5kaW9sbyBDYW5jZXIgSW5zdGl0dXRlLCBGUE8tSVJDQ1MsIENhbmRpb2xvLCBJdGFseS48L2F1
dGgtYWRkcmVzcz48dGl0bGVzPjx0aXRsZT5QcmVkaWN0aW5nIGxvY2FsbHkgYWR2YW5jZWQgcmVj
dGFsIGNhbmNlciByZXNwb25zZSB0byBuZW9hZGp1dmFudCB0aGVyYXB5IHdpdGggKDE4KUYtRkRH
IFBFVCBhbmQgTVJJIHJhZGlvbWljcyBmZWF0dXJlczwvdGl0bGU+PHNlY29uZGFyeS10aXRsZT5F
dXIgSiBOdWNsIE1lZCBNb2wgSW1hZ2luZzwvc2Vjb25kYXJ5LXRpdGxlPjxhbHQtdGl0bGU+RXVy
b3BlYW4gam91cm5hbCBvZiBudWNsZWFyIG1lZGljaW5lIGFuZCBtb2xlY3VsYXIgaW1hZ2luZzwv
YWx0LXRpdGxlPjwvdGl0bGVzPjxwZXJpb2RpY2FsPjxmdWxsLXRpdGxlPkV1ciBKIE51Y2wgTWVk
IE1vbCBJbWFnaW5nPC9mdWxsLXRpdGxlPjxhYmJyLTE+RXVyb3BlYW4gam91cm5hbCBvZiBudWNs
ZWFyIG1lZGljaW5lIGFuZCBtb2xlY3VsYXIgaW1hZ2luZzwvYWJici0xPjwvcGVyaW9kaWNhbD48
YWx0LXBlcmlvZGljYWw+PGZ1bGwtdGl0bGU+RXVyIEogTnVjbCBNZWQgTW9sIEltYWdpbmc8L2Z1
bGwtdGl0bGU+PGFiYnItMT5FdXJvcGVhbiBqb3VybmFsIG9mIG51Y2xlYXIgbWVkaWNpbmUgYW5k
IG1vbGVjdWxhciBpbWFnaW5nPC9hYmJyLTE+PC9hbHQtcGVyaW9kaWNhbD48cGFnZXM+ODc4LTg4
ODwvcGFnZXM+PHZvbHVtZT40Njwvdm9sdW1lPjxudW1iZXI+NDwvbnVtYmVyPjxkYXRlcz48eWVh
cj4yMDE5PC95ZWFyPjxwdWItZGF0ZXM+PGRhdGU+QXByPC9kYXRlPjwvcHViLWRhdGVzPjwvZGF0
ZXM+PGlzYm4+MTYxOS03MDg5IChFbGVjdHJvbmljKSYjeEQ7MTYxOS03MDcwIChMaW5raW5nKTwv
aXNibj48YWNjZXNzaW9uLW51bT4zMDYzNzUwMjwvYWNjZXNzaW9uLW51bT48dXJscz48cmVsYXRl
ZC11cmxzPjx1cmw+aHR0cDovL3d3dy5uY2JpLm5sbS5uaWguZ292L3B1Ym1lZC8zMDYzNzUwMjwv
dXJsPjwvcmVsYXRlZC11cmxzPjwvdXJscz48ZWxlY3Ryb25pYy1yZXNvdXJjZS1udW0+MTAuMTAw
Ny9zMDAyNTktMDE4LTQyNTAtNjwvZWxlY3Ryb25pYy1yZXNvdXJjZS1udW0+PC9yZWNvcmQ+PC9D
aXRlPjxDaXRlPjxBdXRob3I+TG92aW5mb3NzZTwvQXV0aG9yPjxZZWFyPjIwMTg8L1llYXI+PFJl
Y051bT40OTkxPC9SZWNOdW0+PHJlY29yZD48cmVjLW51bWJlcj40OTkxPC9yZWMtbnVtYmVyPjxm
b3JlaWduLWtleXM+PGtleSBhcHA9IkVOIiBkYi1pZD0iMHdwOWVleDlveDI5YTdlcHZyN3Z2YWZp
dnpmZXh6MGR0c2VmIj40OTkxPC9rZXk+PC9mb3JlaWduLWtleXM+PHJlZi10eXBlIG5hbWU9Ikpv
dXJuYWwgQXJ0aWNsZSI+MTc8L3JlZi10eXBlPjxjb250cmlidXRvcnM+PGF1dGhvcnM+PGF1dGhv
cj5Mb3ZpbmZvc3NlLCBQLjwvYXV0aG9yPjxhdXRob3I+UG9sdXMsIE0uPC9hdXRob3I+PGF1dGhv
cj5WYW4gRGFlbGUsIEQuPC9hdXRob3I+PGF1dGhvcj5NYXJ0aW5pdmUsIFAuPC9hdXRob3I+PGF1
dGhvcj5EYWVuZW4sIEYuPC9hdXRob3I+PGF1dGhvcj5IYXR0LCBNLjwvYXV0aG9yPjxhdXRob3I+
VmlzdmlraXMsIEQuPC9hdXRob3I+PGF1dGhvcj5Lb29wbWFuc2NoLCBCLjwvYXV0aG9yPjxhdXRo
b3I+TGFtYmVydCwgRi48L2F1dGhvcj48YXV0aG9yPkNvaW1icmEsIEMuPC9hdXRob3I+PGF1dGhv
cj5TZWlkZWwsIEwuPC9hdXRob3I+PGF1dGhvcj5BbGJlcnQsIEEuPC9hdXRob3I+PGF1dGhvcj5E
ZWx2ZW5uZSwgUC48L2F1dGhvcj48YXV0aG9yPkh1c3RpbngsIFIuPC9hdXRob3I+PC9hdXRob3Jz
PjwvY29udHJpYnV0b3JzPjxhdXRoLWFkZHJlc3M+RGl2aXNpb24gb2YgTnVjbGVhciBNZWRpY2lu
ZSBhbmQgT25jb2xvZ2ljYWwgSW1hZ2luZywgRGVwYXJ0bWVudCBvZiBNZWRpY2FsIFBoeXNpY3Mg
Q0hVLCBVbml2ZXJzaXR5IG9mIExpZWdlLCBCMzUgRG9tYWluZSBVbml2ZXJzaXRhaXJlIGR1IFNh
cnQtVGlsbWFuLCA0MDAwLCBMaWVnZSwgQmVsZ2l1bS4gcGllcnJlLmxvdmluZm9zc2VAY2h1LnVs
Zy5hYy5iZS4mI3hEO0RlcGFydG1lbnQgb2YgR2FzdHJvLWVudGVyb2xvZ3ksIENlbnRyZSBIb3Nw
aXRhbGllciBVbml2ZXJzaXRhaXJlIGRlIExpZWdlLCBMaWVnZSwgQmVsZ2l1bS4mI3hEO0Rpdmlz
aW9uIG9mIFJhZGlhdGlvbiBPbmNvbG9neSwgRGVwYXJ0bWVudCBvZiBNZWRpY2FsIFBoeXNpY3Ms
IENIVSBhbmQgVW5pdmVyc2l0eSBvZiBMaWVnZSwgTGllZ2UsIEJlbGdpdW0uJiN4RDtEZXBhcnRt
ZW50IG9mIE51Y2xlYXIgTWVkaWNpbmUsIENlbnRyZSBIb3NwaXRhbGllciBSZWdpb25hbCBkZSBs
YSBDaXRhZGVsbGUsIExpZWdlLCBCZWxnaXVtLiYjeEQ7TGFUSU0sIElOU0VSTSBVTVIgMTEwMSwg
QnJlc3QsIEZyYW5jZS4mI3hEO0NlbnRlciBmb3IgSHVtYW4gR2VuZXRpYywgTW9sZWN1bGFyIEhh
ZW1hdG8tT25jb2xvZ3kgVW5pdCwgVW5pTGFiIExpZWdlLCBDZW50cmUgSG9zcGl0YWxpZXIgVW5p
dmVyc2l0YWlyZSBkZSBMaWVnZSwgTGllZ2UsIEJlbGdpdW0uJiN4RDtEZXBhcnRtZW50IG9mIEFi
ZG9taW5hbCBTdXJnZXJ5IGFuZCBUcmFuc3BsYW50YXRpb24sIENlbnRyZSBIb3NwaXRhbGllciBV
bml2ZXJzaXRhaXJlIGRlIExpZWdlLCBMaWVnZSwgQmVsZ2l1bS4mI3hEO0RlcGFydG1lbnQgb2Yg
Qmlvc3RhdGlzdGljcyBhbmQgTWVkaWNvLWVjb25vbWljIEluZm9ybWF0aW9uLCBDZW50cmUgSG9z
cGl0YWxpZXIgVW5pdmVyc2l0YWlyZSBkZSBMaWVnZSwgTGllZ2UsIEJlbGdpdW0uJiN4RDtEZXBh
cnRtZW50IG9mIFBhdGhvbG9neSwgQ2VudHJlIEhvc3BpdGFsaWVyIFVuaXZlcnNpdGFpcmUgZGUg
TGllZ2UsIExpZWdlLCBCZWxnaXVtLiYjeEQ7RGl2aXNpb24gb2YgTnVjbGVhciBNZWRpY2luZSBh
bmQgT25jb2xvZ2ljYWwgSW1hZ2luZywgRGVwYXJ0bWVudCBvZiBNZWRpY2FsIFBoeXNpY3MgQ0hV
LCBVbml2ZXJzaXR5IG9mIExpZWdlLCBCMzUgRG9tYWluZSBVbml2ZXJzaXRhaXJlIGR1IFNhcnQt
VGlsbWFuLCA0MDAwLCBMaWVnZSwgQmVsZ2l1bS48L2F1dGgtYWRkcmVzcz48dGl0bGVzPjx0aXRs
ZT5GREcgUEVUL0NUIHJhZGlvbWljcyBmb3IgcHJlZGljdGluZyB0aGUgb3V0Y29tZSBvZiBsb2Nh
bGx5IGFkdmFuY2VkIHJlY3RhbCBjYW5jZXI8L3RpdGxlPjxzZWNvbmRhcnktdGl0bGU+RXVyIEog
TnVjbCBNZWQgTW9sIEltYWdpbmc8L3NlY29uZGFyeS10aXRsZT48YWx0LXRpdGxlPkV1cm9wZWFu
IGpvdXJuYWwgb2YgbnVjbGVhciBtZWRpY2luZSBhbmQgbW9sZWN1bGFyIGltYWdpbmc8L2FsdC10
aXRsZT48L3RpdGxlcz48cGVyaW9kaWNhbD48ZnVsbC10aXRsZT5FdXIgSiBOdWNsIE1lZCBNb2wg
SW1hZ2luZzwvZnVsbC10aXRsZT48YWJici0xPkV1cm9wZWFuIGpvdXJuYWwgb2YgbnVjbGVhciBt
ZWRpY2luZSBhbmQgbW9sZWN1bGFyIGltYWdpbmc8L2FiYnItMT48L3BlcmlvZGljYWw+PGFsdC1w
ZXJpb2RpY2FsPjxmdWxsLXRpdGxlPkV1ciBKIE51Y2wgTWVkIE1vbCBJbWFnaW5nPC9mdWxsLXRp
dGxlPjxhYmJyLTE+RXVyb3BlYW4gam91cm5hbCBvZiBudWNsZWFyIG1lZGljaW5lIGFuZCBtb2xl
Y3VsYXIgaW1hZ2luZzwvYWJici0xPjwvYWx0LXBlcmlvZGljYWw+PHBhZ2VzPjM2NS0zNzU8L3Bh
Z2VzPjx2b2x1bWU+NDU8L3ZvbHVtZT48bnVtYmVyPjM8L251bWJlcj48a2V5d29yZHM+PGtleXdv
cmQ+QWR1bHQ8L2tleXdvcmQ+PGtleXdvcmQ+QWdlZDwva2V5d29yZD48a2V5d29yZD5BZ2VkLCA4
MCBhbmQgb3Zlcjwva2V5d29yZD48a2V5d29yZD5DaGVtb3JhZGlvdGhlcmFweTwva2V5d29yZD48
a2V5d29yZD5EaXNlYXNlLUZyZWUgU3Vydml2YWw8L2tleXdvcmQ+PGtleXdvcmQ+RmVtYWxlPC9r
ZXl3b3JkPjxrZXl3b3JkPipGbHVvcm9kZW94eWdsdWNvc2UgRjE4PC9rZXl3b3JkPjxrZXl3b3Jk
Pkh1bWFuczwva2V5d29yZD48a2V5d29yZD5JbWFnZSBQcm9jZXNzaW5nLCBDb21wdXRlci1Bc3Np
c3RlZDwva2V5d29yZD48a2V5d29yZD5NYWxlPC9rZXl3b3JkPjxrZXl3b3JkPk1pZGRsZSBBZ2Vk
PC9rZXl3b3JkPjxrZXl3b3JkPk5lb2FkanV2YW50IFRoZXJhcHk8L2tleXdvcmQ+PGtleXdvcmQ+
KlBvc2l0cm9uIEVtaXNzaW9uIFRvbW9ncmFwaHkgQ29tcHV0ZWQgVG9tb2dyYXBoeTwva2V5d29y
ZD48a2V5d29yZD5Qcm9nbm9zaXM8L2tleXdvcmQ+PGtleXdvcmQ+UmVjdGFsIE5lb3BsYXNtcy8q
ZGlhZ25vc3RpYyBpbWFnaW5nL2RydWcgdGhlcmFweS9yYWRpb3RoZXJhcHk8L2tleXdvcmQ+PGtl
eXdvcmQ+UmV0cm9zcGVjdGl2ZSBTdHVkaWVzPC9rZXl3b3JkPjwva2V5d29yZHM+PGRhdGVzPjx5
ZWFyPjIwMTg8L3llYXI+PHB1Yi1kYXRlcz48ZGF0ZT5NYXI8L2RhdGU+PC9wdWItZGF0ZXM+PC9k
YXRlcz48aXNibj4xNjE5LTcwODkgKEVsZWN0cm9uaWMpJiN4RDsxNjE5LTcwNzAgKExpbmtpbmcp
PC9pc2JuPjxhY2Nlc3Npb24tbnVtPjI5MDQ2OTI3PC9hY2Nlc3Npb24tbnVtPjx1cmxzPjxyZWxh
dGVkLXVybHM+PHVybD5odHRwOi8vd3d3Lm5jYmkubmxtLm5paC5nb3YvcHVibWVkLzI5MDQ2OTI3
PC91cmw+PC9yZWxhdGVkLXVybHM+PC91cmxzPjxlbGVjdHJvbmljLXJlc291cmNlLW51bT4xMC4x
MDA3L3MwMDI1OS0wMTctMzg1NS01PC9lbGVjdHJvbmljLXJlc291cmNlLW51bT48L3JlY29yZD48
L0NpdGU+PC9FbmROb3RlPnAA
</w:fldData>
        </w:fldChar>
      </w:r>
      <w:r w:rsidR="00350163" w:rsidRPr="00A64909">
        <w:rPr>
          <w:rFonts w:ascii="Book Antiqua" w:hAnsi="Book Antiqua" w:cs="Book Antiqua"/>
          <w:sz w:val="20"/>
          <w:szCs w:val="20"/>
          <w:vertAlign w:val="superscript"/>
        </w:rPr>
        <w:instrText xml:space="preserve"> ADDIN EN.CITE.DATA </w:instrText>
      </w:r>
      <w:r w:rsidR="00350163" w:rsidRPr="00A64909">
        <w:rPr>
          <w:rFonts w:ascii="Book Antiqua" w:hAnsi="Book Antiqua" w:cs="Book Antiqua"/>
          <w:sz w:val="20"/>
          <w:szCs w:val="20"/>
          <w:vertAlign w:val="superscript"/>
        </w:rPr>
      </w:r>
      <w:r w:rsidR="00350163" w:rsidRPr="00A64909">
        <w:rPr>
          <w:rFonts w:ascii="Book Antiqua" w:hAnsi="Book Antiqua" w:cs="Book Antiqua"/>
          <w:sz w:val="20"/>
          <w:szCs w:val="20"/>
          <w:vertAlign w:val="superscript"/>
        </w:rPr>
        <w:fldChar w:fldCharType="end"/>
      </w:r>
      <w:r w:rsidR="00350163" w:rsidRPr="00A64909">
        <w:rPr>
          <w:rFonts w:ascii="Book Antiqua" w:hAnsi="Book Antiqua" w:cs="Book Antiqua"/>
          <w:sz w:val="20"/>
          <w:szCs w:val="20"/>
          <w:vertAlign w:val="superscript"/>
        </w:rPr>
      </w:r>
      <w:r w:rsidR="00350163" w:rsidRPr="00A64909">
        <w:rPr>
          <w:rFonts w:ascii="Book Antiqua" w:hAnsi="Book Antiqua" w:cs="Book Antiqua"/>
          <w:sz w:val="20"/>
          <w:szCs w:val="20"/>
          <w:vertAlign w:val="superscript"/>
        </w:rPr>
        <w:fldChar w:fldCharType="separate"/>
      </w:r>
      <w:r w:rsidR="00350163" w:rsidRPr="00A64909">
        <w:rPr>
          <w:rFonts w:ascii="Book Antiqua" w:hAnsi="Book Antiqua" w:cs="Book Antiqua"/>
          <w:sz w:val="20"/>
          <w:szCs w:val="20"/>
          <w:vertAlign w:val="superscript"/>
        </w:rPr>
        <w:t>[</w:t>
      </w:r>
      <w:hyperlink w:anchor="_ENREF_51" w:tooltip="Giannini, 2019 #4988" w:history="1">
        <w:r w:rsidR="00350163" w:rsidRPr="00A64909">
          <w:rPr>
            <w:rFonts w:ascii="Book Antiqua" w:hAnsi="Book Antiqua" w:cs="Book Antiqua"/>
            <w:sz w:val="20"/>
            <w:szCs w:val="20"/>
            <w:vertAlign w:val="superscript"/>
          </w:rPr>
          <w:t>51</w:t>
        </w:r>
      </w:hyperlink>
      <w:r w:rsidR="00350163" w:rsidRPr="00A64909">
        <w:rPr>
          <w:rFonts w:ascii="Book Antiqua" w:hAnsi="Book Antiqua" w:cs="Book Antiqua"/>
          <w:sz w:val="20"/>
          <w:szCs w:val="20"/>
          <w:vertAlign w:val="superscript"/>
        </w:rPr>
        <w:t>,</w:t>
      </w:r>
      <w:hyperlink w:anchor="_ENREF_54" w:tooltip="Lovinfosse, 2018 #4991" w:history="1">
        <w:r w:rsidR="00350163" w:rsidRPr="00A64909">
          <w:rPr>
            <w:rFonts w:ascii="Book Antiqua" w:hAnsi="Book Antiqua" w:cs="Book Antiqua"/>
            <w:sz w:val="20"/>
            <w:szCs w:val="20"/>
            <w:vertAlign w:val="superscript"/>
          </w:rPr>
          <w:t>54</w:t>
        </w:r>
      </w:hyperlink>
      <w:r w:rsidR="00350163" w:rsidRPr="00A64909">
        <w:rPr>
          <w:rFonts w:ascii="Book Antiqua" w:hAnsi="Book Antiqua" w:cs="Book Antiqua"/>
          <w:sz w:val="20"/>
          <w:szCs w:val="20"/>
          <w:vertAlign w:val="superscript"/>
        </w:rPr>
        <w:t>]</w:t>
      </w:r>
      <w:r w:rsidR="00350163" w:rsidRPr="00A64909">
        <w:rPr>
          <w:rFonts w:ascii="Book Antiqua" w:hAnsi="Book Antiqua" w:cs="Book Antiqua"/>
          <w:sz w:val="20"/>
          <w:szCs w:val="20"/>
          <w:vertAlign w:val="superscript"/>
        </w:rPr>
        <w:fldChar w:fldCharType="end"/>
      </w:r>
      <w:r w:rsidR="00350163" w:rsidRPr="00A64909">
        <w:rPr>
          <w:rFonts w:ascii="Book Antiqua" w:hAnsi="Book Antiqua" w:cs="Book Antiqua"/>
          <w:sz w:val="20"/>
          <w:szCs w:val="20"/>
        </w:rPr>
        <w:t>; however, F18-FDG PET examination is expensive and difficult to popularize.</w:t>
      </w:r>
    </w:p>
    <w:p w14:paraId="763E501A" w14:textId="3DC8189A"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  Our research has several limitations. First, due to its retrospective design, there might be selection bias</w:t>
      </w:r>
      <w:r w:rsidR="00913808" w:rsidRPr="00A64909">
        <w:rPr>
          <w:rFonts w:ascii="Book Antiqua" w:hAnsi="Book Antiqua" w:cs="Book Antiqua"/>
          <w:sz w:val="20"/>
          <w:szCs w:val="20"/>
        </w:rPr>
        <w:t>,</w:t>
      </w:r>
      <w:r w:rsidRPr="00A64909">
        <w:rPr>
          <w:rFonts w:ascii="Book Antiqua" w:hAnsi="Book Antiqua" w:cs="Book Antiqua"/>
          <w:sz w:val="20"/>
          <w:szCs w:val="20"/>
        </w:rPr>
        <w:t xml:space="preserve"> although the patients were continuously enrolled. Second, the sample size was small as the neoadjuvant chemotherapy protocol is new in our hospital, and has not yet been widely used. Therefore, the results of the present study remain to be prove</w:t>
      </w:r>
      <w:r w:rsidR="00913808" w:rsidRPr="00A64909">
        <w:rPr>
          <w:rFonts w:ascii="Book Antiqua" w:hAnsi="Book Antiqua" w:cs="Book Antiqua"/>
          <w:sz w:val="20"/>
          <w:szCs w:val="20"/>
        </w:rPr>
        <w:t>n</w:t>
      </w:r>
      <w:r w:rsidRPr="00A64909">
        <w:rPr>
          <w:rFonts w:ascii="Book Antiqua" w:hAnsi="Book Antiqua" w:cs="Book Antiqua"/>
          <w:sz w:val="20"/>
          <w:szCs w:val="20"/>
        </w:rPr>
        <w:t xml:space="preserve"> using different protocols of neoadjuvant chemotherapy or CRT. Third, some biological characteristics such as overexpression of human epidermal growth factor receptor 2 and Ki-67 were reported to have good prediction of response to neoadjuvant chemotherapy</w:t>
      </w:r>
      <w:r w:rsidRPr="00A64909">
        <w:rPr>
          <w:rFonts w:ascii="Book Antiqua" w:hAnsi="Book Antiqua" w:cs="Book Antiqua"/>
          <w:sz w:val="20"/>
          <w:szCs w:val="20"/>
        </w:rPr>
        <w:fldChar w:fldCharType="begin">
          <w:fldData xml:space="preserve">PEVuZE5vdGU+PENpdGU+PEF1dGhvcj5NZW5nPC9BdXRob3I+PFllYXI+MjAxOTwvWWVhcj48UmVj
TnVtPjQ5ODA8L1JlY051bT48RGlzcGxheVRleHQ+PHN0eWxlIGZhY2U9InN1cGVyc2NyaXB0Ij5b
NTUtNTddPC9zdHlsZT48L0Rpc3BsYXlUZXh0PjxyZWNvcmQ+PHJlYy1udW1iZXI+NDk4MDwvcmVj
LW51bWJlcj48Zm9yZWlnbi1rZXlzPjxrZXkgYXBwPSJFTiIgZGItaWQ9IjB3cDllZXg5b3gyOWE3
ZXB2cjd2dmFmaXZ6ZmV4ejBkdHNlZiI+NDk4MDwva2V5PjwvZm9yZWlnbi1rZXlzPjxyZWYtdHlw
ZSBuYW1lPSJKb3VybmFsIEFydGljbGUiPjE3PC9yZWYtdHlwZT48Y29udHJpYnV0b3JzPjxhdXRo
b3JzPjxhdXRob3I+TWVuZywgWC48L2F1dGhvcj48YXV0aG9yPlhpYSwgVy48L2F1dGhvcj48YXV0
aG9yPlhpZSwgUC48L2F1dGhvcj48YXV0aG9yPlpoYW5nLCBSLjwvYXV0aG9yPjxhdXRob3I+TGks
IFcuPC9hdXRob3I+PGF1dGhvcj5XYW5nLCBNLjwvYXV0aG9yPjxhdXRob3I+WGlvbmcsIEYuPC9h
dXRob3I+PGF1dGhvcj5MaXUsIFkuPC9hdXRob3I+PGF1dGhvcj5GYW4sIFguPC9hdXRob3I+PGF1
dGhvcj5YaWUsIFkuPC9hdXRob3I+PGF1dGhvcj5XYW4sIFguPC9hdXRob3I+PGF1dGhvcj5aaHUs
IEsuPC9hdXRob3I+PGF1dGhvcj5TaGFuLCBILjwvYXV0aG9yPjxhdXRob3I+V2FuZywgTC48L2F1
dGhvcj48YXV0aG9yPkdhbywgWC48L2F1dGhvcj48L2F1dGhvcnM+PC9jb250cmlidXRvcnM+PGF1
dGgtYWRkcmVzcz5EZXBhcnRtZW50IG9mIFJhZGlvbG9neSwgU2l4dGggQWZmaWxpYXRlZCBIb3Nw
aXRhbCBvZiBTdW4gWWF0LXNlbiBVbml2ZXJzaXR5LCBHdWFuZ3pob3UsIDUxMDY1NSwgQ2hpbmEu
JiN4RDtTdXpob3UgSW5zdGl0dXRlIG9mIEJpb21lZGljYWwgRW5naW5lZXJpbmcgYW5kIFRlY2hu
b2xvZ3ksIENoaW5lc2UgQWNhZGVteSBvZiBTY2llbmNlcywgODggS2VsaW5nIFJvYWQsIFN1emhv
dSBOZXcgRGlzdHJpY3QsIFN1emhvdSwgMjE1MTYzLCBKaWFuZ3N1LCBDaGluYS4mI3hEO0RlcGFy
dG1lbnQgb2YgUGF0aG9sb2d5LCBTaXh0aCBBZmZpbGlhdGVkIEhvc3BpdGFsIG9mIFN1biBZYXQt
c2VuIFVuaXZlcnNpdHksIEd1YW5nemhvdSwgNTEwNjU1LCBDaGluYS4mI3hEO0RlcGFydG1lbnQg
b2YgUmFkaW90aGVyYXB5LCBTaXh0aCBBZmZpbGlhdGVkIEhvc3BpdGFsIG9mIFN1biBZYXQtc2Vu
IFVuaXZlcnNpdHksIEd1YW5nemhvdSwgNTEwNjU1LCBDaGluYS4mI3hEO0RlcGFydG1lbnQgb2Yg
SW50ZXJ2ZW50aW9uYWwgTWVkaWNpbmUsIFNlY29uZCBBZmZpbGlhdGVkIEhvc3BpdGFsIG9mIEd1
YW5nemhvdSBNZWRpY2FsIFVuaXZlcnNpdHksIEd1YW5nemhvdSwgNTEwMjYwLCBDaGluYS4mI3hE
O0d1YW5nZG9uZyBQcm92aW5jaWFsIEVuZ2luZWVyaW5nIFJlc2VhcmNoIENlbnRlciBvZiBNb2xl
Y3VsYXIgSW1hZ2luZywgRmlmdGggQWZmaWxpYXRlZCBIb3NwaXRhbCBvZiBTdW4gWWF0LXNlbiBV
bml2ZXJzaXR5LCBaaHVoYWksIDUxOTAwMCwgQ2hpbmEuJiN4RDtEZXBhcnRtZW50IG9mIENvbG9y
ZWN0YWwgU3VyZ2VyeSwgU2l4dGggQWZmaWxpYXRlZCBIb3NwaXRhbCBvZiBTdW4gWWF0LXNlbiBV
bml2ZXJzaXR5LCAyNiBZdWFuY3VuIEVyaGVuZyBSb2FkLCBUaWFuaGUgRGlzdHJpY3QsIEd1YW5n
emhvdSwgNTE5MDAwLCBHdWFuZ2RvbmcsIENoaW5hLiB3YW5nbDlAbWFpbC5zeXN1LmVkdS5jbi4m
I3hEO1N1emhvdSBJbnN0aXR1dGUgb2YgQmlvbWVkaWNhbCBFbmdpbmVlcmluZyBhbmQgVGVjaG5v
bG9neSwgQ2hpbmVzZSBBY2FkZW15IG9mIFNjaWVuY2VzLCA4OCBLZWxpbmcgUm9hZCwgU3V6aG91
IE5ldyBEaXN0cmljdCwgU3V6aG91LCAyMTUxNjMsIEppYW5nc3UsIENoaW5hLiB4aW5nYW9zYW1A
eWFob28uY29tLjwvYXV0aC1hZGRyZXNzPjx0aXRsZXM+PHRpdGxlPlByZW9wZXJhdGl2ZSByYWRp
b21pYyBzaWduYXR1cmUgYmFzZWQgb24gbXVsdGlwYXJhbWV0cmljIG1hZ25ldGljIHJlc29uYW5j
ZSBpbWFnaW5nIGZvciBub25pbnZhc2l2ZSBldmFsdWF0aW9uIG9mIGJpb2xvZ2ljYWwgY2hhcmFj
dGVyaXN0aWNzIGluIHJlY3RhbCBjYW5jZXI8L3RpdGxlPjxzZWNvbmRhcnktdGl0bGU+RXVyIFJh
ZGlvbDwvc2Vjb25kYXJ5LXRpdGxlPjxhbHQtdGl0bGU+RXVyb3BlYW4gcmFkaW9sb2d5PC9hbHQt
dGl0bGU+PC90aXRsZXM+PHBlcmlvZGljYWw+PGZ1bGwtdGl0bGU+RXVyIFJhZGlvbDwvZnVsbC10
aXRsZT48YWJici0xPkV1cm9wZWFuIHJhZGlvbG9neTwvYWJici0xPjwvcGVyaW9kaWNhbD48YWx0
LXBlcmlvZGljYWw+PGZ1bGwtdGl0bGU+RXVyIFJhZGlvbDwvZnVsbC10aXRsZT48YWJici0xPkV1
cm9wZWFuIHJhZGlvbG9neTwvYWJici0xPjwvYWx0LXBlcmlvZGljYWw+PHBhZ2VzPjMyMDAtMzIw
OTwvcGFnZXM+PHZvbHVtZT4yOTwvdm9sdW1lPjxudW1iZXI+NjwvbnVtYmVyPjxrZXl3b3Jkcz48
a2V5d29yZD4qQWxnb3JpdGhtczwva2V5d29yZD48a2V5d29yZD5CaW9tYXJrZXJzLCBUdW1vci8q
bWV0YWJvbGlzbTwva2V5d29yZD48a2V5d29yZD4qQ29sZWN0b215PC9rZXl3b3JkPjxrZXl3b3Jk
PkZlbWFsZTwva2V5d29yZD48a2V5d29yZD5IdW1hbnM8L2tleXdvcmQ+PGtleXdvcmQ+THltcGhh
dGljIE1ldGFzdGFzaXM8L2tleXdvcmQ+PGtleXdvcmQ+TWFnbmV0aWMgUmVzb25hbmNlIEltYWdp
bmcvKm1ldGhvZHM8L2tleXdvcmQ+PGtleXdvcmQ+TWFsZTwva2V5d29yZD48a2V5d29yZD5NaWRk
bGUgQWdlZDwva2V5d29yZD48a2V5d29yZD5QcmVvcGVyYXRpdmUgUGVyaW9kPC9rZXl3b3JkPjxr
ZXl3b3JkPlJlY3RhbCBOZW9wbGFzbXMvKmRpYWdub3Npcy9tZXRhYm9saXNtL3N1cmdlcnk8L2tl
eXdvcmQ+PGtleXdvcmQ+UmVwcm9kdWNpYmlsaXR5IG9mIFJlc3VsdHM8L2tleXdvcmQ+PC9rZXl3
b3Jkcz48ZGF0ZXM+PHllYXI+MjAxOTwveWVhcj48cHViLWRhdGVzPjxkYXRlPkp1bjwvZGF0ZT48
L3B1Yi1kYXRlcz48L2RhdGVzPjxpc2JuPjE0MzItMTA4NCAoRWxlY3Ryb25pYykmI3hEOzA5Mzgt
Nzk5NCAoTGlua2luZyk8L2lzYm4+PGFjY2Vzc2lvbi1udW0+MzA0MTM5NTk8L2FjY2Vzc2lvbi1u
dW0+PHVybHM+PHJlbGF0ZWQtdXJscz48dXJsPmh0dHA6Ly93d3cubmNiaS5ubG0ubmloLmdvdi9w
dWJtZWQvMzA0MTM5NTk8L3VybD48L3JlbGF0ZWQtdXJscz48L3VybHM+PGVsZWN0cm9uaWMtcmVz
b3VyY2UtbnVtPjEwLjEwMDcvczAwMzMwLTAxOC01NzYzLXg8L2VsZWN0cm9uaWMtcmVzb3VyY2Ut
bnVtPjwvcmVjb3JkPjwvQ2l0ZT48Q2l0ZT48QXV0aG9yPk1hcnRpbjwvQXV0aG9yPjxZZWFyPjIw
MTM8L1llYXI+PFJlY051bT40OTgxPC9SZWNOdW0+PHJlY29yZD48cmVjLW51bWJlcj40OTgxPC9y
ZWMtbnVtYmVyPjxmb3JlaWduLWtleXM+PGtleSBhcHA9IkVOIiBkYi1pZD0iMHdwOWVleDlveDI5
YTdlcHZyN3Z2YWZpdnpmZXh6MGR0c2VmIj40OTgxPC9rZXk+PC9mb3JlaWduLWtleXM+PHJlZi10
eXBlIG5hbWU9IkpvdXJuYWwgQXJ0aWNsZSI+MTc8L3JlZi10eXBlPjxjb250cmlidXRvcnM+PGF1
dGhvcnM+PGF1dGhvcj5NYXJ0aW4sIFYuPC9hdXRob3I+PGF1dGhvcj5MYW5kaSwgTC48L2F1dGhv
cj48YXV0aG9yPk1vbGluYXJpLCBGLjwvYXV0aG9yPjxhdXRob3I+Rm91bnR6aWxhcywgRy48L2F1
dGhvcj48YXV0aG9yPkdldmEsIFIuPC9hdXRob3I+PGF1dGhvcj5SaXZhLCBBLjwvYXV0aG9yPjxh
dXRob3I+U2FsZXR0aSwgUC48L2F1dGhvcj48YXV0aG9yPkRlIERvc3NvLCBTLjwvYXV0aG9yPjxh
dXRob3I+U3BpdGFsZSwgQS48L2F1dGhvcj48YXV0aG9yPlRlanBhciwgUy48L2F1dGhvcj48YXV0
aG9yPkthbG9nZXJhcywgSy4gVC48L2F1dGhvcj48YXV0aG9yPk1henp1Y2NoZWxsaSwgTC48L2F1
dGhvcj48YXV0aG9yPkZyYXR0aW5pLCBNLjwvYXV0aG9yPjxhdXRob3I+Q2FwcHV6em8sIEYuPC9h
dXRob3I+PC9hdXRob3JzPjwvY29udHJpYnV0b3JzPjxhdXRoLWFkZHJlc3M+SW5zdGl0dXRlIG9m
IFBhdGhvbG9neSwgTG9jYXJubyA2NjAwLCBTd2l0emVybGFuZC48L2F1dGgtYWRkcmVzcz48dGl0
bGVzPjx0aXRsZT5IRVIyIGdlbmUgY29weSBudW1iZXIgc3RhdHVzIG1heSBpbmZsdWVuY2UgY2xp
bmljYWwgZWZmaWNhY3kgdG8gYW50aS1FR0ZSIG1vbm9jbG9uYWwgYW50aWJvZGllcyBpbiBtZXRh
c3RhdGljIGNvbG9yZWN0YWwgY2FuY2VyIHBhdGllbnRz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2NjgtNzU8L3BhZ2VzPjx2b2x1bWU+MTA4PC92b2x1bWU+
PG51bWJlcj4zPC9udW1iZXI+PGtleXdvcmRzPjxrZXl3b3JkPkFkZW5vY2FyY2lub21hLypkcnVn
IHRoZXJhcHkvZ2VuZXRpY3MvbW9ydGFsaXR5L3NlY29uZGFyeTwva2V5d29yZD48a2V5d29yZD5B
ZHVsdDwva2V5d29yZD48a2V5d29yZD5BZ2VkPC9rZXl3b3JkPjxrZXl3b3JkPkFudGlib2RpZXMs
IE1vbm9jbG9uYWwvYWRtaW5pc3RyYXRpb24gJmFtcDsgZG9zYWdlPC9rZXl3b3JkPjxrZXl3b3Jk
PkFudGlib2RpZXMsIE1vbm9jbG9uYWwsIEh1bWFuaXplZDwva2V5d29yZD48a2V5d29yZD5BbnRp
bmVvcGxhc3RpYyBDb21iaW5lZCBDaGVtb3RoZXJhcHkgUHJvdG9jb2xzLyp0aGVyYXBldXRpYyB1
c2U8L2tleXdvcmQ+PGtleXdvcmQ+Q2V0dXhpbWFiPC9rZXl3b3JkPjxrZXl3b3JkPkNvbG9yZWN0
YWwgTmVvcGxhc21zLypkcnVnIHRoZXJhcHkvZ2VuZXRpY3MvbW9ydGFsaXR5L3BhdGhvbG9neTwv
a2V5d29yZD48a2V5d29yZD5GZW1hbGU8L2tleXdvcmQ+PGtleXdvcmQ+Rm9sbG93LVVwIFN0dWRp
ZXM8L2tleXdvcmQ+PGtleXdvcmQ+R2VuZSBBbXBsaWZpY2F0aW9uPC9rZXl3b3JkPjxrZXl3b3Jk
PipHZW5lIERvc2FnZTwva2V5d29yZD48a2V5d29yZD5HZW5lIEV4cHJlc3Npb24gUmVndWxhdGlv
biwgTmVvcGxhc3RpYzwva2V5d29yZD48a2V5d29yZD5IdW1hbnM8L2tleXdvcmQ+PGtleXdvcmQ+
SW4gU2l0dSBIeWJyaWRpemF0aW9uLCBGbHVvcmVzY2VuY2U8L2tleXdvcmQ+PGtleXdvcmQ+TWFs
ZTwva2V5d29yZD48a2V5d29yZD5NaWRkbGUgQWdlZDwva2V5d29yZD48a2V5d29yZD5NdXRhdGlv
bi9nZW5ldGljczwva2V5d29yZD48a2V5d29yZD5QYW5pdHVtdW1hYjwva2V5d29yZD48a2V5d29y
ZD5Qcm9nbm9zaXM8L2tleXdvcmQ+PGtleXdvcmQ+UHJvdG8tT25jb2dlbmUgUHJvdGVpbnMvZ2Vu
ZXRpY3M8L2tleXdvcmQ+PGtleXdvcmQ+UHJvdG8tT25jb2dlbmUgUHJvdGVpbnMgcDIxKHJhcyk8
L2tleXdvcmQ+PGtleXdvcmQ+UmVjZXB0b3IsIEVyYkItMi8qZ2VuZXRpY3M8L2tleXdvcmQ+PGtl
eXdvcmQ+UmV0cm9zcGVjdGl2ZSBTdHVkaWVzPC9rZXl3b3JkPjxrZXl3b3JkPlN1cnZpdmFsIFJh
dGU8L2tleXdvcmQ+PGtleXdvcmQ+cmFzIFByb3RlaW5zL2dlbmV0aWNzPC9rZXl3b3JkPjwva2V5
d29yZHM+PGRhdGVzPjx5ZWFyPjIwMTM8L3llYXI+PHB1Yi1kYXRlcz48ZGF0ZT5GZWIgMTk8L2Rh
dGU+PC9wdWItZGF0ZXM+PC9kYXRlcz48aXNibj4xNTMyLTE4MjcgKEVsZWN0cm9uaWMpJiN4RDsw
MDA3LTA5MjAgKExpbmtpbmcpPC9pc2JuPjxhY2Nlc3Npb24tbnVtPjIzMzQ4NTIwPC9hY2Nlc3Np
b24tbnVtPjx1cmxzPjxyZWxhdGVkLXVybHM+PHVybD5odHRwOi8vd3d3Lm5jYmkubmxtLm5paC5n
b3YvcHVibWVkLzIzMzQ4NTIwPC91cmw+PC9yZWxhdGVkLXVybHM+PC91cmxzPjxjdXN0b20yPjM1
OTM1Njc8L2N1c3RvbTI+PGVsZWN0cm9uaWMtcmVzb3VyY2UtbnVtPjEwLjEwMzgvYmpjLjIwMTMu
NDwvZWxlY3Ryb25pYy1yZXNvdXJjZS1udW0+PC9yZWNvcmQ+PC9DaXRlPjxDaXRlPjxBdXRob3I+
SW1haXp1bWk8L0F1dGhvcj48WWVhcj4yMDE5PC9ZZWFyPjxSZWNOdW0+NDk4MjwvUmVjTnVtPjxy
ZWNvcmQ+PHJlYy1udW1iZXI+NDk4MjwvcmVjLW51bWJlcj48Zm9yZWlnbi1rZXlzPjxrZXkgYXBw
PSJFTiIgZGItaWQ9IjB3cDllZXg5b3gyOWE3ZXB2cjd2dmFmaXZ6ZmV4ejBkdHNlZiI+NDk4Mjwv
a2V5PjwvZm9yZWlnbi1rZXlzPjxyZWYtdHlwZSBuYW1lPSJKb3VybmFsIEFydGljbGUiPjE3PC9y
ZWYtdHlwZT48Y29udHJpYnV0b3JzPjxhdXRob3JzPjxhdXRob3I+SW1haXp1bWksIEsuPC9hdXRo
b3I+PGF1dGhvcj5TdXp1a2ksIFQuPC9hdXRob3I+PGF1dGhvcj5Lb2ppbWEsIE0uPC9hdXRob3I+
PGF1dGhvcj5TaGltb211cmEsIE0uPC9hdXRob3I+PGF1dGhvcj5TYWt1eWFtYSwgTi48L2F1dGhv
cj48YXV0aG9yPlRzdWthZGEsIFkuPC9hdXRob3I+PGF1dGhvcj5TYXNha2ksIFQuPC9hdXRob3I+
PGF1dGhvcj5OaXNoaXphd2EsIFkuPC9hdXRob3I+PGF1dGhvcj5UYWtldG9taSwgQS48L2F1dGhv
cj48YXV0aG9yPkl0bywgTS48L2F1dGhvcj48YXV0aG9yPk5ha2F0c3VyYSwgVC48L2F1dGhvcj48
L2F1dGhvcnM+PC9jb250cmlidXRvcnM+PGF1dGgtYWRkcmVzcz5EZXBhcm1lbnQgb2YgQ29sb3Jl
Y3RhbCBTdXJnZXJ5LCBOYXRpb25hbCBDYW5jZXIgQ2VudGVyIEhvc3BpdGFsIEVhc3QsIEthc2hp
d2EsIEphcGFuLiYjeEQ7RGl2aXNpb24gb2YgQ2FuY2VyIEltbXVub3RoZXJhcHksIEV4cGxvcmF0
b3J5IE9uY29sb2d5IFJlc2VhcmNoICZhbXA7IENsaW5pY2FsIFRyaWFsIENlbnRlciwgTmF0aW9u
YWwgQ2FuY2VyIENlbnRlciwgS2FzaGl3YSwgSmFwYW4uJiN4RDtEZXBhcnRtZW50IG9mIEdhc3Ry
b2VudGVyb2xvZ2ljYWwgU3VyZ2VyeSBJLCBHcmFkdWF0ZSBTY2hvb2wgb2YgTWVkaWNpbmUsIEhv
a2thaWRvIFVuaXZlcnNpdHksIFNhcHBvcm8sIEphcGFuLiYjeEQ7RGl2aXNpb24gb2YgUGF0aG9s
b2d5LCBOYXRpb25hbCBDYW5jZXIgQ2VudGVyIEhvc3BpdGFsIEVhc3QsIEthc2hpd2EsIEphcGFu
LjwvYXV0aC1hZGRyZXNzPjx0aXRsZXM+PHRpdGxlPktpNjcgZXhwcmVzc2lvbiBhbmQgbG9jYWxp
emF0aW9uIG9mIFQgY2VsbHMgYWZ0ZXIgbmVvYWRqdXZhbnQgdGhlcmFwaWVzIGFzIHJlbGlhYmxl
IHByZWRpY3RpdmUgbWFya2VycyBpbiByZWN0YWwgY2FuY2VyPC90aXRsZT48c2Vjb25kYXJ5LXRp
dGxlPkNhbmNlciBTY2k8L3NlY29uZGFyeS10aXRsZT48YWx0LXRpdGxlPkNhbmNlciBzY2llbmNl
PC9hbHQtdGl0bGU+PC90aXRsZXM+PHBlcmlvZGljYWw+PGZ1bGwtdGl0bGU+Q2FuY2VyIFNjaTwv
ZnVsbC10aXRsZT48YWJici0xPkNhbmNlciBzY2llbmNlPC9hYmJyLTE+PC9wZXJpb2RpY2FsPjxh
bHQtcGVyaW9kaWNhbD48ZnVsbC10aXRsZT5DYW5jZXIgU2NpPC9mdWxsLXRpdGxlPjxhYmJyLTE+
Q2FuY2VyIHNjaWVuY2U8L2FiYnItMT48L2FsdC1wZXJpb2RpY2FsPjxkYXRlcz48eWVhcj4yMDE5
PC95ZWFyPjxwdWItZGF0ZXM+PGRhdGU+T2N0IDI5PC9kYXRlPjwvcHViLWRhdGVzPjwvZGF0ZXM+
PGlzYm4+MTM0OS03MDA2IChFbGVjdHJvbmljKSYjeEQ7MTM0Ny05MDMyIChMaW5raW5nKTwvaXNi
bj48YWNjZXNzaW9uLW51bT4zMTY2MDY4NzwvYWNjZXNzaW9uLW51bT48dXJscz48cmVsYXRlZC11
cmxzPjx1cmw+aHR0cDovL3d3dy5uY2JpLm5sbS5uaWguZ292L3B1Ym1lZC8zMTY2MDY4NzwvdXJs
PjwvcmVsYXRlZC11cmxzPjwvdXJscz48ZWxlY3Ryb25pYy1yZXNvdXJjZS1udW0+MTAuMTExMS9j
YXMuMTQyMjM8L2VsZWN0cm9uaWMtcmVzb3VyY2UtbnVtPjwvcmVjb3JkPjwvQ2l0ZT48L0VuZE5v
dGU+
</w:fldData>
        </w:fldChar>
      </w:r>
      <w:r w:rsidRPr="00A64909">
        <w:rPr>
          <w:rFonts w:ascii="Book Antiqua" w:hAnsi="Book Antiqua" w:cs="Book Antiqua"/>
          <w:sz w:val="20"/>
          <w:szCs w:val="20"/>
        </w:rPr>
        <w:instrText xml:space="preserve"> ADDIN EN.CITE </w:instrText>
      </w:r>
      <w:r w:rsidRPr="00A64909">
        <w:rPr>
          <w:rFonts w:ascii="Book Antiqua" w:hAnsi="Book Antiqua" w:cs="Book Antiqua"/>
          <w:sz w:val="20"/>
          <w:szCs w:val="20"/>
        </w:rPr>
        <w:fldChar w:fldCharType="begin">
          <w:fldData xml:space="preserve">PEVuZE5vdGU+PENpdGU+PEF1dGhvcj5NZW5nPC9BdXRob3I+PFllYXI+MjAxOTwvWWVhcj48UmVj
TnVtPjQ5ODA8L1JlY051bT48RGlzcGxheVRleHQ+PHN0eWxlIGZhY2U9InN1cGVyc2NyaXB0Ij5b
NTUtNTddPC9zdHlsZT48L0Rpc3BsYXlUZXh0PjxyZWNvcmQ+PHJlYy1udW1iZXI+NDk4MDwvcmVj
LW51bWJlcj48Zm9yZWlnbi1rZXlzPjxrZXkgYXBwPSJFTiIgZGItaWQ9IjB3cDllZXg5b3gyOWE3
ZXB2cjd2dmFmaXZ6ZmV4ejBkdHNlZiI+NDk4MDwva2V5PjwvZm9yZWlnbi1rZXlzPjxyZWYtdHlw
ZSBuYW1lPSJKb3VybmFsIEFydGljbGUiPjE3PC9yZWYtdHlwZT48Y29udHJpYnV0b3JzPjxhdXRo
b3JzPjxhdXRob3I+TWVuZywgWC48L2F1dGhvcj48YXV0aG9yPlhpYSwgVy48L2F1dGhvcj48YXV0
aG9yPlhpZSwgUC48L2F1dGhvcj48YXV0aG9yPlpoYW5nLCBSLjwvYXV0aG9yPjxhdXRob3I+TGks
IFcuPC9hdXRob3I+PGF1dGhvcj5XYW5nLCBNLjwvYXV0aG9yPjxhdXRob3I+WGlvbmcsIEYuPC9h
dXRob3I+PGF1dGhvcj5MaXUsIFkuPC9hdXRob3I+PGF1dGhvcj5GYW4sIFguPC9hdXRob3I+PGF1
dGhvcj5YaWUsIFkuPC9hdXRob3I+PGF1dGhvcj5XYW4sIFguPC9hdXRob3I+PGF1dGhvcj5aaHUs
IEsuPC9hdXRob3I+PGF1dGhvcj5TaGFuLCBILjwvYXV0aG9yPjxhdXRob3I+V2FuZywgTC48L2F1
dGhvcj48YXV0aG9yPkdhbywgWC48L2F1dGhvcj48L2F1dGhvcnM+PC9jb250cmlidXRvcnM+PGF1
dGgtYWRkcmVzcz5EZXBhcnRtZW50IG9mIFJhZGlvbG9neSwgU2l4dGggQWZmaWxpYXRlZCBIb3Nw
aXRhbCBvZiBTdW4gWWF0LXNlbiBVbml2ZXJzaXR5LCBHdWFuZ3pob3UsIDUxMDY1NSwgQ2hpbmEu
JiN4RDtTdXpob3UgSW5zdGl0dXRlIG9mIEJpb21lZGljYWwgRW5naW5lZXJpbmcgYW5kIFRlY2hu
b2xvZ3ksIENoaW5lc2UgQWNhZGVteSBvZiBTY2llbmNlcywgODggS2VsaW5nIFJvYWQsIFN1emhv
dSBOZXcgRGlzdHJpY3QsIFN1emhvdSwgMjE1MTYzLCBKaWFuZ3N1LCBDaGluYS4mI3hEO0RlcGFy
dG1lbnQgb2YgUGF0aG9sb2d5LCBTaXh0aCBBZmZpbGlhdGVkIEhvc3BpdGFsIG9mIFN1biBZYXQt
c2VuIFVuaXZlcnNpdHksIEd1YW5nemhvdSwgNTEwNjU1LCBDaGluYS4mI3hEO0RlcGFydG1lbnQg
b2YgUmFkaW90aGVyYXB5LCBTaXh0aCBBZmZpbGlhdGVkIEhvc3BpdGFsIG9mIFN1biBZYXQtc2Vu
IFVuaXZlcnNpdHksIEd1YW5nemhvdSwgNTEwNjU1LCBDaGluYS4mI3hEO0RlcGFydG1lbnQgb2Yg
SW50ZXJ2ZW50aW9uYWwgTWVkaWNpbmUsIFNlY29uZCBBZmZpbGlhdGVkIEhvc3BpdGFsIG9mIEd1
YW5nemhvdSBNZWRpY2FsIFVuaXZlcnNpdHksIEd1YW5nemhvdSwgNTEwMjYwLCBDaGluYS4mI3hE
O0d1YW5nZG9uZyBQcm92aW5jaWFsIEVuZ2luZWVyaW5nIFJlc2VhcmNoIENlbnRlciBvZiBNb2xl
Y3VsYXIgSW1hZ2luZywgRmlmdGggQWZmaWxpYXRlZCBIb3NwaXRhbCBvZiBTdW4gWWF0LXNlbiBV
bml2ZXJzaXR5LCBaaHVoYWksIDUxOTAwMCwgQ2hpbmEuJiN4RDtEZXBhcnRtZW50IG9mIENvbG9y
ZWN0YWwgU3VyZ2VyeSwgU2l4dGggQWZmaWxpYXRlZCBIb3NwaXRhbCBvZiBTdW4gWWF0LXNlbiBV
bml2ZXJzaXR5LCAyNiBZdWFuY3VuIEVyaGVuZyBSb2FkLCBUaWFuaGUgRGlzdHJpY3QsIEd1YW5n
emhvdSwgNTE5MDAwLCBHdWFuZ2RvbmcsIENoaW5hLiB3YW5nbDlAbWFpbC5zeXN1LmVkdS5jbi4m
I3hEO1N1emhvdSBJbnN0aXR1dGUgb2YgQmlvbWVkaWNhbCBFbmdpbmVlcmluZyBhbmQgVGVjaG5v
bG9neSwgQ2hpbmVzZSBBY2FkZW15IG9mIFNjaWVuY2VzLCA4OCBLZWxpbmcgUm9hZCwgU3V6aG91
IE5ldyBEaXN0cmljdCwgU3V6aG91LCAyMTUxNjMsIEppYW5nc3UsIENoaW5hLiB4aW5nYW9zYW1A
eWFob28uY29tLjwvYXV0aC1hZGRyZXNzPjx0aXRsZXM+PHRpdGxlPlByZW9wZXJhdGl2ZSByYWRp
b21pYyBzaWduYXR1cmUgYmFzZWQgb24gbXVsdGlwYXJhbWV0cmljIG1hZ25ldGljIHJlc29uYW5j
ZSBpbWFnaW5nIGZvciBub25pbnZhc2l2ZSBldmFsdWF0aW9uIG9mIGJpb2xvZ2ljYWwgY2hhcmFj
dGVyaXN0aWNzIGluIHJlY3RhbCBjYW5jZXI8L3RpdGxlPjxzZWNvbmRhcnktdGl0bGU+RXVyIFJh
ZGlvbDwvc2Vjb25kYXJ5LXRpdGxlPjxhbHQtdGl0bGU+RXVyb3BlYW4gcmFkaW9sb2d5PC9hbHQt
dGl0bGU+PC90aXRsZXM+PHBlcmlvZGljYWw+PGZ1bGwtdGl0bGU+RXVyIFJhZGlvbDwvZnVsbC10
aXRsZT48YWJici0xPkV1cm9wZWFuIHJhZGlvbG9neTwvYWJici0xPjwvcGVyaW9kaWNhbD48YWx0
LXBlcmlvZGljYWw+PGZ1bGwtdGl0bGU+RXVyIFJhZGlvbDwvZnVsbC10aXRsZT48YWJici0xPkV1
cm9wZWFuIHJhZGlvbG9neTwvYWJici0xPjwvYWx0LXBlcmlvZGljYWw+PHBhZ2VzPjMyMDAtMzIw
OTwvcGFnZXM+PHZvbHVtZT4yOTwvdm9sdW1lPjxudW1iZXI+NjwvbnVtYmVyPjxrZXl3b3Jkcz48
a2V5d29yZD4qQWxnb3JpdGhtczwva2V5d29yZD48a2V5d29yZD5CaW9tYXJrZXJzLCBUdW1vci8q
bWV0YWJvbGlzbTwva2V5d29yZD48a2V5d29yZD4qQ29sZWN0b215PC9rZXl3b3JkPjxrZXl3b3Jk
PkZlbWFsZTwva2V5d29yZD48a2V5d29yZD5IdW1hbnM8L2tleXdvcmQ+PGtleXdvcmQ+THltcGhh
dGljIE1ldGFzdGFzaXM8L2tleXdvcmQ+PGtleXdvcmQ+TWFnbmV0aWMgUmVzb25hbmNlIEltYWdp
bmcvKm1ldGhvZHM8L2tleXdvcmQ+PGtleXdvcmQ+TWFsZTwva2V5d29yZD48a2V5d29yZD5NaWRk
bGUgQWdlZDwva2V5d29yZD48a2V5d29yZD5QcmVvcGVyYXRpdmUgUGVyaW9kPC9rZXl3b3JkPjxr
ZXl3b3JkPlJlY3RhbCBOZW9wbGFzbXMvKmRpYWdub3Npcy9tZXRhYm9saXNtL3N1cmdlcnk8L2tl
eXdvcmQ+PGtleXdvcmQ+UmVwcm9kdWNpYmlsaXR5IG9mIFJlc3VsdHM8L2tleXdvcmQ+PC9rZXl3
b3Jkcz48ZGF0ZXM+PHllYXI+MjAxOTwveWVhcj48cHViLWRhdGVzPjxkYXRlPkp1bjwvZGF0ZT48
L3B1Yi1kYXRlcz48L2RhdGVzPjxpc2JuPjE0MzItMTA4NCAoRWxlY3Ryb25pYykmI3hEOzA5Mzgt
Nzk5NCAoTGlua2luZyk8L2lzYm4+PGFjY2Vzc2lvbi1udW0+MzA0MTM5NTk8L2FjY2Vzc2lvbi1u
dW0+PHVybHM+PHJlbGF0ZWQtdXJscz48dXJsPmh0dHA6Ly93d3cubmNiaS5ubG0ubmloLmdvdi9w
dWJtZWQvMzA0MTM5NTk8L3VybD48L3JlbGF0ZWQtdXJscz48L3VybHM+PGVsZWN0cm9uaWMtcmVz
b3VyY2UtbnVtPjEwLjEwMDcvczAwMzMwLTAxOC01NzYzLXg8L2VsZWN0cm9uaWMtcmVzb3VyY2Ut
bnVtPjwvcmVjb3JkPjwvQ2l0ZT48Q2l0ZT48QXV0aG9yPk1hcnRpbjwvQXV0aG9yPjxZZWFyPjIw
MTM8L1llYXI+PFJlY051bT40OTgxPC9SZWNOdW0+PHJlY29yZD48cmVjLW51bWJlcj40OTgxPC9y
ZWMtbnVtYmVyPjxmb3JlaWduLWtleXM+PGtleSBhcHA9IkVOIiBkYi1pZD0iMHdwOWVleDlveDI5
YTdlcHZyN3Z2YWZpdnpmZXh6MGR0c2VmIj40OTgxPC9rZXk+PC9mb3JlaWduLWtleXM+PHJlZi10
eXBlIG5hbWU9IkpvdXJuYWwgQXJ0aWNsZSI+MTc8L3JlZi10eXBlPjxjb250cmlidXRvcnM+PGF1
dGhvcnM+PGF1dGhvcj5NYXJ0aW4sIFYuPC9hdXRob3I+PGF1dGhvcj5MYW5kaSwgTC48L2F1dGhv
cj48YXV0aG9yPk1vbGluYXJpLCBGLjwvYXV0aG9yPjxhdXRob3I+Rm91bnR6aWxhcywgRy48L2F1
dGhvcj48YXV0aG9yPkdldmEsIFIuPC9hdXRob3I+PGF1dGhvcj5SaXZhLCBBLjwvYXV0aG9yPjxh
dXRob3I+U2FsZXR0aSwgUC48L2F1dGhvcj48YXV0aG9yPkRlIERvc3NvLCBTLjwvYXV0aG9yPjxh
dXRob3I+U3BpdGFsZSwgQS48L2F1dGhvcj48YXV0aG9yPlRlanBhciwgUy48L2F1dGhvcj48YXV0
aG9yPkthbG9nZXJhcywgSy4gVC48L2F1dGhvcj48YXV0aG9yPk1henp1Y2NoZWxsaSwgTC48L2F1
dGhvcj48YXV0aG9yPkZyYXR0aW5pLCBNLjwvYXV0aG9yPjxhdXRob3I+Q2FwcHV6em8sIEYuPC9h
dXRob3I+PC9hdXRob3JzPjwvY29udHJpYnV0b3JzPjxhdXRoLWFkZHJlc3M+SW5zdGl0dXRlIG9m
IFBhdGhvbG9neSwgTG9jYXJubyA2NjAwLCBTd2l0emVybGFuZC48L2F1dGgtYWRkcmVzcz48dGl0
bGVzPjx0aXRsZT5IRVIyIGdlbmUgY29weSBudW1iZXIgc3RhdHVzIG1heSBpbmZsdWVuY2UgY2xp
bmljYWwgZWZmaWNhY3kgdG8gYW50aS1FR0ZSIG1vbm9jbG9uYWwgYW50aWJvZGllcyBpbiBtZXRh
c3RhdGljIGNvbG9yZWN0YWwgY2FuY2VyIHBhdGllbnRzPC90aXRsZT48c2Vjb25kYXJ5LXRpdGxl
PkJyIEogQ2FuY2VyPC9zZWNvbmRhcnktdGl0bGU+PGFsdC10aXRsZT5Ccml0aXNoIGpvdXJuYWwg
b2YgY2FuY2VyPC9hbHQtdGl0bGU+PC90aXRsZXM+PHBlcmlvZGljYWw+PGZ1bGwtdGl0bGU+QnIg
SiBDYW5jZXI8L2Z1bGwtdGl0bGU+PGFiYnItMT5Ccml0aXNoIGpvdXJuYWwgb2YgY2FuY2VyPC9h
YmJyLTE+PC9wZXJpb2RpY2FsPjxhbHQtcGVyaW9kaWNhbD48ZnVsbC10aXRsZT5CciBKIENhbmNl
cjwvZnVsbC10aXRsZT48YWJici0xPkJyaXRpc2ggam91cm5hbCBvZiBjYW5jZXI8L2FiYnItMT48
L2FsdC1wZXJpb2RpY2FsPjxwYWdlcz42NjgtNzU8L3BhZ2VzPjx2b2x1bWU+MTA4PC92b2x1bWU+
PG51bWJlcj4zPC9udW1iZXI+PGtleXdvcmRzPjxrZXl3b3JkPkFkZW5vY2FyY2lub21hLypkcnVn
IHRoZXJhcHkvZ2VuZXRpY3MvbW9ydGFsaXR5L3NlY29uZGFyeTwva2V5d29yZD48a2V5d29yZD5B
ZHVsdDwva2V5d29yZD48a2V5d29yZD5BZ2VkPC9rZXl3b3JkPjxrZXl3b3JkPkFudGlib2RpZXMs
IE1vbm9jbG9uYWwvYWRtaW5pc3RyYXRpb24gJmFtcDsgZG9zYWdlPC9rZXl3b3JkPjxrZXl3b3Jk
PkFudGlib2RpZXMsIE1vbm9jbG9uYWwsIEh1bWFuaXplZDwva2V5d29yZD48a2V5d29yZD5BbnRp
bmVvcGxhc3RpYyBDb21iaW5lZCBDaGVtb3RoZXJhcHkgUHJvdG9jb2xzLyp0aGVyYXBldXRpYyB1
c2U8L2tleXdvcmQ+PGtleXdvcmQ+Q2V0dXhpbWFiPC9rZXl3b3JkPjxrZXl3b3JkPkNvbG9yZWN0
YWwgTmVvcGxhc21zLypkcnVnIHRoZXJhcHkvZ2VuZXRpY3MvbW9ydGFsaXR5L3BhdGhvbG9neTwv
a2V5d29yZD48a2V5d29yZD5GZW1hbGU8L2tleXdvcmQ+PGtleXdvcmQ+Rm9sbG93LVVwIFN0dWRp
ZXM8L2tleXdvcmQ+PGtleXdvcmQ+R2VuZSBBbXBsaWZpY2F0aW9uPC9rZXl3b3JkPjxrZXl3b3Jk
PipHZW5lIERvc2FnZTwva2V5d29yZD48a2V5d29yZD5HZW5lIEV4cHJlc3Npb24gUmVndWxhdGlv
biwgTmVvcGxhc3RpYzwva2V5d29yZD48a2V5d29yZD5IdW1hbnM8L2tleXdvcmQ+PGtleXdvcmQ+
SW4gU2l0dSBIeWJyaWRpemF0aW9uLCBGbHVvcmVzY2VuY2U8L2tleXdvcmQ+PGtleXdvcmQ+TWFs
ZTwva2V5d29yZD48a2V5d29yZD5NaWRkbGUgQWdlZDwva2V5d29yZD48a2V5d29yZD5NdXRhdGlv
bi9nZW5ldGljczwva2V5d29yZD48a2V5d29yZD5QYW5pdHVtdW1hYjwva2V5d29yZD48a2V5d29y
ZD5Qcm9nbm9zaXM8L2tleXdvcmQ+PGtleXdvcmQ+UHJvdG8tT25jb2dlbmUgUHJvdGVpbnMvZ2Vu
ZXRpY3M8L2tleXdvcmQ+PGtleXdvcmQ+UHJvdG8tT25jb2dlbmUgUHJvdGVpbnMgcDIxKHJhcyk8
L2tleXdvcmQ+PGtleXdvcmQ+UmVjZXB0b3IsIEVyYkItMi8qZ2VuZXRpY3M8L2tleXdvcmQ+PGtl
eXdvcmQ+UmV0cm9zcGVjdGl2ZSBTdHVkaWVzPC9rZXl3b3JkPjxrZXl3b3JkPlN1cnZpdmFsIFJh
dGU8L2tleXdvcmQ+PGtleXdvcmQ+cmFzIFByb3RlaW5zL2dlbmV0aWNzPC9rZXl3b3JkPjwva2V5
d29yZHM+PGRhdGVzPjx5ZWFyPjIwMTM8L3llYXI+PHB1Yi1kYXRlcz48ZGF0ZT5GZWIgMTk8L2Rh
dGU+PC9wdWItZGF0ZXM+PC9kYXRlcz48aXNibj4xNTMyLTE4MjcgKEVsZWN0cm9uaWMpJiN4RDsw
MDA3LTA5MjAgKExpbmtpbmcpPC9pc2JuPjxhY2Nlc3Npb24tbnVtPjIzMzQ4NTIwPC9hY2Nlc3Np
b24tbnVtPjx1cmxzPjxyZWxhdGVkLXVybHM+PHVybD5odHRwOi8vd3d3Lm5jYmkubmxtLm5paC5n
b3YvcHVibWVkLzIzMzQ4NTIwPC91cmw+PC9yZWxhdGVkLXVybHM+PC91cmxzPjxjdXN0b20yPjM1
OTM1Njc8L2N1c3RvbTI+PGVsZWN0cm9uaWMtcmVzb3VyY2UtbnVtPjEwLjEwMzgvYmpjLjIwMTMu
NDwvZWxlY3Ryb25pYy1yZXNvdXJjZS1udW0+PC9yZWNvcmQ+PC9DaXRlPjxDaXRlPjxBdXRob3I+
SW1haXp1bWk8L0F1dGhvcj48WWVhcj4yMDE5PC9ZZWFyPjxSZWNOdW0+NDk4MjwvUmVjTnVtPjxy
ZWNvcmQ+PHJlYy1udW1iZXI+NDk4MjwvcmVjLW51bWJlcj48Zm9yZWlnbi1rZXlzPjxrZXkgYXBw
PSJFTiIgZGItaWQ9IjB3cDllZXg5b3gyOWE3ZXB2cjd2dmFmaXZ6ZmV4ejBkdHNlZiI+NDk4Mjwv
a2V5PjwvZm9yZWlnbi1rZXlzPjxyZWYtdHlwZSBuYW1lPSJKb3VybmFsIEFydGljbGUiPjE3PC9y
ZWYtdHlwZT48Y29udHJpYnV0b3JzPjxhdXRob3JzPjxhdXRob3I+SW1haXp1bWksIEsuPC9hdXRo
b3I+PGF1dGhvcj5TdXp1a2ksIFQuPC9hdXRob3I+PGF1dGhvcj5Lb2ppbWEsIE0uPC9hdXRob3I+
PGF1dGhvcj5TaGltb211cmEsIE0uPC9hdXRob3I+PGF1dGhvcj5TYWt1eWFtYSwgTi48L2F1dGhv
cj48YXV0aG9yPlRzdWthZGEsIFkuPC9hdXRob3I+PGF1dGhvcj5TYXNha2ksIFQuPC9hdXRob3I+
PGF1dGhvcj5OaXNoaXphd2EsIFkuPC9hdXRob3I+PGF1dGhvcj5UYWtldG9taSwgQS48L2F1dGhv
cj48YXV0aG9yPkl0bywgTS48L2F1dGhvcj48YXV0aG9yPk5ha2F0c3VyYSwgVC48L2F1dGhvcj48
L2F1dGhvcnM+PC9jb250cmlidXRvcnM+PGF1dGgtYWRkcmVzcz5EZXBhcm1lbnQgb2YgQ29sb3Jl
Y3RhbCBTdXJnZXJ5LCBOYXRpb25hbCBDYW5jZXIgQ2VudGVyIEhvc3BpdGFsIEVhc3QsIEthc2hp
d2EsIEphcGFuLiYjeEQ7RGl2aXNpb24gb2YgQ2FuY2VyIEltbXVub3RoZXJhcHksIEV4cGxvcmF0
b3J5IE9uY29sb2d5IFJlc2VhcmNoICZhbXA7IENsaW5pY2FsIFRyaWFsIENlbnRlciwgTmF0aW9u
YWwgQ2FuY2VyIENlbnRlciwgS2FzaGl3YSwgSmFwYW4uJiN4RDtEZXBhcnRtZW50IG9mIEdhc3Ry
b2VudGVyb2xvZ2ljYWwgU3VyZ2VyeSBJLCBHcmFkdWF0ZSBTY2hvb2wgb2YgTWVkaWNpbmUsIEhv
a2thaWRvIFVuaXZlcnNpdHksIFNhcHBvcm8sIEphcGFuLiYjeEQ7RGl2aXNpb24gb2YgUGF0aG9s
b2d5LCBOYXRpb25hbCBDYW5jZXIgQ2VudGVyIEhvc3BpdGFsIEVhc3QsIEthc2hpd2EsIEphcGFu
LjwvYXV0aC1hZGRyZXNzPjx0aXRsZXM+PHRpdGxlPktpNjcgZXhwcmVzc2lvbiBhbmQgbG9jYWxp
emF0aW9uIG9mIFQgY2VsbHMgYWZ0ZXIgbmVvYWRqdXZhbnQgdGhlcmFwaWVzIGFzIHJlbGlhYmxl
IHByZWRpY3RpdmUgbWFya2VycyBpbiByZWN0YWwgY2FuY2VyPC90aXRsZT48c2Vjb25kYXJ5LXRp
dGxlPkNhbmNlciBTY2k8L3NlY29uZGFyeS10aXRsZT48YWx0LXRpdGxlPkNhbmNlciBzY2llbmNl
PC9hbHQtdGl0bGU+PC90aXRsZXM+PHBlcmlvZGljYWw+PGZ1bGwtdGl0bGU+Q2FuY2VyIFNjaTwv
ZnVsbC10aXRsZT48YWJici0xPkNhbmNlciBzY2llbmNlPC9hYmJyLTE+PC9wZXJpb2RpY2FsPjxh
bHQtcGVyaW9kaWNhbD48ZnVsbC10aXRsZT5DYW5jZXIgU2NpPC9mdWxsLXRpdGxlPjxhYmJyLTE+
Q2FuY2VyIHNjaWVuY2U8L2FiYnItMT48L2FsdC1wZXJpb2RpY2FsPjxkYXRlcz48eWVhcj4yMDE5
PC95ZWFyPjxwdWItZGF0ZXM+PGRhdGU+T2N0IDI5PC9kYXRlPjwvcHViLWRhdGVzPjwvZGF0ZXM+
PGlzYm4+MTM0OS03MDA2IChFbGVjdHJvbmljKSYjeEQ7MTM0Ny05MDMyIChMaW5raW5nKTwvaXNi
bj48YWNjZXNzaW9uLW51bT4zMTY2MDY4NzwvYWNjZXNzaW9uLW51bT48dXJscz48cmVsYXRlZC11
cmxzPjx1cmw+aHR0cDovL3d3dy5uY2JpLm5sbS5uaWguZ292L3B1Ym1lZC8zMTY2MDY4NzwvdXJs
PjwvcmVsYXRlZC11cmxzPjwvdXJscz48ZWxlY3Ryb25pYy1yZXNvdXJjZS1udW0+MTAuMTExMS9j
YXMuMTQyMjM8L2VsZWN0cm9uaWMtcmVzb3VyY2UtbnVtPjwvcmVjb3JkPjwvQ2l0ZT48L0VuZE5v
dGU+
</w:fldData>
        </w:fldChar>
      </w:r>
      <w:r w:rsidRPr="00A64909">
        <w:rPr>
          <w:rFonts w:ascii="Book Antiqua" w:hAnsi="Book Antiqua" w:cs="Book Antiqua"/>
          <w:sz w:val="20"/>
          <w:szCs w:val="20"/>
        </w:rPr>
        <w:instrText xml:space="preserve"> ADDIN EN.CITE.DATA </w:instrText>
      </w:r>
      <w:r w:rsidRPr="00A64909">
        <w:rPr>
          <w:rFonts w:ascii="Book Antiqua" w:hAnsi="Book Antiqua" w:cs="Book Antiqua"/>
          <w:sz w:val="20"/>
          <w:szCs w:val="20"/>
        </w:rPr>
      </w:r>
      <w:r w:rsidRPr="00A64909">
        <w:rPr>
          <w:rFonts w:ascii="Book Antiqua" w:hAnsi="Book Antiqua" w:cs="Book Antiqua"/>
          <w:sz w:val="20"/>
          <w:szCs w:val="20"/>
        </w:rPr>
        <w:fldChar w:fldCharType="end"/>
      </w:r>
      <w:r w:rsidRPr="00A64909">
        <w:rPr>
          <w:rFonts w:ascii="Book Antiqua" w:hAnsi="Book Antiqua" w:cs="Book Antiqua"/>
          <w:sz w:val="20"/>
          <w:szCs w:val="20"/>
        </w:rPr>
      </w:r>
      <w:r w:rsidRPr="00A64909">
        <w:rPr>
          <w:rFonts w:ascii="Book Antiqua" w:hAnsi="Book Antiqua" w:cs="Book Antiqua"/>
          <w:sz w:val="20"/>
          <w:szCs w:val="20"/>
        </w:rPr>
        <w:fldChar w:fldCharType="separate"/>
      </w:r>
      <w:r w:rsidRPr="00A64909">
        <w:rPr>
          <w:rFonts w:ascii="Book Antiqua" w:hAnsi="Book Antiqua" w:cs="Book Antiqua"/>
          <w:sz w:val="20"/>
          <w:szCs w:val="20"/>
          <w:vertAlign w:val="superscript"/>
        </w:rPr>
        <w:t>[</w:t>
      </w:r>
      <w:hyperlink w:anchor="_ENREF_55" w:tooltip="Meng, 2019 #4980" w:history="1">
        <w:r w:rsidRPr="00A64909">
          <w:rPr>
            <w:rFonts w:ascii="Book Antiqua" w:hAnsi="Book Antiqua" w:cs="Book Antiqua"/>
            <w:sz w:val="20"/>
            <w:szCs w:val="20"/>
            <w:vertAlign w:val="superscript"/>
          </w:rPr>
          <w:t>55-57</w:t>
        </w:r>
      </w:hyperlink>
      <w:r w:rsidRPr="00A64909">
        <w:rPr>
          <w:rFonts w:ascii="Book Antiqua" w:hAnsi="Book Antiqua" w:cs="Book Antiqua"/>
          <w:sz w:val="20"/>
          <w:szCs w:val="20"/>
          <w:vertAlign w:val="superscript"/>
        </w:rPr>
        <w:t>]</w:t>
      </w:r>
      <w:r w:rsidRPr="00A64909">
        <w:rPr>
          <w:rFonts w:ascii="Book Antiqua" w:hAnsi="Book Antiqua" w:cs="Book Antiqua"/>
          <w:sz w:val="20"/>
          <w:szCs w:val="20"/>
        </w:rPr>
        <w:fldChar w:fldCharType="end"/>
      </w:r>
      <w:r w:rsidRPr="00A64909">
        <w:rPr>
          <w:rFonts w:ascii="Book Antiqua" w:hAnsi="Book Antiqua" w:cs="Book Antiqua"/>
          <w:sz w:val="20"/>
          <w:szCs w:val="20"/>
        </w:rPr>
        <w:t xml:space="preserve">; however, in our study, the above biological markers were not available in all included patients. Thus, the </w:t>
      </w:r>
      <w:r w:rsidRPr="00A64909">
        <w:rPr>
          <w:rFonts w:ascii="Book Antiqua" w:eastAsiaTheme="minorEastAsia" w:hAnsi="Book Antiqua" w:cs="Book Antiqua"/>
          <w:kern w:val="0"/>
          <w:sz w:val="20"/>
          <w:szCs w:val="20"/>
        </w:rPr>
        <w:t xml:space="preserve">multi-modal nomogram combined with </w:t>
      </w:r>
      <w:r w:rsidRPr="00A64909">
        <w:rPr>
          <w:rFonts w:ascii="Book Antiqua" w:hAnsi="Book Antiqua" w:cs="Book Antiqua"/>
          <w:sz w:val="20"/>
          <w:szCs w:val="20"/>
        </w:rPr>
        <w:t>biological characteristics is desirable in the future.</w:t>
      </w:r>
    </w:p>
    <w:p w14:paraId="453AE751" w14:textId="4064ABC7" w:rsidR="00593CD5" w:rsidRPr="00A64909" w:rsidRDefault="00350163" w:rsidP="00A64909">
      <w:pPr>
        <w:snapToGrid w:val="0"/>
        <w:spacing w:line="360" w:lineRule="auto"/>
        <w:ind w:firstLineChars="100" w:firstLine="200"/>
        <w:rPr>
          <w:rFonts w:ascii="Book Antiqua" w:hAnsi="Book Antiqua" w:cs="Book Antiqua"/>
          <w:sz w:val="20"/>
          <w:szCs w:val="20"/>
        </w:rPr>
      </w:pPr>
      <w:r w:rsidRPr="00A64909">
        <w:rPr>
          <w:rFonts w:ascii="Book Antiqua" w:hAnsi="Book Antiqua" w:cs="Book Antiqua"/>
          <w:sz w:val="20"/>
          <w:szCs w:val="20"/>
        </w:rPr>
        <w:t xml:space="preserve">In conclusion, the findings of this study showed that the </w:t>
      </w:r>
      <w:r w:rsidRPr="00A64909">
        <w:rPr>
          <w:rFonts w:ascii="Book Antiqua" w:eastAsiaTheme="minorEastAsia" w:hAnsi="Book Antiqua" w:cs="Book Antiqua"/>
          <w:kern w:val="0"/>
          <w:sz w:val="20"/>
          <w:szCs w:val="20"/>
        </w:rPr>
        <w:t xml:space="preserve">multi-modal nomogram </w:t>
      </w:r>
      <w:r w:rsidRPr="00A64909">
        <w:rPr>
          <w:rFonts w:ascii="Book Antiqua" w:hAnsi="Book Antiqua" w:cs="Book Antiqua"/>
          <w:sz w:val="20"/>
          <w:szCs w:val="20"/>
        </w:rPr>
        <w:t>established by</w:t>
      </w:r>
      <w:r w:rsidRPr="00A64909">
        <w:rPr>
          <w:rFonts w:ascii="Book Antiqua" w:eastAsiaTheme="minorEastAsia" w:hAnsi="Book Antiqua" w:cs="Book Antiqua"/>
          <w:kern w:val="0"/>
          <w:sz w:val="20"/>
          <w:szCs w:val="20"/>
        </w:rPr>
        <w:t xml:space="preserve"> </w:t>
      </w:r>
      <w:proofErr w:type="spellStart"/>
      <w:r w:rsidRPr="00A64909">
        <w:rPr>
          <w:rFonts w:ascii="Book Antiqua" w:eastAsiaTheme="minorEastAsia" w:hAnsi="Book Antiqua" w:cs="Book Antiqua"/>
          <w:kern w:val="0"/>
          <w:sz w:val="20"/>
          <w:szCs w:val="20"/>
        </w:rPr>
        <w:t>radiomics</w:t>
      </w:r>
      <w:proofErr w:type="spellEnd"/>
      <w:r w:rsidRPr="00A64909">
        <w:rPr>
          <w:rFonts w:ascii="Book Antiqua" w:eastAsiaTheme="minorEastAsia" w:hAnsi="Book Antiqua" w:cs="Book Antiqua"/>
          <w:kern w:val="0"/>
          <w:sz w:val="20"/>
          <w:szCs w:val="20"/>
        </w:rPr>
        <w:t xml:space="preserve"> of preoperative CT and MRI adds accuracy to prediction and could contribute to </w:t>
      </w:r>
      <w:r w:rsidR="00913808" w:rsidRPr="00A64909">
        <w:rPr>
          <w:rFonts w:ascii="Book Antiqua" w:eastAsiaTheme="minorEastAsia" w:hAnsi="Book Antiqua" w:cs="Book Antiqua"/>
          <w:kern w:val="0"/>
          <w:sz w:val="20"/>
          <w:szCs w:val="20"/>
        </w:rPr>
        <w:t xml:space="preserve">the </w:t>
      </w:r>
      <w:r w:rsidRPr="00A64909">
        <w:rPr>
          <w:rFonts w:ascii="Book Antiqua" w:eastAsiaTheme="minorEastAsia" w:hAnsi="Book Antiqua" w:cs="Book Antiqua"/>
          <w:kern w:val="0"/>
          <w:sz w:val="20"/>
          <w:szCs w:val="20"/>
        </w:rPr>
        <w:t>personalized selection</w:t>
      </w:r>
      <w:r w:rsidRPr="00A64909">
        <w:rPr>
          <w:rFonts w:ascii="Book Antiqua" w:hAnsi="Book Antiqua" w:cs="Book Antiqua"/>
          <w:sz w:val="20"/>
          <w:szCs w:val="20"/>
        </w:rPr>
        <w:t xml:space="preserve"> of neoadjuvant chemotherapy</w:t>
      </w:r>
      <w:r w:rsidRPr="00A64909">
        <w:rPr>
          <w:rFonts w:ascii="Book Antiqua" w:eastAsiaTheme="minorEastAsia" w:hAnsi="Book Antiqua" w:cs="Book Antiqua"/>
          <w:kern w:val="0"/>
          <w:sz w:val="20"/>
          <w:szCs w:val="20"/>
        </w:rPr>
        <w:t xml:space="preserve"> for LARC.</w:t>
      </w:r>
    </w:p>
    <w:p w14:paraId="1E1EA6E5" w14:textId="77777777" w:rsidR="000871FD" w:rsidRPr="00A64909" w:rsidRDefault="000871FD" w:rsidP="00A60484">
      <w:pPr>
        <w:snapToGrid w:val="0"/>
        <w:spacing w:line="360" w:lineRule="auto"/>
        <w:ind w:firstLineChars="100" w:firstLine="200"/>
        <w:rPr>
          <w:rFonts w:ascii="Book Antiqua" w:eastAsiaTheme="minorEastAsia" w:hAnsi="Book Antiqua" w:cs="Book Antiqua"/>
          <w:kern w:val="0"/>
          <w:sz w:val="20"/>
          <w:szCs w:val="20"/>
        </w:rPr>
      </w:pPr>
    </w:p>
    <w:p w14:paraId="18F558F7" w14:textId="77777777" w:rsidR="000871FD" w:rsidRPr="00A64909" w:rsidRDefault="00350163" w:rsidP="00A64909">
      <w:pPr>
        <w:widowControl/>
        <w:snapToGrid w:val="0"/>
        <w:spacing w:line="360" w:lineRule="auto"/>
        <w:rPr>
          <w:rFonts w:ascii="Book Antiqua" w:eastAsiaTheme="minorEastAsia" w:hAnsi="Book Antiqua" w:cs="Book Antiqua"/>
          <w:kern w:val="0"/>
          <w:sz w:val="20"/>
          <w:szCs w:val="20"/>
          <w:u w:val="single"/>
        </w:rPr>
      </w:pPr>
      <w:r w:rsidRPr="00A64909">
        <w:rPr>
          <w:rFonts w:ascii="Book Antiqua" w:eastAsia="Book Antiqua" w:hAnsi="Book Antiqua" w:cs="Book Antiqua"/>
          <w:b/>
          <w:kern w:val="0"/>
          <w:sz w:val="20"/>
          <w:szCs w:val="20"/>
          <w:u w:val="single"/>
          <w:lang w:bidi="ar"/>
        </w:rPr>
        <w:t xml:space="preserve">ARTICLE HIGHLIGHTS </w:t>
      </w:r>
    </w:p>
    <w:p w14:paraId="402A72F4" w14:textId="77777777" w:rsidR="000871FD" w:rsidRPr="00A64909" w:rsidRDefault="00350163" w:rsidP="00A64909">
      <w:pPr>
        <w:widowControl/>
        <w:snapToGrid w:val="0"/>
        <w:spacing w:line="360" w:lineRule="auto"/>
        <w:rPr>
          <w:rFonts w:ascii="Book Antiqua" w:hAnsi="Book Antiqua"/>
          <w:sz w:val="20"/>
          <w:szCs w:val="20"/>
        </w:rPr>
      </w:pPr>
      <w:r w:rsidRPr="00A64909">
        <w:rPr>
          <w:rFonts w:ascii="Book Antiqua" w:eastAsia="Book Antiqua" w:hAnsi="Book Antiqua" w:cs="Book Antiqua"/>
          <w:b/>
          <w:i/>
          <w:kern w:val="0"/>
          <w:sz w:val="20"/>
          <w:szCs w:val="20"/>
          <w:lang w:bidi="ar"/>
        </w:rPr>
        <w:t>Research background</w:t>
      </w:r>
    </w:p>
    <w:p w14:paraId="3788C1F9" w14:textId="77777777" w:rsidR="000871FD" w:rsidRPr="00A64909" w:rsidRDefault="00350163" w:rsidP="00A64909">
      <w:pPr>
        <w:pStyle w:val="Default"/>
        <w:snapToGrid w:val="0"/>
        <w:spacing w:line="360" w:lineRule="auto"/>
        <w:jc w:val="both"/>
        <w:rPr>
          <w:color w:val="auto"/>
          <w:sz w:val="20"/>
          <w:szCs w:val="20"/>
        </w:rPr>
      </w:pPr>
      <w:r w:rsidRPr="00A64909">
        <w:rPr>
          <w:color w:val="auto"/>
          <w:sz w:val="20"/>
          <w:szCs w:val="20"/>
        </w:rPr>
        <w:t>Neoadjuvant chemotherapy is currently recommended as preoperative treatment for locally advanced rectal cancer (LARC); however, evaluation of treatment response to neoadjuvant chemotherapy is still challenging.</w:t>
      </w:r>
    </w:p>
    <w:p w14:paraId="1486444D" w14:textId="77777777" w:rsidR="000871FD" w:rsidRPr="00A64909" w:rsidRDefault="000871FD" w:rsidP="00A64909">
      <w:pPr>
        <w:pStyle w:val="Default"/>
        <w:snapToGrid w:val="0"/>
        <w:spacing w:line="360" w:lineRule="auto"/>
        <w:jc w:val="both"/>
        <w:rPr>
          <w:color w:val="auto"/>
          <w:sz w:val="20"/>
          <w:szCs w:val="20"/>
        </w:rPr>
      </w:pPr>
    </w:p>
    <w:p w14:paraId="7DF70573" w14:textId="77777777" w:rsidR="000871FD" w:rsidRPr="00A64909" w:rsidRDefault="00350163" w:rsidP="00A64909">
      <w:pPr>
        <w:widowControl/>
        <w:snapToGrid w:val="0"/>
        <w:spacing w:line="360" w:lineRule="auto"/>
        <w:rPr>
          <w:rFonts w:ascii="Book Antiqua" w:hAnsi="Book Antiqua"/>
          <w:sz w:val="20"/>
          <w:szCs w:val="20"/>
        </w:rPr>
      </w:pPr>
      <w:r w:rsidRPr="00A64909">
        <w:rPr>
          <w:rFonts w:ascii="Book Antiqua" w:eastAsia="Book Antiqua" w:hAnsi="Book Antiqua" w:cs="Book Antiqua"/>
          <w:b/>
          <w:i/>
          <w:kern w:val="0"/>
          <w:sz w:val="20"/>
          <w:szCs w:val="20"/>
          <w:lang w:bidi="ar"/>
        </w:rPr>
        <w:t>Research motivation</w:t>
      </w:r>
    </w:p>
    <w:p w14:paraId="089917EC" w14:textId="473833F1"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Several studies have reported that there were still 7-37% </w:t>
      </w:r>
      <w:r w:rsidR="00413CA0" w:rsidRPr="00A64909">
        <w:rPr>
          <w:rFonts w:ascii="Book Antiqua" w:hAnsi="Book Antiqua" w:cs="Book Antiqua"/>
          <w:sz w:val="20"/>
          <w:szCs w:val="20"/>
        </w:rPr>
        <w:t xml:space="preserve">of </w:t>
      </w:r>
      <w:r w:rsidRPr="00A64909">
        <w:rPr>
          <w:rFonts w:ascii="Book Antiqua" w:hAnsi="Book Antiqua" w:cs="Book Antiqua"/>
          <w:sz w:val="20"/>
          <w:szCs w:val="20"/>
        </w:rPr>
        <w:t>LARC patients who do not respond to neoadjuvant CRT, which may not only increase CRT-related side effects and economic burden, but also delay surgery time. Therefore, it is necessary to identify which patients can benefit from neoadjuvant CRT treatment.</w:t>
      </w:r>
    </w:p>
    <w:p w14:paraId="7437780C" w14:textId="77777777" w:rsidR="000871FD" w:rsidRPr="00A64909" w:rsidRDefault="000871FD" w:rsidP="00A64909">
      <w:pPr>
        <w:pStyle w:val="Default"/>
        <w:snapToGrid w:val="0"/>
        <w:spacing w:line="360" w:lineRule="auto"/>
        <w:jc w:val="both"/>
        <w:rPr>
          <w:color w:val="auto"/>
          <w:sz w:val="20"/>
          <w:szCs w:val="20"/>
        </w:rPr>
      </w:pPr>
    </w:p>
    <w:p w14:paraId="0F0550DC" w14:textId="77777777" w:rsidR="000871FD" w:rsidRPr="00A64909" w:rsidRDefault="00350163" w:rsidP="00A64909">
      <w:pPr>
        <w:widowControl/>
        <w:snapToGrid w:val="0"/>
        <w:spacing w:line="360" w:lineRule="auto"/>
        <w:rPr>
          <w:rFonts w:ascii="Book Antiqua" w:hAnsi="Book Antiqua"/>
          <w:sz w:val="20"/>
          <w:szCs w:val="20"/>
        </w:rPr>
      </w:pPr>
      <w:r w:rsidRPr="00A64909">
        <w:rPr>
          <w:rFonts w:ascii="Book Antiqua" w:eastAsia="Book Antiqua" w:hAnsi="Book Antiqua" w:cs="Book Antiqua"/>
          <w:b/>
          <w:i/>
          <w:kern w:val="0"/>
          <w:sz w:val="20"/>
          <w:szCs w:val="20"/>
          <w:lang w:bidi="ar"/>
        </w:rPr>
        <w:t>Research objectives</w:t>
      </w:r>
    </w:p>
    <w:p w14:paraId="59FBBBFF" w14:textId="77777777"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To create a multi-modal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model to assess therapeutic response after neoadjuvant chemotherapy for LARC.</w:t>
      </w:r>
    </w:p>
    <w:p w14:paraId="296808B2" w14:textId="77777777" w:rsidR="000871FD" w:rsidRPr="00A64909" w:rsidRDefault="000871FD" w:rsidP="00A64909">
      <w:pPr>
        <w:snapToGrid w:val="0"/>
        <w:spacing w:line="360" w:lineRule="auto"/>
        <w:rPr>
          <w:rFonts w:ascii="Book Antiqua" w:hAnsi="Book Antiqua" w:cs="Book Antiqua"/>
          <w:sz w:val="20"/>
          <w:szCs w:val="20"/>
        </w:rPr>
      </w:pPr>
    </w:p>
    <w:p w14:paraId="17224D16" w14:textId="77777777" w:rsidR="000871FD" w:rsidRPr="00A64909" w:rsidRDefault="00350163" w:rsidP="00A64909">
      <w:pPr>
        <w:widowControl/>
        <w:snapToGrid w:val="0"/>
        <w:spacing w:line="360" w:lineRule="auto"/>
        <w:rPr>
          <w:rFonts w:ascii="Book Antiqua" w:hAnsi="Book Antiqua"/>
          <w:sz w:val="20"/>
          <w:szCs w:val="20"/>
        </w:rPr>
      </w:pPr>
      <w:r w:rsidRPr="00A64909">
        <w:rPr>
          <w:rFonts w:ascii="Book Antiqua" w:eastAsia="Book Antiqua" w:hAnsi="Book Antiqua" w:cs="Book Antiqua"/>
          <w:b/>
          <w:i/>
          <w:kern w:val="0"/>
          <w:sz w:val="20"/>
          <w:szCs w:val="20"/>
          <w:lang w:bidi="ar"/>
        </w:rPr>
        <w:t>Research methods</w:t>
      </w:r>
    </w:p>
    <w:p w14:paraId="19F41638" w14:textId="522D90D2"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This retrospective study consecutively included 118 patients with LARC who underwent both computed tomography (CT) and magnetic resonance imaging (MRI) before neoadjuvant </w:t>
      </w:r>
      <w:r w:rsidRPr="00A64909">
        <w:rPr>
          <w:rFonts w:ascii="Book Antiqua" w:hAnsi="Book Antiqua" w:cs="Book Antiqua"/>
          <w:sz w:val="20"/>
          <w:szCs w:val="20"/>
        </w:rPr>
        <w:lastRenderedPageBreak/>
        <w:t>chemotherapy between October 2016 and June 2019. Histopathologic</w:t>
      </w:r>
      <w:r w:rsidR="00F02EB7" w:rsidRPr="00A64909">
        <w:rPr>
          <w:rFonts w:ascii="Book Antiqua" w:hAnsi="Book Antiqua" w:cs="Book Antiqua"/>
          <w:sz w:val="20"/>
          <w:szCs w:val="20"/>
        </w:rPr>
        <w:t>al</w:t>
      </w:r>
      <w:r w:rsidRPr="00A64909">
        <w:rPr>
          <w:rFonts w:ascii="Book Antiqua" w:hAnsi="Book Antiqua" w:cs="Book Antiqua"/>
          <w:sz w:val="20"/>
          <w:szCs w:val="20"/>
        </w:rPr>
        <w:t xml:space="preserve"> findings were used as the reference standard for patholog</w:t>
      </w:r>
      <w:r w:rsidR="00F02EB7" w:rsidRPr="00A64909">
        <w:rPr>
          <w:rFonts w:ascii="Book Antiqua" w:hAnsi="Book Antiqua" w:cs="Book Antiqua"/>
          <w:sz w:val="20"/>
          <w:szCs w:val="20"/>
        </w:rPr>
        <w:t>i</w:t>
      </w:r>
      <w:r w:rsidRPr="00A64909">
        <w:rPr>
          <w:rFonts w:ascii="Book Antiqua" w:hAnsi="Book Antiqua" w:cs="Book Antiqua"/>
          <w:sz w:val="20"/>
          <w:szCs w:val="20"/>
        </w:rPr>
        <w:t>c</w:t>
      </w:r>
      <w:r w:rsidR="00F02EB7" w:rsidRPr="00A64909">
        <w:rPr>
          <w:rFonts w:ascii="Book Antiqua" w:hAnsi="Book Antiqua" w:cs="Book Antiqua"/>
          <w:sz w:val="20"/>
          <w:szCs w:val="20"/>
        </w:rPr>
        <w:t>al</w:t>
      </w:r>
      <w:r w:rsidRPr="00A64909">
        <w:rPr>
          <w:rFonts w:ascii="Book Antiqua" w:hAnsi="Book Antiqua" w:cs="Book Antiqua"/>
          <w:sz w:val="20"/>
          <w:szCs w:val="20"/>
        </w:rPr>
        <w:t xml:space="preserve"> response. Patients were randomly divided into a training set (</w:t>
      </w:r>
      <w:r w:rsidRPr="00A64909">
        <w:rPr>
          <w:rFonts w:ascii="Book Antiqua" w:hAnsi="Book Antiqua" w:cs="Book Antiqua"/>
          <w:i/>
          <w:sz w:val="20"/>
          <w:szCs w:val="20"/>
        </w:rPr>
        <w:t xml:space="preserve">n </w:t>
      </w:r>
      <w:r w:rsidRPr="00A64909">
        <w:rPr>
          <w:rFonts w:ascii="Book Antiqua" w:hAnsi="Book Antiqua" w:cs="Book Antiqua"/>
          <w:sz w:val="20"/>
          <w:szCs w:val="20"/>
        </w:rPr>
        <w:t>= 70) and a validation set (</w:t>
      </w:r>
      <w:r w:rsidRPr="00A64909">
        <w:rPr>
          <w:rFonts w:ascii="Book Antiqua" w:hAnsi="Book Antiqua" w:cs="Book Antiqua"/>
          <w:i/>
          <w:sz w:val="20"/>
          <w:szCs w:val="20"/>
        </w:rPr>
        <w:t>n</w:t>
      </w:r>
      <w:r w:rsidRPr="00A64909">
        <w:rPr>
          <w:rFonts w:ascii="Book Antiqua" w:hAnsi="Book Antiqua" w:cs="Book Antiqua"/>
          <w:sz w:val="20"/>
          <w:szCs w:val="20"/>
        </w:rPr>
        <w:t xml:space="preserve"> = 48). The performance of different models based on CT and MRI</w:t>
      </w:r>
      <w:r w:rsidR="000F1056" w:rsidRPr="00A64909">
        <w:rPr>
          <w:rFonts w:ascii="Book Antiqua" w:hAnsi="Book Antiqua" w:cs="Book Antiqua"/>
          <w:sz w:val="20"/>
          <w:szCs w:val="20"/>
        </w:rPr>
        <w:t>,</w:t>
      </w:r>
      <w:r w:rsidRPr="00A64909">
        <w:rPr>
          <w:rFonts w:ascii="Book Antiqua" w:hAnsi="Book Antiqua" w:cs="Book Antiqua"/>
          <w:sz w:val="20"/>
          <w:szCs w:val="20"/>
        </w:rPr>
        <w:t xml:space="preserve"> including apparent diffusion coefficient (ADC), dynamic contrast enhanced T1 images (DCE-T1), high resolution T2-weighted imaging (HR-T2WI), and imaging features</w:t>
      </w:r>
      <w:r w:rsidR="000F1056" w:rsidRPr="00A64909">
        <w:rPr>
          <w:rFonts w:ascii="Book Antiqua" w:hAnsi="Book Antiqua" w:cs="Book Antiqua"/>
          <w:sz w:val="20"/>
          <w:szCs w:val="20"/>
        </w:rPr>
        <w:t>,</w:t>
      </w:r>
      <w:r w:rsidRPr="00A64909">
        <w:rPr>
          <w:rFonts w:ascii="Book Antiqua" w:hAnsi="Book Antiqua" w:cs="Book Antiqua"/>
          <w:sz w:val="20"/>
          <w:szCs w:val="20"/>
        </w:rPr>
        <w:t xml:space="preserve"> was assessed by using the receiver operating characteristic curve (ROC) analysis and </w:t>
      </w:r>
      <w:r w:rsidR="000F1056" w:rsidRPr="00A64909">
        <w:rPr>
          <w:rFonts w:ascii="Book Antiqua" w:hAnsi="Book Antiqua" w:cs="Book Antiqua"/>
          <w:sz w:val="20"/>
          <w:szCs w:val="20"/>
        </w:rPr>
        <w:t xml:space="preserve">was </w:t>
      </w:r>
      <w:r w:rsidRPr="00A64909">
        <w:rPr>
          <w:rFonts w:ascii="Book Antiqua" w:hAnsi="Book Antiqua" w:cs="Book Antiqua"/>
          <w:sz w:val="20"/>
          <w:szCs w:val="20"/>
        </w:rPr>
        <w:t>demonstrated as area under the curve (AUC) and accuracy (ACC). Calibration plots with Hosmer-</w:t>
      </w:r>
      <w:proofErr w:type="spellStart"/>
      <w:r w:rsidRPr="00A64909">
        <w:rPr>
          <w:rFonts w:ascii="Book Antiqua" w:hAnsi="Book Antiqua" w:cs="Book Antiqua"/>
          <w:sz w:val="20"/>
          <w:szCs w:val="20"/>
        </w:rPr>
        <w:t>Lemeshow</w:t>
      </w:r>
      <w:proofErr w:type="spellEnd"/>
      <w:r w:rsidRPr="00A64909">
        <w:rPr>
          <w:rFonts w:ascii="Book Antiqua" w:hAnsi="Book Antiqua" w:cs="Book Antiqua"/>
          <w:sz w:val="20"/>
          <w:szCs w:val="20"/>
        </w:rPr>
        <w:t xml:space="preserve"> test</w:t>
      </w:r>
      <w:r w:rsidR="000F1056" w:rsidRPr="00A64909">
        <w:rPr>
          <w:rFonts w:ascii="Book Antiqua" w:hAnsi="Book Antiqua" w:cs="Book Antiqua"/>
          <w:sz w:val="20"/>
          <w:szCs w:val="20"/>
        </w:rPr>
        <w:t>s</w:t>
      </w:r>
      <w:r w:rsidRPr="00A64909">
        <w:rPr>
          <w:rFonts w:ascii="Book Antiqua" w:hAnsi="Book Antiqua" w:cs="Book Antiqua"/>
          <w:sz w:val="20"/>
          <w:szCs w:val="20"/>
        </w:rPr>
        <w:t xml:space="preserve"> were used to investigate the agreement and performance characteristics of the nomogram.</w:t>
      </w:r>
    </w:p>
    <w:p w14:paraId="440511EC" w14:textId="77777777" w:rsidR="000871FD" w:rsidRPr="00A64909" w:rsidRDefault="000871FD" w:rsidP="00A64909">
      <w:pPr>
        <w:snapToGrid w:val="0"/>
        <w:spacing w:line="360" w:lineRule="auto"/>
        <w:rPr>
          <w:rFonts w:ascii="Book Antiqua" w:hAnsi="Book Antiqua" w:cs="Book Antiqua"/>
          <w:sz w:val="20"/>
          <w:szCs w:val="20"/>
        </w:rPr>
      </w:pPr>
    </w:p>
    <w:p w14:paraId="118D71B0" w14:textId="77777777" w:rsidR="000871FD" w:rsidRPr="00A64909" w:rsidRDefault="00350163" w:rsidP="00A64909">
      <w:pPr>
        <w:widowControl/>
        <w:snapToGrid w:val="0"/>
        <w:spacing w:line="360" w:lineRule="auto"/>
        <w:rPr>
          <w:rFonts w:ascii="Book Antiqua" w:hAnsi="Book Antiqua"/>
          <w:sz w:val="20"/>
          <w:szCs w:val="20"/>
        </w:rPr>
      </w:pPr>
      <w:r w:rsidRPr="00A64909">
        <w:rPr>
          <w:rFonts w:ascii="Book Antiqua" w:eastAsia="Book Antiqua" w:hAnsi="Book Antiqua" w:cs="Book Antiqua"/>
          <w:b/>
          <w:i/>
          <w:kern w:val="0"/>
          <w:sz w:val="20"/>
          <w:szCs w:val="20"/>
          <w:lang w:bidi="ar"/>
        </w:rPr>
        <w:t>Research results</w:t>
      </w:r>
      <w:r w:rsidRPr="00A64909">
        <w:rPr>
          <w:rFonts w:ascii="Book Antiqua" w:hAnsi="Book Antiqua"/>
          <w:b/>
          <w:bCs/>
          <w:i/>
          <w:iCs/>
          <w:sz w:val="20"/>
          <w:szCs w:val="20"/>
        </w:rPr>
        <w:t xml:space="preserve"> </w:t>
      </w:r>
    </w:p>
    <w:p w14:paraId="7A4F3670" w14:textId="29602BE4" w:rsidR="000871FD" w:rsidRPr="00A64909" w:rsidRDefault="00350163" w:rsidP="00A64909">
      <w:pPr>
        <w:pStyle w:val="Default"/>
        <w:snapToGrid w:val="0"/>
        <w:spacing w:line="360" w:lineRule="auto"/>
        <w:jc w:val="both"/>
        <w:rPr>
          <w:color w:val="auto"/>
          <w:sz w:val="20"/>
          <w:szCs w:val="20"/>
        </w:rPr>
      </w:pPr>
      <w:r w:rsidRPr="00A64909">
        <w:rPr>
          <w:rFonts w:eastAsia="宋体"/>
          <w:color w:val="auto"/>
          <w:kern w:val="2"/>
          <w:sz w:val="20"/>
          <w:szCs w:val="20"/>
        </w:rPr>
        <w:t xml:space="preserve">Eighty of 118 patients (68%) achieved a </w:t>
      </w:r>
      <w:r w:rsidR="00062D74" w:rsidRPr="00A64909">
        <w:rPr>
          <w:color w:val="auto"/>
          <w:sz w:val="20"/>
          <w:szCs w:val="20"/>
        </w:rPr>
        <w:t>pathologic</w:t>
      </w:r>
      <w:r w:rsidR="006915CC" w:rsidRPr="00A64909">
        <w:rPr>
          <w:color w:val="auto"/>
          <w:sz w:val="20"/>
          <w:szCs w:val="20"/>
        </w:rPr>
        <w:t>al</w:t>
      </w:r>
      <w:r w:rsidR="00062D74" w:rsidRPr="00A64909">
        <w:rPr>
          <w:color w:val="auto"/>
          <w:sz w:val="20"/>
          <w:szCs w:val="20"/>
        </w:rPr>
        <w:t xml:space="preserve"> response</w:t>
      </w:r>
      <w:r w:rsidRPr="00A64909">
        <w:rPr>
          <w:rFonts w:eastAsia="宋体"/>
          <w:color w:val="auto"/>
          <w:kern w:val="2"/>
          <w:sz w:val="20"/>
          <w:szCs w:val="20"/>
        </w:rPr>
        <w:t xml:space="preserve">. For an individual </w:t>
      </w:r>
      <w:proofErr w:type="spellStart"/>
      <w:r w:rsidRPr="00A64909">
        <w:rPr>
          <w:rFonts w:eastAsia="宋体"/>
          <w:color w:val="auto"/>
          <w:kern w:val="2"/>
          <w:sz w:val="20"/>
          <w:szCs w:val="20"/>
        </w:rPr>
        <w:t>radiomics</w:t>
      </w:r>
      <w:proofErr w:type="spellEnd"/>
      <w:r w:rsidRPr="00A64909">
        <w:rPr>
          <w:rFonts w:eastAsia="宋体"/>
          <w:color w:val="auto"/>
          <w:kern w:val="2"/>
          <w:sz w:val="20"/>
          <w:szCs w:val="20"/>
        </w:rPr>
        <w:t xml:space="preserve"> model, </w:t>
      </w:r>
      <w:r w:rsidRPr="00A64909">
        <w:rPr>
          <w:color w:val="auto"/>
          <w:sz w:val="20"/>
          <w:szCs w:val="20"/>
        </w:rPr>
        <w:t>HR-T2WI</w:t>
      </w:r>
      <w:r w:rsidRPr="00A64909">
        <w:rPr>
          <w:rFonts w:eastAsia="宋体"/>
          <w:color w:val="auto"/>
          <w:kern w:val="2"/>
          <w:sz w:val="20"/>
          <w:szCs w:val="20"/>
        </w:rPr>
        <w:t xml:space="preserve"> performed better (AUC 0.859, ACC 0.896) than CT (AUC</w:t>
      </w:r>
      <w:r w:rsidR="00062D74" w:rsidRPr="00A64909">
        <w:rPr>
          <w:rFonts w:eastAsia="宋体"/>
          <w:color w:val="auto"/>
          <w:kern w:val="2"/>
          <w:sz w:val="20"/>
          <w:szCs w:val="20"/>
        </w:rPr>
        <w:t xml:space="preserve"> =</w:t>
      </w:r>
      <w:r w:rsidRPr="00A64909">
        <w:rPr>
          <w:rFonts w:eastAsia="宋体"/>
          <w:color w:val="auto"/>
          <w:kern w:val="2"/>
          <w:sz w:val="20"/>
          <w:szCs w:val="20"/>
        </w:rPr>
        <w:t xml:space="preserve"> 0.766, ACC</w:t>
      </w:r>
      <w:r w:rsidR="00062D74" w:rsidRPr="00A64909">
        <w:rPr>
          <w:rFonts w:eastAsia="宋体"/>
          <w:color w:val="auto"/>
          <w:kern w:val="2"/>
          <w:sz w:val="20"/>
          <w:szCs w:val="20"/>
        </w:rPr>
        <w:t xml:space="preserve"> = </w:t>
      </w:r>
      <w:r w:rsidRPr="00A64909">
        <w:rPr>
          <w:rFonts w:eastAsia="宋体"/>
          <w:color w:val="auto"/>
          <w:kern w:val="2"/>
          <w:sz w:val="20"/>
          <w:szCs w:val="20"/>
        </w:rPr>
        <w:t>0.792), DCE-T1 (AUC</w:t>
      </w:r>
      <w:r w:rsidR="00062D74" w:rsidRPr="00A64909">
        <w:rPr>
          <w:rFonts w:eastAsia="宋体"/>
          <w:color w:val="auto"/>
          <w:kern w:val="2"/>
          <w:sz w:val="20"/>
          <w:szCs w:val="20"/>
        </w:rPr>
        <w:t xml:space="preserve"> = </w:t>
      </w:r>
      <w:r w:rsidRPr="00A64909">
        <w:rPr>
          <w:rFonts w:eastAsia="宋体"/>
          <w:color w:val="auto"/>
          <w:kern w:val="2"/>
          <w:sz w:val="20"/>
          <w:szCs w:val="20"/>
        </w:rPr>
        <w:t>0.812, ACC</w:t>
      </w:r>
      <w:r w:rsidR="00062D74" w:rsidRPr="00A64909">
        <w:rPr>
          <w:rFonts w:eastAsia="宋体"/>
          <w:color w:val="auto"/>
          <w:kern w:val="2"/>
          <w:sz w:val="20"/>
          <w:szCs w:val="20"/>
        </w:rPr>
        <w:t xml:space="preserve"> = </w:t>
      </w:r>
      <w:r w:rsidRPr="00A64909">
        <w:rPr>
          <w:rFonts w:eastAsia="宋体"/>
          <w:color w:val="auto"/>
          <w:kern w:val="2"/>
          <w:sz w:val="20"/>
          <w:szCs w:val="20"/>
        </w:rPr>
        <w:t>0.854)</w:t>
      </w:r>
      <w:r w:rsidR="00B6065F" w:rsidRPr="00A64909">
        <w:rPr>
          <w:rFonts w:eastAsia="宋体"/>
          <w:color w:val="auto"/>
          <w:kern w:val="2"/>
          <w:sz w:val="20"/>
          <w:szCs w:val="20"/>
        </w:rPr>
        <w:t>,</w:t>
      </w:r>
      <w:r w:rsidRPr="00A64909">
        <w:rPr>
          <w:rFonts w:eastAsia="宋体"/>
          <w:color w:val="auto"/>
          <w:kern w:val="2"/>
          <w:sz w:val="20"/>
          <w:szCs w:val="20"/>
        </w:rPr>
        <w:t xml:space="preserve"> and ADC (AUC</w:t>
      </w:r>
      <w:r w:rsidR="00062D74" w:rsidRPr="00A64909">
        <w:rPr>
          <w:rFonts w:eastAsia="宋体"/>
          <w:color w:val="auto"/>
          <w:kern w:val="2"/>
          <w:sz w:val="20"/>
          <w:szCs w:val="20"/>
        </w:rPr>
        <w:t xml:space="preserve"> = </w:t>
      </w:r>
      <w:r w:rsidRPr="00A64909">
        <w:rPr>
          <w:rFonts w:eastAsia="宋体"/>
          <w:color w:val="auto"/>
          <w:kern w:val="2"/>
          <w:sz w:val="20"/>
          <w:szCs w:val="20"/>
        </w:rPr>
        <w:t>0.828, ACC</w:t>
      </w:r>
      <w:r w:rsidR="00062D74" w:rsidRPr="00A64909">
        <w:rPr>
          <w:rFonts w:eastAsia="宋体"/>
          <w:color w:val="auto"/>
          <w:kern w:val="2"/>
          <w:sz w:val="20"/>
          <w:szCs w:val="20"/>
        </w:rPr>
        <w:t xml:space="preserve"> = </w:t>
      </w:r>
      <w:r w:rsidRPr="00A64909">
        <w:rPr>
          <w:rFonts w:eastAsia="宋体"/>
          <w:color w:val="auto"/>
          <w:kern w:val="2"/>
          <w:sz w:val="20"/>
          <w:szCs w:val="20"/>
        </w:rPr>
        <w:t xml:space="preserve">0.833) in the validation set. </w:t>
      </w:r>
      <w:r w:rsidRPr="00A64909">
        <w:rPr>
          <w:color w:val="auto"/>
          <w:sz w:val="20"/>
          <w:szCs w:val="20"/>
        </w:rPr>
        <w:t>The imaging performance for extramural venous invasion (EMVI) detection was relatively low in both the training (AUC</w:t>
      </w:r>
      <w:r w:rsidR="00062D74" w:rsidRPr="00A64909">
        <w:rPr>
          <w:rFonts w:eastAsia="宋体"/>
          <w:color w:val="auto"/>
          <w:kern w:val="2"/>
          <w:sz w:val="20"/>
          <w:szCs w:val="20"/>
        </w:rPr>
        <w:t xml:space="preserve"> = </w:t>
      </w:r>
      <w:r w:rsidRPr="00A64909">
        <w:rPr>
          <w:color w:val="auto"/>
          <w:sz w:val="20"/>
          <w:szCs w:val="20"/>
        </w:rPr>
        <w:t>0.73, ACC</w:t>
      </w:r>
      <w:r w:rsidR="00062D74" w:rsidRPr="00A64909">
        <w:rPr>
          <w:rFonts w:eastAsia="宋体"/>
          <w:color w:val="auto"/>
          <w:kern w:val="2"/>
          <w:sz w:val="20"/>
          <w:szCs w:val="20"/>
        </w:rPr>
        <w:t xml:space="preserve"> = </w:t>
      </w:r>
      <w:r w:rsidRPr="00A64909">
        <w:rPr>
          <w:color w:val="auto"/>
          <w:sz w:val="20"/>
          <w:szCs w:val="20"/>
        </w:rPr>
        <w:t>0.714) and validation (AUC</w:t>
      </w:r>
      <w:r w:rsidR="00062D74" w:rsidRPr="00A64909">
        <w:rPr>
          <w:rFonts w:eastAsia="宋体"/>
          <w:color w:val="auto"/>
          <w:kern w:val="2"/>
          <w:sz w:val="20"/>
          <w:szCs w:val="20"/>
        </w:rPr>
        <w:t xml:space="preserve"> = </w:t>
      </w:r>
      <w:r w:rsidRPr="00A64909">
        <w:rPr>
          <w:color w:val="auto"/>
          <w:sz w:val="20"/>
          <w:szCs w:val="20"/>
        </w:rPr>
        <w:t>0.812, ACC</w:t>
      </w:r>
      <w:r w:rsidR="00062D74" w:rsidRPr="00A64909">
        <w:rPr>
          <w:rFonts w:eastAsia="宋体"/>
          <w:color w:val="auto"/>
          <w:kern w:val="2"/>
          <w:sz w:val="20"/>
          <w:szCs w:val="20"/>
        </w:rPr>
        <w:t xml:space="preserve"> = </w:t>
      </w:r>
      <w:r w:rsidRPr="00A64909">
        <w:rPr>
          <w:color w:val="auto"/>
          <w:sz w:val="20"/>
          <w:szCs w:val="20"/>
        </w:rPr>
        <w:t xml:space="preserve">0.792) sets. The combined </w:t>
      </w:r>
      <w:proofErr w:type="spellStart"/>
      <w:r w:rsidRPr="00A64909">
        <w:rPr>
          <w:color w:val="auto"/>
          <w:sz w:val="20"/>
          <w:szCs w:val="20"/>
        </w:rPr>
        <w:t>radiomics</w:t>
      </w:r>
      <w:proofErr w:type="spellEnd"/>
      <w:r w:rsidRPr="00A64909">
        <w:rPr>
          <w:color w:val="auto"/>
          <w:sz w:val="20"/>
          <w:szCs w:val="20"/>
        </w:rPr>
        <w:t xml:space="preserve"> model reached an AUC of 0.925 and ACC of 0.886 in the training set, and an AUC of 0.93 and ACC of 0.875 in the validation set. For the clinical </w:t>
      </w:r>
      <w:proofErr w:type="spellStart"/>
      <w:r w:rsidRPr="00A64909">
        <w:rPr>
          <w:color w:val="auto"/>
          <w:sz w:val="20"/>
          <w:szCs w:val="20"/>
        </w:rPr>
        <w:t>radiomics</w:t>
      </w:r>
      <w:proofErr w:type="spellEnd"/>
      <w:r w:rsidRPr="00A64909">
        <w:rPr>
          <w:color w:val="auto"/>
          <w:sz w:val="20"/>
          <w:szCs w:val="20"/>
        </w:rPr>
        <w:t xml:space="preserve"> nomogram, good agreement was found between the nomogram prediction and actual observation.</w:t>
      </w:r>
    </w:p>
    <w:p w14:paraId="4BE86E28" w14:textId="77777777" w:rsidR="000871FD" w:rsidRPr="00A64909" w:rsidRDefault="000871FD" w:rsidP="00A64909">
      <w:pPr>
        <w:pStyle w:val="Default"/>
        <w:snapToGrid w:val="0"/>
        <w:spacing w:line="360" w:lineRule="auto"/>
        <w:jc w:val="both"/>
        <w:rPr>
          <w:rFonts w:eastAsia="宋体"/>
          <w:color w:val="auto"/>
          <w:kern w:val="2"/>
          <w:sz w:val="20"/>
          <w:szCs w:val="20"/>
        </w:rPr>
      </w:pPr>
    </w:p>
    <w:p w14:paraId="2ED6DDF5" w14:textId="77777777" w:rsidR="000871FD" w:rsidRPr="00A64909" w:rsidRDefault="00350163" w:rsidP="00A64909">
      <w:pPr>
        <w:widowControl/>
        <w:snapToGrid w:val="0"/>
        <w:spacing w:line="360" w:lineRule="auto"/>
        <w:rPr>
          <w:rFonts w:ascii="Book Antiqua" w:hAnsi="Book Antiqua"/>
          <w:sz w:val="20"/>
          <w:szCs w:val="20"/>
        </w:rPr>
      </w:pPr>
      <w:r w:rsidRPr="00A64909">
        <w:rPr>
          <w:rFonts w:ascii="Book Antiqua" w:eastAsia="Book Antiqua" w:hAnsi="Book Antiqua" w:cs="Book Antiqua"/>
          <w:b/>
          <w:i/>
          <w:kern w:val="0"/>
          <w:sz w:val="20"/>
          <w:szCs w:val="20"/>
          <w:lang w:bidi="ar"/>
        </w:rPr>
        <w:t xml:space="preserve">Research conclusions </w:t>
      </w:r>
    </w:p>
    <w:p w14:paraId="040DC94A" w14:textId="6CE4112F" w:rsidR="000871FD" w:rsidRPr="00A64909" w:rsidRDefault="00350163" w:rsidP="00A64909">
      <w:pPr>
        <w:snapToGrid w:val="0"/>
        <w:spacing w:line="360" w:lineRule="auto"/>
        <w:rPr>
          <w:rFonts w:ascii="Book Antiqua" w:eastAsiaTheme="minorEastAsia" w:hAnsi="Book Antiqua" w:cs="Book Antiqua"/>
          <w:kern w:val="0"/>
          <w:sz w:val="20"/>
          <w:szCs w:val="20"/>
        </w:rPr>
      </w:pPr>
      <w:r w:rsidRPr="00A64909">
        <w:rPr>
          <w:rFonts w:ascii="Book Antiqua" w:eastAsiaTheme="minorEastAsia" w:hAnsi="Book Antiqua" w:cs="Book Antiqua"/>
          <w:kern w:val="0"/>
          <w:sz w:val="20"/>
          <w:szCs w:val="20"/>
        </w:rPr>
        <w:t xml:space="preserve">A multi-modal nomogram using traditional imaging features and </w:t>
      </w:r>
      <w:proofErr w:type="spellStart"/>
      <w:r w:rsidRPr="00A64909">
        <w:rPr>
          <w:rFonts w:ascii="Book Antiqua" w:eastAsiaTheme="minorEastAsia" w:hAnsi="Book Antiqua" w:cs="Book Antiqua"/>
          <w:kern w:val="0"/>
          <w:sz w:val="20"/>
          <w:szCs w:val="20"/>
        </w:rPr>
        <w:t>radiomics</w:t>
      </w:r>
      <w:proofErr w:type="spellEnd"/>
      <w:r w:rsidRPr="00A64909">
        <w:rPr>
          <w:rFonts w:ascii="Book Antiqua" w:eastAsiaTheme="minorEastAsia" w:hAnsi="Book Antiqua" w:cs="Book Antiqua"/>
          <w:kern w:val="0"/>
          <w:sz w:val="20"/>
          <w:szCs w:val="20"/>
        </w:rPr>
        <w:t xml:space="preserve"> of preoperative CT and MRI adds accuracy to the prediction of treatment outcome, and thus contributes to </w:t>
      </w:r>
      <w:r w:rsidR="00B6065F" w:rsidRPr="00A64909">
        <w:rPr>
          <w:rFonts w:ascii="Book Antiqua" w:eastAsiaTheme="minorEastAsia" w:hAnsi="Book Antiqua" w:cs="Book Antiqua"/>
          <w:kern w:val="0"/>
          <w:sz w:val="20"/>
          <w:szCs w:val="20"/>
        </w:rPr>
        <w:t xml:space="preserve">the </w:t>
      </w:r>
      <w:r w:rsidRPr="00A64909">
        <w:rPr>
          <w:rFonts w:ascii="Book Antiqua" w:eastAsiaTheme="minorEastAsia" w:hAnsi="Book Antiqua" w:cs="Book Antiqua"/>
          <w:kern w:val="0"/>
          <w:sz w:val="20"/>
          <w:szCs w:val="20"/>
        </w:rPr>
        <w:t>personalized selection</w:t>
      </w:r>
      <w:r w:rsidRPr="00A64909">
        <w:rPr>
          <w:rFonts w:ascii="Book Antiqua" w:hAnsi="Book Antiqua" w:cs="Book Antiqua"/>
          <w:sz w:val="20"/>
          <w:szCs w:val="20"/>
        </w:rPr>
        <w:t xml:space="preserve"> of neoadjuvant chemotherapy</w:t>
      </w:r>
      <w:r w:rsidRPr="00A64909">
        <w:rPr>
          <w:rFonts w:ascii="Book Antiqua" w:eastAsiaTheme="minorEastAsia" w:hAnsi="Book Antiqua" w:cs="Book Antiqua"/>
          <w:kern w:val="0"/>
          <w:sz w:val="20"/>
          <w:szCs w:val="20"/>
        </w:rPr>
        <w:t xml:space="preserve"> for LARC.</w:t>
      </w:r>
    </w:p>
    <w:p w14:paraId="1FEFC1B9" w14:textId="77777777" w:rsidR="000871FD" w:rsidRPr="00A64909" w:rsidRDefault="000871FD" w:rsidP="00A64909">
      <w:pPr>
        <w:snapToGrid w:val="0"/>
        <w:spacing w:line="360" w:lineRule="auto"/>
        <w:rPr>
          <w:rFonts w:ascii="Book Antiqua" w:eastAsiaTheme="minorEastAsia" w:hAnsi="Book Antiqua" w:cs="Book Antiqua"/>
          <w:kern w:val="0"/>
          <w:sz w:val="20"/>
          <w:szCs w:val="20"/>
        </w:rPr>
      </w:pPr>
    </w:p>
    <w:p w14:paraId="4BE7A5A1" w14:textId="77777777" w:rsidR="000871FD" w:rsidRPr="00A64909" w:rsidRDefault="00350163" w:rsidP="00A64909">
      <w:pPr>
        <w:widowControl/>
        <w:snapToGrid w:val="0"/>
        <w:spacing w:line="360" w:lineRule="auto"/>
        <w:rPr>
          <w:rFonts w:ascii="Book Antiqua" w:hAnsi="Book Antiqua"/>
          <w:sz w:val="20"/>
          <w:szCs w:val="20"/>
        </w:rPr>
      </w:pPr>
      <w:r w:rsidRPr="00A64909">
        <w:rPr>
          <w:rFonts w:ascii="Book Antiqua" w:eastAsia="Book Antiqua" w:hAnsi="Book Antiqua" w:cs="Book Antiqua"/>
          <w:b/>
          <w:i/>
          <w:kern w:val="0"/>
          <w:sz w:val="20"/>
          <w:szCs w:val="20"/>
          <w:lang w:bidi="ar"/>
        </w:rPr>
        <w:t>Research perspectives</w:t>
      </w:r>
    </w:p>
    <w:p w14:paraId="0674A3F4" w14:textId="21809E73" w:rsidR="000871FD" w:rsidRPr="00A64909" w:rsidRDefault="00350163" w:rsidP="00A64909">
      <w:pPr>
        <w:snapToGrid w:val="0"/>
        <w:spacing w:line="360" w:lineRule="auto"/>
        <w:rPr>
          <w:rFonts w:ascii="Book Antiqua" w:hAnsi="Book Antiqua" w:cs="Book Antiqua"/>
          <w:sz w:val="20"/>
          <w:szCs w:val="20"/>
        </w:rPr>
      </w:pPr>
      <w:r w:rsidRPr="00A64909">
        <w:rPr>
          <w:rFonts w:ascii="Book Antiqua" w:hAnsi="Book Antiqua" w:cs="Book Antiqua"/>
          <w:sz w:val="20"/>
          <w:szCs w:val="20"/>
        </w:rPr>
        <w:t xml:space="preserve">Some biological characteristics such as overexpression of human epidermal growth factor receptor 2 and Ki-67 were reported to have good prediction of response to neoadjuvant chemotherapy; however, in our study, the above biological markers were not available in all included patients. Thus, the </w:t>
      </w:r>
      <w:r w:rsidRPr="00A64909">
        <w:rPr>
          <w:rFonts w:ascii="Book Antiqua" w:eastAsiaTheme="minorEastAsia" w:hAnsi="Book Antiqua" w:cs="Book Antiqua"/>
          <w:kern w:val="0"/>
          <w:sz w:val="20"/>
          <w:szCs w:val="20"/>
        </w:rPr>
        <w:t xml:space="preserve">multi-modal nomogram combined with </w:t>
      </w:r>
      <w:r w:rsidRPr="00A64909">
        <w:rPr>
          <w:rFonts w:ascii="Book Antiqua" w:hAnsi="Book Antiqua" w:cs="Book Antiqua"/>
          <w:sz w:val="20"/>
          <w:szCs w:val="20"/>
        </w:rPr>
        <w:t>biological characteristics is desirable in the future.</w:t>
      </w:r>
    </w:p>
    <w:p w14:paraId="43C26E14" w14:textId="77777777" w:rsidR="000871FD" w:rsidRPr="00A64909" w:rsidRDefault="000871FD" w:rsidP="00A64909">
      <w:pPr>
        <w:autoSpaceDE w:val="0"/>
        <w:autoSpaceDN w:val="0"/>
        <w:adjustRightInd w:val="0"/>
        <w:snapToGrid w:val="0"/>
        <w:spacing w:line="360" w:lineRule="auto"/>
        <w:rPr>
          <w:rFonts w:ascii="Book Antiqua" w:hAnsi="Book Antiqua" w:cs="Book Antiqua"/>
          <w:b/>
          <w:i/>
          <w:sz w:val="20"/>
          <w:szCs w:val="20"/>
        </w:rPr>
      </w:pPr>
    </w:p>
    <w:p w14:paraId="03A40B0E" w14:textId="77777777" w:rsidR="00062D74" w:rsidRPr="00A64909" w:rsidRDefault="00062D74" w:rsidP="00A64909">
      <w:pPr>
        <w:snapToGrid w:val="0"/>
        <w:spacing w:line="360" w:lineRule="auto"/>
        <w:rPr>
          <w:rFonts w:ascii="Book Antiqua" w:hAnsi="Book Antiqua"/>
          <w:b/>
          <w:kern w:val="0"/>
          <w:sz w:val="20"/>
          <w:szCs w:val="20"/>
          <w:lang w:eastAsia="pt-BR"/>
        </w:rPr>
      </w:pPr>
      <w:r w:rsidRPr="00A64909">
        <w:rPr>
          <w:rFonts w:ascii="Book Antiqua" w:hAnsi="Book Antiqua"/>
          <w:b/>
          <w:kern w:val="0"/>
          <w:sz w:val="20"/>
          <w:szCs w:val="20"/>
          <w:lang w:eastAsia="pt-BR"/>
        </w:rPr>
        <w:t>REFERENCES</w:t>
      </w:r>
    </w:p>
    <w:p w14:paraId="4872B74C"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 </w:t>
      </w:r>
      <w:r w:rsidRPr="00A64909">
        <w:rPr>
          <w:rFonts w:ascii="Book Antiqua" w:eastAsia="等线" w:hAnsi="Book Antiqua"/>
          <w:b/>
          <w:sz w:val="20"/>
          <w:szCs w:val="20"/>
        </w:rPr>
        <w:t>Edwards BK</w:t>
      </w:r>
      <w:r w:rsidRPr="00A64909">
        <w:rPr>
          <w:rFonts w:ascii="Book Antiqua" w:eastAsia="等线" w:hAnsi="Book Antiqua"/>
          <w:sz w:val="20"/>
          <w:szCs w:val="20"/>
        </w:rPr>
        <w:t xml:space="preserve">, Ward E, Kohler BA, </w:t>
      </w:r>
      <w:proofErr w:type="spellStart"/>
      <w:r w:rsidRPr="00A64909">
        <w:rPr>
          <w:rFonts w:ascii="Book Antiqua" w:eastAsia="等线" w:hAnsi="Book Antiqua"/>
          <w:sz w:val="20"/>
          <w:szCs w:val="20"/>
        </w:rPr>
        <w:t>Eheman</w:t>
      </w:r>
      <w:proofErr w:type="spellEnd"/>
      <w:r w:rsidRPr="00A64909">
        <w:rPr>
          <w:rFonts w:ascii="Book Antiqua" w:eastAsia="等线" w:hAnsi="Book Antiqua"/>
          <w:sz w:val="20"/>
          <w:szCs w:val="20"/>
        </w:rPr>
        <w:t xml:space="preserve"> C, </w:t>
      </w:r>
      <w:proofErr w:type="spellStart"/>
      <w:r w:rsidRPr="00A64909">
        <w:rPr>
          <w:rFonts w:ascii="Book Antiqua" w:eastAsia="等线" w:hAnsi="Book Antiqua"/>
          <w:sz w:val="20"/>
          <w:szCs w:val="20"/>
        </w:rPr>
        <w:t>Zauber</w:t>
      </w:r>
      <w:proofErr w:type="spellEnd"/>
      <w:r w:rsidRPr="00A64909">
        <w:rPr>
          <w:rFonts w:ascii="Book Antiqua" w:eastAsia="等线" w:hAnsi="Book Antiqua"/>
          <w:sz w:val="20"/>
          <w:szCs w:val="20"/>
        </w:rPr>
        <w:t xml:space="preserve"> AG, Anderson RN, </w:t>
      </w:r>
      <w:proofErr w:type="spellStart"/>
      <w:r w:rsidRPr="00A64909">
        <w:rPr>
          <w:rFonts w:ascii="Book Antiqua" w:eastAsia="等线" w:hAnsi="Book Antiqua"/>
          <w:sz w:val="20"/>
          <w:szCs w:val="20"/>
        </w:rPr>
        <w:t>Jemal</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Schymura</w:t>
      </w:r>
      <w:proofErr w:type="spellEnd"/>
      <w:r w:rsidRPr="00A64909">
        <w:rPr>
          <w:rFonts w:ascii="Book Antiqua" w:eastAsia="等线" w:hAnsi="Book Antiqua"/>
          <w:sz w:val="20"/>
          <w:szCs w:val="20"/>
        </w:rPr>
        <w:t xml:space="preserve"> MJ, </w:t>
      </w:r>
      <w:proofErr w:type="spellStart"/>
      <w:r w:rsidRPr="00A64909">
        <w:rPr>
          <w:rFonts w:ascii="Book Antiqua" w:eastAsia="等线" w:hAnsi="Book Antiqua"/>
          <w:sz w:val="20"/>
          <w:szCs w:val="20"/>
        </w:rPr>
        <w:t>Lansdorp-Vogelaar</w:t>
      </w:r>
      <w:proofErr w:type="spellEnd"/>
      <w:r w:rsidRPr="00A64909">
        <w:rPr>
          <w:rFonts w:ascii="Book Antiqua" w:eastAsia="等线" w:hAnsi="Book Antiqua"/>
          <w:sz w:val="20"/>
          <w:szCs w:val="20"/>
        </w:rPr>
        <w:t xml:space="preserve"> I, </w:t>
      </w:r>
      <w:proofErr w:type="spellStart"/>
      <w:r w:rsidRPr="00A64909">
        <w:rPr>
          <w:rFonts w:ascii="Book Antiqua" w:eastAsia="等线" w:hAnsi="Book Antiqua"/>
          <w:sz w:val="20"/>
          <w:szCs w:val="20"/>
        </w:rPr>
        <w:t>Seeff</w:t>
      </w:r>
      <w:proofErr w:type="spellEnd"/>
      <w:r w:rsidRPr="00A64909">
        <w:rPr>
          <w:rFonts w:ascii="Book Antiqua" w:eastAsia="等线" w:hAnsi="Book Antiqua"/>
          <w:sz w:val="20"/>
          <w:szCs w:val="20"/>
        </w:rPr>
        <w:t xml:space="preserve"> LC, van </w:t>
      </w:r>
      <w:proofErr w:type="spellStart"/>
      <w:r w:rsidRPr="00A64909">
        <w:rPr>
          <w:rFonts w:ascii="Book Antiqua" w:eastAsia="等线" w:hAnsi="Book Antiqua"/>
          <w:sz w:val="20"/>
          <w:szCs w:val="20"/>
        </w:rPr>
        <w:t>Ballegooijen</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Goede</w:t>
      </w:r>
      <w:proofErr w:type="spellEnd"/>
      <w:r w:rsidRPr="00A64909">
        <w:rPr>
          <w:rFonts w:ascii="Book Antiqua" w:eastAsia="等线" w:hAnsi="Book Antiqua"/>
          <w:sz w:val="20"/>
          <w:szCs w:val="20"/>
        </w:rPr>
        <w:t xml:space="preserve"> SL, </w:t>
      </w:r>
      <w:proofErr w:type="spellStart"/>
      <w:r w:rsidRPr="00A64909">
        <w:rPr>
          <w:rFonts w:ascii="Book Antiqua" w:eastAsia="等线" w:hAnsi="Book Antiqua"/>
          <w:sz w:val="20"/>
          <w:szCs w:val="20"/>
        </w:rPr>
        <w:t>Ries</w:t>
      </w:r>
      <w:proofErr w:type="spellEnd"/>
      <w:r w:rsidRPr="00A64909">
        <w:rPr>
          <w:rFonts w:ascii="Book Antiqua" w:eastAsia="等线" w:hAnsi="Book Antiqua"/>
          <w:sz w:val="20"/>
          <w:szCs w:val="20"/>
        </w:rPr>
        <w:t xml:space="preserve"> LA. Annual report to the nation on the status of cancer, 1975-2006, featuring colorectal cancer trends and impact of interventions (risk factors, screening, and treatment) to reduce future rates. </w:t>
      </w:r>
      <w:r w:rsidRPr="00A64909">
        <w:rPr>
          <w:rFonts w:ascii="Book Antiqua" w:eastAsia="等线" w:hAnsi="Book Antiqua"/>
          <w:i/>
          <w:sz w:val="20"/>
          <w:szCs w:val="20"/>
        </w:rPr>
        <w:t>Cancer</w:t>
      </w:r>
      <w:r w:rsidRPr="00A64909">
        <w:rPr>
          <w:rFonts w:ascii="Book Antiqua" w:eastAsia="等线" w:hAnsi="Book Antiqua"/>
          <w:sz w:val="20"/>
          <w:szCs w:val="20"/>
        </w:rPr>
        <w:t xml:space="preserve"> 2010; </w:t>
      </w:r>
      <w:r w:rsidRPr="00A64909">
        <w:rPr>
          <w:rFonts w:ascii="Book Antiqua" w:eastAsia="等线" w:hAnsi="Book Antiqua"/>
          <w:b/>
          <w:sz w:val="20"/>
          <w:szCs w:val="20"/>
        </w:rPr>
        <w:t>116</w:t>
      </w:r>
      <w:r w:rsidRPr="00A64909">
        <w:rPr>
          <w:rFonts w:ascii="Book Antiqua" w:eastAsia="等线" w:hAnsi="Book Antiqua"/>
          <w:sz w:val="20"/>
          <w:szCs w:val="20"/>
        </w:rPr>
        <w:t>: 544-573 [PMID: 19998273 DOI: 10.1002/cncr.24760]</w:t>
      </w:r>
    </w:p>
    <w:p w14:paraId="73EEC20A"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 </w:t>
      </w:r>
      <w:r w:rsidRPr="00A64909">
        <w:rPr>
          <w:rFonts w:ascii="Book Antiqua" w:eastAsia="等线" w:hAnsi="Book Antiqua"/>
          <w:b/>
          <w:sz w:val="20"/>
          <w:szCs w:val="20"/>
        </w:rPr>
        <w:t>Sauer R</w:t>
      </w:r>
      <w:r w:rsidRPr="00A64909">
        <w:rPr>
          <w:rFonts w:ascii="Book Antiqua" w:eastAsia="等线" w:hAnsi="Book Antiqua"/>
          <w:sz w:val="20"/>
          <w:szCs w:val="20"/>
        </w:rPr>
        <w:t xml:space="preserve">, Becker H, </w:t>
      </w:r>
      <w:proofErr w:type="spellStart"/>
      <w:r w:rsidRPr="00A64909">
        <w:rPr>
          <w:rFonts w:ascii="Book Antiqua" w:eastAsia="等线" w:hAnsi="Book Antiqua"/>
          <w:sz w:val="20"/>
          <w:szCs w:val="20"/>
        </w:rPr>
        <w:t>Hohenberger</w:t>
      </w:r>
      <w:proofErr w:type="spellEnd"/>
      <w:r w:rsidRPr="00A64909">
        <w:rPr>
          <w:rFonts w:ascii="Book Antiqua" w:eastAsia="等线" w:hAnsi="Book Antiqua"/>
          <w:sz w:val="20"/>
          <w:szCs w:val="20"/>
        </w:rPr>
        <w:t xml:space="preserve"> W, </w:t>
      </w:r>
      <w:proofErr w:type="spellStart"/>
      <w:r w:rsidRPr="00A64909">
        <w:rPr>
          <w:rFonts w:ascii="Book Antiqua" w:eastAsia="等线" w:hAnsi="Book Antiqua"/>
          <w:sz w:val="20"/>
          <w:szCs w:val="20"/>
        </w:rPr>
        <w:t>Rödel</w:t>
      </w:r>
      <w:proofErr w:type="spellEnd"/>
      <w:r w:rsidRPr="00A64909">
        <w:rPr>
          <w:rFonts w:ascii="Book Antiqua" w:eastAsia="等线" w:hAnsi="Book Antiqua"/>
          <w:sz w:val="20"/>
          <w:szCs w:val="20"/>
        </w:rPr>
        <w:t xml:space="preserve"> C, Wittekind C, </w:t>
      </w:r>
      <w:proofErr w:type="spellStart"/>
      <w:r w:rsidRPr="00A64909">
        <w:rPr>
          <w:rFonts w:ascii="Book Antiqua" w:eastAsia="等线" w:hAnsi="Book Antiqua"/>
          <w:sz w:val="20"/>
          <w:szCs w:val="20"/>
        </w:rPr>
        <w:t>Fietkau</w:t>
      </w:r>
      <w:proofErr w:type="spellEnd"/>
      <w:r w:rsidRPr="00A64909">
        <w:rPr>
          <w:rFonts w:ascii="Book Antiqua" w:eastAsia="等线" w:hAnsi="Book Antiqua"/>
          <w:sz w:val="20"/>
          <w:szCs w:val="20"/>
        </w:rPr>
        <w:t xml:space="preserve"> R, </w:t>
      </w:r>
      <w:proofErr w:type="spellStart"/>
      <w:r w:rsidRPr="00A64909">
        <w:rPr>
          <w:rFonts w:ascii="Book Antiqua" w:eastAsia="等线" w:hAnsi="Book Antiqua"/>
          <w:sz w:val="20"/>
          <w:szCs w:val="20"/>
        </w:rPr>
        <w:t>Martus</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Tschmelitsch</w:t>
      </w:r>
      <w:proofErr w:type="spellEnd"/>
      <w:r w:rsidRPr="00A64909">
        <w:rPr>
          <w:rFonts w:ascii="Book Antiqua" w:eastAsia="等线" w:hAnsi="Book Antiqua"/>
          <w:sz w:val="20"/>
          <w:szCs w:val="20"/>
        </w:rPr>
        <w:t xml:space="preserve"> J, </w:t>
      </w:r>
      <w:r w:rsidRPr="00A64909">
        <w:rPr>
          <w:rFonts w:ascii="Book Antiqua" w:eastAsia="等线" w:hAnsi="Book Antiqua"/>
          <w:sz w:val="20"/>
          <w:szCs w:val="20"/>
        </w:rPr>
        <w:lastRenderedPageBreak/>
        <w:t xml:space="preserve">Hager E, Hess CF, </w:t>
      </w:r>
      <w:proofErr w:type="spellStart"/>
      <w:r w:rsidRPr="00A64909">
        <w:rPr>
          <w:rFonts w:ascii="Book Antiqua" w:eastAsia="等线" w:hAnsi="Book Antiqua"/>
          <w:sz w:val="20"/>
          <w:szCs w:val="20"/>
        </w:rPr>
        <w:t>Karstens</w:t>
      </w:r>
      <w:proofErr w:type="spellEnd"/>
      <w:r w:rsidRPr="00A64909">
        <w:rPr>
          <w:rFonts w:ascii="Book Antiqua" w:eastAsia="等线" w:hAnsi="Book Antiqua"/>
          <w:sz w:val="20"/>
          <w:szCs w:val="20"/>
        </w:rPr>
        <w:t xml:space="preserve"> JH, </w:t>
      </w:r>
      <w:proofErr w:type="spellStart"/>
      <w:r w:rsidRPr="00A64909">
        <w:rPr>
          <w:rFonts w:ascii="Book Antiqua" w:eastAsia="等线" w:hAnsi="Book Antiqua"/>
          <w:sz w:val="20"/>
          <w:szCs w:val="20"/>
        </w:rPr>
        <w:t>Liersch</w:t>
      </w:r>
      <w:proofErr w:type="spellEnd"/>
      <w:r w:rsidRPr="00A64909">
        <w:rPr>
          <w:rFonts w:ascii="Book Antiqua" w:eastAsia="等线" w:hAnsi="Book Antiqua"/>
          <w:sz w:val="20"/>
          <w:szCs w:val="20"/>
        </w:rPr>
        <w:t xml:space="preserve"> T, </w:t>
      </w:r>
      <w:proofErr w:type="spellStart"/>
      <w:r w:rsidRPr="00A64909">
        <w:rPr>
          <w:rFonts w:ascii="Book Antiqua" w:eastAsia="等线" w:hAnsi="Book Antiqua"/>
          <w:sz w:val="20"/>
          <w:szCs w:val="20"/>
        </w:rPr>
        <w:t>Schmidberger</w:t>
      </w:r>
      <w:proofErr w:type="spellEnd"/>
      <w:r w:rsidRPr="00A64909">
        <w:rPr>
          <w:rFonts w:ascii="Book Antiqua" w:eastAsia="等线" w:hAnsi="Book Antiqua"/>
          <w:sz w:val="20"/>
          <w:szCs w:val="20"/>
        </w:rPr>
        <w:t xml:space="preserve"> H, </w:t>
      </w:r>
      <w:proofErr w:type="spellStart"/>
      <w:r w:rsidRPr="00A64909">
        <w:rPr>
          <w:rFonts w:ascii="Book Antiqua" w:eastAsia="等线" w:hAnsi="Book Antiqua"/>
          <w:sz w:val="20"/>
          <w:szCs w:val="20"/>
        </w:rPr>
        <w:t>Raab</w:t>
      </w:r>
      <w:proofErr w:type="spellEnd"/>
      <w:r w:rsidRPr="00A64909">
        <w:rPr>
          <w:rFonts w:ascii="Book Antiqua" w:eastAsia="等线" w:hAnsi="Book Antiqua"/>
          <w:sz w:val="20"/>
          <w:szCs w:val="20"/>
        </w:rPr>
        <w:t xml:space="preserve"> R; German Rectal Cancer Study Group. Preoperative versus postoperative </w:t>
      </w:r>
      <w:proofErr w:type="spellStart"/>
      <w:r w:rsidRPr="00A64909">
        <w:rPr>
          <w:rFonts w:ascii="Book Antiqua" w:eastAsia="等线" w:hAnsi="Book Antiqua"/>
          <w:sz w:val="20"/>
          <w:szCs w:val="20"/>
        </w:rPr>
        <w:t>chemoradiotherapy</w:t>
      </w:r>
      <w:proofErr w:type="spellEnd"/>
      <w:r w:rsidRPr="00A64909">
        <w:rPr>
          <w:rFonts w:ascii="Book Antiqua" w:eastAsia="等线" w:hAnsi="Book Antiqua"/>
          <w:sz w:val="20"/>
          <w:szCs w:val="20"/>
        </w:rPr>
        <w:t xml:space="preserve"> for rectal cancer. </w:t>
      </w:r>
      <w:r w:rsidRPr="00A64909">
        <w:rPr>
          <w:rFonts w:ascii="Book Antiqua" w:eastAsia="等线" w:hAnsi="Book Antiqua"/>
          <w:i/>
          <w:sz w:val="20"/>
          <w:szCs w:val="20"/>
        </w:rPr>
        <w:t xml:space="preserve">N </w:t>
      </w:r>
      <w:proofErr w:type="spellStart"/>
      <w:r w:rsidRPr="00A64909">
        <w:rPr>
          <w:rFonts w:ascii="Book Antiqua" w:eastAsia="等线" w:hAnsi="Book Antiqua"/>
          <w:i/>
          <w:sz w:val="20"/>
          <w:szCs w:val="20"/>
        </w:rPr>
        <w:t>Engl</w:t>
      </w:r>
      <w:proofErr w:type="spellEnd"/>
      <w:r w:rsidRPr="00A64909">
        <w:rPr>
          <w:rFonts w:ascii="Book Antiqua" w:eastAsia="等线" w:hAnsi="Book Antiqua"/>
          <w:i/>
          <w:sz w:val="20"/>
          <w:szCs w:val="20"/>
        </w:rPr>
        <w:t xml:space="preserve"> J Med</w:t>
      </w:r>
      <w:r w:rsidRPr="00A64909">
        <w:rPr>
          <w:rFonts w:ascii="Book Antiqua" w:eastAsia="等线" w:hAnsi="Book Antiqua"/>
          <w:sz w:val="20"/>
          <w:szCs w:val="20"/>
        </w:rPr>
        <w:t xml:space="preserve"> 2004; </w:t>
      </w:r>
      <w:r w:rsidRPr="00A64909">
        <w:rPr>
          <w:rFonts w:ascii="Book Antiqua" w:eastAsia="等线" w:hAnsi="Book Antiqua"/>
          <w:b/>
          <w:sz w:val="20"/>
          <w:szCs w:val="20"/>
        </w:rPr>
        <w:t>351</w:t>
      </w:r>
      <w:r w:rsidRPr="00A64909">
        <w:rPr>
          <w:rFonts w:ascii="Book Antiqua" w:eastAsia="等线" w:hAnsi="Book Antiqua"/>
          <w:sz w:val="20"/>
          <w:szCs w:val="20"/>
        </w:rPr>
        <w:t>: 1731-1740 [PMID: 15496622 DOI: 10.1056/NEJMoa040694]</w:t>
      </w:r>
    </w:p>
    <w:p w14:paraId="2996EBE6"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3 </w:t>
      </w:r>
      <w:r w:rsidRPr="00A64909">
        <w:rPr>
          <w:rFonts w:ascii="Book Antiqua" w:eastAsia="等线" w:hAnsi="Book Antiqua"/>
          <w:b/>
          <w:sz w:val="20"/>
          <w:szCs w:val="20"/>
        </w:rPr>
        <w:t>Benson AB</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Venook</w:t>
      </w:r>
      <w:proofErr w:type="spellEnd"/>
      <w:r w:rsidRPr="00A64909">
        <w:rPr>
          <w:rFonts w:ascii="Book Antiqua" w:eastAsia="等线" w:hAnsi="Book Antiqua"/>
          <w:sz w:val="20"/>
          <w:szCs w:val="20"/>
        </w:rPr>
        <w:t xml:space="preserve"> AP, Al-</w:t>
      </w:r>
      <w:proofErr w:type="spellStart"/>
      <w:r w:rsidRPr="00A64909">
        <w:rPr>
          <w:rFonts w:ascii="Book Antiqua" w:eastAsia="等线" w:hAnsi="Book Antiqua"/>
          <w:sz w:val="20"/>
          <w:szCs w:val="20"/>
        </w:rPr>
        <w:t>Hawary</w:t>
      </w:r>
      <w:proofErr w:type="spellEnd"/>
      <w:r w:rsidRPr="00A64909">
        <w:rPr>
          <w:rFonts w:ascii="Book Antiqua" w:eastAsia="等线" w:hAnsi="Book Antiqua"/>
          <w:sz w:val="20"/>
          <w:szCs w:val="20"/>
        </w:rPr>
        <w:t xml:space="preserve"> MM, </w:t>
      </w:r>
      <w:proofErr w:type="spellStart"/>
      <w:r w:rsidRPr="00A64909">
        <w:rPr>
          <w:rFonts w:ascii="Book Antiqua" w:eastAsia="等线" w:hAnsi="Book Antiqua"/>
          <w:sz w:val="20"/>
          <w:szCs w:val="20"/>
        </w:rPr>
        <w:t>Cederquist</w:t>
      </w:r>
      <w:proofErr w:type="spellEnd"/>
      <w:r w:rsidRPr="00A64909">
        <w:rPr>
          <w:rFonts w:ascii="Book Antiqua" w:eastAsia="等线" w:hAnsi="Book Antiqua"/>
          <w:sz w:val="20"/>
          <w:szCs w:val="20"/>
        </w:rPr>
        <w:t xml:space="preserve"> L, Chen YJ, </w:t>
      </w:r>
      <w:proofErr w:type="spellStart"/>
      <w:r w:rsidRPr="00A64909">
        <w:rPr>
          <w:rFonts w:ascii="Book Antiqua" w:eastAsia="等线" w:hAnsi="Book Antiqua"/>
          <w:sz w:val="20"/>
          <w:szCs w:val="20"/>
        </w:rPr>
        <w:t>Ciombor</w:t>
      </w:r>
      <w:proofErr w:type="spellEnd"/>
      <w:r w:rsidRPr="00A64909">
        <w:rPr>
          <w:rFonts w:ascii="Book Antiqua" w:eastAsia="等线" w:hAnsi="Book Antiqua"/>
          <w:sz w:val="20"/>
          <w:szCs w:val="20"/>
        </w:rPr>
        <w:t xml:space="preserve"> KK, Cohen S, Cooper HS, Deming D, </w:t>
      </w:r>
      <w:proofErr w:type="spellStart"/>
      <w:r w:rsidRPr="00A64909">
        <w:rPr>
          <w:rFonts w:ascii="Book Antiqua" w:eastAsia="等线" w:hAnsi="Book Antiqua"/>
          <w:sz w:val="20"/>
          <w:szCs w:val="20"/>
        </w:rPr>
        <w:t>Engstrom</w:t>
      </w:r>
      <w:proofErr w:type="spellEnd"/>
      <w:r w:rsidRPr="00A64909">
        <w:rPr>
          <w:rFonts w:ascii="Book Antiqua" w:eastAsia="等线" w:hAnsi="Book Antiqua"/>
          <w:sz w:val="20"/>
          <w:szCs w:val="20"/>
        </w:rPr>
        <w:t xml:space="preserve"> PF, </w:t>
      </w:r>
      <w:proofErr w:type="spellStart"/>
      <w:r w:rsidRPr="00A64909">
        <w:rPr>
          <w:rFonts w:ascii="Book Antiqua" w:eastAsia="等线" w:hAnsi="Book Antiqua"/>
          <w:sz w:val="20"/>
          <w:szCs w:val="20"/>
        </w:rPr>
        <w:t>Grem</w:t>
      </w:r>
      <w:proofErr w:type="spellEnd"/>
      <w:r w:rsidRPr="00A64909">
        <w:rPr>
          <w:rFonts w:ascii="Book Antiqua" w:eastAsia="等线" w:hAnsi="Book Antiqua"/>
          <w:sz w:val="20"/>
          <w:szCs w:val="20"/>
        </w:rPr>
        <w:t xml:space="preserve"> JL, </w:t>
      </w:r>
      <w:proofErr w:type="spellStart"/>
      <w:r w:rsidRPr="00A64909">
        <w:rPr>
          <w:rFonts w:ascii="Book Antiqua" w:eastAsia="等线" w:hAnsi="Book Antiqua"/>
          <w:sz w:val="20"/>
          <w:szCs w:val="20"/>
        </w:rPr>
        <w:t>Grothey</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Hochster</w:t>
      </w:r>
      <w:proofErr w:type="spellEnd"/>
      <w:r w:rsidRPr="00A64909">
        <w:rPr>
          <w:rFonts w:ascii="Book Antiqua" w:eastAsia="等线" w:hAnsi="Book Antiqua"/>
          <w:sz w:val="20"/>
          <w:szCs w:val="20"/>
        </w:rPr>
        <w:t xml:space="preserve"> HS, </w:t>
      </w:r>
      <w:proofErr w:type="spellStart"/>
      <w:r w:rsidRPr="00A64909">
        <w:rPr>
          <w:rFonts w:ascii="Book Antiqua" w:eastAsia="等线" w:hAnsi="Book Antiqua"/>
          <w:sz w:val="20"/>
          <w:szCs w:val="20"/>
        </w:rPr>
        <w:t>Hoffe</w:t>
      </w:r>
      <w:proofErr w:type="spellEnd"/>
      <w:r w:rsidRPr="00A64909">
        <w:rPr>
          <w:rFonts w:ascii="Book Antiqua" w:eastAsia="等线" w:hAnsi="Book Antiqua"/>
          <w:sz w:val="20"/>
          <w:szCs w:val="20"/>
        </w:rPr>
        <w:t xml:space="preserve"> S, Hunt S, </w:t>
      </w:r>
      <w:proofErr w:type="spellStart"/>
      <w:r w:rsidRPr="00A64909">
        <w:rPr>
          <w:rFonts w:ascii="Book Antiqua" w:eastAsia="等线" w:hAnsi="Book Antiqua"/>
          <w:sz w:val="20"/>
          <w:szCs w:val="20"/>
        </w:rPr>
        <w:t>Kamel</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Kirilcuk</w:t>
      </w:r>
      <w:proofErr w:type="spellEnd"/>
      <w:r w:rsidRPr="00A64909">
        <w:rPr>
          <w:rFonts w:ascii="Book Antiqua" w:eastAsia="等线" w:hAnsi="Book Antiqua"/>
          <w:sz w:val="20"/>
          <w:szCs w:val="20"/>
        </w:rPr>
        <w:t xml:space="preserve"> N, </w:t>
      </w:r>
      <w:proofErr w:type="spellStart"/>
      <w:r w:rsidRPr="00A64909">
        <w:rPr>
          <w:rFonts w:ascii="Book Antiqua" w:eastAsia="等线" w:hAnsi="Book Antiqua"/>
          <w:sz w:val="20"/>
          <w:szCs w:val="20"/>
        </w:rPr>
        <w:t>Krishnamurthi</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Messersmith</w:t>
      </w:r>
      <w:proofErr w:type="spellEnd"/>
      <w:r w:rsidRPr="00A64909">
        <w:rPr>
          <w:rFonts w:ascii="Book Antiqua" w:eastAsia="等线" w:hAnsi="Book Antiqua"/>
          <w:sz w:val="20"/>
          <w:szCs w:val="20"/>
        </w:rPr>
        <w:t xml:space="preserve"> WA, </w:t>
      </w:r>
      <w:proofErr w:type="spellStart"/>
      <w:r w:rsidRPr="00A64909">
        <w:rPr>
          <w:rFonts w:ascii="Book Antiqua" w:eastAsia="等线" w:hAnsi="Book Antiqua"/>
          <w:sz w:val="20"/>
          <w:szCs w:val="20"/>
        </w:rPr>
        <w:t>Meyerhardt</w:t>
      </w:r>
      <w:proofErr w:type="spellEnd"/>
      <w:r w:rsidRPr="00A64909">
        <w:rPr>
          <w:rFonts w:ascii="Book Antiqua" w:eastAsia="等线" w:hAnsi="Book Antiqua"/>
          <w:sz w:val="20"/>
          <w:szCs w:val="20"/>
        </w:rPr>
        <w:t xml:space="preserve"> J, </w:t>
      </w:r>
      <w:proofErr w:type="spellStart"/>
      <w:r w:rsidRPr="00A64909">
        <w:rPr>
          <w:rFonts w:ascii="Book Antiqua" w:eastAsia="等线" w:hAnsi="Book Antiqua"/>
          <w:sz w:val="20"/>
          <w:szCs w:val="20"/>
        </w:rPr>
        <w:t>Mulcahy</w:t>
      </w:r>
      <w:proofErr w:type="spellEnd"/>
      <w:r w:rsidRPr="00A64909">
        <w:rPr>
          <w:rFonts w:ascii="Book Antiqua" w:eastAsia="等线" w:hAnsi="Book Antiqua"/>
          <w:sz w:val="20"/>
          <w:szCs w:val="20"/>
        </w:rPr>
        <w:t xml:space="preserve"> MF, Murphy JD, </w:t>
      </w:r>
      <w:proofErr w:type="spellStart"/>
      <w:r w:rsidRPr="00A64909">
        <w:rPr>
          <w:rFonts w:ascii="Book Antiqua" w:eastAsia="等线" w:hAnsi="Book Antiqua"/>
          <w:sz w:val="20"/>
          <w:szCs w:val="20"/>
        </w:rPr>
        <w:t>Nurkin</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Saltz</w:t>
      </w:r>
      <w:proofErr w:type="spellEnd"/>
      <w:r w:rsidRPr="00A64909">
        <w:rPr>
          <w:rFonts w:ascii="Book Antiqua" w:eastAsia="等线" w:hAnsi="Book Antiqua"/>
          <w:sz w:val="20"/>
          <w:szCs w:val="20"/>
        </w:rPr>
        <w:t xml:space="preserve"> L, Sharma S, Shibata D, </w:t>
      </w:r>
      <w:proofErr w:type="spellStart"/>
      <w:r w:rsidRPr="00A64909">
        <w:rPr>
          <w:rFonts w:ascii="Book Antiqua" w:eastAsia="等线" w:hAnsi="Book Antiqua"/>
          <w:sz w:val="20"/>
          <w:szCs w:val="20"/>
        </w:rPr>
        <w:t>Skibber</w:t>
      </w:r>
      <w:proofErr w:type="spellEnd"/>
      <w:r w:rsidRPr="00A64909">
        <w:rPr>
          <w:rFonts w:ascii="Book Antiqua" w:eastAsia="等线" w:hAnsi="Book Antiqua"/>
          <w:sz w:val="20"/>
          <w:szCs w:val="20"/>
        </w:rPr>
        <w:t xml:space="preserve"> JM, </w:t>
      </w:r>
      <w:proofErr w:type="spellStart"/>
      <w:r w:rsidRPr="00A64909">
        <w:rPr>
          <w:rFonts w:ascii="Book Antiqua" w:eastAsia="等线" w:hAnsi="Book Antiqua"/>
          <w:sz w:val="20"/>
          <w:szCs w:val="20"/>
        </w:rPr>
        <w:t>Sofocleous</w:t>
      </w:r>
      <w:proofErr w:type="spellEnd"/>
      <w:r w:rsidRPr="00A64909">
        <w:rPr>
          <w:rFonts w:ascii="Book Antiqua" w:eastAsia="等线" w:hAnsi="Book Antiqua"/>
          <w:sz w:val="20"/>
          <w:szCs w:val="20"/>
        </w:rPr>
        <w:t xml:space="preserve"> CT, Stoffel EM, </w:t>
      </w:r>
      <w:proofErr w:type="spellStart"/>
      <w:r w:rsidRPr="00A64909">
        <w:rPr>
          <w:rFonts w:ascii="Book Antiqua" w:eastAsia="等线" w:hAnsi="Book Antiqua"/>
          <w:sz w:val="20"/>
          <w:szCs w:val="20"/>
        </w:rPr>
        <w:t>Stotsky-Himelfarb</w:t>
      </w:r>
      <w:proofErr w:type="spellEnd"/>
      <w:r w:rsidRPr="00A64909">
        <w:rPr>
          <w:rFonts w:ascii="Book Antiqua" w:eastAsia="等线" w:hAnsi="Book Antiqua"/>
          <w:sz w:val="20"/>
          <w:szCs w:val="20"/>
        </w:rPr>
        <w:t xml:space="preserve"> E, Willett CG, </w:t>
      </w:r>
      <w:proofErr w:type="spellStart"/>
      <w:r w:rsidRPr="00A64909">
        <w:rPr>
          <w:rFonts w:ascii="Book Antiqua" w:eastAsia="等线" w:hAnsi="Book Antiqua"/>
          <w:sz w:val="20"/>
          <w:szCs w:val="20"/>
        </w:rPr>
        <w:t>Wuthrick</w:t>
      </w:r>
      <w:proofErr w:type="spellEnd"/>
      <w:r w:rsidRPr="00A64909">
        <w:rPr>
          <w:rFonts w:ascii="Book Antiqua" w:eastAsia="等线" w:hAnsi="Book Antiqua"/>
          <w:sz w:val="20"/>
          <w:szCs w:val="20"/>
        </w:rPr>
        <w:t xml:space="preserve"> E, Gregory KM, Gurski L, Freedman-Cass DA. Rectal Cancer, Version 2.2018, NCCN Clinical Practice Guidelines in Oncology. </w:t>
      </w:r>
      <w:r w:rsidRPr="00A64909">
        <w:rPr>
          <w:rFonts w:ascii="Book Antiqua" w:eastAsia="等线" w:hAnsi="Book Antiqua"/>
          <w:i/>
          <w:sz w:val="20"/>
          <w:szCs w:val="20"/>
        </w:rPr>
        <w:t xml:space="preserve">J Natl </w:t>
      </w:r>
      <w:proofErr w:type="spellStart"/>
      <w:r w:rsidRPr="00A64909">
        <w:rPr>
          <w:rFonts w:ascii="Book Antiqua" w:eastAsia="等线" w:hAnsi="Book Antiqua"/>
          <w:i/>
          <w:sz w:val="20"/>
          <w:szCs w:val="20"/>
        </w:rPr>
        <w:t>Compr</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Canc</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Netw</w:t>
      </w:r>
      <w:proofErr w:type="spellEnd"/>
      <w:r w:rsidRPr="00A64909">
        <w:rPr>
          <w:rFonts w:ascii="Book Antiqua" w:eastAsia="等线" w:hAnsi="Book Antiqua"/>
          <w:sz w:val="20"/>
          <w:szCs w:val="20"/>
        </w:rPr>
        <w:t xml:space="preserve"> 2018; </w:t>
      </w:r>
      <w:r w:rsidRPr="00A64909">
        <w:rPr>
          <w:rFonts w:ascii="Book Antiqua" w:eastAsia="等线" w:hAnsi="Book Antiqua"/>
          <w:b/>
          <w:sz w:val="20"/>
          <w:szCs w:val="20"/>
        </w:rPr>
        <w:t>16</w:t>
      </w:r>
      <w:r w:rsidRPr="00A64909">
        <w:rPr>
          <w:rFonts w:ascii="Book Antiqua" w:eastAsia="等线" w:hAnsi="Book Antiqua"/>
          <w:sz w:val="20"/>
          <w:szCs w:val="20"/>
        </w:rPr>
        <w:t>: 874-901 [PMID: 30006429 DOI: 10.6004/jnccn.2018.0061]</w:t>
      </w:r>
    </w:p>
    <w:p w14:paraId="1DE4B08C"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4 </w:t>
      </w:r>
      <w:r w:rsidRPr="00A64909">
        <w:rPr>
          <w:rFonts w:ascii="Book Antiqua" w:eastAsia="等线" w:hAnsi="Book Antiqua"/>
          <w:b/>
          <w:sz w:val="20"/>
          <w:szCs w:val="20"/>
        </w:rPr>
        <w:t>Maas M</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Nelemans</w:t>
      </w:r>
      <w:proofErr w:type="spellEnd"/>
      <w:r w:rsidRPr="00A64909">
        <w:rPr>
          <w:rFonts w:ascii="Book Antiqua" w:eastAsia="等线" w:hAnsi="Book Antiqua"/>
          <w:sz w:val="20"/>
          <w:szCs w:val="20"/>
        </w:rPr>
        <w:t xml:space="preserve"> PJ, </w:t>
      </w:r>
      <w:proofErr w:type="spellStart"/>
      <w:r w:rsidRPr="00A64909">
        <w:rPr>
          <w:rFonts w:ascii="Book Antiqua" w:eastAsia="等线" w:hAnsi="Book Antiqua"/>
          <w:sz w:val="20"/>
          <w:szCs w:val="20"/>
        </w:rPr>
        <w:t>Valentini</w:t>
      </w:r>
      <w:proofErr w:type="spellEnd"/>
      <w:r w:rsidRPr="00A64909">
        <w:rPr>
          <w:rFonts w:ascii="Book Antiqua" w:eastAsia="等线" w:hAnsi="Book Antiqua"/>
          <w:sz w:val="20"/>
          <w:szCs w:val="20"/>
        </w:rPr>
        <w:t xml:space="preserve"> V, Das P, </w:t>
      </w:r>
      <w:proofErr w:type="spellStart"/>
      <w:r w:rsidRPr="00A64909">
        <w:rPr>
          <w:rFonts w:ascii="Book Antiqua" w:eastAsia="等线" w:hAnsi="Book Antiqua"/>
          <w:sz w:val="20"/>
          <w:szCs w:val="20"/>
        </w:rPr>
        <w:t>Rödel</w:t>
      </w:r>
      <w:proofErr w:type="spellEnd"/>
      <w:r w:rsidRPr="00A64909">
        <w:rPr>
          <w:rFonts w:ascii="Book Antiqua" w:eastAsia="等线" w:hAnsi="Book Antiqua"/>
          <w:sz w:val="20"/>
          <w:szCs w:val="20"/>
        </w:rPr>
        <w:t xml:space="preserve"> C, </w:t>
      </w:r>
      <w:proofErr w:type="spellStart"/>
      <w:r w:rsidRPr="00A64909">
        <w:rPr>
          <w:rFonts w:ascii="Book Antiqua" w:eastAsia="等线" w:hAnsi="Book Antiqua"/>
          <w:sz w:val="20"/>
          <w:szCs w:val="20"/>
        </w:rPr>
        <w:t>Kuo</w:t>
      </w:r>
      <w:proofErr w:type="spellEnd"/>
      <w:r w:rsidRPr="00A64909">
        <w:rPr>
          <w:rFonts w:ascii="Book Antiqua" w:eastAsia="等线" w:hAnsi="Book Antiqua"/>
          <w:sz w:val="20"/>
          <w:szCs w:val="20"/>
        </w:rPr>
        <w:t xml:space="preserve"> LJ, </w:t>
      </w:r>
      <w:proofErr w:type="spellStart"/>
      <w:r w:rsidRPr="00A64909">
        <w:rPr>
          <w:rFonts w:ascii="Book Antiqua" w:eastAsia="等线" w:hAnsi="Book Antiqua"/>
          <w:sz w:val="20"/>
          <w:szCs w:val="20"/>
        </w:rPr>
        <w:t>Calvo</w:t>
      </w:r>
      <w:proofErr w:type="spellEnd"/>
      <w:r w:rsidRPr="00A64909">
        <w:rPr>
          <w:rFonts w:ascii="Book Antiqua" w:eastAsia="等线" w:hAnsi="Book Antiqua"/>
          <w:sz w:val="20"/>
          <w:szCs w:val="20"/>
        </w:rPr>
        <w:t xml:space="preserve"> FA, </w:t>
      </w:r>
      <w:proofErr w:type="spellStart"/>
      <w:r w:rsidRPr="00A64909">
        <w:rPr>
          <w:rFonts w:ascii="Book Antiqua" w:eastAsia="等线" w:hAnsi="Book Antiqua"/>
          <w:sz w:val="20"/>
          <w:szCs w:val="20"/>
        </w:rPr>
        <w:t>García</w:t>
      </w:r>
      <w:proofErr w:type="spellEnd"/>
      <w:r w:rsidRPr="00A64909">
        <w:rPr>
          <w:rFonts w:ascii="Book Antiqua" w:eastAsia="等线" w:hAnsi="Book Antiqua"/>
          <w:sz w:val="20"/>
          <w:szCs w:val="20"/>
        </w:rPr>
        <w:t xml:space="preserve">-Aguilar J, Glynne-Jones R, </w:t>
      </w:r>
      <w:proofErr w:type="spellStart"/>
      <w:r w:rsidRPr="00A64909">
        <w:rPr>
          <w:rFonts w:ascii="Book Antiqua" w:eastAsia="等线" w:hAnsi="Book Antiqua"/>
          <w:sz w:val="20"/>
          <w:szCs w:val="20"/>
        </w:rPr>
        <w:t>Haustermans</w:t>
      </w:r>
      <w:proofErr w:type="spellEnd"/>
      <w:r w:rsidRPr="00A64909">
        <w:rPr>
          <w:rFonts w:ascii="Book Antiqua" w:eastAsia="等线" w:hAnsi="Book Antiqua"/>
          <w:sz w:val="20"/>
          <w:szCs w:val="20"/>
        </w:rPr>
        <w:t xml:space="preserve"> K, </w:t>
      </w:r>
      <w:proofErr w:type="spellStart"/>
      <w:r w:rsidRPr="00A64909">
        <w:rPr>
          <w:rFonts w:ascii="Book Antiqua" w:eastAsia="等线" w:hAnsi="Book Antiqua"/>
          <w:sz w:val="20"/>
          <w:szCs w:val="20"/>
        </w:rPr>
        <w:t>Mohiuddin</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Pucciarelli</w:t>
      </w:r>
      <w:proofErr w:type="spellEnd"/>
      <w:r w:rsidRPr="00A64909">
        <w:rPr>
          <w:rFonts w:ascii="Book Antiqua" w:eastAsia="等线" w:hAnsi="Book Antiqua"/>
          <w:sz w:val="20"/>
          <w:szCs w:val="20"/>
        </w:rPr>
        <w:t xml:space="preserve"> S, Small W Jr, Suárez J, </w:t>
      </w:r>
      <w:proofErr w:type="spellStart"/>
      <w:r w:rsidRPr="00A64909">
        <w:rPr>
          <w:rFonts w:ascii="Book Antiqua" w:eastAsia="等线" w:hAnsi="Book Antiqua"/>
          <w:sz w:val="20"/>
          <w:szCs w:val="20"/>
        </w:rPr>
        <w:t>Theodoropoulos</w:t>
      </w:r>
      <w:proofErr w:type="spellEnd"/>
      <w:r w:rsidRPr="00A64909">
        <w:rPr>
          <w:rFonts w:ascii="Book Antiqua" w:eastAsia="等线" w:hAnsi="Book Antiqua"/>
          <w:sz w:val="20"/>
          <w:szCs w:val="20"/>
        </w:rPr>
        <w:t xml:space="preserve"> G, </w:t>
      </w:r>
      <w:proofErr w:type="spellStart"/>
      <w:r w:rsidRPr="00A64909">
        <w:rPr>
          <w:rFonts w:ascii="Book Antiqua" w:eastAsia="等线" w:hAnsi="Book Antiqua"/>
          <w:sz w:val="20"/>
          <w:szCs w:val="20"/>
        </w:rPr>
        <w:t>Biondo</w:t>
      </w:r>
      <w:proofErr w:type="spellEnd"/>
      <w:r w:rsidRPr="00A64909">
        <w:rPr>
          <w:rFonts w:ascii="Book Antiqua" w:eastAsia="等线" w:hAnsi="Book Antiqua"/>
          <w:sz w:val="20"/>
          <w:szCs w:val="20"/>
        </w:rPr>
        <w:t xml:space="preserve"> S, Beets-Tan RG, Beets GL. Long-term outcome in patients with a pathological complete response after </w:t>
      </w:r>
      <w:proofErr w:type="spellStart"/>
      <w:r w:rsidRPr="00A64909">
        <w:rPr>
          <w:rFonts w:ascii="Book Antiqua" w:eastAsia="等线" w:hAnsi="Book Antiqua"/>
          <w:sz w:val="20"/>
          <w:szCs w:val="20"/>
        </w:rPr>
        <w:t>chemoradiation</w:t>
      </w:r>
      <w:proofErr w:type="spellEnd"/>
      <w:r w:rsidRPr="00A64909">
        <w:rPr>
          <w:rFonts w:ascii="Book Antiqua" w:eastAsia="等线" w:hAnsi="Book Antiqua"/>
          <w:sz w:val="20"/>
          <w:szCs w:val="20"/>
        </w:rPr>
        <w:t xml:space="preserve"> for rectal cancer: a pooled analysis of individual patient data. </w:t>
      </w:r>
      <w:r w:rsidRPr="00A64909">
        <w:rPr>
          <w:rFonts w:ascii="Book Antiqua" w:eastAsia="等线" w:hAnsi="Book Antiqua"/>
          <w:i/>
          <w:sz w:val="20"/>
          <w:szCs w:val="20"/>
        </w:rPr>
        <w:t xml:space="preserve">Lancet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10; </w:t>
      </w:r>
      <w:r w:rsidRPr="00A64909">
        <w:rPr>
          <w:rFonts w:ascii="Book Antiqua" w:eastAsia="等线" w:hAnsi="Book Antiqua"/>
          <w:b/>
          <w:sz w:val="20"/>
          <w:szCs w:val="20"/>
        </w:rPr>
        <w:t>11</w:t>
      </w:r>
      <w:r w:rsidRPr="00A64909">
        <w:rPr>
          <w:rFonts w:ascii="Book Antiqua" w:eastAsia="等线" w:hAnsi="Book Antiqua"/>
          <w:sz w:val="20"/>
          <w:szCs w:val="20"/>
        </w:rPr>
        <w:t>: 835-844 [PMID: 20692872 DOI: 10.1016/S1470-2045(10)70172-8]</w:t>
      </w:r>
    </w:p>
    <w:p w14:paraId="6955A41A"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5 </w:t>
      </w:r>
      <w:proofErr w:type="spellStart"/>
      <w:r w:rsidRPr="00A64909">
        <w:rPr>
          <w:rFonts w:ascii="Book Antiqua" w:eastAsia="等线" w:hAnsi="Book Antiqua"/>
          <w:b/>
          <w:sz w:val="20"/>
          <w:szCs w:val="20"/>
        </w:rPr>
        <w:t>Habr</w:t>
      </w:r>
      <w:proofErr w:type="spellEnd"/>
      <w:r w:rsidRPr="00A64909">
        <w:rPr>
          <w:rFonts w:ascii="Book Antiqua" w:eastAsia="等线" w:hAnsi="Book Antiqua"/>
          <w:b/>
          <w:sz w:val="20"/>
          <w:szCs w:val="20"/>
        </w:rPr>
        <w:t>-Gama A</w:t>
      </w:r>
      <w:r w:rsidRPr="00A64909">
        <w:rPr>
          <w:rFonts w:ascii="Book Antiqua" w:eastAsia="等线" w:hAnsi="Book Antiqua"/>
          <w:sz w:val="20"/>
          <w:szCs w:val="20"/>
        </w:rPr>
        <w:t xml:space="preserve">, Perez RO, </w:t>
      </w:r>
      <w:proofErr w:type="spellStart"/>
      <w:r w:rsidRPr="00A64909">
        <w:rPr>
          <w:rFonts w:ascii="Book Antiqua" w:eastAsia="等线" w:hAnsi="Book Antiqua"/>
          <w:sz w:val="20"/>
          <w:szCs w:val="20"/>
        </w:rPr>
        <w:t>Nadalin</w:t>
      </w:r>
      <w:proofErr w:type="spellEnd"/>
      <w:r w:rsidRPr="00A64909">
        <w:rPr>
          <w:rFonts w:ascii="Book Antiqua" w:eastAsia="等线" w:hAnsi="Book Antiqua"/>
          <w:sz w:val="20"/>
          <w:szCs w:val="20"/>
        </w:rPr>
        <w:t xml:space="preserve"> W, </w:t>
      </w:r>
      <w:proofErr w:type="spellStart"/>
      <w:r w:rsidRPr="00A64909">
        <w:rPr>
          <w:rFonts w:ascii="Book Antiqua" w:eastAsia="等线" w:hAnsi="Book Antiqua"/>
          <w:sz w:val="20"/>
          <w:szCs w:val="20"/>
        </w:rPr>
        <w:t>Sabbaga</w:t>
      </w:r>
      <w:proofErr w:type="spellEnd"/>
      <w:r w:rsidRPr="00A64909">
        <w:rPr>
          <w:rFonts w:ascii="Book Antiqua" w:eastAsia="等线" w:hAnsi="Book Antiqua"/>
          <w:sz w:val="20"/>
          <w:szCs w:val="20"/>
        </w:rPr>
        <w:t xml:space="preserve"> J, Ribeiro U Jr, Silva e Sousa AH Jr, Campos FG, Kiss DR, Gama-Rodrigues J. Operative versus </w:t>
      </w:r>
      <w:proofErr w:type="spellStart"/>
      <w:r w:rsidRPr="00A64909">
        <w:rPr>
          <w:rFonts w:ascii="Book Antiqua" w:eastAsia="等线" w:hAnsi="Book Antiqua"/>
          <w:sz w:val="20"/>
          <w:szCs w:val="20"/>
        </w:rPr>
        <w:t>nonoperative</w:t>
      </w:r>
      <w:proofErr w:type="spellEnd"/>
      <w:r w:rsidRPr="00A64909">
        <w:rPr>
          <w:rFonts w:ascii="Book Antiqua" w:eastAsia="等线" w:hAnsi="Book Antiqua"/>
          <w:sz w:val="20"/>
          <w:szCs w:val="20"/>
        </w:rPr>
        <w:t xml:space="preserve"> treatment for stage 0 distal rectal cancer following </w:t>
      </w:r>
      <w:proofErr w:type="spellStart"/>
      <w:r w:rsidRPr="00A64909">
        <w:rPr>
          <w:rFonts w:ascii="Book Antiqua" w:eastAsia="等线" w:hAnsi="Book Antiqua"/>
          <w:sz w:val="20"/>
          <w:szCs w:val="20"/>
        </w:rPr>
        <w:t>chemoradiation</w:t>
      </w:r>
      <w:proofErr w:type="spellEnd"/>
      <w:r w:rsidRPr="00A64909">
        <w:rPr>
          <w:rFonts w:ascii="Book Antiqua" w:eastAsia="等线" w:hAnsi="Book Antiqua"/>
          <w:sz w:val="20"/>
          <w:szCs w:val="20"/>
        </w:rPr>
        <w:t xml:space="preserve"> therapy: long-term results. </w:t>
      </w:r>
      <w:r w:rsidRPr="00A64909">
        <w:rPr>
          <w:rFonts w:ascii="Book Antiqua" w:eastAsia="等线" w:hAnsi="Book Antiqua"/>
          <w:i/>
          <w:sz w:val="20"/>
          <w:szCs w:val="20"/>
        </w:rPr>
        <w:t xml:space="preserve">Ann </w:t>
      </w:r>
      <w:proofErr w:type="spellStart"/>
      <w:r w:rsidRPr="00A64909">
        <w:rPr>
          <w:rFonts w:ascii="Book Antiqua" w:eastAsia="等线" w:hAnsi="Book Antiqua"/>
          <w:i/>
          <w:sz w:val="20"/>
          <w:szCs w:val="20"/>
        </w:rPr>
        <w:t>Surg</w:t>
      </w:r>
      <w:proofErr w:type="spellEnd"/>
      <w:r w:rsidRPr="00A64909">
        <w:rPr>
          <w:rFonts w:ascii="Book Antiqua" w:eastAsia="等线" w:hAnsi="Book Antiqua"/>
          <w:sz w:val="20"/>
          <w:szCs w:val="20"/>
        </w:rPr>
        <w:t xml:space="preserve"> 2004; </w:t>
      </w:r>
      <w:r w:rsidRPr="00A64909">
        <w:rPr>
          <w:rFonts w:ascii="Book Antiqua" w:eastAsia="等线" w:hAnsi="Book Antiqua"/>
          <w:b/>
          <w:sz w:val="20"/>
          <w:szCs w:val="20"/>
        </w:rPr>
        <w:t>240</w:t>
      </w:r>
      <w:r w:rsidRPr="00A64909">
        <w:rPr>
          <w:rFonts w:ascii="Book Antiqua" w:eastAsia="等线" w:hAnsi="Book Antiqua"/>
          <w:sz w:val="20"/>
          <w:szCs w:val="20"/>
        </w:rPr>
        <w:t>: 711-7; discussion 717-8 [PMID: 15383798 DOI: 10.1097/01.sla.0000141194.27992.32]</w:t>
      </w:r>
    </w:p>
    <w:p w14:paraId="158570F5"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6 </w:t>
      </w:r>
      <w:proofErr w:type="spellStart"/>
      <w:r w:rsidRPr="00A64909">
        <w:rPr>
          <w:rFonts w:ascii="Book Antiqua" w:eastAsia="等线" w:hAnsi="Book Antiqua"/>
          <w:b/>
          <w:sz w:val="20"/>
          <w:szCs w:val="20"/>
        </w:rPr>
        <w:t>Påhlman</w:t>
      </w:r>
      <w:proofErr w:type="spellEnd"/>
      <w:r w:rsidRPr="00A64909">
        <w:rPr>
          <w:rFonts w:ascii="Book Antiqua" w:eastAsia="等线" w:hAnsi="Book Antiqua"/>
          <w:b/>
          <w:sz w:val="20"/>
          <w:szCs w:val="20"/>
        </w:rPr>
        <w:t xml:space="preserve"> L</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Bohe</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Cedermark</w:t>
      </w:r>
      <w:proofErr w:type="spellEnd"/>
      <w:r w:rsidRPr="00A64909">
        <w:rPr>
          <w:rFonts w:ascii="Book Antiqua" w:eastAsia="等线" w:hAnsi="Book Antiqua"/>
          <w:sz w:val="20"/>
          <w:szCs w:val="20"/>
        </w:rPr>
        <w:t xml:space="preserve"> B, Dahlberg M, Lindmark G, </w:t>
      </w:r>
      <w:proofErr w:type="spellStart"/>
      <w:r w:rsidRPr="00A64909">
        <w:rPr>
          <w:rFonts w:ascii="Book Antiqua" w:eastAsia="等线" w:hAnsi="Book Antiqua"/>
          <w:sz w:val="20"/>
          <w:szCs w:val="20"/>
        </w:rPr>
        <w:t>Sjödahl</w:t>
      </w:r>
      <w:proofErr w:type="spellEnd"/>
      <w:r w:rsidRPr="00A64909">
        <w:rPr>
          <w:rFonts w:ascii="Book Antiqua" w:eastAsia="等线" w:hAnsi="Book Antiqua"/>
          <w:sz w:val="20"/>
          <w:szCs w:val="20"/>
        </w:rPr>
        <w:t xml:space="preserve"> R, </w:t>
      </w:r>
      <w:proofErr w:type="spellStart"/>
      <w:r w:rsidRPr="00A64909">
        <w:rPr>
          <w:rFonts w:ascii="Book Antiqua" w:eastAsia="等线" w:hAnsi="Book Antiqua"/>
          <w:sz w:val="20"/>
          <w:szCs w:val="20"/>
        </w:rPr>
        <w:t>Ojerskog</w:t>
      </w:r>
      <w:proofErr w:type="spellEnd"/>
      <w:r w:rsidRPr="00A64909">
        <w:rPr>
          <w:rFonts w:ascii="Book Antiqua" w:eastAsia="等线" w:hAnsi="Book Antiqua"/>
          <w:sz w:val="20"/>
          <w:szCs w:val="20"/>
        </w:rPr>
        <w:t xml:space="preserve"> B, </w:t>
      </w:r>
      <w:proofErr w:type="spellStart"/>
      <w:r w:rsidRPr="00A64909">
        <w:rPr>
          <w:rFonts w:ascii="Book Antiqua" w:eastAsia="等线" w:hAnsi="Book Antiqua"/>
          <w:sz w:val="20"/>
          <w:szCs w:val="20"/>
        </w:rPr>
        <w:t>Damber</w:t>
      </w:r>
      <w:proofErr w:type="spellEnd"/>
      <w:r w:rsidRPr="00A64909">
        <w:rPr>
          <w:rFonts w:ascii="Book Antiqua" w:eastAsia="等线" w:hAnsi="Book Antiqua"/>
          <w:sz w:val="20"/>
          <w:szCs w:val="20"/>
        </w:rPr>
        <w:t xml:space="preserve"> L, Johansson R. The Swedish rectal cancer registry. </w:t>
      </w:r>
      <w:r w:rsidRPr="00A64909">
        <w:rPr>
          <w:rFonts w:ascii="Book Antiqua" w:eastAsia="等线" w:hAnsi="Book Antiqua"/>
          <w:i/>
          <w:sz w:val="20"/>
          <w:szCs w:val="20"/>
        </w:rPr>
        <w:t xml:space="preserve">Br J </w:t>
      </w:r>
      <w:proofErr w:type="spellStart"/>
      <w:r w:rsidRPr="00A64909">
        <w:rPr>
          <w:rFonts w:ascii="Book Antiqua" w:eastAsia="等线" w:hAnsi="Book Antiqua"/>
          <w:i/>
          <w:sz w:val="20"/>
          <w:szCs w:val="20"/>
        </w:rPr>
        <w:t>Surg</w:t>
      </w:r>
      <w:proofErr w:type="spellEnd"/>
      <w:r w:rsidRPr="00A64909">
        <w:rPr>
          <w:rFonts w:ascii="Book Antiqua" w:eastAsia="等线" w:hAnsi="Book Antiqua"/>
          <w:sz w:val="20"/>
          <w:szCs w:val="20"/>
        </w:rPr>
        <w:t xml:space="preserve"> 2007; </w:t>
      </w:r>
      <w:r w:rsidRPr="00A64909">
        <w:rPr>
          <w:rFonts w:ascii="Book Antiqua" w:eastAsia="等线" w:hAnsi="Book Antiqua"/>
          <w:b/>
          <w:sz w:val="20"/>
          <w:szCs w:val="20"/>
        </w:rPr>
        <w:t>94</w:t>
      </w:r>
      <w:r w:rsidRPr="00A64909">
        <w:rPr>
          <w:rFonts w:ascii="Book Antiqua" w:eastAsia="等线" w:hAnsi="Book Antiqua"/>
          <w:sz w:val="20"/>
          <w:szCs w:val="20"/>
        </w:rPr>
        <w:t>: 1285-1292 [PMID: 17661309 DOI: 10.1002/bjs.5679]</w:t>
      </w:r>
    </w:p>
    <w:p w14:paraId="3B4B35FB"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7 </w:t>
      </w:r>
      <w:proofErr w:type="spellStart"/>
      <w:r w:rsidRPr="00A64909">
        <w:rPr>
          <w:rFonts w:ascii="Book Antiqua" w:eastAsia="等线" w:hAnsi="Book Antiqua"/>
          <w:b/>
          <w:sz w:val="20"/>
          <w:szCs w:val="20"/>
        </w:rPr>
        <w:t>Bosset</w:t>
      </w:r>
      <w:proofErr w:type="spellEnd"/>
      <w:r w:rsidRPr="00A64909">
        <w:rPr>
          <w:rFonts w:ascii="Book Antiqua" w:eastAsia="等线" w:hAnsi="Book Antiqua"/>
          <w:b/>
          <w:sz w:val="20"/>
          <w:szCs w:val="20"/>
        </w:rPr>
        <w:t xml:space="preserve"> JF</w:t>
      </w:r>
      <w:r w:rsidRPr="00A64909">
        <w:rPr>
          <w:rFonts w:ascii="Book Antiqua" w:eastAsia="等线" w:hAnsi="Book Antiqua"/>
          <w:sz w:val="20"/>
          <w:szCs w:val="20"/>
        </w:rPr>
        <w:t xml:space="preserve">, Collette L, Calais G, </w:t>
      </w:r>
      <w:proofErr w:type="spellStart"/>
      <w:r w:rsidRPr="00A64909">
        <w:rPr>
          <w:rFonts w:ascii="Book Antiqua" w:eastAsia="等线" w:hAnsi="Book Antiqua"/>
          <w:sz w:val="20"/>
          <w:szCs w:val="20"/>
        </w:rPr>
        <w:t>Mineur</w:t>
      </w:r>
      <w:proofErr w:type="spellEnd"/>
      <w:r w:rsidRPr="00A64909">
        <w:rPr>
          <w:rFonts w:ascii="Book Antiqua" w:eastAsia="等线" w:hAnsi="Book Antiqua"/>
          <w:sz w:val="20"/>
          <w:szCs w:val="20"/>
        </w:rPr>
        <w:t xml:space="preserve"> L, </w:t>
      </w:r>
      <w:proofErr w:type="spellStart"/>
      <w:r w:rsidRPr="00A64909">
        <w:rPr>
          <w:rFonts w:ascii="Book Antiqua" w:eastAsia="等线" w:hAnsi="Book Antiqua"/>
          <w:sz w:val="20"/>
          <w:szCs w:val="20"/>
        </w:rPr>
        <w:t>Maingon</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Radosevic-Jelic</w:t>
      </w:r>
      <w:proofErr w:type="spellEnd"/>
      <w:r w:rsidRPr="00A64909">
        <w:rPr>
          <w:rFonts w:ascii="Book Antiqua" w:eastAsia="等线" w:hAnsi="Book Antiqua"/>
          <w:sz w:val="20"/>
          <w:szCs w:val="20"/>
        </w:rPr>
        <w:t xml:space="preserve"> L, </w:t>
      </w:r>
      <w:proofErr w:type="spellStart"/>
      <w:r w:rsidRPr="00A64909">
        <w:rPr>
          <w:rFonts w:ascii="Book Antiqua" w:eastAsia="等线" w:hAnsi="Book Antiqua"/>
          <w:sz w:val="20"/>
          <w:szCs w:val="20"/>
        </w:rPr>
        <w:t>Daban</w:t>
      </w:r>
      <w:proofErr w:type="spellEnd"/>
      <w:r w:rsidRPr="00A64909">
        <w:rPr>
          <w:rFonts w:ascii="Book Antiqua" w:eastAsia="等线" w:hAnsi="Book Antiqua"/>
          <w:sz w:val="20"/>
          <w:szCs w:val="20"/>
        </w:rPr>
        <w:t xml:space="preserve"> A, Bardet E, </w:t>
      </w:r>
      <w:proofErr w:type="spellStart"/>
      <w:r w:rsidRPr="00A64909">
        <w:rPr>
          <w:rFonts w:ascii="Book Antiqua" w:eastAsia="等线" w:hAnsi="Book Antiqua"/>
          <w:sz w:val="20"/>
          <w:szCs w:val="20"/>
        </w:rPr>
        <w:t>Beny</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Ollier</w:t>
      </w:r>
      <w:proofErr w:type="spellEnd"/>
      <w:r w:rsidRPr="00A64909">
        <w:rPr>
          <w:rFonts w:ascii="Book Antiqua" w:eastAsia="等线" w:hAnsi="Book Antiqua"/>
          <w:sz w:val="20"/>
          <w:szCs w:val="20"/>
        </w:rPr>
        <w:t xml:space="preserve"> JC; EORTC Radiotherapy Group Trial 22921. Chemotherapy with preoperative radiotherapy in rectal cancer. </w:t>
      </w:r>
      <w:r w:rsidRPr="00A64909">
        <w:rPr>
          <w:rFonts w:ascii="Book Antiqua" w:eastAsia="等线" w:hAnsi="Book Antiqua"/>
          <w:i/>
          <w:sz w:val="20"/>
          <w:szCs w:val="20"/>
        </w:rPr>
        <w:t xml:space="preserve">N </w:t>
      </w:r>
      <w:proofErr w:type="spellStart"/>
      <w:r w:rsidRPr="00A64909">
        <w:rPr>
          <w:rFonts w:ascii="Book Antiqua" w:eastAsia="等线" w:hAnsi="Book Antiqua"/>
          <w:i/>
          <w:sz w:val="20"/>
          <w:szCs w:val="20"/>
        </w:rPr>
        <w:t>Engl</w:t>
      </w:r>
      <w:proofErr w:type="spellEnd"/>
      <w:r w:rsidRPr="00A64909">
        <w:rPr>
          <w:rFonts w:ascii="Book Antiqua" w:eastAsia="等线" w:hAnsi="Book Antiqua"/>
          <w:i/>
          <w:sz w:val="20"/>
          <w:szCs w:val="20"/>
        </w:rPr>
        <w:t xml:space="preserve"> J Med</w:t>
      </w:r>
      <w:r w:rsidRPr="00A64909">
        <w:rPr>
          <w:rFonts w:ascii="Book Antiqua" w:eastAsia="等线" w:hAnsi="Book Antiqua"/>
          <w:sz w:val="20"/>
          <w:szCs w:val="20"/>
        </w:rPr>
        <w:t xml:space="preserve"> 2006; </w:t>
      </w:r>
      <w:r w:rsidRPr="00A64909">
        <w:rPr>
          <w:rFonts w:ascii="Book Antiqua" w:eastAsia="等线" w:hAnsi="Book Antiqua"/>
          <w:b/>
          <w:sz w:val="20"/>
          <w:szCs w:val="20"/>
        </w:rPr>
        <w:t>355</w:t>
      </w:r>
      <w:r w:rsidRPr="00A64909">
        <w:rPr>
          <w:rFonts w:ascii="Book Antiqua" w:eastAsia="等线" w:hAnsi="Book Antiqua"/>
          <w:sz w:val="20"/>
          <w:szCs w:val="20"/>
        </w:rPr>
        <w:t>: 1114-1123 [PMID: 16971718 DOI: 10.1056/NEJMoa060829]</w:t>
      </w:r>
    </w:p>
    <w:p w14:paraId="4F62A2E4"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8 </w:t>
      </w:r>
      <w:proofErr w:type="spellStart"/>
      <w:r w:rsidRPr="00A64909">
        <w:rPr>
          <w:rFonts w:ascii="Book Antiqua" w:eastAsia="等线" w:hAnsi="Book Antiqua"/>
          <w:b/>
          <w:sz w:val="20"/>
          <w:szCs w:val="20"/>
        </w:rPr>
        <w:t>Rödel</w:t>
      </w:r>
      <w:proofErr w:type="spellEnd"/>
      <w:r w:rsidRPr="00A64909">
        <w:rPr>
          <w:rFonts w:ascii="Book Antiqua" w:eastAsia="等线" w:hAnsi="Book Antiqua"/>
          <w:b/>
          <w:sz w:val="20"/>
          <w:szCs w:val="20"/>
        </w:rPr>
        <w:t xml:space="preserve"> C</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Liersch</w:t>
      </w:r>
      <w:proofErr w:type="spellEnd"/>
      <w:r w:rsidRPr="00A64909">
        <w:rPr>
          <w:rFonts w:ascii="Book Antiqua" w:eastAsia="等线" w:hAnsi="Book Antiqua"/>
          <w:sz w:val="20"/>
          <w:szCs w:val="20"/>
        </w:rPr>
        <w:t xml:space="preserve"> T, Becker H, </w:t>
      </w:r>
      <w:proofErr w:type="spellStart"/>
      <w:r w:rsidRPr="00A64909">
        <w:rPr>
          <w:rFonts w:ascii="Book Antiqua" w:eastAsia="等线" w:hAnsi="Book Antiqua"/>
          <w:sz w:val="20"/>
          <w:szCs w:val="20"/>
        </w:rPr>
        <w:t>Fietkau</w:t>
      </w:r>
      <w:proofErr w:type="spellEnd"/>
      <w:r w:rsidRPr="00A64909">
        <w:rPr>
          <w:rFonts w:ascii="Book Antiqua" w:eastAsia="等线" w:hAnsi="Book Antiqua"/>
          <w:sz w:val="20"/>
          <w:szCs w:val="20"/>
        </w:rPr>
        <w:t xml:space="preserve"> R, </w:t>
      </w:r>
      <w:proofErr w:type="spellStart"/>
      <w:r w:rsidRPr="00A64909">
        <w:rPr>
          <w:rFonts w:ascii="Book Antiqua" w:eastAsia="等线" w:hAnsi="Book Antiqua"/>
          <w:sz w:val="20"/>
          <w:szCs w:val="20"/>
        </w:rPr>
        <w:t>Hohenberger</w:t>
      </w:r>
      <w:proofErr w:type="spellEnd"/>
      <w:r w:rsidRPr="00A64909">
        <w:rPr>
          <w:rFonts w:ascii="Book Antiqua" w:eastAsia="等线" w:hAnsi="Book Antiqua"/>
          <w:sz w:val="20"/>
          <w:szCs w:val="20"/>
        </w:rPr>
        <w:t xml:space="preserve"> W, </w:t>
      </w:r>
      <w:proofErr w:type="spellStart"/>
      <w:r w:rsidRPr="00A64909">
        <w:rPr>
          <w:rFonts w:ascii="Book Antiqua" w:eastAsia="等线" w:hAnsi="Book Antiqua"/>
          <w:sz w:val="20"/>
          <w:szCs w:val="20"/>
        </w:rPr>
        <w:t>Hothorn</w:t>
      </w:r>
      <w:proofErr w:type="spellEnd"/>
      <w:r w:rsidRPr="00A64909">
        <w:rPr>
          <w:rFonts w:ascii="Book Antiqua" w:eastAsia="等线" w:hAnsi="Book Antiqua"/>
          <w:sz w:val="20"/>
          <w:szCs w:val="20"/>
        </w:rPr>
        <w:t xml:space="preserve"> T, </w:t>
      </w:r>
      <w:proofErr w:type="spellStart"/>
      <w:r w:rsidRPr="00A64909">
        <w:rPr>
          <w:rFonts w:ascii="Book Antiqua" w:eastAsia="等线" w:hAnsi="Book Antiqua"/>
          <w:sz w:val="20"/>
          <w:szCs w:val="20"/>
        </w:rPr>
        <w:t>Graeven</w:t>
      </w:r>
      <w:proofErr w:type="spellEnd"/>
      <w:r w:rsidRPr="00A64909">
        <w:rPr>
          <w:rFonts w:ascii="Book Antiqua" w:eastAsia="等线" w:hAnsi="Book Antiqua"/>
          <w:sz w:val="20"/>
          <w:szCs w:val="20"/>
        </w:rPr>
        <w:t xml:space="preserve"> U, Arnold D, Lang-</w:t>
      </w:r>
      <w:proofErr w:type="spellStart"/>
      <w:r w:rsidRPr="00A64909">
        <w:rPr>
          <w:rFonts w:ascii="Book Antiqua" w:eastAsia="等线" w:hAnsi="Book Antiqua"/>
          <w:sz w:val="20"/>
          <w:szCs w:val="20"/>
        </w:rPr>
        <w:t>Welzenbach</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Raab</w:t>
      </w:r>
      <w:proofErr w:type="spellEnd"/>
      <w:r w:rsidRPr="00A64909">
        <w:rPr>
          <w:rFonts w:ascii="Book Antiqua" w:eastAsia="等线" w:hAnsi="Book Antiqua"/>
          <w:sz w:val="20"/>
          <w:szCs w:val="20"/>
        </w:rPr>
        <w:t xml:space="preserve"> HR, </w:t>
      </w:r>
      <w:proofErr w:type="spellStart"/>
      <w:r w:rsidRPr="00A64909">
        <w:rPr>
          <w:rFonts w:ascii="Book Antiqua" w:eastAsia="等线" w:hAnsi="Book Antiqua"/>
          <w:sz w:val="20"/>
          <w:szCs w:val="20"/>
        </w:rPr>
        <w:t>Sülberg</w:t>
      </w:r>
      <w:proofErr w:type="spellEnd"/>
      <w:r w:rsidRPr="00A64909">
        <w:rPr>
          <w:rFonts w:ascii="Book Antiqua" w:eastAsia="等线" w:hAnsi="Book Antiqua"/>
          <w:sz w:val="20"/>
          <w:szCs w:val="20"/>
        </w:rPr>
        <w:t xml:space="preserve"> H, Wittekind C, </w:t>
      </w:r>
      <w:proofErr w:type="spellStart"/>
      <w:r w:rsidRPr="00A64909">
        <w:rPr>
          <w:rFonts w:ascii="Book Antiqua" w:eastAsia="等线" w:hAnsi="Book Antiqua"/>
          <w:sz w:val="20"/>
          <w:szCs w:val="20"/>
        </w:rPr>
        <w:t>Potapov</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Staib</w:t>
      </w:r>
      <w:proofErr w:type="spellEnd"/>
      <w:r w:rsidRPr="00A64909">
        <w:rPr>
          <w:rFonts w:ascii="Book Antiqua" w:eastAsia="等线" w:hAnsi="Book Antiqua"/>
          <w:sz w:val="20"/>
          <w:szCs w:val="20"/>
        </w:rPr>
        <w:t xml:space="preserve"> L, Hess C, </w:t>
      </w:r>
      <w:proofErr w:type="spellStart"/>
      <w:r w:rsidRPr="00A64909">
        <w:rPr>
          <w:rFonts w:ascii="Book Antiqua" w:eastAsia="等线" w:hAnsi="Book Antiqua"/>
          <w:sz w:val="20"/>
          <w:szCs w:val="20"/>
        </w:rPr>
        <w:t>Weigang-Köhler</w:t>
      </w:r>
      <w:proofErr w:type="spellEnd"/>
      <w:r w:rsidRPr="00A64909">
        <w:rPr>
          <w:rFonts w:ascii="Book Antiqua" w:eastAsia="等线" w:hAnsi="Book Antiqua"/>
          <w:sz w:val="20"/>
          <w:szCs w:val="20"/>
        </w:rPr>
        <w:t xml:space="preserve"> K, </w:t>
      </w:r>
      <w:proofErr w:type="spellStart"/>
      <w:r w:rsidRPr="00A64909">
        <w:rPr>
          <w:rFonts w:ascii="Book Antiqua" w:eastAsia="等线" w:hAnsi="Book Antiqua"/>
          <w:sz w:val="20"/>
          <w:szCs w:val="20"/>
        </w:rPr>
        <w:t>Grabenbauer</w:t>
      </w:r>
      <w:proofErr w:type="spellEnd"/>
      <w:r w:rsidRPr="00A64909">
        <w:rPr>
          <w:rFonts w:ascii="Book Antiqua" w:eastAsia="等线" w:hAnsi="Book Antiqua"/>
          <w:sz w:val="20"/>
          <w:szCs w:val="20"/>
        </w:rPr>
        <w:t xml:space="preserve"> GG, </w:t>
      </w:r>
      <w:proofErr w:type="spellStart"/>
      <w:r w:rsidRPr="00A64909">
        <w:rPr>
          <w:rFonts w:ascii="Book Antiqua" w:eastAsia="等线" w:hAnsi="Book Antiqua"/>
          <w:sz w:val="20"/>
          <w:szCs w:val="20"/>
        </w:rPr>
        <w:t>Hoffmanns</w:t>
      </w:r>
      <w:proofErr w:type="spellEnd"/>
      <w:r w:rsidRPr="00A64909">
        <w:rPr>
          <w:rFonts w:ascii="Book Antiqua" w:eastAsia="等线" w:hAnsi="Book Antiqua"/>
          <w:sz w:val="20"/>
          <w:szCs w:val="20"/>
        </w:rPr>
        <w:t xml:space="preserve"> H, </w:t>
      </w:r>
      <w:proofErr w:type="spellStart"/>
      <w:r w:rsidRPr="00A64909">
        <w:rPr>
          <w:rFonts w:ascii="Book Antiqua" w:eastAsia="等线" w:hAnsi="Book Antiqua"/>
          <w:sz w:val="20"/>
          <w:szCs w:val="20"/>
        </w:rPr>
        <w:t>Lindemann</w:t>
      </w:r>
      <w:proofErr w:type="spellEnd"/>
      <w:r w:rsidRPr="00A64909">
        <w:rPr>
          <w:rFonts w:ascii="Book Antiqua" w:eastAsia="等线" w:hAnsi="Book Antiqua"/>
          <w:sz w:val="20"/>
          <w:szCs w:val="20"/>
        </w:rPr>
        <w:t xml:space="preserve"> F, </w:t>
      </w:r>
      <w:proofErr w:type="spellStart"/>
      <w:r w:rsidRPr="00A64909">
        <w:rPr>
          <w:rFonts w:ascii="Book Antiqua" w:eastAsia="等线" w:hAnsi="Book Antiqua"/>
          <w:sz w:val="20"/>
          <w:szCs w:val="20"/>
        </w:rPr>
        <w:t>Schlenska</w:t>
      </w:r>
      <w:proofErr w:type="spellEnd"/>
      <w:r w:rsidRPr="00A64909">
        <w:rPr>
          <w:rFonts w:ascii="Book Antiqua" w:eastAsia="等线" w:hAnsi="Book Antiqua"/>
          <w:sz w:val="20"/>
          <w:szCs w:val="20"/>
        </w:rPr>
        <w:t xml:space="preserve">-Lange A, </w:t>
      </w:r>
      <w:proofErr w:type="spellStart"/>
      <w:r w:rsidRPr="00A64909">
        <w:rPr>
          <w:rFonts w:ascii="Book Antiqua" w:eastAsia="等线" w:hAnsi="Book Antiqua"/>
          <w:sz w:val="20"/>
          <w:szCs w:val="20"/>
        </w:rPr>
        <w:t>Folprecht</w:t>
      </w:r>
      <w:proofErr w:type="spellEnd"/>
      <w:r w:rsidRPr="00A64909">
        <w:rPr>
          <w:rFonts w:ascii="Book Antiqua" w:eastAsia="等线" w:hAnsi="Book Antiqua"/>
          <w:sz w:val="20"/>
          <w:szCs w:val="20"/>
        </w:rPr>
        <w:t xml:space="preserve"> G, Sauer R; German Rectal Cancer Study Group. Preoperative </w:t>
      </w:r>
      <w:proofErr w:type="spellStart"/>
      <w:r w:rsidRPr="00A64909">
        <w:rPr>
          <w:rFonts w:ascii="Book Antiqua" w:eastAsia="等线" w:hAnsi="Book Antiqua"/>
          <w:sz w:val="20"/>
          <w:szCs w:val="20"/>
        </w:rPr>
        <w:t>chemoradiotherapy</w:t>
      </w:r>
      <w:proofErr w:type="spellEnd"/>
      <w:r w:rsidRPr="00A64909">
        <w:rPr>
          <w:rFonts w:ascii="Book Antiqua" w:eastAsia="等线" w:hAnsi="Book Antiqua"/>
          <w:sz w:val="20"/>
          <w:szCs w:val="20"/>
        </w:rPr>
        <w:t xml:space="preserve"> and postoperative chemotherapy with fluorouracil and </w:t>
      </w:r>
      <w:proofErr w:type="spellStart"/>
      <w:r w:rsidRPr="00A64909">
        <w:rPr>
          <w:rFonts w:ascii="Book Antiqua" w:eastAsia="等线" w:hAnsi="Book Antiqua"/>
          <w:sz w:val="20"/>
          <w:szCs w:val="20"/>
        </w:rPr>
        <w:t>oxaliplatin</w:t>
      </w:r>
      <w:proofErr w:type="spellEnd"/>
      <w:r w:rsidRPr="00A64909">
        <w:rPr>
          <w:rFonts w:ascii="Book Antiqua" w:eastAsia="等线" w:hAnsi="Book Antiqua"/>
          <w:sz w:val="20"/>
          <w:szCs w:val="20"/>
        </w:rPr>
        <w:t xml:space="preserve"> versus fluorouracil alone in locally advanced rectal cancer: initial results of the German CAO/ARO/AIO-04 </w:t>
      </w:r>
      <w:proofErr w:type="spellStart"/>
      <w:r w:rsidRPr="00A64909">
        <w:rPr>
          <w:rFonts w:ascii="Book Antiqua" w:eastAsia="等线" w:hAnsi="Book Antiqua"/>
          <w:sz w:val="20"/>
          <w:szCs w:val="20"/>
        </w:rPr>
        <w:t>randomised</w:t>
      </w:r>
      <w:proofErr w:type="spellEnd"/>
      <w:r w:rsidRPr="00A64909">
        <w:rPr>
          <w:rFonts w:ascii="Book Antiqua" w:eastAsia="等线" w:hAnsi="Book Antiqua"/>
          <w:sz w:val="20"/>
          <w:szCs w:val="20"/>
        </w:rPr>
        <w:t xml:space="preserve"> phase 3 trial. </w:t>
      </w:r>
      <w:r w:rsidRPr="00A64909">
        <w:rPr>
          <w:rFonts w:ascii="Book Antiqua" w:eastAsia="等线" w:hAnsi="Book Antiqua"/>
          <w:i/>
          <w:sz w:val="20"/>
          <w:szCs w:val="20"/>
        </w:rPr>
        <w:t xml:space="preserve">Lancet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12; </w:t>
      </w:r>
      <w:r w:rsidRPr="00A64909">
        <w:rPr>
          <w:rFonts w:ascii="Book Antiqua" w:eastAsia="等线" w:hAnsi="Book Antiqua"/>
          <w:b/>
          <w:sz w:val="20"/>
          <w:szCs w:val="20"/>
        </w:rPr>
        <w:t>13</w:t>
      </w:r>
      <w:r w:rsidRPr="00A64909">
        <w:rPr>
          <w:rFonts w:ascii="Book Antiqua" w:eastAsia="等线" w:hAnsi="Book Antiqua"/>
          <w:sz w:val="20"/>
          <w:szCs w:val="20"/>
        </w:rPr>
        <w:t>: 679-687 [PMID: 22627104 DOI: 10.1016/S1470-2045(12)70187-0]</w:t>
      </w:r>
    </w:p>
    <w:p w14:paraId="160FF453"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9 </w:t>
      </w:r>
      <w:r w:rsidRPr="00A64909">
        <w:rPr>
          <w:rFonts w:ascii="Book Antiqua" w:eastAsia="等线" w:hAnsi="Book Antiqua"/>
          <w:b/>
          <w:sz w:val="20"/>
          <w:szCs w:val="20"/>
        </w:rPr>
        <w:t>Yang C</w:t>
      </w:r>
      <w:r w:rsidRPr="00A64909">
        <w:rPr>
          <w:rFonts w:ascii="Book Antiqua" w:eastAsia="等线" w:hAnsi="Book Antiqua"/>
          <w:sz w:val="20"/>
          <w:szCs w:val="20"/>
        </w:rPr>
        <w:t xml:space="preserve">, Jiang ZK, Liu LH, Zeng MS. Pre-treatment ADC image-based random forest classifier for identifying resistant rectal adenocarcinoma to neoadjuvant </w:t>
      </w:r>
      <w:proofErr w:type="spellStart"/>
      <w:r w:rsidRPr="00A64909">
        <w:rPr>
          <w:rFonts w:ascii="Book Antiqua" w:eastAsia="等线" w:hAnsi="Book Antiqua"/>
          <w:sz w:val="20"/>
          <w:szCs w:val="20"/>
        </w:rPr>
        <w:t>chemoradiotherapy</w:t>
      </w:r>
      <w:proofErr w:type="spellEnd"/>
      <w:r w:rsidRPr="00A64909">
        <w:rPr>
          <w:rFonts w:ascii="Book Antiqua" w:eastAsia="等线" w:hAnsi="Book Antiqua"/>
          <w:sz w:val="20"/>
          <w:szCs w:val="20"/>
        </w:rPr>
        <w:t xml:space="preserve">. </w:t>
      </w:r>
      <w:proofErr w:type="spellStart"/>
      <w:r w:rsidRPr="00A64909">
        <w:rPr>
          <w:rFonts w:ascii="Book Antiqua" w:eastAsia="等线" w:hAnsi="Book Antiqua"/>
          <w:i/>
          <w:sz w:val="20"/>
          <w:szCs w:val="20"/>
        </w:rPr>
        <w:t>Int</w:t>
      </w:r>
      <w:proofErr w:type="spellEnd"/>
      <w:r w:rsidRPr="00A64909">
        <w:rPr>
          <w:rFonts w:ascii="Book Antiqua" w:eastAsia="等线" w:hAnsi="Book Antiqua"/>
          <w:i/>
          <w:sz w:val="20"/>
          <w:szCs w:val="20"/>
        </w:rPr>
        <w:t xml:space="preserve"> J Colorectal Dis</w:t>
      </w:r>
      <w:r w:rsidRPr="00A64909">
        <w:rPr>
          <w:rFonts w:ascii="Book Antiqua" w:eastAsia="等线" w:hAnsi="Book Antiqua"/>
          <w:sz w:val="20"/>
          <w:szCs w:val="20"/>
        </w:rPr>
        <w:t xml:space="preserve"> 2020; </w:t>
      </w:r>
      <w:r w:rsidRPr="00A64909">
        <w:rPr>
          <w:rFonts w:ascii="Book Antiqua" w:eastAsia="等线" w:hAnsi="Book Antiqua"/>
          <w:b/>
          <w:sz w:val="20"/>
          <w:szCs w:val="20"/>
        </w:rPr>
        <w:t>35</w:t>
      </w:r>
      <w:r w:rsidRPr="00A64909">
        <w:rPr>
          <w:rFonts w:ascii="Book Antiqua" w:eastAsia="等线" w:hAnsi="Book Antiqua"/>
          <w:sz w:val="20"/>
          <w:szCs w:val="20"/>
        </w:rPr>
        <w:t>: 101-107 [PMID: 31786652 DOI: 10.1007/s00384-019-03455-3]</w:t>
      </w:r>
    </w:p>
    <w:p w14:paraId="7D1CD26A"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0 </w:t>
      </w:r>
      <w:r w:rsidRPr="00A64909">
        <w:rPr>
          <w:rFonts w:ascii="Book Antiqua" w:eastAsia="等线" w:hAnsi="Book Antiqua"/>
          <w:b/>
          <w:sz w:val="20"/>
          <w:szCs w:val="20"/>
        </w:rPr>
        <w:t>Zhou X</w:t>
      </w:r>
      <w:r w:rsidRPr="00A64909">
        <w:rPr>
          <w:rFonts w:ascii="Book Antiqua" w:eastAsia="等线" w:hAnsi="Book Antiqua"/>
          <w:sz w:val="20"/>
          <w:szCs w:val="20"/>
        </w:rPr>
        <w:t xml:space="preserve">, Yi Y, Liu Z, Cao W, Lai B, Sun K, Li L, Zhou Z, Feng Y, Tian J. </w:t>
      </w:r>
      <w:proofErr w:type="spellStart"/>
      <w:r w:rsidRPr="00A64909">
        <w:rPr>
          <w:rFonts w:ascii="Book Antiqua" w:eastAsia="等线" w:hAnsi="Book Antiqua"/>
          <w:sz w:val="20"/>
          <w:szCs w:val="20"/>
        </w:rPr>
        <w:t>Radiomics</w:t>
      </w:r>
      <w:proofErr w:type="spellEnd"/>
      <w:r w:rsidRPr="00A64909">
        <w:rPr>
          <w:rFonts w:ascii="Book Antiqua" w:eastAsia="等线" w:hAnsi="Book Antiqua"/>
          <w:sz w:val="20"/>
          <w:szCs w:val="20"/>
        </w:rPr>
        <w:t xml:space="preserve">-Based </w:t>
      </w:r>
      <w:proofErr w:type="spellStart"/>
      <w:r w:rsidRPr="00A64909">
        <w:rPr>
          <w:rFonts w:ascii="Book Antiqua" w:eastAsia="等线" w:hAnsi="Book Antiqua"/>
          <w:sz w:val="20"/>
          <w:szCs w:val="20"/>
        </w:rPr>
        <w:t>Pretherapeutic</w:t>
      </w:r>
      <w:proofErr w:type="spellEnd"/>
      <w:r w:rsidRPr="00A64909">
        <w:rPr>
          <w:rFonts w:ascii="Book Antiqua" w:eastAsia="等线" w:hAnsi="Book Antiqua"/>
          <w:sz w:val="20"/>
          <w:szCs w:val="20"/>
        </w:rPr>
        <w:t xml:space="preserve"> Prediction of Non-response to Neoadjuvant Therapy in Locally Advanced Rectal </w:t>
      </w:r>
      <w:r w:rsidRPr="00A64909">
        <w:rPr>
          <w:rFonts w:ascii="Book Antiqua" w:eastAsia="等线" w:hAnsi="Book Antiqua"/>
          <w:sz w:val="20"/>
          <w:szCs w:val="20"/>
        </w:rPr>
        <w:lastRenderedPageBreak/>
        <w:t xml:space="preserve">Cancer. </w:t>
      </w:r>
      <w:r w:rsidRPr="00A64909">
        <w:rPr>
          <w:rFonts w:ascii="Book Antiqua" w:eastAsia="等线" w:hAnsi="Book Antiqua"/>
          <w:i/>
          <w:sz w:val="20"/>
          <w:szCs w:val="20"/>
        </w:rPr>
        <w:t xml:space="preserve">Ann </w:t>
      </w:r>
      <w:proofErr w:type="spellStart"/>
      <w:r w:rsidRPr="00A64909">
        <w:rPr>
          <w:rFonts w:ascii="Book Antiqua" w:eastAsia="等线" w:hAnsi="Book Antiqua"/>
          <w:i/>
          <w:sz w:val="20"/>
          <w:szCs w:val="20"/>
        </w:rPr>
        <w:t>Surg</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19; </w:t>
      </w:r>
      <w:r w:rsidRPr="00A64909">
        <w:rPr>
          <w:rFonts w:ascii="Book Antiqua" w:eastAsia="等线" w:hAnsi="Book Antiqua"/>
          <w:b/>
          <w:sz w:val="20"/>
          <w:szCs w:val="20"/>
        </w:rPr>
        <w:t>26</w:t>
      </w:r>
      <w:r w:rsidRPr="00A64909">
        <w:rPr>
          <w:rFonts w:ascii="Book Antiqua" w:eastAsia="等线" w:hAnsi="Book Antiqua"/>
          <w:sz w:val="20"/>
          <w:szCs w:val="20"/>
        </w:rPr>
        <w:t>: 1676-1684 [PMID: 30887373 DOI: 10.1245/s10434-019-07300-3]</w:t>
      </w:r>
    </w:p>
    <w:p w14:paraId="55C12A89"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1 </w:t>
      </w:r>
      <w:r w:rsidRPr="00A64909">
        <w:rPr>
          <w:rFonts w:ascii="Book Antiqua" w:eastAsia="等线" w:hAnsi="Book Antiqua"/>
          <w:b/>
          <w:sz w:val="20"/>
          <w:szCs w:val="20"/>
        </w:rPr>
        <w:t>Park IJ</w:t>
      </w:r>
      <w:r w:rsidRPr="00A64909">
        <w:rPr>
          <w:rFonts w:ascii="Book Antiqua" w:eastAsia="等线" w:hAnsi="Book Antiqua"/>
          <w:sz w:val="20"/>
          <w:szCs w:val="20"/>
        </w:rPr>
        <w:t xml:space="preserve">, You YN, Agarwal A, </w:t>
      </w:r>
      <w:proofErr w:type="spellStart"/>
      <w:r w:rsidRPr="00A64909">
        <w:rPr>
          <w:rFonts w:ascii="Book Antiqua" w:eastAsia="等线" w:hAnsi="Book Antiqua"/>
          <w:sz w:val="20"/>
          <w:szCs w:val="20"/>
        </w:rPr>
        <w:t>Skibber</w:t>
      </w:r>
      <w:proofErr w:type="spellEnd"/>
      <w:r w:rsidRPr="00A64909">
        <w:rPr>
          <w:rFonts w:ascii="Book Antiqua" w:eastAsia="等线" w:hAnsi="Book Antiqua"/>
          <w:sz w:val="20"/>
          <w:szCs w:val="20"/>
        </w:rPr>
        <w:t xml:space="preserve"> JM, Rodriguez-</w:t>
      </w:r>
      <w:proofErr w:type="spellStart"/>
      <w:r w:rsidRPr="00A64909">
        <w:rPr>
          <w:rFonts w:ascii="Book Antiqua" w:eastAsia="等线" w:hAnsi="Book Antiqua"/>
          <w:sz w:val="20"/>
          <w:szCs w:val="20"/>
        </w:rPr>
        <w:t>Bigas</w:t>
      </w:r>
      <w:proofErr w:type="spellEnd"/>
      <w:r w:rsidRPr="00A64909">
        <w:rPr>
          <w:rFonts w:ascii="Book Antiqua" w:eastAsia="等线" w:hAnsi="Book Antiqua"/>
          <w:sz w:val="20"/>
          <w:szCs w:val="20"/>
        </w:rPr>
        <w:t xml:space="preserve"> MA, </w:t>
      </w:r>
      <w:proofErr w:type="spellStart"/>
      <w:r w:rsidRPr="00A64909">
        <w:rPr>
          <w:rFonts w:ascii="Book Antiqua" w:eastAsia="等线" w:hAnsi="Book Antiqua"/>
          <w:sz w:val="20"/>
          <w:szCs w:val="20"/>
        </w:rPr>
        <w:t>Eng</w:t>
      </w:r>
      <w:proofErr w:type="spellEnd"/>
      <w:r w:rsidRPr="00A64909">
        <w:rPr>
          <w:rFonts w:ascii="Book Antiqua" w:eastAsia="等线" w:hAnsi="Book Antiqua"/>
          <w:sz w:val="20"/>
          <w:szCs w:val="20"/>
        </w:rPr>
        <w:t xml:space="preserve"> C, Feig BW, Das P, Krishnan S, Crane CH, Hu CY, Chang GJ. Neoadjuvant treatment response as an early response indicator for patients with rectal cancer. </w:t>
      </w:r>
      <w:r w:rsidRPr="00A64909">
        <w:rPr>
          <w:rFonts w:ascii="Book Antiqua" w:eastAsia="等线" w:hAnsi="Book Antiqua"/>
          <w:i/>
          <w:sz w:val="20"/>
          <w:szCs w:val="20"/>
        </w:rPr>
        <w:t xml:space="preserve">J </w:t>
      </w:r>
      <w:proofErr w:type="spellStart"/>
      <w:r w:rsidRPr="00A64909">
        <w:rPr>
          <w:rFonts w:ascii="Book Antiqua" w:eastAsia="等线" w:hAnsi="Book Antiqua"/>
          <w:i/>
          <w:sz w:val="20"/>
          <w:szCs w:val="20"/>
        </w:rPr>
        <w:t>Clin</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12; </w:t>
      </w:r>
      <w:r w:rsidRPr="00A64909">
        <w:rPr>
          <w:rFonts w:ascii="Book Antiqua" w:eastAsia="等线" w:hAnsi="Book Antiqua"/>
          <w:b/>
          <w:sz w:val="20"/>
          <w:szCs w:val="20"/>
        </w:rPr>
        <w:t>30</w:t>
      </w:r>
      <w:r w:rsidRPr="00A64909">
        <w:rPr>
          <w:rFonts w:ascii="Book Antiqua" w:eastAsia="等线" w:hAnsi="Book Antiqua"/>
          <w:sz w:val="20"/>
          <w:szCs w:val="20"/>
        </w:rPr>
        <w:t>: 1770-1776 [PMID: 22493423 DOI: 10.1200/JCO.2011.39.7901]</w:t>
      </w:r>
    </w:p>
    <w:p w14:paraId="6E89B7B0"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2 </w:t>
      </w:r>
      <w:r w:rsidRPr="00A64909">
        <w:rPr>
          <w:rFonts w:ascii="Book Antiqua" w:eastAsia="等线" w:hAnsi="Book Antiqua"/>
          <w:b/>
          <w:sz w:val="20"/>
          <w:szCs w:val="20"/>
        </w:rPr>
        <w:t>Janssen MH</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Ollers</w:t>
      </w:r>
      <w:proofErr w:type="spellEnd"/>
      <w:r w:rsidRPr="00A64909">
        <w:rPr>
          <w:rFonts w:ascii="Book Antiqua" w:eastAsia="等线" w:hAnsi="Book Antiqua"/>
          <w:sz w:val="20"/>
          <w:szCs w:val="20"/>
        </w:rPr>
        <w:t xml:space="preserve"> MC, </w:t>
      </w:r>
      <w:proofErr w:type="spellStart"/>
      <w:r w:rsidRPr="00A64909">
        <w:rPr>
          <w:rFonts w:ascii="Book Antiqua" w:eastAsia="等线" w:hAnsi="Book Antiqua"/>
          <w:sz w:val="20"/>
          <w:szCs w:val="20"/>
        </w:rPr>
        <w:t>Riedl</w:t>
      </w:r>
      <w:proofErr w:type="spellEnd"/>
      <w:r w:rsidRPr="00A64909">
        <w:rPr>
          <w:rFonts w:ascii="Book Antiqua" w:eastAsia="等线" w:hAnsi="Book Antiqua"/>
          <w:sz w:val="20"/>
          <w:szCs w:val="20"/>
        </w:rPr>
        <w:t xml:space="preserve"> RG, van den </w:t>
      </w:r>
      <w:proofErr w:type="spellStart"/>
      <w:r w:rsidRPr="00A64909">
        <w:rPr>
          <w:rFonts w:ascii="Book Antiqua" w:eastAsia="等线" w:hAnsi="Book Antiqua"/>
          <w:sz w:val="20"/>
          <w:szCs w:val="20"/>
        </w:rPr>
        <w:t>Bogaard</w:t>
      </w:r>
      <w:proofErr w:type="spellEnd"/>
      <w:r w:rsidRPr="00A64909">
        <w:rPr>
          <w:rFonts w:ascii="Book Antiqua" w:eastAsia="等线" w:hAnsi="Book Antiqua"/>
          <w:sz w:val="20"/>
          <w:szCs w:val="20"/>
        </w:rPr>
        <w:t xml:space="preserve"> J, </w:t>
      </w:r>
      <w:proofErr w:type="spellStart"/>
      <w:r w:rsidRPr="00A64909">
        <w:rPr>
          <w:rFonts w:ascii="Book Antiqua" w:eastAsia="等线" w:hAnsi="Book Antiqua"/>
          <w:sz w:val="20"/>
          <w:szCs w:val="20"/>
        </w:rPr>
        <w:t>Buijsen</w:t>
      </w:r>
      <w:proofErr w:type="spellEnd"/>
      <w:r w:rsidRPr="00A64909">
        <w:rPr>
          <w:rFonts w:ascii="Book Antiqua" w:eastAsia="等线" w:hAnsi="Book Antiqua"/>
          <w:sz w:val="20"/>
          <w:szCs w:val="20"/>
        </w:rPr>
        <w:t xml:space="preserve"> J, van </w:t>
      </w:r>
      <w:proofErr w:type="spellStart"/>
      <w:r w:rsidRPr="00A64909">
        <w:rPr>
          <w:rFonts w:ascii="Book Antiqua" w:eastAsia="等线" w:hAnsi="Book Antiqua"/>
          <w:sz w:val="20"/>
          <w:szCs w:val="20"/>
        </w:rPr>
        <w:t>Stiphout</w:t>
      </w:r>
      <w:proofErr w:type="spellEnd"/>
      <w:r w:rsidRPr="00A64909">
        <w:rPr>
          <w:rFonts w:ascii="Book Antiqua" w:eastAsia="等线" w:hAnsi="Book Antiqua"/>
          <w:sz w:val="20"/>
          <w:szCs w:val="20"/>
        </w:rPr>
        <w:t xml:space="preserve"> RG, </w:t>
      </w:r>
      <w:proofErr w:type="spellStart"/>
      <w:r w:rsidRPr="00A64909">
        <w:rPr>
          <w:rFonts w:ascii="Book Antiqua" w:eastAsia="等线" w:hAnsi="Book Antiqua"/>
          <w:sz w:val="20"/>
          <w:szCs w:val="20"/>
        </w:rPr>
        <w:t>Aerts</w:t>
      </w:r>
      <w:proofErr w:type="spellEnd"/>
      <w:r w:rsidRPr="00A64909">
        <w:rPr>
          <w:rFonts w:ascii="Book Antiqua" w:eastAsia="等线" w:hAnsi="Book Antiqua"/>
          <w:sz w:val="20"/>
          <w:szCs w:val="20"/>
        </w:rPr>
        <w:t xml:space="preserve"> HJ, </w:t>
      </w:r>
      <w:proofErr w:type="spellStart"/>
      <w:r w:rsidRPr="00A64909">
        <w:rPr>
          <w:rFonts w:ascii="Book Antiqua" w:eastAsia="等线" w:hAnsi="Book Antiqua"/>
          <w:sz w:val="20"/>
          <w:szCs w:val="20"/>
        </w:rPr>
        <w:t>Lambin</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Lammering</w:t>
      </w:r>
      <w:proofErr w:type="spellEnd"/>
      <w:r w:rsidRPr="00A64909">
        <w:rPr>
          <w:rFonts w:ascii="Book Antiqua" w:eastAsia="等线" w:hAnsi="Book Antiqua"/>
          <w:sz w:val="20"/>
          <w:szCs w:val="20"/>
        </w:rPr>
        <w:t xml:space="preserve"> G. Accurate prediction of pathological rectal tumor response after two weeks of preoperative </w:t>
      </w:r>
      <w:proofErr w:type="spellStart"/>
      <w:r w:rsidRPr="00A64909">
        <w:rPr>
          <w:rFonts w:ascii="Book Antiqua" w:eastAsia="等线" w:hAnsi="Book Antiqua"/>
          <w:sz w:val="20"/>
          <w:szCs w:val="20"/>
        </w:rPr>
        <w:t>radiochemotherapy</w:t>
      </w:r>
      <w:proofErr w:type="spellEnd"/>
      <w:r w:rsidRPr="00A64909">
        <w:rPr>
          <w:rFonts w:ascii="Book Antiqua" w:eastAsia="等线" w:hAnsi="Book Antiqua"/>
          <w:sz w:val="20"/>
          <w:szCs w:val="20"/>
        </w:rPr>
        <w:t xml:space="preserve"> using (18)F-</w:t>
      </w:r>
      <w:proofErr w:type="spellStart"/>
      <w:r w:rsidRPr="00A64909">
        <w:rPr>
          <w:rFonts w:ascii="Book Antiqua" w:eastAsia="等线" w:hAnsi="Book Antiqua"/>
          <w:sz w:val="20"/>
          <w:szCs w:val="20"/>
        </w:rPr>
        <w:t>fluorodeoxyglucose</w:t>
      </w:r>
      <w:proofErr w:type="spellEnd"/>
      <w:r w:rsidRPr="00A64909">
        <w:rPr>
          <w:rFonts w:ascii="Book Antiqua" w:eastAsia="等线" w:hAnsi="Book Antiqua"/>
          <w:sz w:val="20"/>
          <w:szCs w:val="20"/>
        </w:rPr>
        <w:t xml:space="preserve">-positron emission tomography-computed tomography imaging. </w:t>
      </w:r>
      <w:proofErr w:type="spellStart"/>
      <w:r w:rsidRPr="00A64909">
        <w:rPr>
          <w:rFonts w:ascii="Book Antiqua" w:eastAsia="等线" w:hAnsi="Book Antiqua"/>
          <w:i/>
          <w:sz w:val="20"/>
          <w:szCs w:val="20"/>
        </w:rPr>
        <w:t>Int</w:t>
      </w:r>
      <w:proofErr w:type="spellEnd"/>
      <w:r w:rsidRPr="00A64909">
        <w:rPr>
          <w:rFonts w:ascii="Book Antiqua" w:eastAsia="等线" w:hAnsi="Book Antiqua"/>
          <w:i/>
          <w:sz w:val="20"/>
          <w:szCs w:val="20"/>
        </w:rPr>
        <w:t xml:space="preserve"> J </w:t>
      </w:r>
      <w:proofErr w:type="spellStart"/>
      <w:r w:rsidRPr="00A64909">
        <w:rPr>
          <w:rFonts w:ascii="Book Antiqua" w:eastAsia="等线" w:hAnsi="Book Antiqua"/>
          <w:i/>
          <w:sz w:val="20"/>
          <w:szCs w:val="20"/>
        </w:rPr>
        <w:t>Radiat</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Biol</w:t>
      </w:r>
      <w:proofErr w:type="spellEnd"/>
      <w:r w:rsidRPr="00A64909">
        <w:rPr>
          <w:rFonts w:ascii="Book Antiqua" w:eastAsia="等线" w:hAnsi="Book Antiqua"/>
          <w:i/>
          <w:sz w:val="20"/>
          <w:szCs w:val="20"/>
        </w:rPr>
        <w:t xml:space="preserve"> Phys</w:t>
      </w:r>
      <w:r w:rsidRPr="00A64909">
        <w:rPr>
          <w:rFonts w:ascii="Book Antiqua" w:eastAsia="等线" w:hAnsi="Book Antiqua"/>
          <w:sz w:val="20"/>
          <w:szCs w:val="20"/>
        </w:rPr>
        <w:t xml:space="preserve"> 2010; </w:t>
      </w:r>
      <w:r w:rsidRPr="00A64909">
        <w:rPr>
          <w:rFonts w:ascii="Book Antiqua" w:eastAsia="等线" w:hAnsi="Book Antiqua"/>
          <w:b/>
          <w:sz w:val="20"/>
          <w:szCs w:val="20"/>
        </w:rPr>
        <w:t>77</w:t>
      </w:r>
      <w:r w:rsidRPr="00A64909">
        <w:rPr>
          <w:rFonts w:ascii="Book Antiqua" w:eastAsia="等线" w:hAnsi="Book Antiqua"/>
          <w:sz w:val="20"/>
          <w:szCs w:val="20"/>
        </w:rPr>
        <w:t>: 392-399 [PMID: 19646825 DOI: 10.1016/j.ijrobp.2009.04.030]</w:t>
      </w:r>
    </w:p>
    <w:p w14:paraId="3458C6AF"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3 </w:t>
      </w:r>
      <w:proofErr w:type="spellStart"/>
      <w:r w:rsidRPr="00A64909">
        <w:rPr>
          <w:rFonts w:ascii="Book Antiqua" w:eastAsia="等线" w:hAnsi="Book Antiqua"/>
          <w:b/>
          <w:sz w:val="20"/>
          <w:szCs w:val="20"/>
        </w:rPr>
        <w:t>Engelen</w:t>
      </w:r>
      <w:proofErr w:type="spellEnd"/>
      <w:r w:rsidRPr="00A64909">
        <w:rPr>
          <w:rFonts w:ascii="Book Antiqua" w:eastAsia="等线" w:hAnsi="Book Antiqua"/>
          <w:b/>
          <w:sz w:val="20"/>
          <w:szCs w:val="20"/>
        </w:rPr>
        <w:t xml:space="preserve"> SM</w:t>
      </w:r>
      <w:r w:rsidRPr="00A64909">
        <w:rPr>
          <w:rFonts w:ascii="Book Antiqua" w:eastAsia="等线" w:hAnsi="Book Antiqua"/>
          <w:sz w:val="20"/>
          <w:szCs w:val="20"/>
        </w:rPr>
        <w:t xml:space="preserve">, Beets-Tan RG, </w:t>
      </w:r>
      <w:proofErr w:type="spellStart"/>
      <w:r w:rsidRPr="00A64909">
        <w:rPr>
          <w:rFonts w:ascii="Book Antiqua" w:eastAsia="等线" w:hAnsi="Book Antiqua"/>
          <w:sz w:val="20"/>
          <w:szCs w:val="20"/>
        </w:rPr>
        <w:t>Lahaye</w:t>
      </w:r>
      <w:proofErr w:type="spellEnd"/>
      <w:r w:rsidRPr="00A64909">
        <w:rPr>
          <w:rFonts w:ascii="Book Antiqua" w:eastAsia="等线" w:hAnsi="Book Antiqua"/>
          <w:sz w:val="20"/>
          <w:szCs w:val="20"/>
        </w:rPr>
        <w:t xml:space="preserve"> MJ, </w:t>
      </w:r>
      <w:proofErr w:type="spellStart"/>
      <w:r w:rsidRPr="00A64909">
        <w:rPr>
          <w:rFonts w:ascii="Book Antiqua" w:eastAsia="等线" w:hAnsi="Book Antiqua"/>
          <w:sz w:val="20"/>
          <w:szCs w:val="20"/>
        </w:rPr>
        <w:t>Lammering</w:t>
      </w:r>
      <w:proofErr w:type="spellEnd"/>
      <w:r w:rsidRPr="00A64909">
        <w:rPr>
          <w:rFonts w:ascii="Book Antiqua" w:eastAsia="等线" w:hAnsi="Book Antiqua"/>
          <w:sz w:val="20"/>
          <w:szCs w:val="20"/>
        </w:rPr>
        <w:t xml:space="preserve"> G, Jansen RL, van Dam RM, </w:t>
      </w:r>
      <w:proofErr w:type="spellStart"/>
      <w:r w:rsidRPr="00A64909">
        <w:rPr>
          <w:rFonts w:ascii="Book Antiqua" w:eastAsia="等线" w:hAnsi="Book Antiqua"/>
          <w:sz w:val="20"/>
          <w:szCs w:val="20"/>
        </w:rPr>
        <w:t>Konsten</w:t>
      </w:r>
      <w:proofErr w:type="spellEnd"/>
      <w:r w:rsidRPr="00A64909">
        <w:rPr>
          <w:rFonts w:ascii="Book Antiqua" w:eastAsia="等线" w:hAnsi="Book Antiqua"/>
          <w:sz w:val="20"/>
          <w:szCs w:val="20"/>
        </w:rPr>
        <w:t xml:space="preserve"> J, </w:t>
      </w:r>
      <w:proofErr w:type="spellStart"/>
      <w:r w:rsidRPr="00A64909">
        <w:rPr>
          <w:rFonts w:ascii="Book Antiqua" w:eastAsia="等线" w:hAnsi="Book Antiqua"/>
          <w:sz w:val="20"/>
          <w:szCs w:val="20"/>
        </w:rPr>
        <w:t>Leijtens</w:t>
      </w:r>
      <w:proofErr w:type="spellEnd"/>
      <w:r w:rsidRPr="00A64909">
        <w:rPr>
          <w:rFonts w:ascii="Book Antiqua" w:eastAsia="等线" w:hAnsi="Book Antiqua"/>
          <w:sz w:val="20"/>
          <w:szCs w:val="20"/>
        </w:rPr>
        <w:t xml:space="preserve"> JW, van de </w:t>
      </w:r>
      <w:proofErr w:type="spellStart"/>
      <w:r w:rsidRPr="00A64909">
        <w:rPr>
          <w:rFonts w:ascii="Book Antiqua" w:eastAsia="等线" w:hAnsi="Book Antiqua"/>
          <w:sz w:val="20"/>
          <w:szCs w:val="20"/>
        </w:rPr>
        <w:t>Velde</w:t>
      </w:r>
      <w:proofErr w:type="spellEnd"/>
      <w:r w:rsidRPr="00A64909">
        <w:rPr>
          <w:rFonts w:ascii="Book Antiqua" w:eastAsia="等线" w:hAnsi="Book Antiqua"/>
          <w:sz w:val="20"/>
          <w:szCs w:val="20"/>
        </w:rPr>
        <w:t xml:space="preserve"> CJ, Beets GL. MRI after </w:t>
      </w:r>
      <w:proofErr w:type="spellStart"/>
      <w:r w:rsidRPr="00A64909">
        <w:rPr>
          <w:rFonts w:ascii="Book Antiqua" w:eastAsia="等线" w:hAnsi="Book Antiqua"/>
          <w:sz w:val="20"/>
          <w:szCs w:val="20"/>
        </w:rPr>
        <w:t>chemoradiotherapy</w:t>
      </w:r>
      <w:proofErr w:type="spellEnd"/>
      <w:r w:rsidRPr="00A64909">
        <w:rPr>
          <w:rFonts w:ascii="Book Antiqua" w:eastAsia="等线" w:hAnsi="Book Antiqua"/>
          <w:sz w:val="20"/>
          <w:szCs w:val="20"/>
        </w:rPr>
        <w:t xml:space="preserve"> of rectal cancer: a useful tool to select patients for local excision. </w:t>
      </w:r>
      <w:r w:rsidRPr="00A64909">
        <w:rPr>
          <w:rFonts w:ascii="Book Antiqua" w:eastAsia="等线" w:hAnsi="Book Antiqua"/>
          <w:i/>
          <w:sz w:val="20"/>
          <w:szCs w:val="20"/>
        </w:rPr>
        <w:t>Dis Colon Rectum</w:t>
      </w:r>
      <w:r w:rsidRPr="00A64909">
        <w:rPr>
          <w:rFonts w:ascii="Book Antiqua" w:eastAsia="等线" w:hAnsi="Book Antiqua"/>
          <w:sz w:val="20"/>
          <w:szCs w:val="20"/>
        </w:rPr>
        <w:t xml:space="preserve"> 2010; </w:t>
      </w:r>
      <w:r w:rsidRPr="00A64909">
        <w:rPr>
          <w:rFonts w:ascii="Book Antiqua" w:eastAsia="等线" w:hAnsi="Book Antiqua"/>
          <w:b/>
          <w:sz w:val="20"/>
          <w:szCs w:val="20"/>
        </w:rPr>
        <w:t>53</w:t>
      </w:r>
      <w:r w:rsidRPr="00A64909">
        <w:rPr>
          <w:rFonts w:ascii="Book Antiqua" w:eastAsia="等线" w:hAnsi="Book Antiqua"/>
          <w:sz w:val="20"/>
          <w:szCs w:val="20"/>
        </w:rPr>
        <w:t>: 979-986 [PMID: 20551748 DOI: 10.1007/DCR.0b013e3181dc64dc]</w:t>
      </w:r>
    </w:p>
    <w:p w14:paraId="4CCB0935"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4 </w:t>
      </w:r>
      <w:proofErr w:type="spellStart"/>
      <w:r w:rsidRPr="00A64909">
        <w:rPr>
          <w:rFonts w:ascii="Book Antiqua" w:eastAsia="等线" w:hAnsi="Book Antiqua"/>
          <w:b/>
          <w:sz w:val="20"/>
          <w:szCs w:val="20"/>
        </w:rPr>
        <w:t>Intven</w:t>
      </w:r>
      <w:proofErr w:type="spellEnd"/>
      <w:r w:rsidRPr="00A64909">
        <w:rPr>
          <w:rFonts w:ascii="Book Antiqua" w:eastAsia="等线" w:hAnsi="Book Antiqua"/>
          <w:b/>
          <w:sz w:val="20"/>
          <w:szCs w:val="20"/>
        </w:rPr>
        <w:t xml:space="preserve"> M</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Reerink</w:t>
      </w:r>
      <w:proofErr w:type="spellEnd"/>
      <w:r w:rsidRPr="00A64909">
        <w:rPr>
          <w:rFonts w:ascii="Book Antiqua" w:eastAsia="等线" w:hAnsi="Book Antiqua"/>
          <w:sz w:val="20"/>
          <w:szCs w:val="20"/>
        </w:rPr>
        <w:t xml:space="preserve"> O, </w:t>
      </w:r>
      <w:proofErr w:type="spellStart"/>
      <w:r w:rsidRPr="00A64909">
        <w:rPr>
          <w:rFonts w:ascii="Book Antiqua" w:eastAsia="等线" w:hAnsi="Book Antiqua"/>
          <w:sz w:val="20"/>
          <w:szCs w:val="20"/>
        </w:rPr>
        <w:t>Philippens</w:t>
      </w:r>
      <w:proofErr w:type="spellEnd"/>
      <w:r w:rsidRPr="00A64909">
        <w:rPr>
          <w:rFonts w:ascii="Book Antiqua" w:eastAsia="等线" w:hAnsi="Book Antiqua"/>
          <w:sz w:val="20"/>
          <w:szCs w:val="20"/>
        </w:rPr>
        <w:t xml:space="preserve"> ME. Dynamic contrast enhanced MR imaging for rectal cancer response assessment after neo-adjuvant </w:t>
      </w:r>
      <w:proofErr w:type="spellStart"/>
      <w:r w:rsidRPr="00A64909">
        <w:rPr>
          <w:rFonts w:ascii="Book Antiqua" w:eastAsia="等线" w:hAnsi="Book Antiqua"/>
          <w:sz w:val="20"/>
          <w:szCs w:val="20"/>
        </w:rPr>
        <w:t>chemoradiation</w:t>
      </w:r>
      <w:proofErr w:type="spellEnd"/>
      <w:r w:rsidRPr="00A64909">
        <w:rPr>
          <w:rFonts w:ascii="Book Antiqua" w:eastAsia="等线" w:hAnsi="Book Antiqua"/>
          <w:sz w:val="20"/>
          <w:szCs w:val="20"/>
        </w:rPr>
        <w:t xml:space="preserve">. </w:t>
      </w:r>
      <w:r w:rsidRPr="00A64909">
        <w:rPr>
          <w:rFonts w:ascii="Book Antiqua" w:eastAsia="等线" w:hAnsi="Book Antiqua"/>
          <w:i/>
          <w:sz w:val="20"/>
          <w:szCs w:val="20"/>
        </w:rPr>
        <w:t xml:space="preserve">J </w:t>
      </w:r>
      <w:proofErr w:type="spellStart"/>
      <w:r w:rsidRPr="00A64909">
        <w:rPr>
          <w:rFonts w:ascii="Book Antiqua" w:eastAsia="等线" w:hAnsi="Book Antiqua"/>
          <w:i/>
          <w:sz w:val="20"/>
          <w:szCs w:val="20"/>
        </w:rPr>
        <w:t>Magn</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Reson</w:t>
      </w:r>
      <w:proofErr w:type="spellEnd"/>
      <w:r w:rsidRPr="00A64909">
        <w:rPr>
          <w:rFonts w:ascii="Book Antiqua" w:eastAsia="等线" w:hAnsi="Book Antiqua"/>
          <w:i/>
          <w:sz w:val="20"/>
          <w:szCs w:val="20"/>
        </w:rPr>
        <w:t xml:space="preserve"> Imaging</w:t>
      </w:r>
      <w:r w:rsidRPr="00A64909">
        <w:rPr>
          <w:rFonts w:ascii="Book Antiqua" w:eastAsia="等线" w:hAnsi="Book Antiqua"/>
          <w:sz w:val="20"/>
          <w:szCs w:val="20"/>
        </w:rPr>
        <w:t xml:space="preserve"> 2015; </w:t>
      </w:r>
      <w:r w:rsidRPr="00A64909">
        <w:rPr>
          <w:rFonts w:ascii="Book Antiqua" w:eastAsia="等线" w:hAnsi="Book Antiqua"/>
          <w:b/>
          <w:sz w:val="20"/>
          <w:szCs w:val="20"/>
        </w:rPr>
        <w:t>41</w:t>
      </w:r>
      <w:r w:rsidRPr="00A64909">
        <w:rPr>
          <w:rFonts w:ascii="Book Antiqua" w:eastAsia="等线" w:hAnsi="Book Antiqua"/>
          <w:sz w:val="20"/>
          <w:szCs w:val="20"/>
        </w:rPr>
        <w:t>: 1646-1653 [PMID: 25124320 DOI: 10.1002/jmri.24718]</w:t>
      </w:r>
    </w:p>
    <w:p w14:paraId="242D03BB"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5 </w:t>
      </w:r>
      <w:r w:rsidRPr="00A64909">
        <w:rPr>
          <w:rFonts w:ascii="Book Antiqua" w:eastAsia="等线" w:hAnsi="Book Antiqua"/>
          <w:b/>
          <w:sz w:val="20"/>
          <w:szCs w:val="20"/>
        </w:rPr>
        <w:t>De Felice F</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Magnante</w:t>
      </w:r>
      <w:proofErr w:type="spellEnd"/>
      <w:r w:rsidRPr="00A64909">
        <w:rPr>
          <w:rFonts w:ascii="Book Antiqua" w:eastAsia="等线" w:hAnsi="Book Antiqua"/>
          <w:sz w:val="20"/>
          <w:szCs w:val="20"/>
        </w:rPr>
        <w:t xml:space="preserve"> AL, </w:t>
      </w:r>
      <w:proofErr w:type="spellStart"/>
      <w:r w:rsidRPr="00A64909">
        <w:rPr>
          <w:rFonts w:ascii="Book Antiqua" w:eastAsia="等线" w:hAnsi="Book Antiqua"/>
          <w:sz w:val="20"/>
          <w:szCs w:val="20"/>
        </w:rPr>
        <w:t>Musio</w:t>
      </w:r>
      <w:proofErr w:type="spellEnd"/>
      <w:r w:rsidRPr="00A64909">
        <w:rPr>
          <w:rFonts w:ascii="Book Antiqua" w:eastAsia="等线" w:hAnsi="Book Antiqua"/>
          <w:sz w:val="20"/>
          <w:szCs w:val="20"/>
        </w:rPr>
        <w:t xml:space="preserve"> D, </w:t>
      </w:r>
      <w:proofErr w:type="spellStart"/>
      <w:r w:rsidRPr="00A64909">
        <w:rPr>
          <w:rFonts w:ascii="Book Antiqua" w:eastAsia="等线" w:hAnsi="Book Antiqua"/>
          <w:sz w:val="20"/>
          <w:szCs w:val="20"/>
        </w:rPr>
        <w:t>Ciolina</w:t>
      </w:r>
      <w:proofErr w:type="spellEnd"/>
      <w:r w:rsidRPr="00A64909">
        <w:rPr>
          <w:rFonts w:ascii="Book Antiqua" w:eastAsia="等线" w:hAnsi="Book Antiqua"/>
          <w:sz w:val="20"/>
          <w:szCs w:val="20"/>
        </w:rPr>
        <w:t xml:space="preserve"> M, De </w:t>
      </w:r>
      <w:proofErr w:type="spellStart"/>
      <w:r w:rsidRPr="00A64909">
        <w:rPr>
          <w:rFonts w:ascii="Book Antiqua" w:eastAsia="等线" w:hAnsi="Book Antiqua"/>
          <w:sz w:val="20"/>
          <w:szCs w:val="20"/>
        </w:rPr>
        <w:t>Cecco</w:t>
      </w:r>
      <w:proofErr w:type="spellEnd"/>
      <w:r w:rsidRPr="00A64909">
        <w:rPr>
          <w:rFonts w:ascii="Book Antiqua" w:eastAsia="等线" w:hAnsi="Book Antiqua"/>
          <w:sz w:val="20"/>
          <w:szCs w:val="20"/>
        </w:rPr>
        <w:t xml:space="preserve"> CN, Rengo M, </w:t>
      </w:r>
      <w:proofErr w:type="spellStart"/>
      <w:r w:rsidRPr="00A64909">
        <w:rPr>
          <w:rFonts w:ascii="Book Antiqua" w:eastAsia="等线" w:hAnsi="Book Antiqua"/>
          <w:sz w:val="20"/>
          <w:szCs w:val="20"/>
        </w:rPr>
        <w:t>Laghi</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Tombolini</w:t>
      </w:r>
      <w:proofErr w:type="spellEnd"/>
      <w:r w:rsidRPr="00A64909">
        <w:rPr>
          <w:rFonts w:ascii="Book Antiqua" w:eastAsia="等线" w:hAnsi="Book Antiqua"/>
          <w:sz w:val="20"/>
          <w:szCs w:val="20"/>
        </w:rPr>
        <w:t xml:space="preserve"> V. Diffusion-weighted magnetic resonance imaging in locally advanced rectal cancer treated with neoadjuvant </w:t>
      </w:r>
      <w:proofErr w:type="spellStart"/>
      <w:r w:rsidRPr="00A64909">
        <w:rPr>
          <w:rFonts w:ascii="Book Antiqua" w:eastAsia="等线" w:hAnsi="Book Antiqua"/>
          <w:sz w:val="20"/>
          <w:szCs w:val="20"/>
        </w:rPr>
        <w:t>chemoradiotherapy</w:t>
      </w:r>
      <w:proofErr w:type="spellEnd"/>
      <w:r w:rsidRPr="00A64909">
        <w:rPr>
          <w:rFonts w:ascii="Book Antiqua" w:eastAsia="等线" w:hAnsi="Book Antiqua"/>
          <w:sz w:val="20"/>
          <w:szCs w:val="20"/>
        </w:rPr>
        <w:t xml:space="preserve">. </w:t>
      </w:r>
      <w:proofErr w:type="spellStart"/>
      <w:r w:rsidRPr="00A64909">
        <w:rPr>
          <w:rFonts w:ascii="Book Antiqua" w:eastAsia="等线" w:hAnsi="Book Antiqua"/>
          <w:i/>
          <w:sz w:val="20"/>
          <w:szCs w:val="20"/>
        </w:rPr>
        <w:t>Eur</w:t>
      </w:r>
      <w:proofErr w:type="spellEnd"/>
      <w:r w:rsidRPr="00A64909">
        <w:rPr>
          <w:rFonts w:ascii="Book Antiqua" w:eastAsia="等线" w:hAnsi="Book Antiqua"/>
          <w:i/>
          <w:sz w:val="20"/>
          <w:szCs w:val="20"/>
        </w:rPr>
        <w:t xml:space="preserve"> J </w:t>
      </w:r>
      <w:proofErr w:type="spellStart"/>
      <w:r w:rsidRPr="00A64909">
        <w:rPr>
          <w:rFonts w:ascii="Book Antiqua" w:eastAsia="等线" w:hAnsi="Book Antiqua"/>
          <w:i/>
          <w:sz w:val="20"/>
          <w:szCs w:val="20"/>
        </w:rPr>
        <w:t>Surg</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17; </w:t>
      </w:r>
      <w:r w:rsidRPr="00A64909">
        <w:rPr>
          <w:rFonts w:ascii="Book Antiqua" w:eastAsia="等线" w:hAnsi="Book Antiqua"/>
          <w:b/>
          <w:sz w:val="20"/>
          <w:szCs w:val="20"/>
        </w:rPr>
        <w:t>43</w:t>
      </w:r>
      <w:r w:rsidRPr="00A64909">
        <w:rPr>
          <w:rFonts w:ascii="Book Antiqua" w:eastAsia="等线" w:hAnsi="Book Antiqua"/>
          <w:sz w:val="20"/>
          <w:szCs w:val="20"/>
        </w:rPr>
        <w:t>: 1324-1329 [PMID: 28363512 DOI: 10.1016/j.ejso.2017.03.010]</w:t>
      </w:r>
    </w:p>
    <w:p w14:paraId="6DF4EFBA"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6 </w:t>
      </w:r>
      <w:proofErr w:type="spellStart"/>
      <w:r w:rsidRPr="00A64909">
        <w:rPr>
          <w:rFonts w:ascii="Book Antiqua" w:eastAsia="等线" w:hAnsi="Book Antiqua"/>
          <w:b/>
          <w:sz w:val="20"/>
          <w:szCs w:val="20"/>
        </w:rPr>
        <w:t>Gillies</w:t>
      </w:r>
      <w:proofErr w:type="spellEnd"/>
      <w:r w:rsidRPr="00A64909">
        <w:rPr>
          <w:rFonts w:ascii="Book Antiqua" w:eastAsia="等线" w:hAnsi="Book Antiqua"/>
          <w:b/>
          <w:sz w:val="20"/>
          <w:szCs w:val="20"/>
        </w:rPr>
        <w:t xml:space="preserve"> RJ</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Kinahan</w:t>
      </w:r>
      <w:proofErr w:type="spellEnd"/>
      <w:r w:rsidRPr="00A64909">
        <w:rPr>
          <w:rFonts w:ascii="Book Antiqua" w:eastAsia="等线" w:hAnsi="Book Antiqua"/>
          <w:sz w:val="20"/>
          <w:szCs w:val="20"/>
        </w:rPr>
        <w:t xml:space="preserve"> PE, </w:t>
      </w:r>
      <w:proofErr w:type="spellStart"/>
      <w:r w:rsidRPr="00A64909">
        <w:rPr>
          <w:rFonts w:ascii="Book Antiqua" w:eastAsia="等线" w:hAnsi="Book Antiqua"/>
          <w:sz w:val="20"/>
          <w:szCs w:val="20"/>
        </w:rPr>
        <w:t>Hricak</w:t>
      </w:r>
      <w:proofErr w:type="spellEnd"/>
      <w:r w:rsidRPr="00A64909">
        <w:rPr>
          <w:rFonts w:ascii="Book Antiqua" w:eastAsia="等线" w:hAnsi="Book Antiqua"/>
          <w:sz w:val="20"/>
          <w:szCs w:val="20"/>
        </w:rPr>
        <w:t xml:space="preserve"> H. </w:t>
      </w:r>
      <w:proofErr w:type="spellStart"/>
      <w:r w:rsidRPr="00A64909">
        <w:rPr>
          <w:rFonts w:ascii="Book Antiqua" w:eastAsia="等线" w:hAnsi="Book Antiqua"/>
          <w:sz w:val="20"/>
          <w:szCs w:val="20"/>
        </w:rPr>
        <w:t>Radiomics</w:t>
      </w:r>
      <w:proofErr w:type="spellEnd"/>
      <w:r w:rsidRPr="00A64909">
        <w:rPr>
          <w:rFonts w:ascii="Book Antiqua" w:eastAsia="等线" w:hAnsi="Book Antiqua"/>
          <w:sz w:val="20"/>
          <w:szCs w:val="20"/>
        </w:rPr>
        <w:t xml:space="preserve">: Images Are More than Pictures, They Are Data. </w:t>
      </w:r>
      <w:r w:rsidRPr="00A64909">
        <w:rPr>
          <w:rFonts w:ascii="Book Antiqua" w:eastAsia="等线" w:hAnsi="Book Antiqua"/>
          <w:i/>
          <w:sz w:val="20"/>
          <w:szCs w:val="20"/>
        </w:rPr>
        <w:t>Radiology</w:t>
      </w:r>
      <w:r w:rsidRPr="00A64909">
        <w:rPr>
          <w:rFonts w:ascii="Book Antiqua" w:eastAsia="等线" w:hAnsi="Book Antiqua"/>
          <w:sz w:val="20"/>
          <w:szCs w:val="20"/>
        </w:rPr>
        <w:t xml:space="preserve"> 2016; </w:t>
      </w:r>
      <w:r w:rsidRPr="00A64909">
        <w:rPr>
          <w:rFonts w:ascii="Book Antiqua" w:eastAsia="等线" w:hAnsi="Book Antiqua"/>
          <w:b/>
          <w:sz w:val="20"/>
          <w:szCs w:val="20"/>
        </w:rPr>
        <w:t>278</w:t>
      </w:r>
      <w:r w:rsidRPr="00A64909">
        <w:rPr>
          <w:rFonts w:ascii="Book Antiqua" w:eastAsia="等线" w:hAnsi="Book Antiqua"/>
          <w:sz w:val="20"/>
          <w:szCs w:val="20"/>
        </w:rPr>
        <w:t>: 563-577 [PMID: 26579733 DOI: 10.1148/radiol.2015151169]</w:t>
      </w:r>
    </w:p>
    <w:p w14:paraId="689DA7C2"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7 </w:t>
      </w:r>
      <w:proofErr w:type="spellStart"/>
      <w:r w:rsidRPr="00A64909">
        <w:rPr>
          <w:rFonts w:ascii="Book Antiqua" w:eastAsia="等线" w:hAnsi="Book Antiqua"/>
          <w:b/>
          <w:sz w:val="20"/>
          <w:szCs w:val="20"/>
        </w:rPr>
        <w:t>Beig</w:t>
      </w:r>
      <w:proofErr w:type="spellEnd"/>
      <w:r w:rsidRPr="00A64909">
        <w:rPr>
          <w:rFonts w:ascii="Book Antiqua" w:eastAsia="等线" w:hAnsi="Book Antiqua"/>
          <w:b/>
          <w:sz w:val="20"/>
          <w:szCs w:val="20"/>
        </w:rPr>
        <w:t xml:space="preserve"> N</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Khorrami</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Alilou</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Prasanna</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Braman</w:t>
      </w:r>
      <w:proofErr w:type="spellEnd"/>
      <w:r w:rsidRPr="00A64909">
        <w:rPr>
          <w:rFonts w:ascii="Book Antiqua" w:eastAsia="等线" w:hAnsi="Book Antiqua"/>
          <w:sz w:val="20"/>
          <w:szCs w:val="20"/>
        </w:rPr>
        <w:t xml:space="preserve"> N, </w:t>
      </w:r>
      <w:proofErr w:type="spellStart"/>
      <w:r w:rsidRPr="00A64909">
        <w:rPr>
          <w:rFonts w:ascii="Book Antiqua" w:eastAsia="等线" w:hAnsi="Book Antiqua"/>
          <w:sz w:val="20"/>
          <w:szCs w:val="20"/>
        </w:rPr>
        <w:t>Orooji</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Rakshit</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Bera</w:t>
      </w:r>
      <w:proofErr w:type="spellEnd"/>
      <w:r w:rsidRPr="00A64909">
        <w:rPr>
          <w:rFonts w:ascii="Book Antiqua" w:eastAsia="等线" w:hAnsi="Book Antiqua"/>
          <w:sz w:val="20"/>
          <w:szCs w:val="20"/>
        </w:rPr>
        <w:t xml:space="preserve"> K, </w:t>
      </w:r>
      <w:proofErr w:type="spellStart"/>
      <w:r w:rsidRPr="00A64909">
        <w:rPr>
          <w:rFonts w:ascii="Book Antiqua" w:eastAsia="等线" w:hAnsi="Book Antiqua"/>
          <w:sz w:val="20"/>
          <w:szCs w:val="20"/>
        </w:rPr>
        <w:t>Rajiah</w:t>
      </w:r>
      <w:proofErr w:type="spellEnd"/>
      <w:r w:rsidRPr="00A64909">
        <w:rPr>
          <w:rFonts w:ascii="Book Antiqua" w:eastAsia="等线" w:hAnsi="Book Antiqua"/>
          <w:sz w:val="20"/>
          <w:szCs w:val="20"/>
        </w:rPr>
        <w:t xml:space="preserve"> P, Ginsberg J, </w:t>
      </w:r>
      <w:proofErr w:type="spellStart"/>
      <w:r w:rsidRPr="00A64909">
        <w:rPr>
          <w:rFonts w:ascii="Book Antiqua" w:eastAsia="等线" w:hAnsi="Book Antiqua"/>
          <w:sz w:val="20"/>
          <w:szCs w:val="20"/>
        </w:rPr>
        <w:t>Donatelli</w:t>
      </w:r>
      <w:proofErr w:type="spellEnd"/>
      <w:r w:rsidRPr="00A64909">
        <w:rPr>
          <w:rFonts w:ascii="Book Antiqua" w:eastAsia="等线" w:hAnsi="Book Antiqua"/>
          <w:sz w:val="20"/>
          <w:szCs w:val="20"/>
        </w:rPr>
        <w:t xml:space="preserve"> C, </w:t>
      </w:r>
      <w:proofErr w:type="spellStart"/>
      <w:r w:rsidRPr="00A64909">
        <w:rPr>
          <w:rFonts w:ascii="Book Antiqua" w:eastAsia="等线" w:hAnsi="Book Antiqua"/>
          <w:sz w:val="20"/>
          <w:szCs w:val="20"/>
        </w:rPr>
        <w:t>Thawani</w:t>
      </w:r>
      <w:proofErr w:type="spellEnd"/>
      <w:r w:rsidRPr="00A64909">
        <w:rPr>
          <w:rFonts w:ascii="Book Antiqua" w:eastAsia="等线" w:hAnsi="Book Antiqua"/>
          <w:sz w:val="20"/>
          <w:szCs w:val="20"/>
        </w:rPr>
        <w:t xml:space="preserve"> R, Yang M, </w:t>
      </w:r>
      <w:proofErr w:type="spellStart"/>
      <w:r w:rsidRPr="00A64909">
        <w:rPr>
          <w:rFonts w:ascii="Book Antiqua" w:eastAsia="等线" w:hAnsi="Book Antiqua"/>
          <w:sz w:val="20"/>
          <w:szCs w:val="20"/>
        </w:rPr>
        <w:t>Jacono</w:t>
      </w:r>
      <w:proofErr w:type="spellEnd"/>
      <w:r w:rsidRPr="00A64909">
        <w:rPr>
          <w:rFonts w:ascii="Book Antiqua" w:eastAsia="等线" w:hAnsi="Book Antiqua"/>
          <w:sz w:val="20"/>
          <w:szCs w:val="20"/>
        </w:rPr>
        <w:t xml:space="preserve"> F, Tiwari P, </w:t>
      </w:r>
      <w:proofErr w:type="spellStart"/>
      <w:r w:rsidRPr="00A64909">
        <w:rPr>
          <w:rFonts w:ascii="Book Antiqua" w:eastAsia="等线" w:hAnsi="Book Antiqua"/>
          <w:sz w:val="20"/>
          <w:szCs w:val="20"/>
        </w:rPr>
        <w:t>Velcheti</w:t>
      </w:r>
      <w:proofErr w:type="spellEnd"/>
      <w:r w:rsidRPr="00A64909">
        <w:rPr>
          <w:rFonts w:ascii="Book Antiqua" w:eastAsia="等线" w:hAnsi="Book Antiqua"/>
          <w:sz w:val="20"/>
          <w:szCs w:val="20"/>
        </w:rPr>
        <w:t xml:space="preserve"> V, </w:t>
      </w:r>
      <w:proofErr w:type="spellStart"/>
      <w:r w:rsidRPr="00A64909">
        <w:rPr>
          <w:rFonts w:ascii="Book Antiqua" w:eastAsia="等线" w:hAnsi="Book Antiqua"/>
          <w:sz w:val="20"/>
          <w:szCs w:val="20"/>
        </w:rPr>
        <w:t>Gilkeson</w:t>
      </w:r>
      <w:proofErr w:type="spellEnd"/>
      <w:r w:rsidRPr="00A64909">
        <w:rPr>
          <w:rFonts w:ascii="Book Antiqua" w:eastAsia="等线" w:hAnsi="Book Antiqua"/>
          <w:sz w:val="20"/>
          <w:szCs w:val="20"/>
        </w:rPr>
        <w:t xml:space="preserve"> R, Linden P, </w:t>
      </w:r>
      <w:proofErr w:type="spellStart"/>
      <w:r w:rsidRPr="00A64909">
        <w:rPr>
          <w:rFonts w:ascii="Book Antiqua" w:eastAsia="等线" w:hAnsi="Book Antiqua"/>
          <w:sz w:val="20"/>
          <w:szCs w:val="20"/>
        </w:rPr>
        <w:t>Madabhushi</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Perinodular</w:t>
      </w:r>
      <w:proofErr w:type="spellEnd"/>
      <w:r w:rsidRPr="00A64909">
        <w:rPr>
          <w:rFonts w:ascii="Book Antiqua" w:eastAsia="等线" w:hAnsi="Book Antiqua"/>
          <w:sz w:val="20"/>
          <w:szCs w:val="20"/>
        </w:rPr>
        <w:t xml:space="preserve"> and </w:t>
      </w:r>
      <w:proofErr w:type="spellStart"/>
      <w:r w:rsidRPr="00A64909">
        <w:rPr>
          <w:rFonts w:ascii="Book Antiqua" w:eastAsia="等线" w:hAnsi="Book Antiqua"/>
          <w:sz w:val="20"/>
          <w:szCs w:val="20"/>
        </w:rPr>
        <w:t>Intranodular</w:t>
      </w:r>
      <w:proofErr w:type="spellEnd"/>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Radiomic</w:t>
      </w:r>
      <w:proofErr w:type="spellEnd"/>
      <w:r w:rsidRPr="00A64909">
        <w:rPr>
          <w:rFonts w:ascii="Book Antiqua" w:eastAsia="等线" w:hAnsi="Book Antiqua"/>
          <w:sz w:val="20"/>
          <w:szCs w:val="20"/>
        </w:rPr>
        <w:t xml:space="preserve"> Features on Lung CT Images Distinguish Adenocarcinomas from Granulomas. </w:t>
      </w:r>
      <w:r w:rsidRPr="00A64909">
        <w:rPr>
          <w:rFonts w:ascii="Book Antiqua" w:eastAsia="等线" w:hAnsi="Book Antiqua"/>
          <w:i/>
          <w:sz w:val="20"/>
          <w:szCs w:val="20"/>
        </w:rPr>
        <w:t>Radiology</w:t>
      </w:r>
      <w:r w:rsidRPr="00A64909">
        <w:rPr>
          <w:rFonts w:ascii="Book Antiqua" w:eastAsia="等线" w:hAnsi="Book Antiqua"/>
          <w:sz w:val="20"/>
          <w:szCs w:val="20"/>
        </w:rPr>
        <w:t xml:space="preserve"> 2019; </w:t>
      </w:r>
      <w:r w:rsidRPr="00A64909">
        <w:rPr>
          <w:rFonts w:ascii="Book Antiqua" w:eastAsia="等线" w:hAnsi="Book Antiqua"/>
          <w:b/>
          <w:sz w:val="20"/>
          <w:szCs w:val="20"/>
        </w:rPr>
        <w:t>290</w:t>
      </w:r>
      <w:r w:rsidRPr="00A64909">
        <w:rPr>
          <w:rFonts w:ascii="Book Antiqua" w:eastAsia="等线" w:hAnsi="Book Antiqua"/>
          <w:sz w:val="20"/>
          <w:szCs w:val="20"/>
        </w:rPr>
        <w:t>: 783-792 [PMID: 30561278 DOI: 10.1148/radiol.2018180910]</w:t>
      </w:r>
    </w:p>
    <w:p w14:paraId="03399A9E"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8 </w:t>
      </w:r>
      <w:r w:rsidRPr="00A64909">
        <w:rPr>
          <w:rFonts w:ascii="Book Antiqua" w:eastAsia="等线" w:hAnsi="Book Antiqua"/>
          <w:b/>
          <w:sz w:val="20"/>
          <w:szCs w:val="20"/>
        </w:rPr>
        <w:t>Sidhu HS</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Benigno</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Ganeshan</w:t>
      </w:r>
      <w:proofErr w:type="spellEnd"/>
      <w:r w:rsidRPr="00A64909">
        <w:rPr>
          <w:rFonts w:ascii="Book Antiqua" w:eastAsia="等线" w:hAnsi="Book Antiqua"/>
          <w:sz w:val="20"/>
          <w:szCs w:val="20"/>
        </w:rPr>
        <w:t xml:space="preserve"> B, </w:t>
      </w:r>
      <w:proofErr w:type="spellStart"/>
      <w:r w:rsidRPr="00A64909">
        <w:rPr>
          <w:rFonts w:ascii="Book Antiqua" w:eastAsia="等线" w:hAnsi="Book Antiqua"/>
          <w:sz w:val="20"/>
          <w:szCs w:val="20"/>
        </w:rPr>
        <w:t>Dikaios</w:t>
      </w:r>
      <w:proofErr w:type="spellEnd"/>
      <w:r w:rsidRPr="00A64909">
        <w:rPr>
          <w:rFonts w:ascii="Book Antiqua" w:eastAsia="等线" w:hAnsi="Book Antiqua"/>
          <w:sz w:val="20"/>
          <w:szCs w:val="20"/>
        </w:rPr>
        <w:t xml:space="preserve"> N, Johnston EW, Allen C, Kirkham A, Groves AM, Ahmed HU, </w:t>
      </w:r>
      <w:proofErr w:type="spellStart"/>
      <w:r w:rsidRPr="00A64909">
        <w:rPr>
          <w:rFonts w:ascii="Book Antiqua" w:eastAsia="等线" w:hAnsi="Book Antiqua"/>
          <w:sz w:val="20"/>
          <w:szCs w:val="20"/>
        </w:rPr>
        <w:t>Emberton</w:t>
      </w:r>
      <w:proofErr w:type="spellEnd"/>
      <w:r w:rsidRPr="00A64909">
        <w:rPr>
          <w:rFonts w:ascii="Book Antiqua" w:eastAsia="等线" w:hAnsi="Book Antiqua"/>
          <w:sz w:val="20"/>
          <w:szCs w:val="20"/>
        </w:rPr>
        <w:t xml:space="preserve"> M, Taylor SA, Halligan S, </w:t>
      </w:r>
      <w:proofErr w:type="spellStart"/>
      <w:r w:rsidRPr="00A64909">
        <w:rPr>
          <w:rFonts w:ascii="Book Antiqua" w:eastAsia="等线" w:hAnsi="Book Antiqua"/>
          <w:sz w:val="20"/>
          <w:szCs w:val="20"/>
        </w:rPr>
        <w:t>Punwani</w:t>
      </w:r>
      <w:proofErr w:type="spellEnd"/>
      <w:r w:rsidRPr="00A64909">
        <w:rPr>
          <w:rFonts w:ascii="Book Antiqua" w:eastAsia="等线" w:hAnsi="Book Antiqua"/>
          <w:sz w:val="20"/>
          <w:szCs w:val="20"/>
        </w:rPr>
        <w:t xml:space="preserve"> S. "Textural analysis of </w:t>
      </w:r>
      <w:proofErr w:type="spellStart"/>
      <w:r w:rsidRPr="00A64909">
        <w:rPr>
          <w:rFonts w:ascii="Book Antiqua" w:eastAsia="等线" w:hAnsi="Book Antiqua"/>
          <w:sz w:val="20"/>
          <w:szCs w:val="20"/>
        </w:rPr>
        <w:t>multiparametric</w:t>
      </w:r>
      <w:proofErr w:type="spellEnd"/>
      <w:r w:rsidRPr="00A64909">
        <w:rPr>
          <w:rFonts w:ascii="Book Antiqua" w:eastAsia="等线" w:hAnsi="Book Antiqua"/>
          <w:sz w:val="20"/>
          <w:szCs w:val="20"/>
        </w:rPr>
        <w:t xml:space="preserve"> MRI detects transition zone prostate cancer". </w:t>
      </w:r>
      <w:proofErr w:type="spellStart"/>
      <w:r w:rsidRPr="00A64909">
        <w:rPr>
          <w:rFonts w:ascii="Book Antiqua" w:eastAsia="等线" w:hAnsi="Book Antiqua"/>
          <w:i/>
          <w:sz w:val="20"/>
          <w:szCs w:val="20"/>
        </w:rPr>
        <w:t>Eur</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Radiol</w:t>
      </w:r>
      <w:proofErr w:type="spellEnd"/>
      <w:r w:rsidRPr="00A64909">
        <w:rPr>
          <w:rFonts w:ascii="Book Antiqua" w:eastAsia="等线" w:hAnsi="Book Antiqua"/>
          <w:sz w:val="20"/>
          <w:szCs w:val="20"/>
        </w:rPr>
        <w:t xml:space="preserve"> 2017; </w:t>
      </w:r>
      <w:r w:rsidRPr="00A64909">
        <w:rPr>
          <w:rFonts w:ascii="Book Antiqua" w:eastAsia="等线" w:hAnsi="Book Antiqua"/>
          <w:b/>
          <w:sz w:val="20"/>
          <w:szCs w:val="20"/>
        </w:rPr>
        <w:t>27</w:t>
      </w:r>
      <w:r w:rsidRPr="00A64909">
        <w:rPr>
          <w:rFonts w:ascii="Book Antiqua" w:eastAsia="等线" w:hAnsi="Book Antiqua"/>
          <w:sz w:val="20"/>
          <w:szCs w:val="20"/>
        </w:rPr>
        <w:t>: 2348-2358 [PMID: 27620864 DOI: 10.1007/s00330-016-4579-9]</w:t>
      </w:r>
    </w:p>
    <w:p w14:paraId="53ED4A68"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19 </w:t>
      </w:r>
      <w:r w:rsidRPr="00A64909">
        <w:rPr>
          <w:rFonts w:ascii="Book Antiqua" w:eastAsia="等线" w:hAnsi="Book Antiqua"/>
          <w:b/>
          <w:sz w:val="20"/>
          <w:szCs w:val="20"/>
        </w:rPr>
        <w:t>Ueno Y</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Forghani</w:t>
      </w:r>
      <w:proofErr w:type="spellEnd"/>
      <w:r w:rsidRPr="00A64909">
        <w:rPr>
          <w:rFonts w:ascii="Book Antiqua" w:eastAsia="等线" w:hAnsi="Book Antiqua"/>
          <w:sz w:val="20"/>
          <w:szCs w:val="20"/>
        </w:rPr>
        <w:t xml:space="preserve"> B, </w:t>
      </w:r>
      <w:proofErr w:type="spellStart"/>
      <w:r w:rsidRPr="00A64909">
        <w:rPr>
          <w:rFonts w:ascii="Book Antiqua" w:eastAsia="等线" w:hAnsi="Book Antiqua"/>
          <w:sz w:val="20"/>
          <w:szCs w:val="20"/>
        </w:rPr>
        <w:t>Forghani</w:t>
      </w:r>
      <w:proofErr w:type="spellEnd"/>
      <w:r w:rsidRPr="00A64909">
        <w:rPr>
          <w:rFonts w:ascii="Book Antiqua" w:eastAsia="等线" w:hAnsi="Book Antiqua"/>
          <w:sz w:val="20"/>
          <w:szCs w:val="20"/>
        </w:rPr>
        <w:t xml:space="preserve"> R, Dohan A, Zeng XZ, Chamming's F, </w:t>
      </w:r>
      <w:proofErr w:type="spellStart"/>
      <w:r w:rsidRPr="00A64909">
        <w:rPr>
          <w:rFonts w:ascii="Book Antiqua" w:eastAsia="等线" w:hAnsi="Book Antiqua"/>
          <w:sz w:val="20"/>
          <w:szCs w:val="20"/>
        </w:rPr>
        <w:t>Arseneau</w:t>
      </w:r>
      <w:proofErr w:type="spellEnd"/>
      <w:r w:rsidRPr="00A64909">
        <w:rPr>
          <w:rFonts w:ascii="Book Antiqua" w:eastAsia="等线" w:hAnsi="Book Antiqua"/>
          <w:sz w:val="20"/>
          <w:szCs w:val="20"/>
        </w:rPr>
        <w:t xml:space="preserve"> J, Fu L, Gilbert L, </w:t>
      </w:r>
      <w:proofErr w:type="spellStart"/>
      <w:r w:rsidRPr="00A64909">
        <w:rPr>
          <w:rFonts w:ascii="Book Antiqua" w:eastAsia="等线" w:hAnsi="Book Antiqua"/>
          <w:sz w:val="20"/>
          <w:szCs w:val="20"/>
        </w:rPr>
        <w:t>Gallix</w:t>
      </w:r>
      <w:proofErr w:type="spellEnd"/>
      <w:r w:rsidRPr="00A64909">
        <w:rPr>
          <w:rFonts w:ascii="Book Antiqua" w:eastAsia="等线" w:hAnsi="Book Antiqua"/>
          <w:sz w:val="20"/>
          <w:szCs w:val="20"/>
        </w:rPr>
        <w:t xml:space="preserve"> B, Reinhold C. Endometrial Carcinoma: MR Imaging-based Texture Model for Preoperative Risk Stratification-A Preliminary Analysis. </w:t>
      </w:r>
      <w:r w:rsidRPr="00A64909">
        <w:rPr>
          <w:rFonts w:ascii="Book Antiqua" w:eastAsia="等线" w:hAnsi="Book Antiqua"/>
          <w:i/>
          <w:sz w:val="20"/>
          <w:szCs w:val="20"/>
        </w:rPr>
        <w:t>Radiology</w:t>
      </w:r>
      <w:r w:rsidRPr="00A64909">
        <w:rPr>
          <w:rFonts w:ascii="Book Antiqua" w:eastAsia="等线" w:hAnsi="Book Antiqua"/>
          <w:sz w:val="20"/>
          <w:szCs w:val="20"/>
        </w:rPr>
        <w:t xml:space="preserve"> 2017; </w:t>
      </w:r>
      <w:r w:rsidRPr="00A64909">
        <w:rPr>
          <w:rFonts w:ascii="Book Antiqua" w:eastAsia="等线" w:hAnsi="Book Antiqua"/>
          <w:b/>
          <w:sz w:val="20"/>
          <w:szCs w:val="20"/>
        </w:rPr>
        <w:t>284</w:t>
      </w:r>
      <w:r w:rsidRPr="00A64909">
        <w:rPr>
          <w:rFonts w:ascii="Book Antiqua" w:eastAsia="等线" w:hAnsi="Book Antiqua"/>
          <w:sz w:val="20"/>
          <w:szCs w:val="20"/>
        </w:rPr>
        <w:t>: 748-757 [PMID: 28493790 DOI: 10.1148/radiol.2017161950]</w:t>
      </w:r>
    </w:p>
    <w:p w14:paraId="514C5BAA"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0 </w:t>
      </w:r>
      <w:proofErr w:type="spellStart"/>
      <w:r w:rsidRPr="00A64909">
        <w:rPr>
          <w:rFonts w:ascii="Book Antiqua" w:eastAsia="等线" w:hAnsi="Book Antiqua"/>
          <w:b/>
          <w:sz w:val="20"/>
          <w:szCs w:val="20"/>
        </w:rPr>
        <w:t>Lakhman</w:t>
      </w:r>
      <w:proofErr w:type="spellEnd"/>
      <w:r w:rsidRPr="00A64909">
        <w:rPr>
          <w:rFonts w:ascii="Book Antiqua" w:eastAsia="等线" w:hAnsi="Book Antiqua"/>
          <w:b/>
          <w:sz w:val="20"/>
          <w:szCs w:val="20"/>
        </w:rPr>
        <w:t xml:space="preserve"> Y</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Veeraraghavan</w:t>
      </w:r>
      <w:proofErr w:type="spellEnd"/>
      <w:r w:rsidRPr="00A64909">
        <w:rPr>
          <w:rFonts w:ascii="Book Antiqua" w:eastAsia="等线" w:hAnsi="Book Antiqua"/>
          <w:sz w:val="20"/>
          <w:szCs w:val="20"/>
        </w:rPr>
        <w:t xml:space="preserve"> H, Chaim J, </w:t>
      </w:r>
      <w:proofErr w:type="spellStart"/>
      <w:r w:rsidRPr="00A64909">
        <w:rPr>
          <w:rFonts w:ascii="Book Antiqua" w:eastAsia="等线" w:hAnsi="Book Antiqua"/>
          <w:sz w:val="20"/>
          <w:szCs w:val="20"/>
        </w:rPr>
        <w:t>Feier</w:t>
      </w:r>
      <w:proofErr w:type="spellEnd"/>
      <w:r w:rsidRPr="00A64909">
        <w:rPr>
          <w:rFonts w:ascii="Book Antiqua" w:eastAsia="等线" w:hAnsi="Book Antiqua"/>
          <w:sz w:val="20"/>
          <w:szCs w:val="20"/>
        </w:rPr>
        <w:t xml:space="preserve"> D, Goldman DA, Moskowitz CS, </w:t>
      </w:r>
      <w:proofErr w:type="spellStart"/>
      <w:r w:rsidRPr="00A64909">
        <w:rPr>
          <w:rFonts w:ascii="Book Antiqua" w:eastAsia="等线" w:hAnsi="Book Antiqua"/>
          <w:sz w:val="20"/>
          <w:szCs w:val="20"/>
        </w:rPr>
        <w:t>Nougaret</w:t>
      </w:r>
      <w:proofErr w:type="spellEnd"/>
      <w:r w:rsidRPr="00A64909">
        <w:rPr>
          <w:rFonts w:ascii="Book Antiqua" w:eastAsia="等线" w:hAnsi="Book Antiqua"/>
          <w:sz w:val="20"/>
          <w:szCs w:val="20"/>
        </w:rPr>
        <w:t xml:space="preserve"> S, Sosa </w:t>
      </w:r>
      <w:r w:rsidRPr="00A64909">
        <w:rPr>
          <w:rFonts w:ascii="Book Antiqua" w:eastAsia="等线" w:hAnsi="Book Antiqua"/>
          <w:sz w:val="20"/>
          <w:szCs w:val="20"/>
        </w:rPr>
        <w:lastRenderedPageBreak/>
        <w:t xml:space="preserve">RE, Vargas HA, </w:t>
      </w:r>
      <w:proofErr w:type="spellStart"/>
      <w:r w:rsidRPr="00A64909">
        <w:rPr>
          <w:rFonts w:ascii="Book Antiqua" w:eastAsia="等线" w:hAnsi="Book Antiqua"/>
          <w:sz w:val="20"/>
          <w:szCs w:val="20"/>
        </w:rPr>
        <w:t>Soslow</w:t>
      </w:r>
      <w:proofErr w:type="spellEnd"/>
      <w:r w:rsidRPr="00A64909">
        <w:rPr>
          <w:rFonts w:ascii="Book Antiqua" w:eastAsia="等线" w:hAnsi="Book Antiqua"/>
          <w:sz w:val="20"/>
          <w:szCs w:val="20"/>
        </w:rPr>
        <w:t xml:space="preserve"> RA, Abu-</w:t>
      </w:r>
      <w:proofErr w:type="spellStart"/>
      <w:r w:rsidRPr="00A64909">
        <w:rPr>
          <w:rFonts w:ascii="Book Antiqua" w:eastAsia="等线" w:hAnsi="Book Antiqua"/>
          <w:sz w:val="20"/>
          <w:szCs w:val="20"/>
        </w:rPr>
        <w:t>Rustum</w:t>
      </w:r>
      <w:proofErr w:type="spellEnd"/>
      <w:r w:rsidRPr="00A64909">
        <w:rPr>
          <w:rFonts w:ascii="Book Antiqua" w:eastAsia="等线" w:hAnsi="Book Antiqua"/>
          <w:sz w:val="20"/>
          <w:szCs w:val="20"/>
        </w:rPr>
        <w:t xml:space="preserve"> NR, </w:t>
      </w:r>
      <w:proofErr w:type="spellStart"/>
      <w:r w:rsidRPr="00A64909">
        <w:rPr>
          <w:rFonts w:ascii="Book Antiqua" w:eastAsia="等线" w:hAnsi="Book Antiqua"/>
          <w:sz w:val="20"/>
          <w:szCs w:val="20"/>
        </w:rPr>
        <w:t>Hricak</w:t>
      </w:r>
      <w:proofErr w:type="spellEnd"/>
      <w:r w:rsidRPr="00A64909">
        <w:rPr>
          <w:rFonts w:ascii="Book Antiqua" w:eastAsia="等线" w:hAnsi="Book Antiqua"/>
          <w:sz w:val="20"/>
          <w:szCs w:val="20"/>
        </w:rPr>
        <w:t xml:space="preserve"> H, Sala E. Differentiation of Uterine </w:t>
      </w:r>
      <w:proofErr w:type="spellStart"/>
      <w:r w:rsidRPr="00A64909">
        <w:rPr>
          <w:rFonts w:ascii="Book Antiqua" w:eastAsia="等线" w:hAnsi="Book Antiqua"/>
          <w:sz w:val="20"/>
          <w:szCs w:val="20"/>
        </w:rPr>
        <w:t>Leiomyosarcoma</w:t>
      </w:r>
      <w:proofErr w:type="spellEnd"/>
      <w:r w:rsidRPr="00A64909">
        <w:rPr>
          <w:rFonts w:ascii="Book Antiqua" w:eastAsia="等线" w:hAnsi="Book Antiqua"/>
          <w:sz w:val="20"/>
          <w:szCs w:val="20"/>
        </w:rPr>
        <w:t xml:space="preserve"> from Atypical Leiomyoma: Diagnostic Accuracy of Qualitative MR Imaging Features and Feasibility of Texture Analysis. </w:t>
      </w:r>
      <w:proofErr w:type="spellStart"/>
      <w:r w:rsidRPr="00A64909">
        <w:rPr>
          <w:rFonts w:ascii="Book Antiqua" w:eastAsia="等线" w:hAnsi="Book Antiqua"/>
          <w:i/>
          <w:sz w:val="20"/>
          <w:szCs w:val="20"/>
        </w:rPr>
        <w:t>Eur</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Radiol</w:t>
      </w:r>
      <w:proofErr w:type="spellEnd"/>
      <w:r w:rsidRPr="00A64909">
        <w:rPr>
          <w:rFonts w:ascii="Book Antiqua" w:eastAsia="等线" w:hAnsi="Book Antiqua"/>
          <w:sz w:val="20"/>
          <w:szCs w:val="20"/>
        </w:rPr>
        <w:t xml:space="preserve"> 2017; </w:t>
      </w:r>
      <w:r w:rsidRPr="00A64909">
        <w:rPr>
          <w:rFonts w:ascii="Book Antiqua" w:eastAsia="等线" w:hAnsi="Book Antiqua"/>
          <w:b/>
          <w:sz w:val="20"/>
          <w:szCs w:val="20"/>
        </w:rPr>
        <w:t>27</w:t>
      </w:r>
      <w:r w:rsidRPr="00A64909">
        <w:rPr>
          <w:rFonts w:ascii="Book Antiqua" w:eastAsia="等线" w:hAnsi="Book Antiqua"/>
          <w:sz w:val="20"/>
          <w:szCs w:val="20"/>
        </w:rPr>
        <w:t>: 2903-2915 [PMID: 27921159 DOI: 10.1007/s00330-016-4623-9]</w:t>
      </w:r>
    </w:p>
    <w:p w14:paraId="7965581B"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1 </w:t>
      </w:r>
      <w:r w:rsidRPr="00A64909">
        <w:rPr>
          <w:rFonts w:ascii="Book Antiqua" w:eastAsia="等线" w:hAnsi="Book Antiqua"/>
          <w:b/>
          <w:sz w:val="20"/>
          <w:szCs w:val="20"/>
        </w:rPr>
        <w:t xml:space="preserve">De </w:t>
      </w:r>
      <w:proofErr w:type="spellStart"/>
      <w:r w:rsidRPr="00A64909">
        <w:rPr>
          <w:rFonts w:ascii="Book Antiqua" w:eastAsia="等线" w:hAnsi="Book Antiqua"/>
          <w:b/>
          <w:sz w:val="20"/>
          <w:szCs w:val="20"/>
        </w:rPr>
        <w:t>Cecco</w:t>
      </w:r>
      <w:proofErr w:type="spellEnd"/>
      <w:r w:rsidRPr="00A64909">
        <w:rPr>
          <w:rFonts w:ascii="Book Antiqua" w:eastAsia="等线" w:hAnsi="Book Antiqua"/>
          <w:b/>
          <w:sz w:val="20"/>
          <w:szCs w:val="20"/>
        </w:rPr>
        <w:t xml:space="preserve"> CN</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Ciolina</w:t>
      </w:r>
      <w:proofErr w:type="spellEnd"/>
      <w:r w:rsidRPr="00A64909">
        <w:rPr>
          <w:rFonts w:ascii="Book Antiqua" w:eastAsia="等线" w:hAnsi="Book Antiqua"/>
          <w:sz w:val="20"/>
          <w:szCs w:val="20"/>
        </w:rPr>
        <w:t xml:space="preserve"> M, Caruso D, Rengo M, </w:t>
      </w:r>
      <w:proofErr w:type="spellStart"/>
      <w:r w:rsidRPr="00A64909">
        <w:rPr>
          <w:rFonts w:ascii="Book Antiqua" w:eastAsia="等线" w:hAnsi="Book Antiqua"/>
          <w:sz w:val="20"/>
          <w:szCs w:val="20"/>
        </w:rPr>
        <w:t>Ganeshan</w:t>
      </w:r>
      <w:proofErr w:type="spellEnd"/>
      <w:r w:rsidRPr="00A64909">
        <w:rPr>
          <w:rFonts w:ascii="Book Antiqua" w:eastAsia="等线" w:hAnsi="Book Antiqua"/>
          <w:sz w:val="20"/>
          <w:szCs w:val="20"/>
        </w:rPr>
        <w:t xml:space="preserve"> B, </w:t>
      </w:r>
      <w:proofErr w:type="spellStart"/>
      <w:r w:rsidRPr="00A64909">
        <w:rPr>
          <w:rFonts w:ascii="Book Antiqua" w:eastAsia="等线" w:hAnsi="Book Antiqua"/>
          <w:sz w:val="20"/>
          <w:szCs w:val="20"/>
        </w:rPr>
        <w:t>Meinel</w:t>
      </w:r>
      <w:proofErr w:type="spellEnd"/>
      <w:r w:rsidRPr="00A64909">
        <w:rPr>
          <w:rFonts w:ascii="Book Antiqua" w:eastAsia="等线" w:hAnsi="Book Antiqua"/>
          <w:sz w:val="20"/>
          <w:szCs w:val="20"/>
        </w:rPr>
        <w:t xml:space="preserve"> FG, </w:t>
      </w:r>
      <w:proofErr w:type="spellStart"/>
      <w:r w:rsidRPr="00A64909">
        <w:rPr>
          <w:rFonts w:ascii="Book Antiqua" w:eastAsia="等线" w:hAnsi="Book Antiqua"/>
          <w:sz w:val="20"/>
          <w:szCs w:val="20"/>
        </w:rPr>
        <w:t>Musio</w:t>
      </w:r>
      <w:proofErr w:type="spellEnd"/>
      <w:r w:rsidRPr="00A64909">
        <w:rPr>
          <w:rFonts w:ascii="Book Antiqua" w:eastAsia="等线" w:hAnsi="Book Antiqua"/>
          <w:sz w:val="20"/>
          <w:szCs w:val="20"/>
        </w:rPr>
        <w:t xml:space="preserve"> D, De Felice F, </w:t>
      </w:r>
      <w:proofErr w:type="spellStart"/>
      <w:r w:rsidRPr="00A64909">
        <w:rPr>
          <w:rFonts w:ascii="Book Antiqua" w:eastAsia="等线" w:hAnsi="Book Antiqua"/>
          <w:sz w:val="20"/>
          <w:szCs w:val="20"/>
        </w:rPr>
        <w:t>Tombolini</w:t>
      </w:r>
      <w:proofErr w:type="spellEnd"/>
      <w:r w:rsidRPr="00A64909">
        <w:rPr>
          <w:rFonts w:ascii="Book Antiqua" w:eastAsia="等线" w:hAnsi="Book Antiqua"/>
          <w:sz w:val="20"/>
          <w:szCs w:val="20"/>
        </w:rPr>
        <w:t xml:space="preserve"> V, </w:t>
      </w:r>
      <w:proofErr w:type="spellStart"/>
      <w:r w:rsidRPr="00A64909">
        <w:rPr>
          <w:rFonts w:ascii="Book Antiqua" w:eastAsia="等线" w:hAnsi="Book Antiqua"/>
          <w:sz w:val="20"/>
          <w:szCs w:val="20"/>
        </w:rPr>
        <w:t>Laghi</w:t>
      </w:r>
      <w:proofErr w:type="spellEnd"/>
      <w:r w:rsidRPr="00A64909">
        <w:rPr>
          <w:rFonts w:ascii="Book Antiqua" w:eastAsia="等线" w:hAnsi="Book Antiqua"/>
          <w:sz w:val="20"/>
          <w:szCs w:val="20"/>
        </w:rPr>
        <w:t xml:space="preserve"> A. Performance of diffusion-weighted imaging, perfusion imaging, and texture analysis in predicting </w:t>
      </w:r>
      <w:proofErr w:type="spellStart"/>
      <w:r w:rsidRPr="00A64909">
        <w:rPr>
          <w:rFonts w:ascii="Book Antiqua" w:eastAsia="等线" w:hAnsi="Book Antiqua"/>
          <w:sz w:val="20"/>
          <w:szCs w:val="20"/>
        </w:rPr>
        <w:t>tumoral</w:t>
      </w:r>
      <w:proofErr w:type="spellEnd"/>
      <w:r w:rsidRPr="00A64909">
        <w:rPr>
          <w:rFonts w:ascii="Book Antiqua" w:eastAsia="等线" w:hAnsi="Book Antiqua"/>
          <w:sz w:val="20"/>
          <w:szCs w:val="20"/>
        </w:rPr>
        <w:t xml:space="preserve"> response to neoadjuvant </w:t>
      </w:r>
      <w:proofErr w:type="spellStart"/>
      <w:r w:rsidRPr="00A64909">
        <w:rPr>
          <w:rFonts w:ascii="Book Antiqua" w:eastAsia="等线" w:hAnsi="Book Antiqua"/>
          <w:sz w:val="20"/>
          <w:szCs w:val="20"/>
        </w:rPr>
        <w:t>chemoradiotherapy</w:t>
      </w:r>
      <w:proofErr w:type="spellEnd"/>
      <w:r w:rsidRPr="00A64909">
        <w:rPr>
          <w:rFonts w:ascii="Book Antiqua" w:eastAsia="等线" w:hAnsi="Book Antiqua"/>
          <w:sz w:val="20"/>
          <w:szCs w:val="20"/>
        </w:rPr>
        <w:t xml:space="preserve"> in rectal cancer patients studied with 3T MR: initial experience. </w:t>
      </w:r>
      <w:proofErr w:type="spellStart"/>
      <w:r w:rsidRPr="00A64909">
        <w:rPr>
          <w:rFonts w:ascii="Book Antiqua" w:eastAsia="等线" w:hAnsi="Book Antiqua"/>
          <w:i/>
          <w:sz w:val="20"/>
          <w:szCs w:val="20"/>
        </w:rPr>
        <w:t>Abdom</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Radiol</w:t>
      </w:r>
      <w:proofErr w:type="spellEnd"/>
      <w:r w:rsidRPr="00A64909">
        <w:rPr>
          <w:rFonts w:ascii="Book Antiqua" w:eastAsia="等线" w:hAnsi="Book Antiqua"/>
          <w:i/>
          <w:sz w:val="20"/>
          <w:szCs w:val="20"/>
        </w:rPr>
        <w:t xml:space="preserve"> (NY)</w:t>
      </w:r>
      <w:r w:rsidRPr="00A64909">
        <w:rPr>
          <w:rFonts w:ascii="Book Antiqua" w:eastAsia="等线" w:hAnsi="Book Antiqua"/>
          <w:sz w:val="20"/>
          <w:szCs w:val="20"/>
        </w:rPr>
        <w:t xml:space="preserve"> 2016; </w:t>
      </w:r>
      <w:r w:rsidRPr="00A64909">
        <w:rPr>
          <w:rFonts w:ascii="Book Antiqua" w:eastAsia="等线" w:hAnsi="Book Antiqua"/>
          <w:b/>
          <w:sz w:val="20"/>
          <w:szCs w:val="20"/>
        </w:rPr>
        <w:t>41</w:t>
      </w:r>
      <w:r w:rsidRPr="00A64909">
        <w:rPr>
          <w:rFonts w:ascii="Book Antiqua" w:eastAsia="等线" w:hAnsi="Book Antiqua"/>
          <w:sz w:val="20"/>
          <w:szCs w:val="20"/>
        </w:rPr>
        <w:t>: 1728-1735 [PMID: 27056748 DOI: 10.1007/s00261-016-0733-8]</w:t>
      </w:r>
    </w:p>
    <w:p w14:paraId="3FF1EB5C"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2 </w:t>
      </w:r>
      <w:r w:rsidRPr="00A64909">
        <w:rPr>
          <w:rFonts w:ascii="Book Antiqua" w:eastAsia="等线" w:hAnsi="Book Antiqua"/>
          <w:b/>
          <w:sz w:val="20"/>
          <w:szCs w:val="20"/>
        </w:rPr>
        <w:t>Liu Z</w:t>
      </w:r>
      <w:r w:rsidRPr="00A64909">
        <w:rPr>
          <w:rFonts w:ascii="Book Antiqua" w:eastAsia="等线" w:hAnsi="Book Antiqua"/>
          <w:sz w:val="20"/>
          <w:szCs w:val="20"/>
        </w:rPr>
        <w:t xml:space="preserve">, Zhang XY, Shi YJ, Wang L, Zhu HT, Tang Z, Wang S, Li XT, Tian J, Sun YS. </w:t>
      </w:r>
      <w:proofErr w:type="spellStart"/>
      <w:r w:rsidRPr="00A64909">
        <w:rPr>
          <w:rFonts w:ascii="Book Antiqua" w:eastAsia="等线" w:hAnsi="Book Antiqua"/>
          <w:sz w:val="20"/>
          <w:szCs w:val="20"/>
        </w:rPr>
        <w:t>Radiomics</w:t>
      </w:r>
      <w:proofErr w:type="spellEnd"/>
      <w:r w:rsidRPr="00A64909">
        <w:rPr>
          <w:rFonts w:ascii="Book Antiqua" w:eastAsia="等线" w:hAnsi="Book Antiqua"/>
          <w:sz w:val="20"/>
          <w:szCs w:val="20"/>
        </w:rPr>
        <w:t xml:space="preserve"> Analysis for Evaluation of Pathological Complete Response to Neoadjuvant </w:t>
      </w:r>
      <w:proofErr w:type="spellStart"/>
      <w:r w:rsidRPr="00A64909">
        <w:rPr>
          <w:rFonts w:ascii="Book Antiqua" w:eastAsia="等线" w:hAnsi="Book Antiqua"/>
          <w:sz w:val="20"/>
          <w:szCs w:val="20"/>
        </w:rPr>
        <w:t>Chemoradiotherapy</w:t>
      </w:r>
      <w:proofErr w:type="spellEnd"/>
      <w:r w:rsidRPr="00A64909">
        <w:rPr>
          <w:rFonts w:ascii="Book Antiqua" w:eastAsia="等线" w:hAnsi="Book Antiqua"/>
          <w:sz w:val="20"/>
          <w:szCs w:val="20"/>
        </w:rPr>
        <w:t xml:space="preserve"> in Locally Advanced Rectal Cancer. </w:t>
      </w:r>
      <w:proofErr w:type="spellStart"/>
      <w:r w:rsidRPr="00A64909">
        <w:rPr>
          <w:rFonts w:ascii="Book Antiqua" w:eastAsia="等线" w:hAnsi="Book Antiqua"/>
          <w:i/>
          <w:sz w:val="20"/>
          <w:szCs w:val="20"/>
        </w:rPr>
        <w:t>Clin</w:t>
      </w:r>
      <w:proofErr w:type="spellEnd"/>
      <w:r w:rsidRPr="00A64909">
        <w:rPr>
          <w:rFonts w:ascii="Book Antiqua" w:eastAsia="等线" w:hAnsi="Book Antiqua"/>
          <w:i/>
          <w:sz w:val="20"/>
          <w:szCs w:val="20"/>
        </w:rPr>
        <w:t xml:space="preserve"> Cancer Res</w:t>
      </w:r>
      <w:r w:rsidRPr="00A64909">
        <w:rPr>
          <w:rFonts w:ascii="Book Antiqua" w:eastAsia="等线" w:hAnsi="Book Antiqua"/>
          <w:sz w:val="20"/>
          <w:szCs w:val="20"/>
        </w:rPr>
        <w:t xml:space="preserve"> 2017; </w:t>
      </w:r>
      <w:r w:rsidRPr="00A64909">
        <w:rPr>
          <w:rFonts w:ascii="Book Antiqua" w:eastAsia="等线" w:hAnsi="Book Antiqua"/>
          <w:b/>
          <w:sz w:val="20"/>
          <w:szCs w:val="20"/>
        </w:rPr>
        <w:t>23</w:t>
      </w:r>
      <w:r w:rsidRPr="00A64909">
        <w:rPr>
          <w:rFonts w:ascii="Book Antiqua" w:eastAsia="等线" w:hAnsi="Book Antiqua"/>
          <w:sz w:val="20"/>
          <w:szCs w:val="20"/>
        </w:rPr>
        <w:t>: 7253-7262 [PMID: 28939744 DOI: 10.1158/1078-0432.CCR-17-1038]</w:t>
      </w:r>
    </w:p>
    <w:p w14:paraId="3EDF0376"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3 </w:t>
      </w:r>
      <w:proofErr w:type="spellStart"/>
      <w:r w:rsidRPr="00A64909">
        <w:rPr>
          <w:rFonts w:ascii="Book Antiqua" w:eastAsia="等线" w:hAnsi="Book Antiqua"/>
          <w:b/>
          <w:sz w:val="20"/>
          <w:szCs w:val="20"/>
        </w:rPr>
        <w:t>Provenzale</w:t>
      </w:r>
      <w:proofErr w:type="spellEnd"/>
      <w:r w:rsidRPr="00A64909">
        <w:rPr>
          <w:rFonts w:ascii="Book Antiqua" w:eastAsia="等线" w:hAnsi="Book Antiqua"/>
          <w:b/>
          <w:sz w:val="20"/>
          <w:szCs w:val="20"/>
        </w:rPr>
        <w:t xml:space="preserve"> D</w:t>
      </w:r>
      <w:r w:rsidRPr="00A64909">
        <w:rPr>
          <w:rFonts w:ascii="Book Antiqua" w:eastAsia="等线" w:hAnsi="Book Antiqua"/>
          <w:sz w:val="20"/>
          <w:szCs w:val="20"/>
        </w:rPr>
        <w:t xml:space="preserve">, Gupta S, </w:t>
      </w:r>
      <w:proofErr w:type="spellStart"/>
      <w:r w:rsidRPr="00A64909">
        <w:rPr>
          <w:rFonts w:ascii="Book Antiqua" w:eastAsia="等线" w:hAnsi="Book Antiqua"/>
          <w:sz w:val="20"/>
          <w:szCs w:val="20"/>
        </w:rPr>
        <w:t>Ahnen</w:t>
      </w:r>
      <w:proofErr w:type="spellEnd"/>
      <w:r w:rsidRPr="00A64909">
        <w:rPr>
          <w:rFonts w:ascii="Book Antiqua" w:eastAsia="等线" w:hAnsi="Book Antiqua"/>
          <w:sz w:val="20"/>
          <w:szCs w:val="20"/>
        </w:rPr>
        <w:t xml:space="preserve"> DJ, Markowitz AJ, Chung DC, Mayer RJ, </w:t>
      </w:r>
      <w:proofErr w:type="spellStart"/>
      <w:r w:rsidRPr="00A64909">
        <w:rPr>
          <w:rFonts w:ascii="Book Antiqua" w:eastAsia="等线" w:hAnsi="Book Antiqua"/>
          <w:sz w:val="20"/>
          <w:szCs w:val="20"/>
        </w:rPr>
        <w:t>Regenbogen</w:t>
      </w:r>
      <w:proofErr w:type="spellEnd"/>
      <w:r w:rsidRPr="00A64909">
        <w:rPr>
          <w:rFonts w:ascii="Book Antiqua" w:eastAsia="等线" w:hAnsi="Book Antiqua"/>
          <w:sz w:val="20"/>
          <w:szCs w:val="20"/>
        </w:rPr>
        <w:t xml:space="preserve"> SE, Blanco AM, Bray T, Cooper G, Early DS, Ford JM, Giardiello FM, Grady W, Hall MJ, Halverson AL, Hamilton SR, </w:t>
      </w:r>
      <w:proofErr w:type="spellStart"/>
      <w:r w:rsidRPr="00A64909">
        <w:rPr>
          <w:rFonts w:ascii="Book Antiqua" w:eastAsia="等线" w:hAnsi="Book Antiqua"/>
          <w:sz w:val="20"/>
          <w:szCs w:val="20"/>
        </w:rPr>
        <w:t>Hampel</w:t>
      </w:r>
      <w:proofErr w:type="spellEnd"/>
      <w:r w:rsidRPr="00A64909">
        <w:rPr>
          <w:rFonts w:ascii="Book Antiqua" w:eastAsia="等线" w:hAnsi="Book Antiqua"/>
          <w:sz w:val="20"/>
          <w:szCs w:val="20"/>
        </w:rPr>
        <w:t xml:space="preserve"> H, </w:t>
      </w:r>
      <w:proofErr w:type="spellStart"/>
      <w:r w:rsidRPr="00A64909">
        <w:rPr>
          <w:rFonts w:ascii="Book Antiqua" w:eastAsia="等线" w:hAnsi="Book Antiqua"/>
          <w:sz w:val="20"/>
          <w:szCs w:val="20"/>
        </w:rPr>
        <w:t>Klapman</w:t>
      </w:r>
      <w:proofErr w:type="spellEnd"/>
      <w:r w:rsidRPr="00A64909">
        <w:rPr>
          <w:rFonts w:ascii="Book Antiqua" w:eastAsia="等线" w:hAnsi="Book Antiqua"/>
          <w:sz w:val="20"/>
          <w:szCs w:val="20"/>
        </w:rPr>
        <w:t xml:space="preserve"> JB, Larson DW, </w:t>
      </w:r>
      <w:proofErr w:type="spellStart"/>
      <w:r w:rsidRPr="00A64909">
        <w:rPr>
          <w:rFonts w:ascii="Book Antiqua" w:eastAsia="等线" w:hAnsi="Book Antiqua"/>
          <w:sz w:val="20"/>
          <w:szCs w:val="20"/>
        </w:rPr>
        <w:t>Lazenby</w:t>
      </w:r>
      <w:proofErr w:type="spellEnd"/>
      <w:r w:rsidRPr="00A64909">
        <w:rPr>
          <w:rFonts w:ascii="Book Antiqua" w:eastAsia="等线" w:hAnsi="Book Antiqua"/>
          <w:sz w:val="20"/>
          <w:szCs w:val="20"/>
        </w:rPr>
        <w:t xml:space="preserve"> AJ, </w:t>
      </w:r>
      <w:proofErr w:type="spellStart"/>
      <w:r w:rsidRPr="00A64909">
        <w:rPr>
          <w:rFonts w:ascii="Book Antiqua" w:eastAsia="等线" w:hAnsi="Book Antiqua"/>
          <w:sz w:val="20"/>
          <w:szCs w:val="20"/>
        </w:rPr>
        <w:t>Llor</w:t>
      </w:r>
      <w:proofErr w:type="spellEnd"/>
      <w:r w:rsidRPr="00A64909">
        <w:rPr>
          <w:rFonts w:ascii="Book Antiqua" w:eastAsia="等线" w:hAnsi="Book Antiqua"/>
          <w:sz w:val="20"/>
          <w:szCs w:val="20"/>
        </w:rPr>
        <w:t xml:space="preserve"> X, Lynch PM, </w:t>
      </w:r>
      <w:proofErr w:type="spellStart"/>
      <w:r w:rsidRPr="00A64909">
        <w:rPr>
          <w:rFonts w:ascii="Book Antiqua" w:eastAsia="等线" w:hAnsi="Book Antiqua"/>
          <w:sz w:val="20"/>
          <w:szCs w:val="20"/>
        </w:rPr>
        <w:t>Mikkelson</w:t>
      </w:r>
      <w:proofErr w:type="spellEnd"/>
      <w:r w:rsidRPr="00A64909">
        <w:rPr>
          <w:rFonts w:ascii="Book Antiqua" w:eastAsia="等线" w:hAnsi="Book Antiqua"/>
          <w:sz w:val="20"/>
          <w:szCs w:val="20"/>
        </w:rPr>
        <w:t xml:space="preserve"> J, Ness RM, </w:t>
      </w:r>
      <w:proofErr w:type="spellStart"/>
      <w:r w:rsidRPr="00A64909">
        <w:rPr>
          <w:rFonts w:ascii="Book Antiqua" w:eastAsia="等线" w:hAnsi="Book Antiqua"/>
          <w:sz w:val="20"/>
          <w:szCs w:val="20"/>
        </w:rPr>
        <w:t>Slavin</w:t>
      </w:r>
      <w:proofErr w:type="spellEnd"/>
      <w:r w:rsidRPr="00A64909">
        <w:rPr>
          <w:rFonts w:ascii="Book Antiqua" w:eastAsia="等线" w:hAnsi="Book Antiqua"/>
          <w:sz w:val="20"/>
          <w:szCs w:val="20"/>
        </w:rPr>
        <w:t xml:space="preserve"> TP, </w:t>
      </w:r>
      <w:proofErr w:type="spellStart"/>
      <w:r w:rsidRPr="00A64909">
        <w:rPr>
          <w:rFonts w:ascii="Book Antiqua" w:eastAsia="等线" w:hAnsi="Book Antiqua"/>
          <w:sz w:val="20"/>
          <w:szCs w:val="20"/>
        </w:rPr>
        <w:t>Sugandha</w:t>
      </w:r>
      <w:proofErr w:type="spellEnd"/>
      <w:r w:rsidRPr="00A64909">
        <w:rPr>
          <w:rFonts w:ascii="Book Antiqua" w:eastAsia="等线" w:hAnsi="Book Antiqua"/>
          <w:sz w:val="20"/>
          <w:szCs w:val="20"/>
        </w:rPr>
        <w:t xml:space="preserve"> S, Weiss JM, Dwyer MA, </w:t>
      </w:r>
      <w:proofErr w:type="spellStart"/>
      <w:r w:rsidRPr="00A64909">
        <w:rPr>
          <w:rFonts w:ascii="Book Antiqua" w:eastAsia="等线" w:hAnsi="Book Antiqua"/>
          <w:sz w:val="20"/>
          <w:szCs w:val="20"/>
        </w:rPr>
        <w:t>Ogba</w:t>
      </w:r>
      <w:proofErr w:type="spellEnd"/>
      <w:r w:rsidRPr="00A64909">
        <w:rPr>
          <w:rFonts w:ascii="Book Antiqua" w:eastAsia="等线" w:hAnsi="Book Antiqua"/>
          <w:sz w:val="20"/>
          <w:szCs w:val="20"/>
        </w:rPr>
        <w:t xml:space="preserve"> N. NCCN Guidelines Insights: Colorectal Cancer Screening, Version 1.2018. </w:t>
      </w:r>
      <w:r w:rsidRPr="00A64909">
        <w:rPr>
          <w:rFonts w:ascii="Book Antiqua" w:eastAsia="等线" w:hAnsi="Book Antiqua"/>
          <w:i/>
          <w:sz w:val="20"/>
          <w:szCs w:val="20"/>
        </w:rPr>
        <w:t xml:space="preserve">J Natl </w:t>
      </w:r>
      <w:proofErr w:type="spellStart"/>
      <w:r w:rsidRPr="00A64909">
        <w:rPr>
          <w:rFonts w:ascii="Book Antiqua" w:eastAsia="等线" w:hAnsi="Book Antiqua"/>
          <w:i/>
          <w:sz w:val="20"/>
          <w:szCs w:val="20"/>
        </w:rPr>
        <w:t>Compr</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Canc</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Netw</w:t>
      </w:r>
      <w:proofErr w:type="spellEnd"/>
      <w:r w:rsidRPr="00A64909">
        <w:rPr>
          <w:rFonts w:ascii="Book Antiqua" w:eastAsia="等线" w:hAnsi="Book Antiqua"/>
          <w:sz w:val="20"/>
          <w:szCs w:val="20"/>
        </w:rPr>
        <w:t xml:space="preserve"> 2018; </w:t>
      </w:r>
      <w:r w:rsidRPr="00A64909">
        <w:rPr>
          <w:rFonts w:ascii="Book Antiqua" w:eastAsia="等线" w:hAnsi="Book Antiqua"/>
          <w:b/>
          <w:sz w:val="20"/>
          <w:szCs w:val="20"/>
        </w:rPr>
        <w:t>16</w:t>
      </w:r>
      <w:r w:rsidRPr="00A64909">
        <w:rPr>
          <w:rFonts w:ascii="Book Antiqua" w:eastAsia="等线" w:hAnsi="Book Antiqua"/>
          <w:sz w:val="20"/>
          <w:szCs w:val="20"/>
        </w:rPr>
        <w:t>: 939-949 [PMID: 30099370 DOI: 10.6004/jnccn.2018.0067]</w:t>
      </w:r>
    </w:p>
    <w:p w14:paraId="0C9493F2"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4 </w:t>
      </w:r>
      <w:r w:rsidRPr="00A64909">
        <w:rPr>
          <w:rFonts w:ascii="Book Antiqua" w:eastAsia="等线" w:hAnsi="Book Antiqua"/>
          <w:b/>
          <w:sz w:val="20"/>
          <w:szCs w:val="20"/>
        </w:rPr>
        <w:t>Smith NJ</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Barbachano</w:t>
      </w:r>
      <w:proofErr w:type="spellEnd"/>
      <w:r w:rsidRPr="00A64909">
        <w:rPr>
          <w:rFonts w:ascii="Book Antiqua" w:eastAsia="等线" w:hAnsi="Book Antiqua"/>
          <w:sz w:val="20"/>
          <w:szCs w:val="20"/>
        </w:rPr>
        <w:t xml:space="preserve"> Y, Norman AR, Swift RI, </w:t>
      </w:r>
      <w:proofErr w:type="spellStart"/>
      <w:r w:rsidRPr="00A64909">
        <w:rPr>
          <w:rFonts w:ascii="Book Antiqua" w:eastAsia="等线" w:hAnsi="Book Antiqua"/>
          <w:sz w:val="20"/>
          <w:szCs w:val="20"/>
        </w:rPr>
        <w:t>Abulafi</w:t>
      </w:r>
      <w:proofErr w:type="spellEnd"/>
      <w:r w:rsidRPr="00A64909">
        <w:rPr>
          <w:rFonts w:ascii="Book Antiqua" w:eastAsia="等线" w:hAnsi="Book Antiqua"/>
          <w:sz w:val="20"/>
          <w:szCs w:val="20"/>
        </w:rPr>
        <w:t xml:space="preserve"> AM, Brown G. Prognostic significance of magnetic resonance imaging-detected extramural vascular invasion in rectal cancer. </w:t>
      </w:r>
      <w:r w:rsidRPr="00A64909">
        <w:rPr>
          <w:rFonts w:ascii="Book Antiqua" w:eastAsia="等线" w:hAnsi="Book Antiqua"/>
          <w:i/>
          <w:sz w:val="20"/>
          <w:szCs w:val="20"/>
        </w:rPr>
        <w:t xml:space="preserve">Br J </w:t>
      </w:r>
      <w:proofErr w:type="spellStart"/>
      <w:r w:rsidRPr="00A64909">
        <w:rPr>
          <w:rFonts w:ascii="Book Antiqua" w:eastAsia="等线" w:hAnsi="Book Antiqua"/>
          <w:i/>
          <w:sz w:val="20"/>
          <w:szCs w:val="20"/>
        </w:rPr>
        <w:t>Surg</w:t>
      </w:r>
      <w:proofErr w:type="spellEnd"/>
      <w:r w:rsidRPr="00A64909">
        <w:rPr>
          <w:rFonts w:ascii="Book Antiqua" w:eastAsia="等线" w:hAnsi="Book Antiqua"/>
          <w:sz w:val="20"/>
          <w:szCs w:val="20"/>
        </w:rPr>
        <w:t xml:space="preserve"> 2008; </w:t>
      </w:r>
      <w:r w:rsidRPr="00A64909">
        <w:rPr>
          <w:rFonts w:ascii="Book Antiqua" w:eastAsia="等线" w:hAnsi="Book Antiqua"/>
          <w:b/>
          <w:sz w:val="20"/>
          <w:szCs w:val="20"/>
        </w:rPr>
        <w:t>95</w:t>
      </w:r>
      <w:r w:rsidRPr="00A64909">
        <w:rPr>
          <w:rFonts w:ascii="Book Antiqua" w:eastAsia="等线" w:hAnsi="Book Antiqua"/>
          <w:sz w:val="20"/>
          <w:szCs w:val="20"/>
        </w:rPr>
        <w:t>: 229-236 [PMID: 17932879 DOI: 10.1002/bjs.5917]</w:t>
      </w:r>
    </w:p>
    <w:p w14:paraId="3AFC68BB"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5 </w:t>
      </w:r>
      <w:proofErr w:type="spellStart"/>
      <w:r w:rsidRPr="00A64909">
        <w:rPr>
          <w:rFonts w:ascii="Book Antiqua" w:eastAsia="等线" w:hAnsi="Book Antiqua"/>
          <w:b/>
          <w:sz w:val="20"/>
          <w:szCs w:val="20"/>
        </w:rPr>
        <w:t>Kickingereder</w:t>
      </w:r>
      <w:proofErr w:type="spellEnd"/>
      <w:r w:rsidRPr="00A64909">
        <w:rPr>
          <w:rFonts w:ascii="Book Antiqua" w:eastAsia="等线" w:hAnsi="Book Antiqua"/>
          <w:b/>
          <w:sz w:val="20"/>
          <w:szCs w:val="20"/>
        </w:rPr>
        <w:t xml:space="preserve"> P</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Götz</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Muschelli</w:t>
      </w:r>
      <w:proofErr w:type="spellEnd"/>
      <w:r w:rsidRPr="00A64909">
        <w:rPr>
          <w:rFonts w:ascii="Book Antiqua" w:eastAsia="等线" w:hAnsi="Book Antiqua"/>
          <w:sz w:val="20"/>
          <w:szCs w:val="20"/>
        </w:rPr>
        <w:t xml:space="preserve"> J, Wick A, Neuberger U, Shinohara RT, Sill M, </w:t>
      </w:r>
      <w:proofErr w:type="spellStart"/>
      <w:r w:rsidRPr="00A64909">
        <w:rPr>
          <w:rFonts w:ascii="Book Antiqua" w:eastAsia="等线" w:hAnsi="Book Antiqua"/>
          <w:sz w:val="20"/>
          <w:szCs w:val="20"/>
        </w:rPr>
        <w:t>Nowosielski</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Schlemmer</w:t>
      </w:r>
      <w:proofErr w:type="spellEnd"/>
      <w:r w:rsidRPr="00A64909">
        <w:rPr>
          <w:rFonts w:ascii="Book Antiqua" w:eastAsia="等线" w:hAnsi="Book Antiqua"/>
          <w:sz w:val="20"/>
          <w:szCs w:val="20"/>
        </w:rPr>
        <w:t xml:space="preserve"> HP, </w:t>
      </w:r>
      <w:proofErr w:type="spellStart"/>
      <w:r w:rsidRPr="00A64909">
        <w:rPr>
          <w:rFonts w:ascii="Book Antiqua" w:eastAsia="等线" w:hAnsi="Book Antiqua"/>
          <w:sz w:val="20"/>
          <w:szCs w:val="20"/>
        </w:rPr>
        <w:t>Radbruch</w:t>
      </w:r>
      <w:proofErr w:type="spellEnd"/>
      <w:r w:rsidRPr="00A64909">
        <w:rPr>
          <w:rFonts w:ascii="Book Antiqua" w:eastAsia="等线" w:hAnsi="Book Antiqua"/>
          <w:sz w:val="20"/>
          <w:szCs w:val="20"/>
        </w:rPr>
        <w:t xml:space="preserve"> A, Wick W, </w:t>
      </w:r>
      <w:proofErr w:type="spellStart"/>
      <w:r w:rsidRPr="00A64909">
        <w:rPr>
          <w:rFonts w:ascii="Book Antiqua" w:eastAsia="等线" w:hAnsi="Book Antiqua"/>
          <w:sz w:val="20"/>
          <w:szCs w:val="20"/>
        </w:rPr>
        <w:t>Bendszus</w:t>
      </w:r>
      <w:proofErr w:type="spellEnd"/>
      <w:r w:rsidRPr="00A64909">
        <w:rPr>
          <w:rFonts w:ascii="Book Antiqua" w:eastAsia="等线" w:hAnsi="Book Antiqua"/>
          <w:sz w:val="20"/>
          <w:szCs w:val="20"/>
        </w:rPr>
        <w:t xml:space="preserve"> M, Maier-Hein KH, </w:t>
      </w:r>
      <w:proofErr w:type="spellStart"/>
      <w:r w:rsidRPr="00A64909">
        <w:rPr>
          <w:rFonts w:ascii="Book Antiqua" w:eastAsia="等线" w:hAnsi="Book Antiqua"/>
          <w:sz w:val="20"/>
          <w:szCs w:val="20"/>
        </w:rPr>
        <w:t>Bonekamp</w:t>
      </w:r>
      <w:proofErr w:type="spellEnd"/>
      <w:r w:rsidRPr="00A64909">
        <w:rPr>
          <w:rFonts w:ascii="Book Antiqua" w:eastAsia="等线" w:hAnsi="Book Antiqua"/>
          <w:sz w:val="20"/>
          <w:szCs w:val="20"/>
        </w:rPr>
        <w:t xml:space="preserve"> D. Large-scale </w:t>
      </w:r>
      <w:proofErr w:type="spellStart"/>
      <w:r w:rsidRPr="00A64909">
        <w:rPr>
          <w:rFonts w:ascii="Book Antiqua" w:eastAsia="等线" w:hAnsi="Book Antiqua"/>
          <w:sz w:val="20"/>
          <w:szCs w:val="20"/>
        </w:rPr>
        <w:t>Radiomic</w:t>
      </w:r>
      <w:proofErr w:type="spellEnd"/>
      <w:r w:rsidRPr="00A64909">
        <w:rPr>
          <w:rFonts w:ascii="Book Antiqua" w:eastAsia="等线" w:hAnsi="Book Antiqua"/>
          <w:sz w:val="20"/>
          <w:szCs w:val="20"/>
        </w:rPr>
        <w:t xml:space="preserve"> Profiling of Recurrent Glioblastoma Identifies an Imaging Predictor for Stratifying Anti-Angiogenic Treatment Response. </w:t>
      </w:r>
      <w:proofErr w:type="spellStart"/>
      <w:r w:rsidRPr="00A64909">
        <w:rPr>
          <w:rFonts w:ascii="Book Antiqua" w:eastAsia="等线" w:hAnsi="Book Antiqua"/>
          <w:i/>
          <w:sz w:val="20"/>
          <w:szCs w:val="20"/>
        </w:rPr>
        <w:t>Clin</w:t>
      </w:r>
      <w:proofErr w:type="spellEnd"/>
      <w:r w:rsidRPr="00A64909">
        <w:rPr>
          <w:rFonts w:ascii="Book Antiqua" w:eastAsia="等线" w:hAnsi="Book Antiqua"/>
          <w:i/>
          <w:sz w:val="20"/>
          <w:szCs w:val="20"/>
        </w:rPr>
        <w:t xml:space="preserve"> Cancer Res</w:t>
      </w:r>
      <w:r w:rsidRPr="00A64909">
        <w:rPr>
          <w:rFonts w:ascii="Book Antiqua" w:eastAsia="等线" w:hAnsi="Book Antiqua"/>
          <w:sz w:val="20"/>
          <w:szCs w:val="20"/>
        </w:rPr>
        <w:t xml:space="preserve"> 2016; </w:t>
      </w:r>
      <w:r w:rsidRPr="00A64909">
        <w:rPr>
          <w:rFonts w:ascii="Book Antiqua" w:eastAsia="等线" w:hAnsi="Book Antiqua"/>
          <w:b/>
          <w:sz w:val="20"/>
          <w:szCs w:val="20"/>
        </w:rPr>
        <w:t>22</w:t>
      </w:r>
      <w:r w:rsidRPr="00A64909">
        <w:rPr>
          <w:rFonts w:ascii="Book Antiqua" w:eastAsia="等线" w:hAnsi="Book Antiqua"/>
          <w:sz w:val="20"/>
          <w:szCs w:val="20"/>
        </w:rPr>
        <w:t>: 5765-5771 [PMID: 27803067 DOI: 10.1158/1078-0432.CCR-16-0702]</w:t>
      </w:r>
    </w:p>
    <w:p w14:paraId="004AA228"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6 </w:t>
      </w:r>
      <w:proofErr w:type="spellStart"/>
      <w:r w:rsidRPr="00A64909">
        <w:rPr>
          <w:rFonts w:ascii="Book Antiqua" w:eastAsia="等线" w:hAnsi="Book Antiqua"/>
          <w:b/>
          <w:sz w:val="20"/>
          <w:szCs w:val="20"/>
        </w:rPr>
        <w:t>Parmar</w:t>
      </w:r>
      <w:proofErr w:type="spellEnd"/>
      <w:r w:rsidRPr="00A64909">
        <w:rPr>
          <w:rFonts w:ascii="Book Antiqua" w:eastAsia="等线" w:hAnsi="Book Antiqua"/>
          <w:b/>
          <w:sz w:val="20"/>
          <w:szCs w:val="20"/>
        </w:rPr>
        <w:t xml:space="preserve"> C</w:t>
      </w:r>
      <w:r w:rsidRPr="00A64909">
        <w:rPr>
          <w:rFonts w:ascii="Book Antiqua" w:eastAsia="等线" w:hAnsi="Book Antiqua"/>
          <w:sz w:val="20"/>
          <w:szCs w:val="20"/>
        </w:rPr>
        <w:t xml:space="preserve">, Grossmann P, </w:t>
      </w:r>
      <w:proofErr w:type="spellStart"/>
      <w:r w:rsidRPr="00A64909">
        <w:rPr>
          <w:rFonts w:ascii="Book Antiqua" w:eastAsia="等线" w:hAnsi="Book Antiqua"/>
          <w:sz w:val="20"/>
          <w:szCs w:val="20"/>
        </w:rPr>
        <w:t>Bussink</w:t>
      </w:r>
      <w:proofErr w:type="spellEnd"/>
      <w:r w:rsidRPr="00A64909">
        <w:rPr>
          <w:rFonts w:ascii="Book Antiqua" w:eastAsia="等线" w:hAnsi="Book Antiqua"/>
          <w:sz w:val="20"/>
          <w:szCs w:val="20"/>
        </w:rPr>
        <w:t xml:space="preserve"> J, </w:t>
      </w:r>
      <w:proofErr w:type="spellStart"/>
      <w:r w:rsidRPr="00A64909">
        <w:rPr>
          <w:rFonts w:ascii="Book Antiqua" w:eastAsia="等线" w:hAnsi="Book Antiqua"/>
          <w:sz w:val="20"/>
          <w:szCs w:val="20"/>
        </w:rPr>
        <w:t>Lambin</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Aerts</w:t>
      </w:r>
      <w:proofErr w:type="spellEnd"/>
      <w:r w:rsidRPr="00A64909">
        <w:rPr>
          <w:rFonts w:ascii="Book Antiqua" w:eastAsia="等线" w:hAnsi="Book Antiqua"/>
          <w:sz w:val="20"/>
          <w:szCs w:val="20"/>
        </w:rPr>
        <w:t xml:space="preserve"> HJWL. Machine Learning methods for Quantitative </w:t>
      </w:r>
      <w:proofErr w:type="spellStart"/>
      <w:r w:rsidRPr="00A64909">
        <w:rPr>
          <w:rFonts w:ascii="Book Antiqua" w:eastAsia="等线" w:hAnsi="Book Antiqua"/>
          <w:sz w:val="20"/>
          <w:szCs w:val="20"/>
        </w:rPr>
        <w:t>Radiomic</w:t>
      </w:r>
      <w:proofErr w:type="spellEnd"/>
      <w:r w:rsidRPr="00A64909">
        <w:rPr>
          <w:rFonts w:ascii="Book Antiqua" w:eastAsia="等线" w:hAnsi="Book Antiqua"/>
          <w:sz w:val="20"/>
          <w:szCs w:val="20"/>
        </w:rPr>
        <w:t xml:space="preserve"> Biomarkers. </w:t>
      </w:r>
      <w:proofErr w:type="spellStart"/>
      <w:r w:rsidRPr="00A64909">
        <w:rPr>
          <w:rFonts w:ascii="Book Antiqua" w:eastAsia="等线" w:hAnsi="Book Antiqua"/>
          <w:i/>
          <w:sz w:val="20"/>
          <w:szCs w:val="20"/>
        </w:rPr>
        <w:t>Sci</w:t>
      </w:r>
      <w:proofErr w:type="spellEnd"/>
      <w:r w:rsidRPr="00A64909">
        <w:rPr>
          <w:rFonts w:ascii="Book Antiqua" w:eastAsia="等线" w:hAnsi="Book Antiqua"/>
          <w:i/>
          <w:sz w:val="20"/>
          <w:szCs w:val="20"/>
        </w:rPr>
        <w:t xml:space="preserve"> Rep</w:t>
      </w:r>
      <w:r w:rsidRPr="00A64909">
        <w:rPr>
          <w:rFonts w:ascii="Book Antiqua" w:eastAsia="等线" w:hAnsi="Book Antiqua"/>
          <w:sz w:val="20"/>
          <w:szCs w:val="20"/>
        </w:rPr>
        <w:t xml:space="preserve"> 2015; </w:t>
      </w:r>
      <w:r w:rsidRPr="00A64909">
        <w:rPr>
          <w:rFonts w:ascii="Book Antiqua" w:eastAsia="等线" w:hAnsi="Book Antiqua"/>
          <w:b/>
          <w:sz w:val="20"/>
          <w:szCs w:val="20"/>
        </w:rPr>
        <w:t>5</w:t>
      </w:r>
      <w:r w:rsidRPr="00A64909">
        <w:rPr>
          <w:rFonts w:ascii="Book Antiqua" w:eastAsia="等线" w:hAnsi="Book Antiqua"/>
          <w:sz w:val="20"/>
          <w:szCs w:val="20"/>
        </w:rPr>
        <w:t>: 13087 [PMID: 26278466 DOI: 10.1038/srep13087]</w:t>
      </w:r>
    </w:p>
    <w:p w14:paraId="4A3B924D"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7 </w:t>
      </w:r>
      <w:proofErr w:type="spellStart"/>
      <w:r w:rsidRPr="00A64909">
        <w:rPr>
          <w:rFonts w:ascii="Book Antiqua" w:eastAsia="等线" w:hAnsi="Book Antiqua"/>
          <w:b/>
          <w:sz w:val="20"/>
          <w:szCs w:val="20"/>
        </w:rPr>
        <w:t>Parmar</w:t>
      </w:r>
      <w:proofErr w:type="spellEnd"/>
      <w:r w:rsidRPr="00A64909">
        <w:rPr>
          <w:rFonts w:ascii="Book Antiqua" w:eastAsia="等线" w:hAnsi="Book Antiqua"/>
          <w:b/>
          <w:sz w:val="20"/>
          <w:szCs w:val="20"/>
        </w:rPr>
        <w:t xml:space="preserve"> C</w:t>
      </w:r>
      <w:r w:rsidRPr="00A64909">
        <w:rPr>
          <w:rFonts w:ascii="Book Antiqua" w:eastAsia="等线" w:hAnsi="Book Antiqua"/>
          <w:sz w:val="20"/>
          <w:szCs w:val="20"/>
        </w:rPr>
        <w:t xml:space="preserve">, Grossmann P, Rietveld D, </w:t>
      </w:r>
      <w:proofErr w:type="spellStart"/>
      <w:r w:rsidRPr="00A64909">
        <w:rPr>
          <w:rFonts w:ascii="Book Antiqua" w:eastAsia="等线" w:hAnsi="Book Antiqua"/>
          <w:sz w:val="20"/>
          <w:szCs w:val="20"/>
        </w:rPr>
        <w:t>Rietbergen</w:t>
      </w:r>
      <w:proofErr w:type="spellEnd"/>
      <w:r w:rsidRPr="00A64909">
        <w:rPr>
          <w:rFonts w:ascii="Book Antiqua" w:eastAsia="等线" w:hAnsi="Book Antiqua"/>
          <w:sz w:val="20"/>
          <w:szCs w:val="20"/>
        </w:rPr>
        <w:t xml:space="preserve"> MM, </w:t>
      </w:r>
      <w:proofErr w:type="spellStart"/>
      <w:r w:rsidRPr="00A64909">
        <w:rPr>
          <w:rFonts w:ascii="Book Antiqua" w:eastAsia="等线" w:hAnsi="Book Antiqua"/>
          <w:sz w:val="20"/>
          <w:szCs w:val="20"/>
        </w:rPr>
        <w:t>Lambin</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Aerts</w:t>
      </w:r>
      <w:proofErr w:type="spellEnd"/>
      <w:r w:rsidRPr="00A64909">
        <w:rPr>
          <w:rFonts w:ascii="Book Antiqua" w:eastAsia="等线" w:hAnsi="Book Antiqua"/>
          <w:sz w:val="20"/>
          <w:szCs w:val="20"/>
        </w:rPr>
        <w:t xml:space="preserve"> HJ. </w:t>
      </w:r>
      <w:proofErr w:type="spellStart"/>
      <w:r w:rsidRPr="00A64909">
        <w:rPr>
          <w:rFonts w:ascii="Book Antiqua" w:eastAsia="等线" w:hAnsi="Book Antiqua"/>
          <w:sz w:val="20"/>
          <w:szCs w:val="20"/>
        </w:rPr>
        <w:t>Radiomic</w:t>
      </w:r>
      <w:proofErr w:type="spellEnd"/>
      <w:r w:rsidRPr="00A64909">
        <w:rPr>
          <w:rFonts w:ascii="Book Antiqua" w:eastAsia="等线" w:hAnsi="Book Antiqua"/>
          <w:sz w:val="20"/>
          <w:szCs w:val="20"/>
        </w:rPr>
        <w:t xml:space="preserve"> Machine-Learning Classifiers for Prognostic Biomarkers of Head and Neck Cancer. </w:t>
      </w:r>
      <w:r w:rsidRPr="00A64909">
        <w:rPr>
          <w:rFonts w:ascii="Book Antiqua" w:eastAsia="等线" w:hAnsi="Book Antiqua"/>
          <w:i/>
          <w:sz w:val="20"/>
          <w:szCs w:val="20"/>
        </w:rPr>
        <w:t xml:space="preserve">Front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15; </w:t>
      </w:r>
      <w:r w:rsidRPr="00A64909">
        <w:rPr>
          <w:rFonts w:ascii="Book Antiqua" w:eastAsia="等线" w:hAnsi="Book Antiqua"/>
          <w:b/>
          <w:sz w:val="20"/>
          <w:szCs w:val="20"/>
        </w:rPr>
        <w:t>5</w:t>
      </w:r>
      <w:r w:rsidRPr="00A64909">
        <w:rPr>
          <w:rFonts w:ascii="Book Antiqua" w:eastAsia="等线" w:hAnsi="Book Antiqua"/>
          <w:sz w:val="20"/>
          <w:szCs w:val="20"/>
        </w:rPr>
        <w:t>: 272 [PMID: 26697407 DOI: 10.3389/fonc.2015.00272]</w:t>
      </w:r>
    </w:p>
    <w:p w14:paraId="6A686F89"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8 </w:t>
      </w:r>
      <w:r w:rsidRPr="00A64909">
        <w:rPr>
          <w:rFonts w:ascii="Book Antiqua" w:eastAsia="等线" w:hAnsi="Book Antiqua"/>
          <w:b/>
          <w:sz w:val="20"/>
          <w:szCs w:val="20"/>
        </w:rPr>
        <w:t>Peng H</w:t>
      </w:r>
      <w:r w:rsidRPr="00A64909">
        <w:rPr>
          <w:rFonts w:ascii="Book Antiqua" w:eastAsia="等线" w:hAnsi="Book Antiqua"/>
          <w:sz w:val="20"/>
          <w:szCs w:val="20"/>
        </w:rPr>
        <w:t xml:space="preserve">, Long F, Ding C. Feature selection based on mutual information: criteria of max-dependency, max-relevance, and min-redundancy. </w:t>
      </w:r>
      <w:r w:rsidRPr="00A64909">
        <w:rPr>
          <w:rFonts w:ascii="Book Antiqua" w:eastAsia="等线" w:hAnsi="Book Antiqua"/>
          <w:i/>
          <w:sz w:val="20"/>
          <w:szCs w:val="20"/>
        </w:rPr>
        <w:t xml:space="preserve">IEEE Trans Pattern Anal Mach </w:t>
      </w:r>
      <w:proofErr w:type="spellStart"/>
      <w:r w:rsidRPr="00A64909">
        <w:rPr>
          <w:rFonts w:ascii="Book Antiqua" w:eastAsia="等线" w:hAnsi="Book Antiqua"/>
          <w:i/>
          <w:sz w:val="20"/>
          <w:szCs w:val="20"/>
        </w:rPr>
        <w:t>Intell</w:t>
      </w:r>
      <w:proofErr w:type="spellEnd"/>
      <w:r w:rsidRPr="00A64909">
        <w:rPr>
          <w:rFonts w:ascii="Book Antiqua" w:eastAsia="等线" w:hAnsi="Book Antiqua"/>
          <w:sz w:val="20"/>
          <w:szCs w:val="20"/>
        </w:rPr>
        <w:t xml:space="preserve"> 2005; </w:t>
      </w:r>
      <w:r w:rsidRPr="00A64909">
        <w:rPr>
          <w:rFonts w:ascii="Book Antiqua" w:eastAsia="等线" w:hAnsi="Book Antiqua"/>
          <w:b/>
          <w:sz w:val="20"/>
          <w:szCs w:val="20"/>
        </w:rPr>
        <w:t>27</w:t>
      </w:r>
      <w:r w:rsidRPr="00A64909">
        <w:rPr>
          <w:rFonts w:ascii="Book Antiqua" w:eastAsia="等线" w:hAnsi="Book Antiqua"/>
          <w:sz w:val="20"/>
          <w:szCs w:val="20"/>
        </w:rPr>
        <w:t>: 1226-1238 [PMID: 16119262 DOI: 10.1109/TPAMI.2005.159]</w:t>
      </w:r>
    </w:p>
    <w:p w14:paraId="438BC1A5"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29 </w:t>
      </w:r>
      <w:r w:rsidRPr="00A64909">
        <w:rPr>
          <w:rFonts w:ascii="Book Antiqua" w:eastAsia="等线" w:hAnsi="Book Antiqua"/>
          <w:b/>
          <w:sz w:val="20"/>
          <w:szCs w:val="20"/>
        </w:rPr>
        <w:t>Feng Z</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Rong</w:t>
      </w:r>
      <w:proofErr w:type="spellEnd"/>
      <w:r w:rsidRPr="00A64909">
        <w:rPr>
          <w:rFonts w:ascii="Book Antiqua" w:eastAsia="等线" w:hAnsi="Book Antiqua"/>
          <w:sz w:val="20"/>
          <w:szCs w:val="20"/>
        </w:rPr>
        <w:t xml:space="preserve"> P, Cao P, Zhou Q, Zhu W, Yan Z, Liu Q, Wang W. Machine learning-based quantitative texture analysis of CT images of small renal masses: Differentiation of </w:t>
      </w:r>
      <w:proofErr w:type="spellStart"/>
      <w:r w:rsidRPr="00A64909">
        <w:rPr>
          <w:rFonts w:ascii="Book Antiqua" w:eastAsia="等线" w:hAnsi="Book Antiqua"/>
          <w:sz w:val="20"/>
          <w:szCs w:val="20"/>
        </w:rPr>
        <w:t>angiomyolipoma</w:t>
      </w:r>
      <w:proofErr w:type="spellEnd"/>
      <w:r w:rsidRPr="00A64909">
        <w:rPr>
          <w:rFonts w:ascii="Book Antiqua" w:eastAsia="等线" w:hAnsi="Book Antiqua"/>
          <w:sz w:val="20"/>
          <w:szCs w:val="20"/>
        </w:rPr>
        <w:t xml:space="preserve"> </w:t>
      </w:r>
      <w:r w:rsidRPr="00A64909">
        <w:rPr>
          <w:rFonts w:ascii="Book Antiqua" w:eastAsia="等线" w:hAnsi="Book Antiqua"/>
          <w:sz w:val="20"/>
          <w:szCs w:val="20"/>
        </w:rPr>
        <w:lastRenderedPageBreak/>
        <w:t xml:space="preserve">without visible fat from renal cell carcinoma. </w:t>
      </w:r>
      <w:proofErr w:type="spellStart"/>
      <w:r w:rsidRPr="00A64909">
        <w:rPr>
          <w:rFonts w:ascii="Book Antiqua" w:eastAsia="等线" w:hAnsi="Book Antiqua"/>
          <w:i/>
          <w:sz w:val="20"/>
          <w:szCs w:val="20"/>
        </w:rPr>
        <w:t>Eur</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Radiol</w:t>
      </w:r>
      <w:proofErr w:type="spellEnd"/>
      <w:r w:rsidRPr="00A64909">
        <w:rPr>
          <w:rFonts w:ascii="Book Antiqua" w:eastAsia="等线" w:hAnsi="Book Antiqua"/>
          <w:sz w:val="20"/>
          <w:szCs w:val="20"/>
        </w:rPr>
        <w:t xml:space="preserve"> 2018; </w:t>
      </w:r>
      <w:r w:rsidRPr="00A64909">
        <w:rPr>
          <w:rFonts w:ascii="Book Antiqua" w:eastAsia="等线" w:hAnsi="Book Antiqua"/>
          <w:b/>
          <w:sz w:val="20"/>
          <w:szCs w:val="20"/>
        </w:rPr>
        <w:t>28</w:t>
      </w:r>
      <w:r w:rsidRPr="00A64909">
        <w:rPr>
          <w:rFonts w:ascii="Book Antiqua" w:eastAsia="等线" w:hAnsi="Book Antiqua"/>
          <w:sz w:val="20"/>
          <w:szCs w:val="20"/>
        </w:rPr>
        <w:t>: 1625-1633 [PMID: 29134348 DOI: 10.1007/s00330-017-5118-z]</w:t>
      </w:r>
    </w:p>
    <w:p w14:paraId="6390BFD7"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30 </w:t>
      </w:r>
      <w:r w:rsidRPr="00A64909">
        <w:rPr>
          <w:rFonts w:ascii="Book Antiqua" w:eastAsia="等线" w:hAnsi="Book Antiqua"/>
          <w:b/>
          <w:sz w:val="20"/>
          <w:szCs w:val="20"/>
        </w:rPr>
        <w:t>Xu X</w:t>
      </w:r>
      <w:r w:rsidRPr="00A64909">
        <w:rPr>
          <w:rFonts w:ascii="Book Antiqua" w:eastAsia="等线" w:hAnsi="Book Antiqua"/>
          <w:sz w:val="20"/>
          <w:szCs w:val="20"/>
        </w:rPr>
        <w:t xml:space="preserve">, Liu Y, Zhang X, Tian Q, Wu Y, Zhang G, </w:t>
      </w:r>
      <w:proofErr w:type="spellStart"/>
      <w:r w:rsidRPr="00A64909">
        <w:rPr>
          <w:rFonts w:ascii="Book Antiqua" w:eastAsia="等线" w:hAnsi="Book Antiqua"/>
          <w:sz w:val="20"/>
          <w:szCs w:val="20"/>
        </w:rPr>
        <w:t>Meng</w:t>
      </w:r>
      <w:proofErr w:type="spellEnd"/>
      <w:r w:rsidRPr="00A64909">
        <w:rPr>
          <w:rFonts w:ascii="Book Antiqua" w:eastAsia="等线" w:hAnsi="Book Antiqua"/>
          <w:sz w:val="20"/>
          <w:szCs w:val="20"/>
        </w:rPr>
        <w:t xml:space="preserve"> J, Yang Z, Lu H. Preoperative prediction of muscular invasiveness of bladder cancer with </w:t>
      </w:r>
      <w:proofErr w:type="spellStart"/>
      <w:r w:rsidRPr="00A64909">
        <w:rPr>
          <w:rFonts w:ascii="Book Antiqua" w:eastAsia="等线" w:hAnsi="Book Antiqua"/>
          <w:sz w:val="20"/>
          <w:szCs w:val="20"/>
        </w:rPr>
        <w:t>radiomic</w:t>
      </w:r>
      <w:proofErr w:type="spellEnd"/>
      <w:r w:rsidRPr="00A64909">
        <w:rPr>
          <w:rFonts w:ascii="Book Antiqua" w:eastAsia="等线" w:hAnsi="Book Antiqua"/>
          <w:sz w:val="20"/>
          <w:szCs w:val="20"/>
        </w:rPr>
        <w:t xml:space="preserve"> features on conventional MRI and its high-order derivative maps. </w:t>
      </w:r>
      <w:proofErr w:type="spellStart"/>
      <w:r w:rsidRPr="00A64909">
        <w:rPr>
          <w:rFonts w:ascii="Book Antiqua" w:eastAsia="等线" w:hAnsi="Book Antiqua"/>
          <w:i/>
          <w:sz w:val="20"/>
          <w:szCs w:val="20"/>
        </w:rPr>
        <w:t>Abdom</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Radiol</w:t>
      </w:r>
      <w:proofErr w:type="spellEnd"/>
      <w:r w:rsidRPr="00A64909">
        <w:rPr>
          <w:rFonts w:ascii="Book Antiqua" w:eastAsia="等线" w:hAnsi="Book Antiqua"/>
          <w:i/>
          <w:sz w:val="20"/>
          <w:szCs w:val="20"/>
        </w:rPr>
        <w:t xml:space="preserve"> (NY)</w:t>
      </w:r>
      <w:r w:rsidRPr="00A64909">
        <w:rPr>
          <w:rFonts w:ascii="Book Antiqua" w:eastAsia="等线" w:hAnsi="Book Antiqua"/>
          <w:sz w:val="20"/>
          <w:szCs w:val="20"/>
        </w:rPr>
        <w:t xml:space="preserve"> 2017; </w:t>
      </w:r>
      <w:r w:rsidRPr="00A64909">
        <w:rPr>
          <w:rFonts w:ascii="Book Antiqua" w:eastAsia="等线" w:hAnsi="Book Antiqua"/>
          <w:b/>
          <w:sz w:val="20"/>
          <w:szCs w:val="20"/>
        </w:rPr>
        <w:t>42</w:t>
      </w:r>
      <w:r w:rsidRPr="00A64909">
        <w:rPr>
          <w:rFonts w:ascii="Book Antiqua" w:eastAsia="等线" w:hAnsi="Book Antiqua"/>
          <w:sz w:val="20"/>
          <w:szCs w:val="20"/>
        </w:rPr>
        <w:t>: 1896-1905 [PMID: 28217825 DOI: 10.1007/s00261-017-1079-6]</w:t>
      </w:r>
    </w:p>
    <w:p w14:paraId="431C8055"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31 </w:t>
      </w:r>
      <w:r w:rsidRPr="00A64909">
        <w:rPr>
          <w:rFonts w:ascii="Book Antiqua" w:eastAsia="等线" w:hAnsi="Book Antiqua"/>
          <w:b/>
          <w:sz w:val="20"/>
          <w:szCs w:val="20"/>
        </w:rPr>
        <w:t>Xu X</w:t>
      </w:r>
      <w:r w:rsidRPr="00A64909">
        <w:rPr>
          <w:rFonts w:ascii="Book Antiqua" w:eastAsia="等线" w:hAnsi="Book Antiqua"/>
          <w:sz w:val="20"/>
          <w:szCs w:val="20"/>
        </w:rPr>
        <w:t xml:space="preserve">, Zhang X, Tian Q, Zhang G, Liu Y, Cui G, </w:t>
      </w:r>
      <w:proofErr w:type="spellStart"/>
      <w:r w:rsidRPr="00A64909">
        <w:rPr>
          <w:rFonts w:ascii="Book Antiqua" w:eastAsia="等线" w:hAnsi="Book Antiqua"/>
          <w:sz w:val="20"/>
          <w:szCs w:val="20"/>
        </w:rPr>
        <w:t>Meng</w:t>
      </w:r>
      <w:proofErr w:type="spellEnd"/>
      <w:r w:rsidRPr="00A64909">
        <w:rPr>
          <w:rFonts w:ascii="Book Antiqua" w:eastAsia="等线" w:hAnsi="Book Antiqua"/>
          <w:sz w:val="20"/>
          <w:szCs w:val="20"/>
        </w:rPr>
        <w:t xml:space="preserve"> J, Wu Y, Liu T, Yang Z, Lu H. Three-dimensional texture features from intensity and high-order derivative maps for the discrimination between bladder tumors and wall tissues via MRI. </w:t>
      </w:r>
      <w:proofErr w:type="spellStart"/>
      <w:r w:rsidRPr="00A64909">
        <w:rPr>
          <w:rFonts w:ascii="Book Antiqua" w:eastAsia="等线" w:hAnsi="Book Antiqua"/>
          <w:i/>
          <w:sz w:val="20"/>
          <w:szCs w:val="20"/>
        </w:rPr>
        <w:t>Int</w:t>
      </w:r>
      <w:proofErr w:type="spellEnd"/>
      <w:r w:rsidRPr="00A64909">
        <w:rPr>
          <w:rFonts w:ascii="Book Antiqua" w:eastAsia="等线" w:hAnsi="Book Antiqua"/>
          <w:i/>
          <w:sz w:val="20"/>
          <w:szCs w:val="20"/>
        </w:rPr>
        <w:t xml:space="preserve"> J </w:t>
      </w:r>
      <w:proofErr w:type="spellStart"/>
      <w:r w:rsidRPr="00A64909">
        <w:rPr>
          <w:rFonts w:ascii="Book Antiqua" w:eastAsia="等线" w:hAnsi="Book Antiqua"/>
          <w:i/>
          <w:sz w:val="20"/>
          <w:szCs w:val="20"/>
        </w:rPr>
        <w:t>Comput</w:t>
      </w:r>
      <w:proofErr w:type="spellEnd"/>
      <w:r w:rsidRPr="00A64909">
        <w:rPr>
          <w:rFonts w:ascii="Book Antiqua" w:eastAsia="等线" w:hAnsi="Book Antiqua"/>
          <w:i/>
          <w:sz w:val="20"/>
          <w:szCs w:val="20"/>
        </w:rPr>
        <w:t xml:space="preserve"> Assist </w:t>
      </w:r>
      <w:proofErr w:type="spellStart"/>
      <w:r w:rsidRPr="00A64909">
        <w:rPr>
          <w:rFonts w:ascii="Book Antiqua" w:eastAsia="等线" w:hAnsi="Book Antiqua"/>
          <w:i/>
          <w:sz w:val="20"/>
          <w:szCs w:val="20"/>
        </w:rPr>
        <w:t>Radiol</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Surg</w:t>
      </w:r>
      <w:proofErr w:type="spellEnd"/>
      <w:r w:rsidRPr="00A64909">
        <w:rPr>
          <w:rFonts w:ascii="Book Antiqua" w:eastAsia="等线" w:hAnsi="Book Antiqua"/>
          <w:sz w:val="20"/>
          <w:szCs w:val="20"/>
        </w:rPr>
        <w:t xml:space="preserve"> 2017; </w:t>
      </w:r>
      <w:r w:rsidRPr="00A64909">
        <w:rPr>
          <w:rFonts w:ascii="Book Antiqua" w:eastAsia="等线" w:hAnsi="Book Antiqua"/>
          <w:b/>
          <w:sz w:val="20"/>
          <w:szCs w:val="20"/>
        </w:rPr>
        <w:t>12</w:t>
      </w:r>
      <w:r w:rsidRPr="00A64909">
        <w:rPr>
          <w:rFonts w:ascii="Book Antiqua" w:eastAsia="等线" w:hAnsi="Book Antiqua"/>
          <w:sz w:val="20"/>
          <w:szCs w:val="20"/>
        </w:rPr>
        <w:t>: 645-656 [PMID: 28110476 DOI: 10.1007/s11548-017-1522-8]</w:t>
      </w:r>
    </w:p>
    <w:p w14:paraId="377425EE"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32 </w:t>
      </w:r>
      <w:proofErr w:type="spellStart"/>
      <w:r w:rsidRPr="00A64909">
        <w:rPr>
          <w:rFonts w:ascii="Book Antiqua" w:eastAsia="等线" w:hAnsi="Book Antiqua"/>
          <w:b/>
          <w:sz w:val="20"/>
          <w:szCs w:val="20"/>
        </w:rPr>
        <w:t>Trakarnsanga</w:t>
      </w:r>
      <w:proofErr w:type="spellEnd"/>
      <w:r w:rsidRPr="00A64909">
        <w:rPr>
          <w:rFonts w:ascii="Book Antiqua" w:eastAsia="等线" w:hAnsi="Book Antiqua"/>
          <w:b/>
          <w:sz w:val="20"/>
          <w:szCs w:val="20"/>
        </w:rPr>
        <w:t xml:space="preserve"> A</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Gönen</w:t>
      </w:r>
      <w:proofErr w:type="spellEnd"/>
      <w:r w:rsidRPr="00A64909">
        <w:rPr>
          <w:rFonts w:ascii="Book Antiqua" w:eastAsia="等线" w:hAnsi="Book Antiqua"/>
          <w:sz w:val="20"/>
          <w:szCs w:val="20"/>
        </w:rPr>
        <w:t xml:space="preserve"> M, Shia J, Nash GM, Temple LK, </w:t>
      </w:r>
      <w:proofErr w:type="spellStart"/>
      <w:r w:rsidRPr="00A64909">
        <w:rPr>
          <w:rFonts w:ascii="Book Antiqua" w:eastAsia="等线" w:hAnsi="Book Antiqua"/>
          <w:sz w:val="20"/>
          <w:szCs w:val="20"/>
        </w:rPr>
        <w:t>Guillem</w:t>
      </w:r>
      <w:proofErr w:type="spellEnd"/>
      <w:r w:rsidRPr="00A64909">
        <w:rPr>
          <w:rFonts w:ascii="Book Antiqua" w:eastAsia="等线" w:hAnsi="Book Antiqua"/>
          <w:sz w:val="20"/>
          <w:szCs w:val="20"/>
        </w:rPr>
        <w:t xml:space="preserve"> JG, </w:t>
      </w:r>
      <w:proofErr w:type="spellStart"/>
      <w:r w:rsidRPr="00A64909">
        <w:rPr>
          <w:rFonts w:ascii="Book Antiqua" w:eastAsia="等线" w:hAnsi="Book Antiqua"/>
          <w:sz w:val="20"/>
          <w:szCs w:val="20"/>
        </w:rPr>
        <w:t>Paty</w:t>
      </w:r>
      <w:proofErr w:type="spellEnd"/>
      <w:r w:rsidRPr="00A64909">
        <w:rPr>
          <w:rFonts w:ascii="Book Antiqua" w:eastAsia="等线" w:hAnsi="Book Antiqua"/>
          <w:sz w:val="20"/>
          <w:szCs w:val="20"/>
        </w:rPr>
        <w:t xml:space="preserve"> PB, Goodman KA, Wu A, </w:t>
      </w:r>
      <w:proofErr w:type="spellStart"/>
      <w:r w:rsidRPr="00A64909">
        <w:rPr>
          <w:rFonts w:ascii="Book Antiqua" w:eastAsia="等线" w:hAnsi="Book Antiqua"/>
          <w:sz w:val="20"/>
          <w:szCs w:val="20"/>
        </w:rPr>
        <w:t>Gollub</w:t>
      </w:r>
      <w:proofErr w:type="spellEnd"/>
      <w:r w:rsidRPr="00A64909">
        <w:rPr>
          <w:rFonts w:ascii="Book Antiqua" w:eastAsia="等线" w:hAnsi="Book Antiqua"/>
          <w:sz w:val="20"/>
          <w:szCs w:val="20"/>
        </w:rPr>
        <w:t xml:space="preserve"> M, Segal N, </w:t>
      </w:r>
      <w:proofErr w:type="spellStart"/>
      <w:r w:rsidRPr="00A64909">
        <w:rPr>
          <w:rFonts w:ascii="Book Antiqua" w:eastAsia="等线" w:hAnsi="Book Antiqua"/>
          <w:sz w:val="20"/>
          <w:szCs w:val="20"/>
        </w:rPr>
        <w:t>Saltz</w:t>
      </w:r>
      <w:proofErr w:type="spellEnd"/>
      <w:r w:rsidRPr="00A64909">
        <w:rPr>
          <w:rFonts w:ascii="Book Antiqua" w:eastAsia="等线" w:hAnsi="Book Antiqua"/>
          <w:sz w:val="20"/>
          <w:szCs w:val="20"/>
        </w:rPr>
        <w:t xml:space="preserve"> L, Garcia-Aguilar J, Weiser MR. Comparison of tumor regression grade systems for locally advanced rectal cancer after multimodality treatment. </w:t>
      </w:r>
      <w:r w:rsidRPr="00A64909">
        <w:rPr>
          <w:rFonts w:ascii="Book Antiqua" w:eastAsia="等线" w:hAnsi="Book Antiqua"/>
          <w:i/>
          <w:sz w:val="20"/>
          <w:szCs w:val="20"/>
        </w:rPr>
        <w:t>J Natl Cancer Inst</w:t>
      </w:r>
      <w:r w:rsidRPr="00A64909">
        <w:rPr>
          <w:rFonts w:ascii="Book Antiqua" w:eastAsia="等线" w:hAnsi="Book Antiqua"/>
          <w:sz w:val="20"/>
          <w:szCs w:val="20"/>
        </w:rPr>
        <w:t xml:space="preserve"> 2014; </w:t>
      </w:r>
      <w:r w:rsidRPr="00A64909">
        <w:rPr>
          <w:rFonts w:ascii="Book Antiqua" w:eastAsia="等线" w:hAnsi="Book Antiqua"/>
          <w:b/>
          <w:sz w:val="20"/>
          <w:szCs w:val="20"/>
        </w:rPr>
        <w:t>106</w:t>
      </w:r>
      <w:r w:rsidRPr="00A64909">
        <w:rPr>
          <w:rFonts w:ascii="Book Antiqua" w:eastAsia="等线" w:hAnsi="Book Antiqua"/>
          <w:sz w:val="20"/>
          <w:szCs w:val="20"/>
        </w:rPr>
        <w:t xml:space="preserve"> [PMID: 25249540 DOI: 10.1093/</w:t>
      </w:r>
      <w:proofErr w:type="spellStart"/>
      <w:r w:rsidRPr="00A64909">
        <w:rPr>
          <w:rFonts w:ascii="Book Antiqua" w:eastAsia="等线" w:hAnsi="Book Antiqua"/>
          <w:sz w:val="20"/>
          <w:szCs w:val="20"/>
        </w:rPr>
        <w:t>jnci</w:t>
      </w:r>
      <w:proofErr w:type="spellEnd"/>
      <w:r w:rsidRPr="00A64909">
        <w:rPr>
          <w:rFonts w:ascii="Book Antiqua" w:eastAsia="等线" w:hAnsi="Book Antiqua"/>
          <w:sz w:val="20"/>
          <w:szCs w:val="20"/>
        </w:rPr>
        <w:t>/dju248]</w:t>
      </w:r>
    </w:p>
    <w:p w14:paraId="7DDFE842"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33 </w:t>
      </w:r>
      <w:proofErr w:type="spellStart"/>
      <w:r w:rsidRPr="00A64909">
        <w:rPr>
          <w:rFonts w:ascii="Book Antiqua" w:eastAsia="等线" w:hAnsi="Book Antiqua"/>
          <w:b/>
          <w:sz w:val="20"/>
          <w:szCs w:val="20"/>
        </w:rPr>
        <w:t>Peeters</w:t>
      </w:r>
      <w:proofErr w:type="spellEnd"/>
      <w:r w:rsidRPr="00A64909">
        <w:rPr>
          <w:rFonts w:ascii="Book Antiqua" w:eastAsia="等线" w:hAnsi="Book Antiqua"/>
          <w:b/>
          <w:sz w:val="20"/>
          <w:szCs w:val="20"/>
        </w:rPr>
        <w:t xml:space="preserve"> KC</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Marijnen</w:t>
      </w:r>
      <w:proofErr w:type="spellEnd"/>
      <w:r w:rsidRPr="00A64909">
        <w:rPr>
          <w:rFonts w:ascii="Book Antiqua" w:eastAsia="等线" w:hAnsi="Book Antiqua"/>
          <w:sz w:val="20"/>
          <w:szCs w:val="20"/>
        </w:rPr>
        <w:t xml:space="preserve"> CA, </w:t>
      </w:r>
      <w:proofErr w:type="spellStart"/>
      <w:r w:rsidRPr="00A64909">
        <w:rPr>
          <w:rFonts w:ascii="Book Antiqua" w:eastAsia="等线" w:hAnsi="Book Antiqua"/>
          <w:sz w:val="20"/>
          <w:szCs w:val="20"/>
        </w:rPr>
        <w:t>Nagtegaal</w:t>
      </w:r>
      <w:proofErr w:type="spellEnd"/>
      <w:r w:rsidRPr="00A64909">
        <w:rPr>
          <w:rFonts w:ascii="Book Antiqua" w:eastAsia="等线" w:hAnsi="Book Antiqua"/>
          <w:sz w:val="20"/>
          <w:szCs w:val="20"/>
        </w:rPr>
        <w:t xml:space="preserve"> ID, </w:t>
      </w:r>
      <w:proofErr w:type="spellStart"/>
      <w:r w:rsidRPr="00A64909">
        <w:rPr>
          <w:rFonts w:ascii="Book Antiqua" w:eastAsia="等线" w:hAnsi="Book Antiqua"/>
          <w:sz w:val="20"/>
          <w:szCs w:val="20"/>
        </w:rPr>
        <w:t>Kranenbarg</w:t>
      </w:r>
      <w:proofErr w:type="spellEnd"/>
      <w:r w:rsidRPr="00A64909">
        <w:rPr>
          <w:rFonts w:ascii="Book Antiqua" w:eastAsia="等线" w:hAnsi="Book Antiqua"/>
          <w:sz w:val="20"/>
          <w:szCs w:val="20"/>
        </w:rPr>
        <w:t xml:space="preserve"> EK, Putter H, </w:t>
      </w:r>
      <w:proofErr w:type="spellStart"/>
      <w:r w:rsidRPr="00A64909">
        <w:rPr>
          <w:rFonts w:ascii="Book Antiqua" w:eastAsia="等线" w:hAnsi="Book Antiqua"/>
          <w:sz w:val="20"/>
          <w:szCs w:val="20"/>
        </w:rPr>
        <w:t>Wiggers</w:t>
      </w:r>
      <w:proofErr w:type="spellEnd"/>
      <w:r w:rsidRPr="00A64909">
        <w:rPr>
          <w:rFonts w:ascii="Book Antiqua" w:eastAsia="等线" w:hAnsi="Book Antiqua"/>
          <w:sz w:val="20"/>
          <w:szCs w:val="20"/>
        </w:rPr>
        <w:t xml:space="preserve"> T, Rutten H, </w:t>
      </w:r>
      <w:proofErr w:type="spellStart"/>
      <w:r w:rsidRPr="00A64909">
        <w:rPr>
          <w:rFonts w:ascii="Book Antiqua" w:eastAsia="等线" w:hAnsi="Book Antiqua"/>
          <w:sz w:val="20"/>
          <w:szCs w:val="20"/>
        </w:rPr>
        <w:t>Pahlman</w:t>
      </w:r>
      <w:proofErr w:type="spellEnd"/>
      <w:r w:rsidRPr="00A64909">
        <w:rPr>
          <w:rFonts w:ascii="Book Antiqua" w:eastAsia="等线" w:hAnsi="Book Antiqua"/>
          <w:sz w:val="20"/>
          <w:szCs w:val="20"/>
        </w:rPr>
        <w:t xml:space="preserve"> L, </w:t>
      </w:r>
      <w:proofErr w:type="spellStart"/>
      <w:r w:rsidRPr="00A64909">
        <w:rPr>
          <w:rFonts w:ascii="Book Antiqua" w:eastAsia="等线" w:hAnsi="Book Antiqua"/>
          <w:sz w:val="20"/>
          <w:szCs w:val="20"/>
        </w:rPr>
        <w:t>Glimelius</w:t>
      </w:r>
      <w:proofErr w:type="spellEnd"/>
      <w:r w:rsidRPr="00A64909">
        <w:rPr>
          <w:rFonts w:ascii="Book Antiqua" w:eastAsia="等线" w:hAnsi="Book Antiqua"/>
          <w:sz w:val="20"/>
          <w:szCs w:val="20"/>
        </w:rPr>
        <w:t xml:space="preserve"> B, Leer JW, van de </w:t>
      </w:r>
      <w:proofErr w:type="spellStart"/>
      <w:r w:rsidRPr="00A64909">
        <w:rPr>
          <w:rFonts w:ascii="Book Antiqua" w:eastAsia="等线" w:hAnsi="Book Antiqua"/>
          <w:sz w:val="20"/>
          <w:szCs w:val="20"/>
        </w:rPr>
        <w:t>Velde</w:t>
      </w:r>
      <w:proofErr w:type="spellEnd"/>
      <w:r w:rsidRPr="00A64909">
        <w:rPr>
          <w:rFonts w:ascii="Book Antiqua" w:eastAsia="等线" w:hAnsi="Book Antiqua"/>
          <w:sz w:val="20"/>
          <w:szCs w:val="20"/>
        </w:rPr>
        <w:t xml:space="preserve"> CJ; Dutch Colorectal Cancer Group. The TME trial after a median follow-up of 6 years: increased local control but no survival benefit in irradiated patients with </w:t>
      </w:r>
      <w:proofErr w:type="spellStart"/>
      <w:r w:rsidRPr="00A64909">
        <w:rPr>
          <w:rFonts w:ascii="Book Antiqua" w:eastAsia="等线" w:hAnsi="Book Antiqua"/>
          <w:sz w:val="20"/>
          <w:szCs w:val="20"/>
        </w:rPr>
        <w:t>resectable</w:t>
      </w:r>
      <w:proofErr w:type="spellEnd"/>
      <w:r w:rsidRPr="00A64909">
        <w:rPr>
          <w:rFonts w:ascii="Book Antiqua" w:eastAsia="等线" w:hAnsi="Book Antiqua"/>
          <w:sz w:val="20"/>
          <w:szCs w:val="20"/>
        </w:rPr>
        <w:t xml:space="preserve"> rectal carcinoma. </w:t>
      </w:r>
      <w:r w:rsidRPr="00A64909">
        <w:rPr>
          <w:rFonts w:ascii="Book Antiqua" w:eastAsia="等线" w:hAnsi="Book Antiqua"/>
          <w:i/>
          <w:sz w:val="20"/>
          <w:szCs w:val="20"/>
        </w:rPr>
        <w:t xml:space="preserve">Ann </w:t>
      </w:r>
      <w:proofErr w:type="spellStart"/>
      <w:r w:rsidRPr="00A64909">
        <w:rPr>
          <w:rFonts w:ascii="Book Antiqua" w:eastAsia="等线" w:hAnsi="Book Antiqua"/>
          <w:i/>
          <w:sz w:val="20"/>
          <w:szCs w:val="20"/>
        </w:rPr>
        <w:t>Surg</w:t>
      </w:r>
      <w:proofErr w:type="spellEnd"/>
      <w:r w:rsidRPr="00A64909">
        <w:rPr>
          <w:rFonts w:ascii="Book Antiqua" w:eastAsia="等线" w:hAnsi="Book Antiqua"/>
          <w:sz w:val="20"/>
          <w:szCs w:val="20"/>
        </w:rPr>
        <w:t xml:space="preserve"> 2007; </w:t>
      </w:r>
      <w:r w:rsidRPr="00A64909">
        <w:rPr>
          <w:rFonts w:ascii="Book Antiqua" w:eastAsia="等线" w:hAnsi="Book Antiqua"/>
          <w:b/>
          <w:sz w:val="20"/>
          <w:szCs w:val="20"/>
        </w:rPr>
        <w:t>246</w:t>
      </w:r>
      <w:r w:rsidRPr="00A64909">
        <w:rPr>
          <w:rFonts w:ascii="Book Antiqua" w:eastAsia="等线" w:hAnsi="Book Antiqua"/>
          <w:sz w:val="20"/>
          <w:szCs w:val="20"/>
        </w:rPr>
        <w:t>: 693-701 [PMID: 17968156 DOI: 10.1097/01.sla.0000257358.56863.ce]</w:t>
      </w:r>
    </w:p>
    <w:p w14:paraId="11DE3326"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34 </w:t>
      </w:r>
      <w:proofErr w:type="spellStart"/>
      <w:r w:rsidRPr="00A64909">
        <w:rPr>
          <w:rFonts w:ascii="Book Antiqua" w:eastAsia="等线" w:hAnsi="Book Antiqua"/>
          <w:b/>
          <w:sz w:val="20"/>
          <w:szCs w:val="20"/>
        </w:rPr>
        <w:t>Abraha</w:t>
      </w:r>
      <w:proofErr w:type="spellEnd"/>
      <w:r w:rsidRPr="00A64909">
        <w:rPr>
          <w:rFonts w:ascii="Book Antiqua" w:eastAsia="等线" w:hAnsi="Book Antiqua"/>
          <w:b/>
          <w:sz w:val="20"/>
          <w:szCs w:val="20"/>
        </w:rPr>
        <w:t xml:space="preserve"> I</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Aristei</w:t>
      </w:r>
      <w:proofErr w:type="spellEnd"/>
      <w:r w:rsidRPr="00A64909">
        <w:rPr>
          <w:rFonts w:ascii="Book Antiqua" w:eastAsia="等线" w:hAnsi="Book Antiqua"/>
          <w:sz w:val="20"/>
          <w:szCs w:val="20"/>
        </w:rPr>
        <w:t xml:space="preserve"> C, Palumbo I, </w:t>
      </w:r>
      <w:proofErr w:type="spellStart"/>
      <w:r w:rsidRPr="00A64909">
        <w:rPr>
          <w:rFonts w:ascii="Book Antiqua" w:eastAsia="等线" w:hAnsi="Book Antiqua"/>
          <w:sz w:val="20"/>
          <w:szCs w:val="20"/>
        </w:rPr>
        <w:t>Lupattelli</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Trastulli</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Cirocchi</w:t>
      </w:r>
      <w:proofErr w:type="spellEnd"/>
      <w:r w:rsidRPr="00A64909">
        <w:rPr>
          <w:rFonts w:ascii="Book Antiqua" w:eastAsia="等线" w:hAnsi="Book Antiqua"/>
          <w:sz w:val="20"/>
          <w:szCs w:val="20"/>
        </w:rPr>
        <w:t xml:space="preserve"> R, De Florio R, </w:t>
      </w:r>
      <w:proofErr w:type="spellStart"/>
      <w:r w:rsidRPr="00A64909">
        <w:rPr>
          <w:rFonts w:ascii="Book Antiqua" w:eastAsia="等线" w:hAnsi="Book Antiqua"/>
          <w:sz w:val="20"/>
          <w:szCs w:val="20"/>
        </w:rPr>
        <w:t>Valentini</w:t>
      </w:r>
      <w:proofErr w:type="spellEnd"/>
      <w:r w:rsidRPr="00A64909">
        <w:rPr>
          <w:rFonts w:ascii="Book Antiqua" w:eastAsia="等线" w:hAnsi="Book Antiqua"/>
          <w:sz w:val="20"/>
          <w:szCs w:val="20"/>
        </w:rPr>
        <w:t xml:space="preserve"> V. Preoperative radiotherapy and curative surgery for the management of </w:t>
      </w:r>
      <w:proofErr w:type="spellStart"/>
      <w:r w:rsidRPr="00A64909">
        <w:rPr>
          <w:rFonts w:ascii="Book Antiqua" w:eastAsia="等线" w:hAnsi="Book Antiqua"/>
          <w:sz w:val="20"/>
          <w:szCs w:val="20"/>
        </w:rPr>
        <w:t>localised</w:t>
      </w:r>
      <w:proofErr w:type="spellEnd"/>
      <w:r w:rsidRPr="00A64909">
        <w:rPr>
          <w:rFonts w:ascii="Book Antiqua" w:eastAsia="等线" w:hAnsi="Book Antiqua"/>
          <w:sz w:val="20"/>
          <w:szCs w:val="20"/>
        </w:rPr>
        <w:t xml:space="preserve"> rectal carcinoma. </w:t>
      </w:r>
      <w:r w:rsidRPr="00A64909">
        <w:rPr>
          <w:rFonts w:ascii="Book Antiqua" w:eastAsia="等线" w:hAnsi="Book Antiqua"/>
          <w:i/>
          <w:sz w:val="20"/>
          <w:szCs w:val="20"/>
        </w:rPr>
        <w:t xml:space="preserve">Cochrane Database </w:t>
      </w:r>
      <w:proofErr w:type="spellStart"/>
      <w:r w:rsidRPr="00A64909">
        <w:rPr>
          <w:rFonts w:ascii="Book Antiqua" w:eastAsia="等线" w:hAnsi="Book Antiqua"/>
          <w:i/>
          <w:sz w:val="20"/>
          <w:szCs w:val="20"/>
        </w:rPr>
        <w:t>Syst</w:t>
      </w:r>
      <w:proofErr w:type="spellEnd"/>
      <w:r w:rsidRPr="00A64909">
        <w:rPr>
          <w:rFonts w:ascii="Book Antiqua" w:eastAsia="等线" w:hAnsi="Book Antiqua"/>
          <w:i/>
          <w:sz w:val="20"/>
          <w:szCs w:val="20"/>
        </w:rPr>
        <w:t xml:space="preserve"> Rev</w:t>
      </w:r>
      <w:r w:rsidRPr="00A64909">
        <w:rPr>
          <w:rFonts w:ascii="Book Antiqua" w:eastAsia="等线" w:hAnsi="Book Antiqua"/>
          <w:sz w:val="20"/>
          <w:szCs w:val="20"/>
        </w:rPr>
        <w:t xml:space="preserve"> 2018; </w:t>
      </w:r>
      <w:r w:rsidRPr="00A64909">
        <w:rPr>
          <w:rFonts w:ascii="Book Antiqua" w:eastAsia="等线" w:hAnsi="Book Antiqua"/>
          <w:b/>
          <w:sz w:val="20"/>
          <w:szCs w:val="20"/>
        </w:rPr>
        <w:t>10</w:t>
      </w:r>
      <w:r w:rsidRPr="00A64909">
        <w:rPr>
          <w:rFonts w:ascii="Book Antiqua" w:eastAsia="等线" w:hAnsi="Book Antiqua"/>
          <w:sz w:val="20"/>
          <w:szCs w:val="20"/>
        </w:rPr>
        <w:t>: CD002102 [PMID: 30284239 DOI: 10.1002/14651858.CD002102.pub3]</w:t>
      </w:r>
    </w:p>
    <w:p w14:paraId="145D065C"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35 </w:t>
      </w:r>
      <w:r w:rsidRPr="00A64909">
        <w:rPr>
          <w:rFonts w:ascii="Book Antiqua" w:eastAsia="等线" w:hAnsi="Book Antiqua"/>
          <w:b/>
          <w:sz w:val="20"/>
          <w:szCs w:val="20"/>
        </w:rPr>
        <w:t xml:space="preserve">De </w:t>
      </w:r>
      <w:proofErr w:type="spellStart"/>
      <w:r w:rsidRPr="00A64909">
        <w:rPr>
          <w:rFonts w:ascii="Book Antiqua" w:eastAsia="等线" w:hAnsi="Book Antiqua"/>
          <w:b/>
          <w:sz w:val="20"/>
          <w:szCs w:val="20"/>
        </w:rPr>
        <w:t>Caluwé</w:t>
      </w:r>
      <w:proofErr w:type="spellEnd"/>
      <w:r w:rsidRPr="00A64909">
        <w:rPr>
          <w:rFonts w:ascii="Book Antiqua" w:eastAsia="等线" w:hAnsi="Book Antiqua"/>
          <w:b/>
          <w:sz w:val="20"/>
          <w:szCs w:val="20"/>
        </w:rPr>
        <w:t xml:space="preserve"> L</w:t>
      </w:r>
      <w:r w:rsidRPr="00A64909">
        <w:rPr>
          <w:rFonts w:ascii="Book Antiqua" w:eastAsia="等线" w:hAnsi="Book Antiqua"/>
          <w:sz w:val="20"/>
          <w:szCs w:val="20"/>
        </w:rPr>
        <w:t xml:space="preserve">, Van </w:t>
      </w:r>
      <w:proofErr w:type="spellStart"/>
      <w:r w:rsidRPr="00A64909">
        <w:rPr>
          <w:rFonts w:ascii="Book Antiqua" w:eastAsia="等线" w:hAnsi="Book Antiqua"/>
          <w:sz w:val="20"/>
          <w:szCs w:val="20"/>
        </w:rPr>
        <w:t>Nieuwenhove</w:t>
      </w:r>
      <w:proofErr w:type="spellEnd"/>
      <w:r w:rsidRPr="00A64909">
        <w:rPr>
          <w:rFonts w:ascii="Book Antiqua" w:eastAsia="等线" w:hAnsi="Book Antiqua"/>
          <w:sz w:val="20"/>
          <w:szCs w:val="20"/>
        </w:rPr>
        <w:t xml:space="preserve"> Y, </w:t>
      </w:r>
      <w:proofErr w:type="spellStart"/>
      <w:r w:rsidRPr="00A64909">
        <w:rPr>
          <w:rFonts w:ascii="Book Antiqua" w:eastAsia="等线" w:hAnsi="Book Antiqua"/>
          <w:sz w:val="20"/>
          <w:szCs w:val="20"/>
        </w:rPr>
        <w:t>Ceelen</w:t>
      </w:r>
      <w:proofErr w:type="spellEnd"/>
      <w:r w:rsidRPr="00A64909">
        <w:rPr>
          <w:rFonts w:ascii="Book Antiqua" w:eastAsia="等线" w:hAnsi="Book Antiqua"/>
          <w:sz w:val="20"/>
          <w:szCs w:val="20"/>
        </w:rPr>
        <w:t xml:space="preserve"> WP. Preoperative </w:t>
      </w:r>
      <w:proofErr w:type="spellStart"/>
      <w:r w:rsidRPr="00A64909">
        <w:rPr>
          <w:rFonts w:ascii="Book Antiqua" w:eastAsia="等线" w:hAnsi="Book Antiqua"/>
          <w:sz w:val="20"/>
          <w:szCs w:val="20"/>
        </w:rPr>
        <w:t>chemoradiation</w:t>
      </w:r>
      <w:proofErr w:type="spellEnd"/>
      <w:r w:rsidRPr="00A64909">
        <w:rPr>
          <w:rFonts w:ascii="Book Antiqua" w:eastAsia="等线" w:hAnsi="Book Antiqua"/>
          <w:sz w:val="20"/>
          <w:szCs w:val="20"/>
        </w:rPr>
        <w:t xml:space="preserve"> versus radiation alone for stage II and III </w:t>
      </w:r>
      <w:proofErr w:type="spellStart"/>
      <w:r w:rsidRPr="00A64909">
        <w:rPr>
          <w:rFonts w:ascii="Book Antiqua" w:eastAsia="等线" w:hAnsi="Book Antiqua"/>
          <w:sz w:val="20"/>
          <w:szCs w:val="20"/>
        </w:rPr>
        <w:t>resectable</w:t>
      </w:r>
      <w:proofErr w:type="spellEnd"/>
      <w:r w:rsidRPr="00A64909">
        <w:rPr>
          <w:rFonts w:ascii="Book Antiqua" w:eastAsia="等线" w:hAnsi="Book Antiqua"/>
          <w:sz w:val="20"/>
          <w:szCs w:val="20"/>
        </w:rPr>
        <w:t xml:space="preserve"> rectal cancer. </w:t>
      </w:r>
      <w:r w:rsidRPr="00A64909">
        <w:rPr>
          <w:rFonts w:ascii="Book Antiqua" w:eastAsia="等线" w:hAnsi="Book Antiqua"/>
          <w:i/>
          <w:sz w:val="20"/>
          <w:szCs w:val="20"/>
        </w:rPr>
        <w:t xml:space="preserve">Cochrane Database </w:t>
      </w:r>
      <w:proofErr w:type="spellStart"/>
      <w:r w:rsidRPr="00A64909">
        <w:rPr>
          <w:rFonts w:ascii="Book Antiqua" w:eastAsia="等线" w:hAnsi="Book Antiqua"/>
          <w:i/>
          <w:sz w:val="20"/>
          <w:szCs w:val="20"/>
        </w:rPr>
        <w:t>Syst</w:t>
      </w:r>
      <w:proofErr w:type="spellEnd"/>
      <w:r w:rsidRPr="00A64909">
        <w:rPr>
          <w:rFonts w:ascii="Book Antiqua" w:eastAsia="等线" w:hAnsi="Book Antiqua"/>
          <w:i/>
          <w:sz w:val="20"/>
          <w:szCs w:val="20"/>
        </w:rPr>
        <w:t xml:space="preserve"> Rev</w:t>
      </w:r>
      <w:r w:rsidRPr="00A64909">
        <w:rPr>
          <w:rFonts w:ascii="Book Antiqua" w:eastAsia="等线" w:hAnsi="Book Antiqua"/>
          <w:sz w:val="20"/>
          <w:szCs w:val="20"/>
        </w:rPr>
        <w:t xml:space="preserve"> 2013; CD006041 [PMID: 23450565 DOI: 10.1002/14651858.CD006041.pub3]</w:t>
      </w:r>
    </w:p>
    <w:p w14:paraId="4FC9AAD2"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36 </w:t>
      </w:r>
      <w:proofErr w:type="spellStart"/>
      <w:r w:rsidRPr="00A64909">
        <w:rPr>
          <w:rFonts w:ascii="Book Antiqua" w:eastAsia="等线" w:hAnsi="Book Antiqua"/>
          <w:b/>
          <w:sz w:val="20"/>
          <w:szCs w:val="20"/>
        </w:rPr>
        <w:t>Birgisson</w:t>
      </w:r>
      <w:proofErr w:type="spellEnd"/>
      <w:r w:rsidRPr="00A64909">
        <w:rPr>
          <w:rFonts w:ascii="Book Antiqua" w:eastAsia="等线" w:hAnsi="Book Antiqua"/>
          <w:b/>
          <w:sz w:val="20"/>
          <w:szCs w:val="20"/>
        </w:rPr>
        <w:t xml:space="preserve"> H</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Påhlman</w:t>
      </w:r>
      <w:proofErr w:type="spellEnd"/>
      <w:r w:rsidRPr="00A64909">
        <w:rPr>
          <w:rFonts w:ascii="Book Antiqua" w:eastAsia="等线" w:hAnsi="Book Antiqua"/>
          <w:sz w:val="20"/>
          <w:szCs w:val="20"/>
        </w:rPr>
        <w:t xml:space="preserve"> L, </w:t>
      </w:r>
      <w:proofErr w:type="spellStart"/>
      <w:r w:rsidRPr="00A64909">
        <w:rPr>
          <w:rFonts w:ascii="Book Antiqua" w:eastAsia="等线" w:hAnsi="Book Antiqua"/>
          <w:sz w:val="20"/>
          <w:szCs w:val="20"/>
        </w:rPr>
        <w:t>Gunnarsson</w:t>
      </w:r>
      <w:proofErr w:type="spellEnd"/>
      <w:r w:rsidRPr="00A64909">
        <w:rPr>
          <w:rFonts w:ascii="Book Antiqua" w:eastAsia="等线" w:hAnsi="Book Antiqua"/>
          <w:sz w:val="20"/>
          <w:szCs w:val="20"/>
        </w:rPr>
        <w:t xml:space="preserve"> U, </w:t>
      </w:r>
      <w:proofErr w:type="spellStart"/>
      <w:r w:rsidRPr="00A64909">
        <w:rPr>
          <w:rFonts w:ascii="Book Antiqua" w:eastAsia="等线" w:hAnsi="Book Antiqua"/>
          <w:sz w:val="20"/>
          <w:szCs w:val="20"/>
        </w:rPr>
        <w:t>Glimelius</w:t>
      </w:r>
      <w:proofErr w:type="spellEnd"/>
      <w:r w:rsidRPr="00A64909">
        <w:rPr>
          <w:rFonts w:ascii="Book Antiqua" w:eastAsia="等线" w:hAnsi="Book Antiqua"/>
          <w:sz w:val="20"/>
          <w:szCs w:val="20"/>
        </w:rPr>
        <w:t xml:space="preserve"> B. Occurrence of second cancers in patients treated with radiotherapy for rectal cancer. </w:t>
      </w:r>
      <w:r w:rsidRPr="00A64909">
        <w:rPr>
          <w:rFonts w:ascii="Book Antiqua" w:eastAsia="等线" w:hAnsi="Book Antiqua"/>
          <w:i/>
          <w:sz w:val="20"/>
          <w:szCs w:val="20"/>
        </w:rPr>
        <w:t xml:space="preserve">J </w:t>
      </w:r>
      <w:proofErr w:type="spellStart"/>
      <w:r w:rsidRPr="00A64909">
        <w:rPr>
          <w:rFonts w:ascii="Book Antiqua" w:eastAsia="等线" w:hAnsi="Book Antiqua"/>
          <w:i/>
          <w:sz w:val="20"/>
          <w:szCs w:val="20"/>
        </w:rPr>
        <w:t>Clin</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05; </w:t>
      </w:r>
      <w:r w:rsidRPr="00A64909">
        <w:rPr>
          <w:rFonts w:ascii="Book Antiqua" w:eastAsia="等线" w:hAnsi="Book Antiqua"/>
          <w:b/>
          <w:sz w:val="20"/>
          <w:szCs w:val="20"/>
        </w:rPr>
        <w:t>23</w:t>
      </w:r>
      <w:r w:rsidRPr="00A64909">
        <w:rPr>
          <w:rFonts w:ascii="Book Antiqua" w:eastAsia="等线" w:hAnsi="Book Antiqua"/>
          <w:sz w:val="20"/>
          <w:szCs w:val="20"/>
        </w:rPr>
        <w:t>: 6126-6131 [PMID: 16135478 DOI: 10.1200/JCO.2005.02.543]</w:t>
      </w:r>
    </w:p>
    <w:p w14:paraId="06AB2B5C"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37 </w:t>
      </w:r>
      <w:proofErr w:type="spellStart"/>
      <w:r w:rsidRPr="00A64909">
        <w:rPr>
          <w:rFonts w:ascii="Book Antiqua" w:eastAsia="等线" w:hAnsi="Book Antiqua"/>
          <w:b/>
          <w:sz w:val="20"/>
          <w:szCs w:val="20"/>
        </w:rPr>
        <w:t>Peeters</w:t>
      </w:r>
      <w:proofErr w:type="spellEnd"/>
      <w:r w:rsidRPr="00A64909">
        <w:rPr>
          <w:rFonts w:ascii="Book Antiqua" w:eastAsia="等线" w:hAnsi="Book Antiqua"/>
          <w:b/>
          <w:sz w:val="20"/>
          <w:szCs w:val="20"/>
        </w:rPr>
        <w:t xml:space="preserve"> KC</w:t>
      </w:r>
      <w:r w:rsidRPr="00A64909">
        <w:rPr>
          <w:rFonts w:ascii="Book Antiqua" w:eastAsia="等线" w:hAnsi="Book Antiqua"/>
          <w:sz w:val="20"/>
          <w:szCs w:val="20"/>
        </w:rPr>
        <w:t xml:space="preserve">, van de </w:t>
      </w:r>
      <w:proofErr w:type="spellStart"/>
      <w:r w:rsidRPr="00A64909">
        <w:rPr>
          <w:rFonts w:ascii="Book Antiqua" w:eastAsia="等线" w:hAnsi="Book Antiqua"/>
          <w:sz w:val="20"/>
          <w:szCs w:val="20"/>
        </w:rPr>
        <w:t>Velde</w:t>
      </w:r>
      <w:proofErr w:type="spellEnd"/>
      <w:r w:rsidRPr="00A64909">
        <w:rPr>
          <w:rFonts w:ascii="Book Antiqua" w:eastAsia="等线" w:hAnsi="Book Antiqua"/>
          <w:sz w:val="20"/>
          <w:szCs w:val="20"/>
        </w:rPr>
        <w:t xml:space="preserve"> CJ, Leer JW, </w:t>
      </w:r>
      <w:proofErr w:type="spellStart"/>
      <w:r w:rsidRPr="00A64909">
        <w:rPr>
          <w:rFonts w:ascii="Book Antiqua" w:eastAsia="等线" w:hAnsi="Book Antiqua"/>
          <w:sz w:val="20"/>
          <w:szCs w:val="20"/>
        </w:rPr>
        <w:t>Martijn</w:t>
      </w:r>
      <w:proofErr w:type="spellEnd"/>
      <w:r w:rsidRPr="00A64909">
        <w:rPr>
          <w:rFonts w:ascii="Book Antiqua" w:eastAsia="等线" w:hAnsi="Book Antiqua"/>
          <w:sz w:val="20"/>
          <w:szCs w:val="20"/>
        </w:rPr>
        <w:t xml:space="preserve"> H, </w:t>
      </w:r>
      <w:proofErr w:type="spellStart"/>
      <w:r w:rsidRPr="00A64909">
        <w:rPr>
          <w:rFonts w:ascii="Book Antiqua" w:eastAsia="等线" w:hAnsi="Book Antiqua"/>
          <w:sz w:val="20"/>
          <w:szCs w:val="20"/>
        </w:rPr>
        <w:t>Junggeburt</w:t>
      </w:r>
      <w:proofErr w:type="spellEnd"/>
      <w:r w:rsidRPr="00A64909">
        <w:rPr>
          <w:rFonts w:ascii="Book Antiqua" w:eastAsia="等线" w:hAnsi="Book Antiqua"/>
          <w:sz w:val="20"/>
          <w:szCs w:val="20"/>
        </w:rPr>
        <w:t xml:space="preserve"> JM, </w:t>
      </w:r>
      <w:proofErr w:type="spellStart"/>
      <w:r w:rsidRPr="00A64909">
        <w:rPr>
          <w:rFonts w:ascii="Book Antiqua" w:eastAsia="等线" w:hAnsi="Book Antiqua"/>
          <w:sz w:val="20"/>
          <w:szCs w:val="20"/>
        </w:rPr>
        <w:t>Kranenbarg</w:t>
      </w:r>
      <w:proofErr w:type="spellEnd"/>
      <w:r w:rsidRPr="00A64909">
        <w:rPr>
          <w:rFonts w:ascii="Book Antiqua" w:eastAsia="等线" w:hAnsi="Book Antiqua"/>
          <w:sz w:val="20"/>
          <w:szCs w:val="20"/>
        </w:rPr>
        <w:t xml:space="preserve"> EK, </w:t>
      </w:r>
      <w:proofErr w:type="spellStart"/>
      <w:r w:rsidRPr="00A64909">
        <w:rPr>
          <w:rFonts w:ascii="Book Antiqua" w:eastAsia="等线" w:hAnsi="Book Antiqua"/>
          <w:sz w:val="20"/>
          <w:szCs w:val="20"/>
        </w:rPr>
        <w:t>Steup</w:t>
      </w:r>
      <w:proofErr w:type="spellEnd"/>
      <w:r w:rsidRPr="00A64909">
        <w:rPr>
          <w:rFonts w:ascii="Book Antiqua" w:eastAsia="等线" w:hAnsi="Book Antiqua"/>
          <w:sz w:val="20"/>
          <w:szCs w:val="20"/>
        </w:rPr>
        <w:t xml:space="preserve"> WH, </w:t>
      </w:r>
      <w:proofErr w:type="spellStart"/>
      <w:r w:rsidRPr="00A64909">
        <w:rPr>
          <w:rFonts w:ascii="Book Antiqua" w:eastAsia="等线" w:hAnsi="Book Antiqua"/>
          <w:sz w:val="20"/>
          <w:szCs w:val="20"/>
        </w:rPr>
        <w:t>Wiggers</w:t>
      </w:r>
      <w:proofErr w:type="spellEnd"/>
      <w:r w:rsidRPr="00A64909">
        <w:rPr>
          <w:rFonts w:ascii="Book Antiqua" w:eastAsia="等线" w:hAnsi="Book Antiqua"/>
          <w:sz w:val="20"/>
          <w:szCs w:val="20"/>
        </w:rPr>
        <w:t xml:space="preserve"> T, Rutten HJ, </w:t>
      </w:r>
      <w:proofErr w:type="spellStart"/>
      <w:r w:rsidRPr="00A64909">
        <w:rPr>
          <w:rFonts w:ascii="Book Antiqua" w:eastAsia="等线" w:hAnsi="Book Antiqua"/>
          <w:sz w:val="20"/>
          <w:szCs w:val="20"/>
        </w:rPr>
        <w:t>Marijnen</w:t>
      </w:r>
      <w:proofErr w:type="spellEnd"/>
      <w:r w:rsidRPr="00A64909">
        <w:rPr>
          <w:rFonts w:ascii="Book Antiqua" w:eastAsia="等线" w:hAnsi="Book Antiqua"/>
          <w:sz w:val="20"/>
          <w:szCs w:val="20"/>
        </w:rPr>
        <w:t xml:space="preserve"> CA. Late side effects of short-course preoperative radiotherapy combined with total </w:t>
      </w:r>
      <w:proofErr w:type="spellStart"/>
      <w:r w:rsidRPr="00A64909">
        <w:rPr>
          <w:rFonts w:ascii="Book Antiqua" w:eastAsia="等线" w:hAnsi="Book Antiqua"/>
          <w:sz w:val="20"/>
          <w:szCs w:val="20"/>
        </w:rPr>
        <w:t>mesorectal</w:t>
      </w:r>
      <w:proofErr w:type="spellEnd"/>
      <w:r w:rsidRPr="00A64909">
        <w:rPr>
          <w:rFonts w:ascii="Book Antiqua" w:eastAsia="等线" w:hAnsi="Book Antiqua"/>
          <w:sz w:val="20"/>
          <w:szCs w:val="20"/>
        </w:rPr>
        <w:t xml:space="preserve"> excision for rectal cancer: increased bowel dysfunction in irradiated patients--a Dutch colorectal cancer group study. </w:t>
      </w:r>
      <w:r w:rsidRPr="00A64909">
        <w:rPr>
          <w:rFonts w:ascii="Book Antiqua" w:eastAsia="等线" w:hAnsi="Book Antiqua"/>
          <w:i/>
          <w:sz w:val="20"/>
          <w:szCs w:val="20"/>
        </w:rPr>
        <w:t xml:space="preserve">J </w:t>
      </w:r>
      <w:proofErr w:type="spellStart"/>
      <w:r w:rsidRPr="00A64909">
        <w:rPr>
          <w:rFonts w:ascii="Book Antiqua" w:eastAsia="等线" w:hAnsi="Book Antiqua"/>
          <w:i/>
          <w:sz w:val="20"/>
          <w:szCs w:val="20"/>
        </w:rPr>
        <w:t>Clin</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05; </w:t>
      </w:r>
      <w:r w:rsidRPr="00A64909">
        <w:rPr>
          <w:rFonts w:ascii="Book Antiqua" w:eastAsia="等线" w:hAnsi="Book Antiqua"/>
          <w:b/>
          <w:sz w:val="20"/>
          <w:szCs w:val="20"/>
        </w:rPr>
        <w:t>23</w:t>
      </w:r>
      <w:r w:rsidRPr="00A64909">
        <w:rPr>
          <w:rFonts w:ascii="Book Antiqua" w:eastAsia="等线" w:hAnsi="Book Antiqua"/>
          <w:sz w:val="20"/>
          <w:szCs w:val="20"/>
        </w:rPr>
        <w:t>: 6199-6206 [PMID: 16135487 DOI: 10.1200/JCO.2005.14.779]</w:t>
      </w:r>
    </w:p>
    <w:p w14:paraId="6FAB1F91"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38 </w:t>
      </w:r>
      <w:proofErr w:type="spellStart"/>
      <w:r w:rsidRPr="00A64909">
        <w:rPr>
          <w:rFonts w:ascii="Book Antiqua" w:eastAsia="等线" w:hAnsi="Book Antiqua"/>
          <w:b/>
          <w:sz w:val="20"/>
          <w:szCs w:val="20"/>
        </w:rPr>
        <w:t>Parc</w:t>
      </w:r>
      <w:proofErr w:type="spellEnd"/>
      <w:r w:rsidRPr="00A64909">
        <w:rPr>
          <w:rFonts w:ascii="Book Antiqua" w:eastAsia="等线" w:hAnsi="Book Antiqua"/>
          <w:b/>
          <w:sz w:val="20"/>
          <w:szCs w:val="20"/>
        </w:rPr>
        <w:t xml:space="preserve"> Y</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Zutshi</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Zalinski</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Ruppert</w:t>
      </w:r>
      <w:proofErr w:type="spellEnd"/>
      <w:r w:rsidRPr="00A64909">
        <w:rPr>
          <w:rFonts w:ascii="Book Antiqua" w:eastAsia="等线" w:hAnsi="Book Antiqua"/>
          <w:sz w:val="20"/>
          <w:szCs w:val="20"/>
        </w:rPr>
        <w:t xml:space="preserve"> R, </w:t>
      </w:r>
      <w:proofErr w:type="spellStart"/>
      <w:r w:rsidRPr="00A64909">
        <w:rPr>
          <w:rFonts w:ascii="Book Antiqua" w:eastAsia="等线" w:hAnsi="Book Antiqua"/>
          <w:sz w:val="20"/>
          <w:szCs w:val="20"/>
        </w:rPr>
        <w:t>Fürst</w:t>
      </w:r>
      <w:proofErr w:type="spellEnd"/>
      <w:r w:rsidRPr="00A64909">
        <w:rPr>
          <w:rFonts w:ascii="Book Antiqua" w:eastAsia="等线" w:hAnsi="Book Antiqua"/>
          <w:sz w:val="20"/>
          <w:szCs w:val="20"/>
        </w:rPr>
        <w:t xml:space="preserve"> A, Fazio VW. Preoperative radiotherapy is associated with worse functional results after </w:t>
      </w:r>
      <w:proofErr w:type="spellStart"/>
      <w:r w:rsidRPr="00A64909">
        <w:rPr>
          <w:rFonts w:ascii="Book Antiqua" w:eastAsia="等线" w:hAnsi="Book Antiqua"/>
          <w:sz w:val="20"/>
          <w:szCs w:val="20"/>
        </w:rPr>
        <w:t>coloanal</w:t>
      </w:r>
      <w:proofErr w:type="spellEnd"/>
      <w:r w:rsidRPr="00A64909">
        <w:rPr>
          <w:rFonts w:ascii="Book Antiqua" w:eastAsia="等线" w:hAnsi="Book Antiqua"/>
          <w:sz w:val="20"/>
          <w:szCs w:val="20"/>
        </w:rPr>
        <w:t xml:space="preserve"> anastomosis for rectal cancer. </w:t>
      </w:r>
      <w:r w:rsidRPr="00A64909">
        <w:rPr>
          <w:rFonts w:ascii="Book Antiqua" w:eastAsia="等线" w:hAnsi="Book Antiqua"/>
          <w:i/>
          <w:sz w:val="20"/>
          <w:szCs w:val="20"/>
        </w:rPr>
        <w:t>Dis Colon Rectum</w:t>
      </w:r>
      <w:r w:rsidRPr="00A64909">
        <w:rPr>
          <w:rFonts w:ascii="Book Antiqua" w:eastAsia="等线" w:hAnsi="Book Antiqua"/>
          <w:sz w:val="20"/>
          <w:szCs w:val="20"/>
        </w:rPr>
        <w:t xml:space="preserve"> 2009; </w:t>
      </w:r>
      <w:r w:rsidRPr="00A64909">
        <w:rPr>
          <w:rFonts w:ascii="Book Antiqua" w:eastAsia="等线" w:hAnsi="Book Antiqua"/>
          <w:b/>
          <w:sz w:val="20"/>
          <w:szCs w:val="20"/>
        </w:rPr>
        <w:t>52</w:t>
      </w:r>
      <w:r w:rsidRPr="00A64909">
        <w:rPr>
          <w:rFonts w:ascii="Book Antiqua" w:eastAsia="等线" w:hAnsi="Book Antiqua"/>
          <w:sz w:val="20"/>
          <w:szCs w:val="20"/>
        </w:rPr>
        <w:t>: 2004-2014 [PMID: 19934922 DOI: 10.1007/DCR.0b013e3181beb4d8]</w:t>
      </w:r>
    </w:p>
    <w:p w14:paraId="12E6F1E5"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lastRenderedPageBreak/>
        <w:t xml:space="preserve">39 </w:t>
      </w:r>
      <w:r w:rsidRPr="00A64909">
        <w:rPr>
          <w:rFonts w:ascii="Book Antiqua" w:eastAsia="等线" w:hAnsi="Book Antiqua"/>
          <w:b/>
          <w:sz w:val="20"/>
          <w:szCs w:val="20"/>
        </w:rPr>
        <w:t>Hasegawa S</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Goto</w:t>
      </w:r>
      <w:proofErr w:type="spellEnd"/>
      <w:r w:rsidRPr="00A64909">
        <w:rPr>
          <w:rFonts w:ascii="Book Antiqua" w:eastAsia="等线" w:hAnsi="Book Antiqua"/>
          <w:sz w:val="20"/>
          <w:szCs w:val="20"/>
        </w:rPr>
        <w:t xml:space="preserve"> S, Matsumoto T, </w:t>
      </w:r>
      <w:proofErr w:type="spellStart"/>
      <w:r w:rsidRPr="00A64909">
        <w:rPr>
          <w:rFonts w:ascii="Book Antiqua" w:eastAsia="等线" w:hAnsi="Book Antiqua"/>
          <w:sz w:val="20"/>
          <w:szCs w:val="20"/>
        </w:rPr>
        <w:t>Hida</w:t>
      </w:r>
      <w:proofErr w:type="spellEnd"/>
      <w:r w:rsidRPr="00A64909">
        <w:rPr>
          <w:rFonts w:ascii="Book Antiqua" w:eastAsia="等线" w:hAnsi="Book Antiqua"/>
          <w:sz w:val="20"/>
          <w:szCs w:val="20"/>
        </w:rPr>
        <w:t xml:space="preserve"> K, Kawada K, </w:t>
      </w:r>
      <w:proofErr w:type="spellStart"/>
      <w:r w:rsidRPr="00A64909">
        <w:rPr>
          <w:rFonts w:ascii="Book Antiqua" w:eastAsia="等线" w:hAnsi="Book Antiqua"/>
          <w:sz w:val="20"/>
          <w:szCs w:val="20"/>
        </w:rPr>
        <w:t>Matsusue</w:t>
      </w:r>
      <w:proofErr w:type="spellEnd"/>
      <w:r w:rsidRPr="00A64909">
        <w:rPr>
          <w:rFonts w:ascii="Book Antiqua" w:eastAsia="等线" w:hAnsi="Book Antiqua"/>
          <w:sz w:val="20"/>
          <w:szCs w:val="20"/>
        </w:rPr>
        <w:t xml:space="preserve"> R, Yamaguchi T, </w:t>
      </w:r>
      <w:proofErr w:type="spellStart"/>
      <w:r w:rsidRPr="00A64909">
        <w:rPr>
          <w:rFonts w:ascii="Book Antiqua" w:eastAsia="等线" w:hAnsi="Book Antiqua"/>
          <w:sz w:val="20"/>
          <w:szCs w:val="20"/>
        </w:rPr>
        <w:t>Nishitai</w:t>
      </w:r>
      <w:proofErr w:type="spellEnd"/>
      <w:r w:rsidRPr="00A64909">
        <w:rPr>
          <w:rFonts w:ascii="Book Antiqua" w:eastAsia="等线" w:hAnsi="Book Antiqua"/>
          <w:sz w:val="20"/>
          <w:szCs w:val="20"/>
        </w:rPr>
        <w:t xml:space="preserve"> R, Manaka D, Kato S, </w:t>
      </w:r>
      <w:proofErr w:type="spellStart"/>
      <w:r w:rsidRPr="00A64909">
        <w:rPr>
          <w:rFonts w:ascii="Book Antiqua" w:eastAsia="等线" w:hAnsi="Book Antiqua"/>
          <w:sz w:val="20"/>
          <w:szCs w:val="20"/>
        </w:rPr>
        <w:t>Kadokawa</w:t>
      </w:r>
      <w:proofErr w:type="spellEnd"/>
      <w:r w:rsidRPr="00A64909">
        <w:rPr>
          <w:rFonts w:ascii="Book Antiqua" w:eastAsia="等线" w:hAnsi="Book Antiqua"/>
          <w:sz w:val="20"/>
          <w:szCs w:val="20"/>
        </w:rPr>
        <w:t xml:space="preserve"> Y, </w:t>
      </w:r>
      <w:proofErr w:type="spellStart"/>
      <w:r w:rsidRPr="00A64909">
        <w:rPr>
          <w:rFonts w:ascii="Book Antiqua" w:eastAsia="等线" w:hAnsi="Book Antiqua"/>
          <w:sz w:val="20"/>
          <w:szCs w:val="20"/>
        </w:rPr>
        <w:t>Yamanokuchi</w:t>
      </w:r>
      <w:proofErr w:type="spellEnd"/>
      <w:r w:rsidRPr="00A64909">
        <w:rPr>
          <w:rFonts w:ascii="Book Antiqua" w:eastAsia="等线" w:hAnsi="Book Antiqua"/>
          <w:sz w:val="20"/>
          <w:szCs w:val="20"/>
        </w:rPr>
        <w:t xml:space="preserve"> S, Kawamura J, </w:t>
      </w:r>
      <w:proofErr w:type="spellStart"/>
      <w:r w:rsidRPr="00A64909">
        <w:rPr>
          <w:rFonts w:ascii="Book Antiqua" w:eastAsia="等线" w:hAnsi="Book Antiqua"/>
          <w:sz w:val="20"/>
          <w:szCs w:val="20"/>
        </w:rPr>
        <w:t>Zaima</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Kyogoku</w:t>
      </w:r>
      <w:proofErr w:type="spellEnd"/>
      <w:r w:rsidRPr="00A64909">
        <w:rPr>
          <w:rFonts w:ascii="Book Antiqua" w:eastAsia="等线" w:hAnsi="Book Antiqua"/>
          <w:sz w:val="20"/>
          <w:szCs w:val="20"/>
        </w:rPr>
        <w:t xml:space="preserve"> T, Kanazawa A, Mori Y, Kanai M, Matsumoto S, Sakai Y. A Multicenter Phase 2 Study on the Feasibility and Efficacy of Neoadjuvant Chemotherapy Without Radiotherapy for Locally Advanced Rectal Cancer. </w:t>
      </w:r>
      <w:r w:rsidRPr="00A64909">
        <w:rPr>
          <w:rFonts w:ascii="Book Antiqua" w:eastAsia="等线" w:hAnsi="Book Antiqua"/>
          <w:i/>
          <w:sz w:val="20"/>
          <w:szCs w:val="20"/>
        </w:rPr>
        <w:t xml:space="preserve">Ann </w:t>
      </w:r>
      <w:proofErr w:type="spellStart"/>
      <w:r w:rsidRPr="00A64909">
        <w:rPr>
          <w:rFonts w:ascii="Book Antiqua" w:eastAsia="等线" w:hAnsi="Book Antiqua"/>
          <w:i/>
          <w:sz w:val="20"/>
          <w:szCs w:val="20"/>
        </w:rPr>
        <w:t>Surg</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17; </w:t>
      </w:r>
      <w:r w:rsidRPr="00A64909">
        <w:rPr>
          <w:rFonts w:ascii="Book Antiqua" w:eastAsia="等线" w:hAnsi="Book Antiqua"/>
          <w:b/>
          <w:sz w:val="20"/>
          <w:szCs w:val="20"/>
        </w:rPr>
        <w:t>24</w:t>
      </w:r>
      <w:r w:rsidRPr="00A64909">
        <w:rPr>
          <w:rFonts w:ascii="Book Antiqua" w:eastAsia="等线" w:hAnsi="Book Antiqua"/>
          <w:sz w:val="20"/>
          <w:szCs w:val="20"/>
        </w:rPr>
        <w:t>: 3587-3595 [PMID: 28685354 DOI: 10.1245/s10434-017-5967-3]</w:t>
      </w:r>
    </w:p>
    <w:p w14:paraId="40DA872D"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40 </w:t>
      </w:r>
      <w:r w:rsidRPr="00A64909">
        <w:rPr>
          <w:rFonts w:ascii="Book Antiqua" w:eastAsia="等线" w:hAnsi="Book Antiqua"/>
          <w:b/>
          <w:sz w:val="20"/>
          <w:szCs w:val="20"/>
        </w:rPr>
        <w:t>Koike J</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Funahashi</w:t>
      </w:r>
      <w:proofErr w:type="spellEnd"/>
      <w:r w:rsidRPr="00A64909">
        <w:rPr>
          <w:rFonts w:ascii="Book Antiqua" w:eastAsia="等线" w:hAnsi="Book Antiqua"/>
          <w:sz w:val="20"/>
          <w:szCs w:val="20"/>
        </w:rPr>
        <w:t xml:space="preserve"> K, </w:t>
      </w:r>
      <w:proofErr w:type="spellStart"/>
      <w:r w:rsidRPr="00A64909">
        <w:rPr>
          <w:rFonts w:ascii="Book Antiqua" w:eastAsia="等线" w:hAnsi="Book Antiqua"/>
          <w:sz w:val="20"/>
          <w:szCs w:val="20"/>
        </w:rPr>
        <w:t>Yoshimatsu</w:t>
      </w:r>
      <w:proofErr w:type="spellEnd"/>
      <w:r w:rsidRPr="00A64909">
        <w:rPr>
          <w:rFonts w:ascii="Book Antiqua" w:eastAsia="等线" w:hAnsi="Book Antiqua"/>
          <w:sz w:val="20"/>
          <w:szCs w:val="20"/>
        </w:rPr>
        <w:t xml:space="preserve"> K, </w:t>
      </w:r>
      <w:proofErr w:type="spellStart"/>
      <w:r w:rsidRPr="00A64909">
        <w:rPr>
          <w:rFonts w:ascii="Book Antiqua" w:eastAsia="等线" w:hAnsi="Book Antiqua"/>
          <w:sz w:val="20"/>
          <w:szCs w:val="20"/>
        </w:rPr>
        <w:t>Yokomizo</w:t>
      </w:r>
      <w:proofErr w:type="spellEnd"/>
      <w:r w:rsidRPr="00A64909">
        <w:rPr>
          <w:rFonts w:ascii="Book Antiqua" w:eastAsia="等线" w:hAnsi="Book Antiqua"/>
          <w:sz w:val="20"/>
          <w:szCs w:val="20"/>
        </w:rPr>
        <w:t xml:space="preserve"> H, </w:t>
      </w:r>
      <w:proofErr w:type="spellStart"/>
      <w:r w:rsidRPr="00A64909">
        <w:rPr>
          <w:rFonts w:ascii="Book Antiqua" w:eastAsia="等线" w:hAnsi="Book Antiqua"/>
          <w:sz w:val="20"/>
          <w:szCs w:val="20"/>
        </w:rPr>
        <w:t>Kan</w:t>
      </w:r>
      <w:proofErr w:type="spellEnd"/>
      <w:r w:rsidRPr="00A64909">
        <w:rPr>
          <w:rFonts w:ascii="Book Antiqua" w:eastAsia="等线" w:hAnsi="Book Antiqua"/>
          <w:sz w:val="20"/>
          <w:szCs w:val="20"/>
        </w:rPr>
        <w:t xml:space="preserve"> H, Yamada T, Ishida H, Ishibashi K, </w:t>
      </w:r>
      <w:proofErr w:type="spellStart"/>
      <w:r w:rsidRPr="00A64909">
        <w:rPr>
          <w:rFonts w:ascii="Book Antiqua" w:eastAsia="等线" w:hAnsi="Book Antiqua"/>
          <w:sz w:val="20"/>
          <w:szCs w:val="20"/>
        </w:rPr>
        <w:t>Saida</w:t>
      </w:r>
      <w:proofErr w:type="spellEnd"/>
      <w:r w:rsidRPr="00A64909">
        <w:rPr>
          <w:rFonts w:ascii="Book Antiqua" w:eastAsia="等线" w:hAnsi="Book Antiqua"/>
          <w:sz w:val="20"/>
          <w:szCs w:val="20"/>
        </w:rPr>
        <w:t xml:space="preserve"> Y, </w:t>
      </w:r>
      <w:proofErr w:type="spellStart"/>
      <w:r w:rsidRPr="00A64909">
        <w:rPr>
          <w:rFonts w:ascii="Book Antiqua" w:eastAsia="等线" w:hAnsi="Book Antiqua"/>
          <w:sz w:val="20"/>
          <w:szCs w:val="20"/>
        </w:rPr>
        <w:t>Enomoto</w:t>
      </w:r>
      <w:proofErr w:type="spellEnd"/>
      <w:r w:rsidRPr="00A64909">
        <w:rPr>
          <w:rFonts w:ascii="Book Antiqua" w:eastAsia="等线" w:hAnsi="Book Antiqua"/>
          <w:sz w:val="20"/>
          <w:szCs w:val="20"/>
        </w:rPr>
        <w:t xml:space="preserve"> T, Katsumata K, Hisada M, Hasegawa H, </w:t>
      </w:r>
      <w:proofErr w:type="spellStart"/>
      <w:r w:rsidRPr="00A64909">
        <w:rPr>
          <w:rFonts w:ascii="Book Antiqua" w:eastAsia="等线" w:hAnsi="Book Antiqua"/>
          <w:sz w:val="20"/>
          <w:szCs w:val="20"/>
        </w:rPr>
        <w:t>Koda</w:t>
      </w:r>
      <w:proofErr w:type="spellEnd"/>
      <w:r w:rsidRPr="00A64909">
        <w:rPr>
          <w:rFonts w:ascii="Book Antiqua" w:eastAsia="等线" w:hAnsi="Book Antiqua"/>
          <w:sz w:val="20"/>
          <w:szCs w:val="20"/>
        </w:rPr>
        <w:t xml:space="preserve"> K, </w:t>
      </w:r>
      <w:proofErr w:type="spellStart"/>
      <w:r w:rsidRPr="00A64909">
        <w:rPr>
          <w:rFonts w:ascii="Book Antiqua" w:eastAsia="等线" w:hAnsi="Book Antiqua"/>
          <w:sz w:val="20"/>
          <w:szCs w:val="20"/>
        </w:rPr>
        <w:t>Ochiai</w:t>
      </w:r>
      <w:proofErr w:type="spellEnd"/>
      <w:r w:rsidRPr="00A64909">
        <w:rPr>
          <w:rFonts w:ascii="Book Antiqua" w:eastAsia="等线" w:hAnsi="Book Antiqua"/>
          <w:sz w:val="20"/>
          <w:szCs w:val="20"/>
        </w:rPr>
        <w:t xml:space="preserve"> T, Sakamoto K, </w:t>
      </w:r>
      <w:proofErr w:type="spellStart"/>
      <w:r w:rsidRPr="00A64909">
        <w:rPr>
          <w:rFonts w:ascii="Book Antiqua" w:eastAsia="等线" w:hAnsi="Book Antiqua"/>
          <w:sz w:val="20"/>
          <w:szCs w:val="20"/>
        </w:rPr>
        <w:t>Shiokawa</w:t>
      </w:r>
      <w:proofErr w:type="spellEnd"/>
      <w:r w:rsidRPr="00A64909">
        <w:rPr>
          <w:rFonts w:ascii="Book Antiqua" w:eastAsia="等线" w:hAnsi="Book Antiqua"/>
          <w:sz w:val="20"/>
          <w:szCs w:val="20"/>
        </w:rPr>
        <w:t xml:space="preserve"> H, Ogawa S, Itabashi M, </w:t>
      </w:r>
      <w:proofErr w:type="spellStart"/>
      <w:r w:rsidRPr="00A64909">
        <w:rPr>
          <w:rFonts w:ascii="Book Antiqua" w:eastAsia="等线" w:hAnsi="Book Antiqua"/>
          <w:sz w:val="20"/>
          <w:szCs w:val="20"/>
        </w:rPr>
        <w:t>Kameoka</w:t>
      </w:r>
      <w:proofErr w:type="spellEnd"/>
      <w:r w:rsidRPr="00A64909">
        <w:rPr>
          <w:rFonts w:ascii="Book Antiqua" w:eastAsia="等线" w:hAnsi="Book Antiqua"/>
          <w:sz w:val="20"/>
          <w:szCs w:val="20"/>
        </w:rPr>
        <w:t xml:space="preserve"> S. Efficacy and safety of neoadjuvant chemotherapy with </w:t>
      </w:r>
      <w:proofErr w:type="spellStart"/>
      <w:r w:rsidRPr="00A64909">
        <w:rPr>
          <w:rFonts w:ascii="Book Antiqua" w:eastAsia="等线" w:hAnsi="Book Antiqua"/>
          <w:sz w:val="20"/>
          <w:szCs w:val="20"/>
        </w:rPr>
        <w:t>oxaliplatin</w:t>
      </w:r>
      <w:proofErr w:type="spellEnd"/>
      <w:r w:rsidRPr="00A64909">
        <w:rPr>
          <w:rFonts w:ascii="Book Antiqua" w:eastAsia="等线" w:hAnsi="Book Antiqua"/>
          <w:sz w:val="20"/>
          <w:szCs w:val="20"/>
        </w:rPr>
        <w:t xml:space="preserve">, 5-fluorouracil, and </w:t>
      </w:r>
      <w:proofErr w:type="spellStart"/>
      <w:r w:rsidRPr="00A64909">
        <w:rPr>
          <w:rFonts w:ascii="Book Antiqua" w:eastAsia="等线" w:hAnsi="Book Antiqua"/>
          <w:sz w:val="20"/>
          <w:szCs w:val="20"/>
        </w:rPr>
        <w:t>levofolinate</w:t>
      </w:r>
      <w:proofErr w:type="spellEnd"/>
      <w:r w:rsidRPr="00A64909">
        <w:rPr>
          <w:rFonts w:ascii="Book Antiqua" w:eastAsia="等线" w:hAnsi="Book Antiqua"/>
          <w:sz w:val="20"/>
          <w:szCs w:val="20"/>
        </w:rPr>
        <w:t xml:space="preserve"> for T3 or T4 stage II/III rectal cancer: the FACT trial. </w:t>
      </w:r>
      <w:r w:rsidRPr="00A64909">
        <w:rPr>
          <w:rFonts w:ascii="Book Antiqua" w:eastAsia="等线" w:hAnsi="Book Antiqua"/>
          <w:i/>
          <w:sz w:val="20"/>
          <w:szCs w:val="20"/>
        </w:rPr>
        <w:t xml:space="preserve">Cancer </w:t>
      </w:r>
      <w:proofErr w:type="spellStart"/>
      <w:r w:rsidRPr="00A64909">
        <w:rPr>
          <w:rFonts w:ascii="Book Antiqua" w:eastAsia="等线" w:hAnsi="Book Antiqua"/>
          <w:i/>
          <w:sz w:val="20"/>
          <w:szCs w:val="20"/>
        </w:rPr>
        <w:t>Chemother</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Pharmacol</w:t>
      </w:r>
      <w:proofErr w:type="spellEnd"/>
      <w:r w:rsidRPr="00A64909">
        <w:rPr>
          <w:rFonts w:ascii="Book Antiqua" w:eastAsia="等线" w:hAnsi="Book Antiqua"/>
          <w:sz w:val="20"/>
          <w:szCs w:val="20"/>
        </w:rPr>
        <w:t xml:space="preserve"> 2017; </w:t>
      </w:r>
      <w:r w:rsidRPr="00A64909">
        <w:rPr>
          <w:rFonts w:ascii="Book Antiqua" w:eastAsia="等线" w:hAnsi="Book Antiqua"/>
          <w:b/>
          <w:sz w:val="20"/>
          <w:szCs w:val="20"/>
        </w:rPr>
        <w:t>79</w:t>
      </w:r>
      <w:r w:rsidRPr="00A64909">
        <w:rPr>
          <w:rFonts w:ascii="Book Antiqua" w:eastAsia="等线" w:hAnsi="Book Antiqua"/>
          <w:sz w:val="20"/>
          <w:szCs w:val="20"/>
        </w:rPr>
        <w:t>: 519-525 [PMID: 28150022 DOI: 10.1007/s00280-017-3243-7]</w:t>
      </w:r>
    </w:p>
    <w:p w14:paraId="1A80B0E7"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41 </w:t>
      </w:r>
      <w:r w:rsidRPr="00A64909">
        <w:rPr>
          <w:rFonts w:ascii="Book Antiqua" w:eastAsia="等线" w:hAnsi="Book Antiqua"/>
          <w:b/>
          <w:sz w:val="20"/>
          <w:szCs w:val="20"/>
        </w:rPr>
        <w:t>Patel UB</w:t>
      </w:r>
      <w:r w:rsidRPr="00A64909">
        <w:rPr>
          <w:rFonts w:ascii="Book Antiqua" w:eastAsia="等线" w:hAnsi="Book Antiqua"/>
          <w:sz w:val="20"/>
          <w:szCs w:val="20"/>
        </w:rPr>
        <w:t xml:space="preserve">, Brown G, Machado I, Santos-Cores J, </w:t>
      </w:r>
      <w:proofErr w:type="spellStart"/>
      <w:r w:rsidRPr="00A64909">
        <w:rPr>
          <w:rFonts w:ascii="Book Antiqua" w:eastAsia="等线" w:hAnsi="Book Antiqua"/>
          <w:sz w:val="20"/>
          <w:szCs w:val="20"/>
        </w:rPr>
        <w:t>Pericay</w:t>
      </w:r>
      <w:proofErr w:type="spellEnd"/>
      <w:r w:rsidRPr="00A64909">
        <w:rPr>
          <w:rFonts w:ascii="Book Antiqua" w:eastAsia="等线" w:hAnsi="Book Antiqua"/>
          <w:sz w:val="20"/>
          <w:szCs w:val="20"/>
        </w:rPr>
        <w:t xml:space="preserve"> C, Ballesteros E, </w:t>
      </w:r>
      <w:proofErr w:type="spellStart"/>
      <w:r w:rsidRPr="00A64909">
        <w:rPr>
          <w:rFonts w:ascii="Book Antiqua" w:eastAsia="等线" w:hAnsi="Book Antiqua"/>
          <w:sz w:val="20"/>
          <w:szCs w:val="20"/>
        </w:rPr>
        <w:t>Salud</w:t>
      </w:r>
      <w:proofErr w:type="spellEnd"/>
      <w:r w:rsidRPr="00A64909">
        <w:rPr>
          <w:rFonts w:ascii="Book Antiqua" w:eastAsia="等线" w:hAnsi="Book Antiqua"/>
          <w:sz w:val="20"/>
          <w:szCs w:val="20"/>
        </w:rPr>
        <w:t xml:space="preserve"> A, Isabel-Gil M, </w:t>
      </w:r>
      <w:proofErr w:type="spellStart"/>
      <w:r w:rsidRPr="00A64909">
        <w:rPr>
          <w:rFonts w:ascii="Book Antiqua" w:eastAsia="等线" w:hAnsi="Book Antiqua"/>
          <w:sz w:val="20"/>
          <w:szCs w:val="20"/>
        </w:rPr>
        <w:t>Montagut</w:t>
      </w:r>
      <w:proofErr w:type="spellEnd"/>
      <w:r w:rsidRPr="00A64909">
        <w:rPr>
          <w:rFonts w:ascii="Book Antiqua" w:eastAsia="等线" w:hAnsi="Book Antiqua"/>
          <w:sz w:val="20"/>
          <w:szCs w:val="20"/>
        </w:rPr>
        <w:t xml:space="preserve"> C, </w:t>
      </w:r>
      <w:proofErr w:type="spellStart"/>
      <w:r w:rsidRPr="00A64909">
        <w:rPr>
          <w:rFonts w:ascii="Book Antiqua" w:eastAsia="等线" w:hAnsi="Book Antiqua"/>
          <w:sz w:val="20"/>
          <w:szCs w:val="20"/>
        </w:rPr>
        <w:t>Maurel</w:t>
      </w:r>
      <w:proofErr w:type="spellEnd"/>
      <w:r w:rsidRPr="00A64909">
        <w:rPr>
          <w:rFonts w:ascii="Book Antiqua" w:eastAsia="等线" w:hAnsi="Book Antiqua"/>
          <w:sz w:val="20"/>
          <w:szCs w:val="20"/>
        </w:rPr>
        <w:t xml:space="preserve"> J, Ramón-</w:t>
      </w:r>
      <w:proofErr w:type="spellStart"/>
      <w:r w:rsidRPr="00A64909">
        <w:rPr>
          <w:rFonts w:ascii="Book Antiqua" w:eastAsia="等线" w:hAnsi="Book Antiqua"/>
          <w:sz w:val="20"/>
          <w:szCs w:val="20"/>
        </w:rPr>
        <w:t>Ayuso</w:t>
      </w:r>
      <w:proofErr w:type="spellEnd"/>
      <w:r w:rsidRPr="00A64909">
        <w:rPr>
          <w:rFonts w:ascii="Book Antiqua" w:eastAsia="等线" w:hAnsi="Book Antiqua"/>
          <w:sz w:val="20"/>
          <w:szCs w:val="20"/>
        </w:rPr>
        <w:t xml:space="preserve"> J, Martin N, Estevan R, Fernandez-</w:t>
      </w:r>
      <w:proofErr w:type="spellStart"/>
      <w:r w:rsidRPr="00A64909">
        <w:rPr>
          <w:rFonts w:ascii="Book Antiqua" w:eastAsia="等线" w:hAnsi="Book Antiqua"/>
          <w:sz w:val="20"/>
          <w:szCs w:val="20"/>
        </w:rPr>
        <w:t>Martos</w:t>
      </w:r>
      <w:proofErr w:type="spellEnd"/>
      <w:r w:rsidRPr="00A64909">
        <w:rPr>
          <w:rFonts w:ascii="Book Antiqua" w:eastAsia="等线" w:hAnsi="Book Antiqua"/>
          <w:sz w:val="20"/>
          <w:szCs w:val="20"/>
        </w:rPr>
        <w:t xml:space="preserve"> C. MRI assessment and outcomes in patients receiving neoadjuvant chemotherapy only for primary rectal cancer: long-term results from the GEMCAD 0801 trial. </w:t>
      </w:r>
      <w:r w:rsidRPr="00A64909">
        <w:rPr>
          <w:rFonts w:ascii="Book Antiqua" w:eastAsia="等线" w:hAnsi="Book Antiqua"/>
          <w:i/>
          <w:sz w:val="20"/>
          <w:szCs w:val="20"/>
        </w:rPr>
        <w:t xml:space="preserve">Ann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17; </w:t>
      </w:r>
      <w:r w:rsidRPr="00A64909">
        <w:rPr>
          <w:rFonts w:ascii="Book Antiqua" w:eastAsia="等线" w:hAnsi="Book Antiqua"/>
          <w:b/>
          <w:sz w:val="20"/>
          <w:szCs w:val="20"/>
        </w:rPr>
        <w:t>28</w:t>
      </w:r>
      <w:r w:rsidRPr="00A64909">
        <w:rPr>
          <w:rFonts w:ascii="Book Antiqua" w:eastAsia="等线" w:hAnsi="Book Antiqua"/>
          <w:sz w:val="20"/>
          <w:szCs w:val="20"/>
        </w:rPr>
        <w:t>: 344-353 [PMID: 28426108 DOI: 10.1093/</w:t>
      </w:r>
      <w:proofErr w:type="spellStart"/>
      <w:r w:rsidRPr="00A64909">
        <w:rPr>
          <w:rFonts w:ascii="Book Antiqua" w:eastAsia="等线" w:hAnsi="Book Antiqua"/>
          <w:sz w:val="20"/>
          <w:szCs w:val="20"/>
        </w:rPr>
        <w:t>annonc</w:t>
      </w:r>
      <w:proofErr w:type="spellEnd"/>
      <w:r w:rsidRPr="00A64909">
        <w:rPr>
          <w:rFonts w:ascii="Book Antiqua" w:eastAsia="等线" w:hAnsi="Book Antiqua"/>
          <w:sz w:val="20"/>
          <w:szCs w:val="20"/>
        </w:rPr>
        <w:t>/mdw616]</w:t>
      </w:r>
    </w:p>
    <w:p w14:paraId="560F4271"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42 </w:t>
      </w:r>
      <w:r w:rsidRPr="00A64909">
        <w:rPr>
          <w:rFonts w:ascii="Book Antiqua" w:eastAsia="等线" w:hAnsi="Book Antiqua"/>
          <w:b/>
          <w:sz w:val="20"/>
          <w:szCs w:val="20"/>
        </w:rPr>
        <w:t>Liang P</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Nakada</w:t>
      </w:r>
      <w:proofErr w:type="spellEnd"/>
      <w:r w:rsidRPr="00A64909">
        <w:rPr>
          <w:rFonts w:ascii="Book Antiqua" w:eastAsia="等线" w:hAnsi="Book Antiqua"/>
          <w:sz w:val="20"/>
          <w:szCs w:val="20"/>
        </w:rPr>
        <w:t xml:space="preserve"> I, Hong JW, </w:t>
      </w:r>
      <w:proofErr w:type="spellStart"/>
      <w:r w:rsidRPr="00A64909">
        <w:rPr>
          <w:rFonts w:ascii="Book Antiqua" w:eastAsia="等线" w:hAnsi="Book Antiqua"/>
          <w:sz w:val="20"/>
          <w:szCs w:val="20"/>
        </w:rPr>
        <w:t>Tabuchi</w:t>
      </w:r>
      <w:proofErr w:type="spellEnd"/>
      <w:r w:rsidRPr="00A64909">
        <w:rPr>
          <w:rFonts w:ascii="Book Antiqua" w:eastAsia="等线" w:hAnsi="Book Antiqua"/>
          <w:sz w:val="20"/>
          <w:szCs w:val="20"/>
        </w:rPr>
        <w:t xml:space="preserve"> T, </w:t>
      </w:r>
      <w:proofErr w:type="spellStart"/>
      <w:r w:rsidRPr="00A64909">
        <w:rPr>
          <w:rFonts w:ascii="Book Antiqua" w:eastAsia="等线" w:hAnsi="Book Antiqua"/>
          <w:sz w:val="20"/>
          <w:szCs w:val="20"/>
        </w:rPr>
        <w:t>Motohashi</w:t>
      </w:r>
      <w:proofErr w:type="spellEnd"/>
      <w:r w:rsidRPr="00A64909">
        <w:rPr>
          <w:rFonts w:ascii="Book Antiqua" w:eastAsia="等线" w:hAnsi="Book Antiqua"/>
          <w:sz w:val="20"/>
          <w:szCs w:val="20"/>
        </w:rPr>
        <w:t xml:space="preserve"> G, </w:t>
      </w:r>
      <w:proofErr w:type="spellStart"/>
      <w:r w:rsidRPr="00A64909">
        <w:rPr>
          <w:rFonts w:ascii="Book Antiqua" w:eastAsia="等线" w:hAnsi="Book Antiqua"/>
          <w:sz w:val="20"/>
          <w:szCs w:val="20"/>
        </w:rPr>
        <w:t>Takemura</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Nakachi</w:t>
      </w:r>
      <w:proofErr w:type="spellEnd"/>
      <w:r w:rsidRPr="00A64909">
        <w:rPr>
          <w:rFonts w:ascii="Book Antiqua" w:eastAsia="等线" w:hAnsi="Book Antiqua"/>
          <w:sz w:val="20"/>
          <w:szCs w:val="20"/>
        </w:rPr>
        <w:t xml:space="preserve"> T, </w:t>
      </w:r>
      <w:proofErr w:type="spellStart"/>
      <w:r w:rsidRPr="00A64909">
        <w:rPr>
          <w:rFonts w:ascii="Book Antiqua" w:eastAsia="等线" w:hAnsi="Book Antiqua"/>
          <w:sz w:val="20"/>
          <w:szCs w:val="20"/>
        </w:rPr>
        <w:t>Kasuga</w:t>
      </w:r>
      <w:proofErr w:type="spellEnd"/>
      <w:r w:rsidRPr="00A64909">
        <w:rPr>
          <w:rFonts w:ascii="Book Antiqua" w:eastAsia="等线" w:hAnsi="Book Antiqua"/>
          <w:sz w:val="20"/>
          <w:szCs w:val="20"/>
        </w:rPr>
        <w:t xml:space="preserve"> T, </w:t>
      </w:r>
      <w:proofErr w:type="spellStart"/>
      <w:r w:rsidRPr="00A64909">
        <w:rPr>
          <w:rFonts w:ascii="Book Antiqua" w:eastAsia="等线" w:hAnsi="Book Antiqua"/>
          <w:sz w:val="20"/>
          <w:szCs w:val="20"/>
        </w:rPr>
        <w:t>Tabuchi</w:t>
      </w:r>
      <w:proofErr w:type="spellEnd"/>
      <w:r w:rsidRPr="00A64909">
        <w:rPr>
          <w:rFonts w:ascii="Book Antiqua" w:eastAsia="等线" w:hAnsi="Book Antiqua"/>
          <w:sz w:val="20"/>
          <w:szCs w:val="20"/>
        </w:rPr>
        <w:t xml:space="preserve"> T. Prognostic significance of immunohistochemically detected blood and lymphatic vessel invasion in colorectal carcinoma: its impact on prognosis. </w:t>
      </w:r>
      <w:r w:rsidRPr="00A64909">
        <w:rPr>
          <w:rFonts w:ascii="Book Antiqua" w:eastAsia="等线" w:hAnsi="Book Antiqua"/>
          <w:i/>
          <w:sz w:val="20"/>
          <w:szCs w:val="20"/>
        </w:rPr>
        <w:t xml:space="preserve">Ann </w:t>
      </w:r>
      <w:proofErr w:type="spellStart"/>
      <w:r w:rsidRPr="00A64909">
        <w:rPr>
          <w:rFonts w:ascii="Book Antiqua" w:eastAsia="等线" w:hAnsi="Book Antiqua"/>
          <w:i/>
          <w:sz w:val="20"/>
          <w:szCs w:val="20"/>
        </w:rPr>
        <w:t>Surg</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07; </w:t>
      </w:r>
      <w:r w:rsidRPr="00A64909">
        <w:rPr>
          <w:rFonts w:ascii="Book Antiqua" w:eastAsia="等线" w:hAnsi="Book Antiqua"/>
          <w:b/>
          <w:sz w:val="20"/>
          <w:szCs w:val="20"/>
        </w:rPr>
        <w:t>14</w:t>
      </w:r>
      <w:r w:rsidRPr="00A64909">
        <w:rPr>
          <w:rFonts w:ascii="Book Antiqua" w:eastAsia="等线" w:hAnsi="Book Antiqua"/>
          <w:sz w:val="20"/>
          <w:szCs w:val="20"/>
        </w:rPr>
        <w:t>: 470-477 [PMID: 17103258 DOI: 10.1245/s10434-006-9189-3]</w:t>
      </w:r>
    </w:p>
    <w:p w14:paraId="2274CF8E"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43 </w:t>
      </w:r>
      <w:r w:rsidRPr="00A64909">
        <w:rPr>
          <w:rFonts w:ascii="Book Antiqua" w:eastAsia="等线" w:hAnsi="Book Antiqua"/>
          <w:b/>
          <w:sz w:val="20"/>
          <w:szCs w:val="20"/>
        </w:rPr>
        <w:t>Suzuki T</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Sadahiro</w:t>
      </w:r>
      <w:proofErr w:type="spellEnd"/>
      <w:r w:rsidRPr="00A64909">
        <w:rPr>
          <w:rFonts w:ascii="Book Antiqua" w:eastAsia="等线" w:hAnsi="Book Antiqua"/>
          <w:sz w:val="20"/>
          <w:szCs w:val="20"/>
        </w:rPr>
        <w:t xml:space="preserve"> S, Tanaka A, Okada K, Saito G, </w:t>
      </w:r>
      <w:proofErr w:type="spellStart"/>
      <w:r w:rsidRPr="00A64909">
        <w:rPr>
          <w:rFonts w:ascii="Book Antiqua" w:eastAsia="等线" w:hAnsi="Book Antiqua"/>
          <w:sz w:val="20"/>
          <w:szCs w:val="20"/>
        </w:rPr>
        <w:t>Kamijo</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Akiba</w:t>
      </w:r>
      <w:proofErr w:type="spellEnd"/>
      <w:r w:rsidRPr="00A64909">
        <w:rPr>
          <w:rFonts w:ascii="Book Antiqua" w:eastAsia="等线" w:hAnsi="Book Antiqua"/>
          <w:sz w:val="20"/>
          <w:szCs w:val="20"/>
        </w:rPr>
        <w:t xml:space="preserve"> T, Kawada S. Relationship between histologic response and the degree of tumor shrinkage after </w:t>
      </w:r>
      <w:proofErr w:type="spellStart"/>
      <w:r w:rsidRPr="00A64909">
        <w:rPr>
          <w:rFonts w:ascii="Book Antiqua" w:eastAsia="等线" w:hAnsi="Book Antiqua"/>
          <w:sz w:val="20"/>
          <w:szCs w:val="20"/>
        </w:rPr>
        <w:t>chemoradiotherapy</w:t>
      </w:r>
      <w:proofErr w:type="spellEnd"/>
      <w:r w:rsidRPr="00A64909">
        <w:rPr>
          <w:rFonts w:ascii="Book Antiqua" w:eastAsia="等线" w:hAnsi="Book Antiqua"/>
          <w:sz w:val="20"/>
          <w:szCs w:val="20"/>
        </w:rPr>
        <w:t xml:space="preserve"> in patients with locally advanced rectal cancer. </w:t>
      </w:r>
      <w:r w:rsidRPr="00A64909">
        <w:rPr>
          <w:rFonts w:ascii="Book Antiqua" w:eastAsia="等线" w:hAnsi="Book Antiqua"/>
          <w:i/>
          <w:sz w:val="20"/>
          <w:szCs w:val="20"/>
        </w:rPr>
        <w:t xml:space="preserve">J </w:t>
      </w:r>
      <w:proofErr w:type="spellStart"/>
      <w:r w:rsidRPr="00A64909">
        <w:rPr>
          <w:rFonts w:ascii="Book Antiqua" w:eastAsia="等线" w:hAnsi="Book Antiqua"/>
          <w:i/>
          <w:sz w:val="20"/>
          <w:szCs w:val="20"/>
        </w:rPr>
        <w:t>Surg</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14; </w:t>
      </w:r>
      <w:r w:rsidRPr="00A64909">
        <w:rPr>
          <w:rFonts w:ascii="Book Antiqua" w:eastAsia="等线" w:hAnsi="Book Antiqua"/>
          <w:b/>
          <w:sz w:val="20"/>
          <w:szCs w:val="20"/>
        </w:rPr>
        <w:t>109</w:t>
      </w:r>
      <w:r w:rsidRPr="00A64909">
        <w:rPr>
          <w:rFonts w:ascii="Book Antiqua" w:eastAsia="等线" w:hAnsi="Book Antiqua"/>
          <w:sz w:val="20"/>
          <w:szCs w:val="20"/>
        </w:rPr>
        <w:t>: 659-664 [PMID: 24375387 DOI: 10.1002/jso.23550]</w:t>
      </w:r>
    </w:p>
    <w:p w14:paraId="764B40A4"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44 </w:t>
      </w:r>
      <w:r w:rsidRPr="00A64909">
        <w:rPr>
          <w:rFonts w:ascii="Book Antiqua" w:eastAsia="等线" w:hAnsi="Book Antiqua"/>
          <w:b/>
          <w:sz w:val="20"/>
          <w:szCs w:val="20"/>
        </w:rPr>
        <w:t>Siddiqui MRS</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Simillis</w:t>
      </w:r>
      <w:proofErr w:type="spellEnd"/>
      <w:r w:rsidRPr="00A64909">
        <w:rPr>
          <w:rFonts w:ascii="Book Antiqua" w:eastAsia="等线" w:hAnsi="Book Antiqua"/>
          <w:sz w:val="20"/>
          <w:szCs w:val="20"/>
        </w:rPr>
        <w:t xml:space="preserve"> C, Hunter C, Chand M, </w:t>
      </w:r>
      <w:proofErr w:type="spellStart"/>
      <w:r w:rsidRPr="00A64909">
        <w:rPr>
          <w:rFonts w:ascii="Book Antiqua" w:eastAsia="等线" w:hAnsi="Book Antiqua"/>
          <w:sz w:val="20"/>
          <w:szCs w:val="20"/>
        </w:rPr>
        <w:t>Bhoday</w:t>
      </w:r>
      <w:proofErr w:type="spellEnd"/>
      <w:r w:rsidRPr="00A64909">
        <w:rPr>
          <w:rFonts w:ascii="Book Antiqua" w:eastAsia="等线" w:hAnsi="Book Antiqua"/>
          <w:sz w:val="20"/>
          <w:szCs w:val="20"/>
        </w:rPr>
        <w:t xml:space="preserve"> J, </w:t>
      </w:r>
      <w:proofErr w:type="spellStart"/>
      <w:r w:rsidRPr="00A64909">
        <w:rPr>
          <w:rFonts w:ascii="Book Antiqua" w:eastAsia="等线" w:hAnsi="Book Antiqua"/>
          <w:sz w:val="20"/>
          <w:szCs w:val="20"/>
        </w:rPr>
        <w:t>Garant</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Vuong</w:t>
      </w:r>
      <w:proofErr w:type="spellEnd"/>
      <w:r w:rsidRPr="00A64909">
        <w:rPr>
          <w:rFonts w:ascii="Book Antiqua" w:eastAsia="等线" w:hAnsi="Book Antiqua"/>
          <w:sz w:val="20"/>
          <w:szCs w:val="20"/>
        </w:rPr>
        <w:t xml:space="preserve"> T, </w:t>
      </w:r>
      <w:proofErr w:type="spellStart"/>
      <w:r w:rsidRPr="00A64909">
        <w:rPr>
          <w:rFonts w:ascii="Book Antiqua" w:eastAsia="等线" w:hAnsi="Book Antiqua"/>
          <w:sz w:val="20"/>
          <w:szCs w:val="20"/>
        </w:rPr>
        <w:t>Artho</w:t>
      </w:r>
      <w:proofErr w:type="spellEnd"/>
      <w:r w:rsidRPr="00A64909">
        <w:rPr>
          <w:rFonts w:ascii="Book Antiqua" w:eastAsia="等线" w:hAnsi="Book Antiqua"/>
          <w:sz w:val="20"/>
          <w:szCs w:val="20"/>
        </w:rPr>
        <w:t xml:space="preserve"> G, Rasheed S, </w:t>
      </w:r>
      <w:proofErr w:type="spellStart"/>
      <w:r w:rsidRPr="00A64909">
        <w:rPr>
          <w:rFonts w:ascii="Book Antiqua" w:eastAsia="等线" w:hAnsi="Book Antiqua"/>
          <w:sz w:val="20"/>
          <w:szCs w:val="20"/>
        </w:rPr>
        <w:t>Tekkis</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Abulafi</w:t>
      </w:r>
      <w:proofErr w:type="spellEnd"/>
      <w:r w:rsidRPr="00A64909">
        <w:rPr>
          <w:rFonts w:ascii="Book Antiqua" w:eastAsia="等线" w:hAnsi="Book Antiqua"/>
          <w:sz w:val="20"/>
          <w:szCs w:val="20"/>
        </w:rPr>
        <w:t xml:space="preserve"> AM, Brown G. A meta-analysis comparing the risk of metastases in patients with rectal cancer and MRI-detected extramural vascular invasion (</w:t>
      </w:r>
      <w:proofErr w:type="spellStart"/>
      <w:r w:rsidRPr="00A64909">
        <w:rPr>
          <w:rFonts w:ascii="Book Antiqua" w:eastAsia="等线" w:hAnsi="Book Antiqua"/>
          <w:sz w:val="20"/>
          <w:szCs w:val="20"/>
        </w:rPr>
        <w:t>mrEMVI</w:t>
      </w:r>
      <w:proofErr w:type="spellEnd"/>
      <w:r w:rsidRPr="00A64909">
        <w:rPr>
          <w:rFonts w:ascii="Book Antiqua" w:eastAsia="等线" w:hAnsi="Book Antiqua"/>
          <w:sz w:val="20"/>
          <w:szCs w:val="20"/>
        </w:rPr>
        <w:t xml:space="preserve">) vs </w:t>
      </w:r>
      <w:proofErr w:type="spellStart"/>
      <w:r w:rsidRPr="00A64909">
        <w:rPr>
          <w:rFonts w:ascii="Book Antiqua" w:eastAsia="等线" w:hAnsi="Book Antiqua"/>
          <w:sz w:val="20"/>
          <w:szCs w:val="20"/>
        </w:rPr>
        <w:t>mrEMVI</w:t>
      </w:r>
      <w:proofErr w:type="spellEnd"/>
      <w:r w:rsidRPr="00A64909">
        <w:rPr>
          <w:rFonts w:ascii="Book Antiqua" w:eastAsia="等线" w:hAnsi="Book Antiqua"/>
          <w:sz w:val="20"/>
          <w:szCs w:val="20"/>
        </w:rPr>
        <w:t xml:space="preserve">-negative cases. </w:t>
      </w:r>
      <w:r w:rsidRPr="00A64909">
        <w:rPr>
          <w:rFonts w:ascii="Book Antiqua" w:eastAsia="等线" w:hAnsi="Book Antiqua"/>
          <w:i/>
          <w:sz w:val="20"/>
          <w:szCs w:val="20"/>
        </w:rPr>
        <w:t>Br J Cancer</w:t>
      </w:r>
      <w:r w:rsidRPr="00A64909">
        <w:rPr>
          <w:rFonts w:ascii="Book Antiqua" w:eastAsia="等线" w:hAnsi="Book Antiqua"/>
          <w:sz w:val="20"/>
          <w:szCs w:val="20"/>
        </w:rPr>
        <w:t xml:space="preserve"> 2017; </w:t>
      </w:r>
      <w:r w:rsidRPr="00A64909">
        <w:rPr>
          <w:rFonts w:ascii="Book Antiqua" w:eastAsia="等线" w:hAnsi="Book Antiqua"/>
          <w:b/>
          <w:sz w:val="20"/>
          <w:szCs w:val="20"/>
        </w:rPr>
        <w:t>116</w:t>
      </w:r>
      <w:r w:rsidRPr="00A64909">
        <w:rPr>
          <w:rFonts w:ascii="Book Antiqua" w:eastAsia="等线" w:hAnsi="Book Antiqua"/>
          <w:sz w:val="20"/>
          <w:szCs w:val="20"/>
        </w:rPr>
        <w:t>: 1513-1519 [PMID: 28449006 DOI: 10.1038/bjc.2017.99]</w:t>
      </w:r>
    </w:p>
    <w:p w14:paraId="3FFBCD69"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45 </w:t>
      </w:r>
      <w:proofErr w:type="spellStart"/>
      <w:r w:rsidRPr="00A64909">
        <w:rPr>
          <w:rFonts w:ascii="Book Antiqua" w:eastAsia="等线" w:hAnsi="Book Antiqua"/>
          <w:b/>
          <w:sz w:val="20"/>
          <w:szCs w:val="20"/>
        </w:rPr>
        <w:t>Sohn</w:t>
      </w:r>
      <w:proofErr w:type="spellEnd"/>
      <w:r w:rsidRPr="00A64909">
        <w:rPr>
          <w:rFonts w:ascii="Book Antiqua" w:eastAsia="等线" w:hAnsi="Book Antiqua"/>
          <w:b/>
          <w:sz w:val="20"/>
          <w:szCs w:val="20"/>
        </w:rPr>
        <w:t xml:space="preserve"> B</w:t>
      </w:r>
      <w:r w:rsidRPr="00A64909">
        <w:rPr>
          <w:rFonts w:ascii="Book Antiqua" w:eastAsia="等线" w:hAnsi="Book Antiqua"/>
          <w:sz w:val="20"/>
          <w:szCs w:val="20"/>
        </w:rPr>
        <w:t xml:space="preserve">, Lim JS, Kim H, </w:t>
      </w:r>
      <w:proofErr w:type="spellStart"/>
      <w:r w:rsidRPr="00A64909">
        <w:rPr>
          <w:rFonts w:ascii="Book Antiqua" w:eastAsia="等线" w:hAnsi="Book Antiqua"/>
          <w:sz w:val="20"/>
          <w:szCs w:val="20"/>
        </w:rPr>
        <w:t>Myoung</w:t>
      </w:r>
      <w:proofErr w:type="spellEnd"/>
      <w:r w:rsidRPr="00A64909">
        <w:rPr>
          <w:rFonts w:ascii="Book Antiqua" w:eastAsia="等线" w:hAnsi="Book Antiqua"/>
          <w:sz w:val="20"/>
          <w:szCs w:val="20"/>
        </w:rPr>
        <w:t xml:space="preserve"> S, Choi J, Kim NK, Kim MJ. MRI-detected extramural vascular invasion is an independent prognostic factor for synchronous metastasis in patients with rectal cancer. </w:t>
      </w:r>
      <w:proofErr w:type="spellStart"/>
      <w:r w:rsidRPr="00A64909">
        <w:rPr>
          <w:rFonts w:ascii="Book Antiqua" w:eastAsia="等线" w:hAnsi="Book Antiqua"/>
          <w:i/>
          <w:sz w:val="20"/>
          <w:szCs w:val="20"/>
        </w:rPr>
        <w:t>Eur</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Radiol</w:t>
      </w:r>
      <w:proofErr w:type="spellEnd"/>
      <w:r w:rsidRPr="00A64909">
        <w:rPr>
          <w:rFonts w:ascii="Book Antiqua" w:eastAsia="等线" w:hAnsi="Book Antiqua"/>
          <w:sz w:val="20"/>
          <w:szCs w:val="20"/>
        </w:rPr>
        <w:t xml:space="preserve"> 2015; </w:t>
      </w:r>
      <w:r w:rsidRPr="00A64909">
        <w:rPr>
          <w:rFonts w:ascii="Book Antiqua" w:eastAsia="等线" w:hAnsi="Book Antiqua"/>
          <w:b/>
          <w:sz w:val="20"/>
          <w:szCs w:val="20"/>
        </w:rPr>
        <w:t>25</w:t>
      </w:r>
      <w:r w:rsidRPr="00A64909">
        <w:rPr>
          <w:rFonts w:ascii="Book Antiqua" w:eastAsia="等线" w:hAnsi="Book Antiqua"/>
          <w:sz w:val="20"/>
          <w:szCs w:val="20"/>
        </w:rPr>
        <w:t>: 1347-1355 [PMID: 25500963 DOI: 10.1007/s00330-014-3527-9]</w:t>
      </w:r>
    </w:p>
    <w:p w14:paraId="3A041C79"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46 </w:t>
      </w:r>
      <w:r w:rsidRPr="00A64909">
        <w:rPr>
          <w:rFonts w:ascii="Book Antiqua" w:eastAsia="等线" w:hAnsi="Book Antiqua"/>
          <w:b/>
          <w:sz w:val="20"/>
          <w:szCs w:val="20"/>
        </w:rPr>
        <w:t>Chee CG</w:t>
      </w:r>
      <w:r w:rsidRPr="00A64909">
        <w:rPr>
          <w:rFonts w:ascii="Book Antiqua" w:eastAsia="等线" w:hAnsi="Book Antiqua"/>
          <w:sz w:val="20"/>
          <w:szCs w:val="20"/>
        </w:rPr>
        <w:t xml:space="preserve">, Kim YH, Lee KH, Lee YJ, Park JH, Lee HS, </w:t>
      </w:r>
      <w:proofErr w:type="spellStart"/>
      <w:r w:rsidRPr="00A64909">
        <w:rPr>
          <w:rFonts w:ascii="Book Antiqua" w:eastAsia="等线" w:hAnsi="Book Antiqua"/>
          <w:sz w:val="20"/>
          <w:szCs w:val="20"/>
        </w:rPr>
        <w:t>Ahn</w:t>
      </w:r>
      <w:proofErr w:type="spellEnd"/>
      <w:r w:rsidRPr="00A64909">
        <w:rPr>
          <w:rFonts w:ascii="Book Antiqua" w:eastAsia="等线" w:hAnsi="Book Antiqua"/>
          <w:sz w:val="20"/>
          <w:szCs w:val="20"/>
        </w:rPr>
        <w:t xml:space="preserve"> S, Kim B. CT texture analysis in patients with locally advanced rectal cancer treated with neoadjuvant </w:t>
      </w:r>
      <w:proofErr w:type="spellStart"/>
      <w:r w:rsidRPr="00A64909">
        <w:rPr>
          <w:rFonts w:ascii="Book Antiqua" w:eastAsia="等线" w:hAnsi="Book Antiqua"/>
          <w:sz w:val="20"/>
          <w:szCs w:val="20"/>
        </w:rPr>
        <w:t>chemoradiotherapy</w:t>
      </w:r>
      <w:proofErr w:type="spellEnd"/>
      <w:r w:rsidRPr="00A64909">
        <w:rPr>
          <w:rFonts w:ascii="Book Antiqua" w:eastAsia="等线" w:hAnsi="Book Antiqua"/>
          <w:sz w:val="20"/>
          <w:szCs w:val="20"/>
        </w:rPr>
        <w:t xml:space="preserve">: A potential imaging biomarker for treatment response and prognosis. </w:t>
      </w:r>
      <w:proofErr w:type="spellStart"/>
      <w:r w:rsidRPr="00A64909">
        <w:rPr>
          <w:rFonts w:ascii="Book Antiqua" w:eastAsia="等线" w:hAnsi="Book Antiqua"/>
          <w:i/>
          <w:sz w:val="20"/>
          <w:szCs w:val="20"/>
        </w:rPr>
        <w:t>PLoS</w:t>
      </w:r>
      <w:proofErr w:type="spellEnd"/>
      <w:r w:rsidRPr="00A64909">
        <w:rPr>
          <w:rFonts w:ascii="Book Antiqua" w:eastAsia="等线" w:hAnsi="Book Antiqua"/>
          <w:i/>
          <w:sz w:val="20"/>
          <w:szCs w:val="20"/>
        </w:rPr>
        <w:t xml:space="preserve"> One</w:t>
      </w:r>
      <w:r w:rsidRPr="00A64909">
        <w:rPr>
          <w:rFonts w:ascii="Book Antiqua" w:eastAsia="等线" w:hAnsi="Book Antiqua"/>
          <w:sz w:val="20"/>
          <w:szCs w:val="20"/>
        </w:rPr>
        <w:t xml:space="preserve"> 2017; </w:t>
      </w:r>
      <w:r w:rsidRPr="00A64909">
        <w:rPr>
          <w:rFonts w:ascii="Book Antiqua" w:eastAsia="等线" w:hAnsi="Book Antiqua"/>
          <w:b/>
          <w:sz w:val="20"/>
          <w:szCs w:val="20"/>
        </w:rPr>
        <w:t>12</w:t>
      </w:r>
      <w:r w:rsidRPr="00A64909">
        <w:rPr>
          <w:rFonts w:ascii="Book Antiqua" w:eastAsia="等线" w:hAnsi="Book Antiqua"/>
          <w:sz w:val="20"/>
          <w:szCs w:val="20"/>
        </w:rPr>
        <w:t>: e0182883 [PMID: 28797063 DOI: 10.1371/journal.pone.0182883]</w:t>
      </w:r>
    </w:p>
    <w:p w14:paraId="4AC513F1"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47 </w:t>
      </w:r>
      <w:proofErr w:type="spellStart"/>
      <w:r w:rsidRPr="00A64909">
        <w:rPr>
          <w:rFonts w:ascii="Book Antiqua" w:eastAsia="等线" w:hAnsi="Book Antiqua"/>
          <w:b/>
          <w:sz w:val="20"/>
          <w:szCs w:val="20"/>
        </w:rPr>
        <w:t>Nie</w:t>
      </w:r>
      <w:proofErr w:type="spellEnd"/>
      <w:r w:rsidRPr="00A64909">
        <w:rPr>
          <w:rFonts w:ascii="Book Antiqua" w:eastAsia="等线" w:hAnsi="Book Antiqua"/>
          <w:b/>
          <w:sz w:val="20"/>
          <w:szCs w:val="20"/>
        </w:rPr>
        <w:t xml:space="preserve"> K</w:t>
      </w:r>
      <w:r w:rsidRPr="00A64909">
        <w:rPr>
          <w:rFonts w:ascii="Book Antiqua" w:eastAsia="等线" w:hAnsi="Book Antiqua"/>
          <w:sz w:val="20"/>
          <w:szCs w:val="20"/>
        </w:rPr>
        <w:t xml:space="preserve">, Shi L, Chen Q, Hu X, </w:t>
      </w:r>
      <w:proofErr w:type="spellStart"/>
      <w:r w:rsidRPr="00A64909">
        <w:rPr>
          <w:rFonts w:ascii="Book Antiqua" w:eastAsia="等线" w:hAnsi="Book Antiqua"/>
          <w:sz w:val="20"/>
          <w:szCs w:val="20"/>
        </w:rPr>
        <w:t>Jabbour</w:t>
      </w:r>
      <w:proofErr w:type="spellEnd"/>
      <w:r w:rsidRPr="00A64909">
        <w:rPr>
          <w:rFonts w:ascii="Book Antiqua" w:eastAsia="等线" w:hAnsi="Book Antiqua"/>
          <w:sz w:val="20"/>
          <w:szCs w:val="20"/>
        </w:rPr>
        <w:t xml:space="preserve"> SK, Yue N, </w:t>
      </w:r>
      <w:proofErr w:type="spellStart"/>
      <w:r w:rsidRPr="00A64909">
        <w:rPr>
          <w:rFonts w:ascii="Book Antiqua" w:eastAsia="等线" w:hAnsi="Book Antiqua"/>
          <w:sz w:val="20"/>
          <w:szCs w:val="20"/>
        </w:rPr>
        <w:t>Niu</w:t>
      </w:r>
      <w:proofErr w:type="spellEnd"/>
      <w:r w:rsidRPr="00A64909">
        <w:rPr>
          <w:rFonts w:ascii="Book Antiqua" w:eastAsia="等线" w:hAnsi="Book Antiqua"/>
          <w:sz w:val="20"/>
          <w:szCs w:val="20"/>
        </w:rPr>
        <w:t xml:space="preserve"> T, Sun X. Rectal Cancer: Assessment of Neoadjuvant </w:t>
      </w:r>
      <w:proofErr w:type="spellStart"/>
      <w:r w:rsidRPr="00A64909">
        <w:rPr>
          <w:rFonts w:ascii="Book Antiqua" w:eastAsia="等线" w:hAnsi="Book Antiqua"/>
          <w:sz w:val="20"/>
          <w:szCs w:val="20"/>
        </w:rPr>
        <w:t>Chemoradiation</w:t>
      </w:r>
      <w:proofErr w:type="spellEnd"/>
      <w:r w:rsidRPr="00A64909">
        <w:rPr>
          <w:rFonts w:ascii="Book Antiqua" w:eastAsia="等线" w:hAnsi="Book Antiqua"/>
          <w:sz w:val="20"/>
          <w:szCs w:val="20"/>
        </w:rPr>
        <w:t xml:space="preserve"> Outcome based on </w:t>
      </w:r>
      <w:proofErr w:type="spellStart"/>
      <w:r w:rsidRPr="00A64909">
        <w:rPr>
          <w:rFonts w:ascii="Book Antiqua" w:eastAsia="等线" w:hAnsi="Book Antiqua"/>
          <w:sz w:val="20"/>
          <w:szCs w:val="20"/>
        </w:rPr>
        <w:t>Radiomics</w:t>
      </w:r>
      <w:proofErr w:type="spellEnd"/>
      <w:r w:rsidRPr="00A64909">
        <w:rPr>
          <w:rFonts w:ascii="Book Antiqua" w:eastAsia="等线" w:hAnsi="Book Antiqua"/>
          <w:sz w:val="20"/>
          <w:szCs w:val="20"/>
        </w:rPr>
        <w:t xml:space="preserve"> of </w:t>
      </w:r>
      <w:proofErr w:type="spellStart"/>
      <w:r w:rsidRPr="00A64909">
        <w:rPr>
          <w:rFonts w:ascii="Book Antiqua" w:eastAsia="等线" w:hAnsi="Book Antiqua"/>
          <w:sz w:val="20"/>
          <w:szCs w:val="20"/>
        </w:rPr>
        <w:t>Multiparametric</w:t>
      </w:r>
      <w:proofErr w:type="spellEnd"/>
      <w:r w:rsidRPr="00A64909">
        <w:rPr>
          <w:rFonts w:ascii="Book Antiqua" w:eastAsia="等线" w:hAnsi="Book Antiqua"/>
          <w:sz w:val="20"/>
          <w:szCs w:val="20"/>
        </w:rPr>
        <w:t xml:space="preserve"> MRI. </w:t>
      </w:r>
      <w:proofErr w:type="spellStart"/>
      <w:r w:rsidRPr="00A64909">
        <w:rPr>
          <w:rFonts w:ascii="Book Antiqua" w:eastAsia="等线" w:hAnsi="Book Antiqua"/>
          <w:i/>
          <w:sz w:val="20"/>
          <w:szCs w:val="20"/>
        </w:rPr>
        <w:t>Clin</w:t>
      </w:r>
      <w:proofErr w:type="spellEnd"/>
      <w:r w:rsidRPr="00A64909">
        <w:rPr>
          <w:rFonts w:ascii="Book Antiqua" w:eastAsia="等线" w:hAnsi="Book Antiqua"/>
          <w:i/>
          <w:sz w:val="20"/>
          <w:szCs w:val="20"/>
        </w:rPr>
        <w:t xml:space="preserve"> Cancer Res</w:t>
      </w:r>
      <w:r w:rsidRPr="00A64909">
        <w:rPr>
          <w:rFonts w:ascii="Book Antiqua" w:eastAsia="等线" w:hAnsi="Book Antiqua"/>
          <w:sz w:val="20"/>
          <w:szCs w:val="20"/>
        </w:rPr>
        <w:t xml:space="preserve"> 2016; </w:t>
      </w:r>
      <w:r w:rsidRPr="00A64909">
        <w:rPr>
          <w:rFonts w:ascii="Book Antiqua" w:eastAsia="等线" w:hAnsi="Book Antiqua"/>
          <w:b/>
          <w:sz w:val="20"/>
          <w:szCs w:val="20"/>
        </w:rPr>
        <w:t>22</w:t>
      </w:r>
      <w:r w:rsidRPr="00A64909">
        <w:rPr>
          <w:rFonts w:ascii="Book Antiqua" w:eastAsia="等线" w:hAnsi="Book Antiqua"/>
          <w:sz w:val="20"/>
          <w:szCs w:val="20"/>
        </w:rPr>
        <w:t>: 5256-5264 [PMID: 27185368 DOI: 10.1158/1078-0432.CCR-15-2997]</w:t>
      </w:r>
    </w:p>
    <w:p w14:paraId="059AD10E"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lastRenderedPageBreak/>
        <w:t xml:space="preserve">48 </w:t>
      </w:r>
      <w:proofErr w:type="spellStart"/>
      <w:r w:rsidRPr="00A64909">
        <w:rPr>
          <w:rFonts w:ascii="Book Antiqua" w:eastAsia="等线" w:hAnsi="Book Antiqua"/>
          <w:b/>
          <w:sz w:val="20"/>
          <w:szCs w:val="20"/>
        </w:rPr>
        <w:t>Horvat</w:t>
      </w:r>
      <w:proofErr w:type="spellEnd"/>
      <w:r w:rsidRPr="00A64909">
        <w:rPr>
          <w:rFonts w:ascii="Book Antiqua" w:eastAsia="等线" w:hAnsi="Book Antiqua"/>
          <w:b/>
          <w:sz w:val="20"/>
          <w:szCs w:val="20"/>
        </w:rPr>
        <w:t xml:space="preserve"> N</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Veeraraghavan</w:t>
      </w:r>
      <w:proofErr w:type="spellEnd"/>
      <w:r w:rsidRPr="00A64909">
        <w:rPr>
          <w:rFonts w:ascii="Book Antiqua" w:eastAsia="等线" w:hAnsi="Book Antiqua"/>
          <w:sz w:val="20"/>
          <w:szCs w:val="20"/>
        </w:rPr>
        <w:t xml:space="preserve"> H, Khan M, </w:t>
      </w:r>
      <w:proofErr w:type="spellStart"/>
      <w:r w:rsidRPr="00A64909">
        <w:rPr>
          <w:rFonts w:ascii="Book Antiqua" w:eastAsia="等线" w:hAnsi="Book Antiqua"/>
          <w:sz w:val="20"/>
          <w:szCs w:val="20"/>
        </w:rPr>
        <w:t>Blazic</w:t>
      </w:r>
      <w:proofErr w:type="spellEnd"/>
      <w:r w:rsidRPr="00A64909">
        <w:rPr>
          <w:rFonts w:ascii="Book Antiqua" w:eastAsia="等线" w:hAnsi="Book Antiqua"/>
          <w:sz w:val="20"/>
          <w:szCs w:val="20"/>
        </w:rPr>
        <w:t xml:space="preserve"> I, Zheng J, </w:t>
      </w:r>
      <w:proofErr w:type="spellStart"/>
      <w:r w:rsidRPr="00A64909">
        <w:rPr>
          <w:rFonts w:ascii="Book Antiqua" w:eastAsia="等线" w:hAnsi="Book Antiqua"/>
          <w:sz w:val="20"/>
          <w:szCs w:val="20"/>
        </w:rPr>
        <w:t>Capanu</w:t>
      </w:r>
      <w:proofErr w:type="spellEnd"/>
      <w:r w:rsidRPr="00A64909">
        <w:rPr>
          <w:rFonts w:ascii="Book Antiqua" w:eastAsia="等线" w:hAnsi="Book Antiqua"/>
          <w:sz w:val="20"/>
          <w:szCs w:val="20"/>
        </w:rPr>
        <w:t xml:space="preserve"> M, Sala E, Garcia-Aguilar J, </w:t>
      </w:r>
      <w:proofErr w:type="spellStart"/>
      <w:r w:rsidRPr="00A64909">
        <w:rPr>
          <w:rFonts w:ascii="Book Antiqua" w:eastAsia="等线" w:hAnsi="Book Antiqua"/>
          <w:sz w:val="20"/>
          <w:szCs w:val="20"/>
        </w:rPr>
        <w:t>Gollub</w:t>
      </w:r>
      <w:proofErr w:type="spellEnd"/>
      <w:r w:rsidRPr="00A64909">
        <w:rPr>
          <w:rFonts w:ascii="Book Antiqua" w:eastAsia="等线" w:hAnsi="Book Antiqua"/>
          <w:sz w:val="20"/>
          <w:szCs w:val="20"/>
        </w:rPr>
        <w:t xml:space="preserve"> MJ, </w:t>
      </w:r>
      <w:proofErr w:type="spellStart"/>
      <w:r w:rsidRPr="00A64909">
        <w:rPr>
          <w:rFonts w:ascii="Book Antiqua" w:eastAsia="等线" w:hAnsi="Book Antiqua"/>
          <w:sz w:val="20"/>
          <w:szCs w:val="20"/>
        </w:rPr>
        <w:t>Petkovska</w:t>
      </w:r>
      <w:proofErr w:type="spellEnd"/>
      <w:r w:rsidRPr="00A64909">
        <w:rPr>
          <w:rFonts w:ascii="Book Antiqua" w:eastAsia="等线" w:hAnsi="Book Antiqua"/>
          <w:sz w:val="20"/>
          <w:szCs w:val="20"/>
        </w:rPr>
        <w:t xml:space="preserve"> I. MR Imaging of Rectal Cancer: </w:t>
      </w:r>
      <w:proofErr w:type="spellStart"/>
      <w:r w:rsidRPr="00A64909">
        <w:rPr>
          <w:rFonts w:ascii="Book Antiqua" w:eastAsia="等线" w:hAnsi="Book Antiqua"/>
          <w:sz w:val="20"/>
          <w:szCs w:val="20"/>
        </w:rPr>
        <w:t>Radiomics</w:t>
      </w:r>
      <w:proofErr w:type="spellEnd"/>
      <w:r w:rsidRPr="00A64909">
        <w:rPr>
          <w:rFonts w:ascii="Book Antiqua" w:eastAsia="等线" w:hAnsi="Book Antiqua"/>
          <w:sz w:val="20"/>
          <w:szCs w:val="20"/>
        </w:rPr>
        <w:t xml:space="preserve"> Analysis to Assess Treatment Response after Neoadjuvant Therapy. </w:t>
      </w:r>
      <w:r w:rsidRPr="00A64909">
        <w:rPr>
          <w:rFonts w:ascii="Book Antiqua" w:eastAsia="等线" w:hAnsi="Book Antiqua"/>
          <w:i/>
          <w:sz w:val="20"/>
          <w:szCs w:val="20"/>
        </w:rPr>
        <w:t>Radiology</w:t>
      </w:r>
      <w:r w:rsidRPr="00A64909">
        <w:rPr>
          <w:rFonts w:ascii="Book Antiqua" w:eastAsia="等线" w:hAnsi="Book Antiqua"/>
          <w:sz w:val="20"/>
          <w:szCs w:val="20"/>
        </w:rPr>
        <w:t xml:space="preserve"> 2018; </w:t>
      </w:r>
      <w:r w:rsidRPr="00A64909">
        <w:rPr>
          <w:rFonts w:ascii="Book Antiqua" w:eastAsia="等线" w:hAnsi="Book Antiqua"/>
          <w:b/>
          <w:sz w:val="20"/>
          <w:szCs w:val="20"/>
        </w:rPr>
        <w:t>287</w:t>
      </w:r>
      <w:r w:rsidRPr="00A64909">
        <w:rPr>
          <w:rFonts w:ascii="Book Antiqua" w:eastAsia="等线" w:hAnsi="Book Antiqua"/>
          <w:sz w:val="20"/>
          <w:szCs w:val="20"/>
        </w:rPr>
        <w:t>: 833-843 [PMID: 29514017 DOI: 10.1148/radiol.2018172300]</w:t>
      </w:r>
    </w:p>
    <w:p w14:paraId="1F52CB06"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49 </w:t>
      </w:r>
      <w:proofErr w:type="spellStart"/>
      <w:r w:rsidRPr="00A64909">
        <w:rPr>
          <w:rFonts w:ascii="Book Antiqua" w:eastAsia="等线" w:hAnsi="Book Antiqua"/>
          <w:b/>
          <w:sz w:val="20"/>
          <w:szCs w:val="20"/>
        </w:rPr>
        <w:t>Aschele</w:t>
      </w:r>
      <w:proofErr w:type="spellEnd"/>
      <w:r w:rsidRPr="00A64909">
        <w:rPr>
          <w:rFonts w:ascii="Book Antiqua" w:eastAsia="等线" w:hAnsi="Book Antiqua"/>
          <w:b/>
          <w:sz w:val="20"/>
          <w:szCs w:val="20"/>
        </w:rPr>
        <w:t xml:space="preserve"> C</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Cionini</w:t>
      </w:r>
      <w:proofErr w:type="spellEnd"/>
      <w:r w:rsidRPr="00A64909">
        <w:rPr>
          <w:rFonts w:ascii="Book Antiqua" w:eastAsia="等线" w:hAnsi="Book Antiqua"/>
          <w:sz w:val="20"/>
          <w:szCs w:val="20"/>
        </w:rPr>
        <w:t xml:space="preserve"> L, </w:t>
      </w:r>
      <w:proofErr w:type="spellStart"/>
      <w:r w:rsidRPr="00A64909">
        <w:rPr>
          <w:rFonts w:ascii="Book Antiqua" w:eastAsia="等线" w:hAnsi="Book Antiqua"/>
          <w:sz w:val="20"/>
          <w:szCs w:val="20"/>
        </w:rPr>
        <w:t>Lonardi</w:t>
      </w:r>
      <w:proofErr w:type="spellEnd"/>
      <w:r w:rsidRPr="00A64909">
        <w:rPr>
          <w:rFonts w:ascii="Book Antiqua" w:eastAsia="等线" w:hAnsi="Book Antiqua"/>
          <w:sz w:val="20"/>
          <w:szCs w:val="20"/>
        </w:rPr>
        <w:t xml:space="preserve"> S, Pinto C, </w:t>
      </w:r>
      <w:proofErr w:type="spellStart"/>
      <w:r w:rsidRPr="00A64909">
        <w:rPr>
          <w:rFonts w:ascii="Book Antiqua" w:eastAsia="等线" w:hAnsi="Book Antiqua"/>
          <w:sz w:val="20"/>
          <w:szCs w:val="20"/>
        </w:rPr>
        <w:t>Cordio</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Rosati</w:t>
      </w:r>
      <w:proofErr w:type="spellEnd"/>
      <w:r w:rsidRPr="00A64909">
        <w:rPr>
          <w:rFonts w:ascii="Book Antiqua" w:eastAsia="等线" w:hAnsi="Book Antiqua"/>
          <w:sz w:val="20"/>
          <w:szCs w:val="20"/>
        </w:rPr>
        <w:t xml:space="preserve"> G, </w:t>
      </w:r>
      <w:proofErr w:type="spellStart"/>
      <w:r w:rsidRPr="00A64909">
        <w:rPr>
          <w:rFonts w:ascii="Book Antiqua" w:eastAsia="等线" w:hAnsi="Book Antiqua"/>
          <w:sz w:val="20"/>
          <w:szCs w:val="20"/>
        </w:rPr>
        <w:t>Artale</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Tagliagambe</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Ambrosini</w:t>
      </w:r>
      <w:proofErr w:type="spellEnd"/>
      <w:r w:rsidRPr="00A64909">
        <w:rPr>
          <w:rFonts w:ascii="Book Antiqua" w:eastAsia="等线" w:hAnsi="Book Antiqua"/>
          <w:sz w:val="20"/>
          <w:szCs w:val="20"/>
        </w:rPr>
        <w:t xml:space="preserve"> G, </w:t>
      </w:r>
      <w:proofErr w:type="spellStart"/>
      <w:r w:rsidRPr="00A64909">
        <w:rPr>
          <w:rFonts w:ascii="Book Antiqua" w:eastAsia="等线" w:hAnsi="Book Antiqua"/>
          <w:sz w:val="20"/>
          <w:szCs w:val="20"/>
        </w:rPr>
        <w:t>Rosetti</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Bonetti</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Negru</w:t>
      </w:r>
      <w:proofErr w:type="spellEnd"/>
      <w:r w:rsidRPr="00A64909">
        <w:rPr>
          <w:rFonts w:ascii="Book Antiqua" w:eastAsia="等线" w:hAnsi="Book Antiqua"/>
          <w:sz w:val="20"/>
          <w:szCs w:val="20"/>
        </w:rPr>
        <w:t xml:space="preserve"> ME, </w:t>
      </w:r>
      <w:proofErr w:type="spellStart"/>
      <w:r w:rsidRPr="00A64909">
        <w:rPr>
          <w:rFonts w:ascii="Book Antiqua" w:eastAsia="等线" w:hAnsi="Book Antiqua"/>
          <w:sz w:val="20"/>
          <w:szCs w:val="20"/>
        </w:rPr>
        <w:t>Tronconi</w:t>
      </w:r>
      <w:proofErr w:type="spellEnd"/>
      <w:r w:rsidRPr="00A64909">
        <w:rPr>
          <w:rFonts w:ascii="Book Antiqua" w:eastAsia="等线" w:hAnsi="Book Antiqua"/>
          <w:sz w:val="20"/>
          <w:szCs w:val="20"/>
        </w:rPr>
        <w:t xml:space="preserve"> MC, </w:t>
      </w:r>
      <w:proofErr w:type="spellStart"/>
      <w:r w:rsidRPr="00A64909">
        <w:rPr>
          <w:rFonts w:ascii="Book Antiqua" w:eastAsia="等线" w:hAnsi="Book Antiqua"/>
          <w:sz w:val="20"/>
          <w:szCs w:val="20"/>
        </w:rPr>
        <w:t>Luppi</w:t>
      </w:r>
      <w:proofErr w:type="spellEnd"/>
      <w:r w:rsidRPr="00A64909">
        <w:rPr>
          <w:rFonts w:ascii="Book Antiqua" w:eastAsia="等线" w:hAnsi="Book Antiqua"/>
          <w:sz w:val="20"/>
          <w:szCs w:val="20"/>
        </w:rPr>
        <w:t xml:space="preserve"> G, </w:t>
      </w:r>
      <w:proofErr w:type="spellStart"/>
      <w:r w:rsidRPr="00A64909">
        <w:rPr>
          <w:rFonts w:ascii="Book Antiqua" w:eastAsia="等线" w:hAnsi="Book Antiqua"/>
          <w:sz w:val="20"/>
          <w:szCs w:val="20"/>
        </w:rPr>
        <w:t>Silvano</w:t>
      </w:r>
      <w:proofErr w:type="spellEnd"/>
      <w:r w:rsidRPr="00A64909">
        <w:rPr>
          <w:rFonts w:ascii="Book Antiqua" w:eastAsia="等线" w:hAnsi="Book Antiqua"/>
          <w:sz w:val="20"/>
          <w:szCs w:val="20"/>
        </w:rPr>
        <w:t xml:space="preserve"> G, </w:t>
      </w:r>
      <w:proofErr w:type="spellStart"/>
      <w:r w:rsidRPr="00A64909">
        <w:rPr>
          <w:rFonts w:ascii="Book Antiqua" w:eastAsia="等线" w:hAnsi="Book Antiqua"/>
          <w:sz w:val="20"/>
          <w:szCs w:val="20"/>
        </w:rPr>
        <w:t>Corsi</w:t>
      </w:r>
      <w:proofErr w:type="spellEnd"/>
      <w:r w:rsidRPr="00A64909">
        <w:rPr>
          <w:rFonts w:ascii="Book Antiqua" w:eastAsia="等线" w:hAnsi="Book Antiqua"/>
          <w:sz w:val="20"/>
          <w:szCs w:val="20"/>
        </w:rPr>
        <w:t xml:space="preserve"> DC, </w:t>
      </w:r>
      <w:proofErr w:type="spellStart"/>
      <w:r w:rsidRPr="00A64909">
        <w:rPr>
          <w:rFonts w:ascii="Book Antiqua" w:eastAsia="等线" w:hAnsi="Book Antiqua"/>
          <w:sz w:val="20"/>
          <w:szCs w:val="20"/>
        </w:rPr>
        <w:t>Bochicchio</w:t>
      </w:r>
      <w:proofErr w:type="spellEnd"/>
      <w:r w:rsidRPr="00A64909">
        <w:rPr>
          <w:rFonts w:ascii="Book Antiqua" w:eastAsia="等线" w:hAnsi="Book Antiqua"/>
          <w:sz w:val="20"/>
          <w:szCs w:val="20"/>
        </w:rPr>
        <w:t xml:space="preserve"> AM, </w:t>
      </w:r>
      <w:proofErr w:type="spellStart"/>
      <w:r w:rsidRPr="00A64909">
        <w:rPr>
          <w:rFonts w:ascii="Book Antiqua" w:eastAsia="等线" w:hAnsi="Book Antiqua"/>
          <w:sz w:val="20"/>
          <w:szCs w:val="20"/>
        </w:rPr>
        <w:t>Chiaulon</w:t>
      </w:r>
      <w:proofErr w:type="spellEnd"/>
      <w:r w:rsidRPr="00A64909">
        <w:rPr>
          <w:rFonts w:ascii="Book Antiqua" w:eastAsia="等线" w:hAnsi="Book Antiqua"/>
          <w:sz w:val="20"/>
          <w:szCs w:val="20"/>
        </w:rPr>
        <w:t xml:space="preserve"> G, Gallo M, </w:t>
      </w:r>
      <w:proofErr w:type="spellStart"/>
      <w:r w:rsidRPr="00A64909">
        <w:rPr>
          <w:rFonts w:ascii="Book Antiqua" w:eastAsia="等线" w:hAnsi="Book Antiqua"/>
          <w:sz w:val="20"/>
          <w:szCs w:val="20"/>
        </w:rPr>
        <w:t>Boni</w:t>
      </w:r>
      <w:proofErr w:type="spellEnd"/>
      <w:r w:rsidRPr="00A64909">
        <w:rPr>
          <w:rFonts w:ascii="Book Antiqua" w:eastAsia="等线" w:hAnsi="Book Antiqua"/>
          <w:sz w:val="20"/>
          <w:szCs w:val="20"/>
        </w:rPr>
        <w:t xml:space="preserve"> L. Primary tumor response to preoperative </w:t>
      </w:r>
      <w:proofErr w:type="spellStart"/>
      <w:r w:rsidRPr="00A64909">
        <w:rPr>
          <w:rFonts w:ascii="Book Antiqua" w:eastAsia="等线" w:hAnsi="Book Antiqua"/>
          <w:sz w:val="20"/>
          <w:szCs w:val="20"/>
        </w:rPr>
        <w:t>chemoradiation</w:t>
      </w:r>
      <w:proofErr w:type="spellEnd"/>
      <w:r w:rsidRPr="00A64909">
        <w:rPr>
          <w:rFonts w:ascii="Book Antiqua" w:eastAsia="等线" w:hAnsi="Book Antiqua"/>
          <w:sz w:val="20"/>
          <w:szCs w:val="20"/>
        </w:rPr>
        <w:t xml:space="preserve"> with or without </w:t>
      </w:r>
      <w:proofErr w:type="spellStart"/>
      <w:r w:rsidRPr="00A64909">
        <w:rPr>
          <w:rFonts w:ascii="Book Antiqua" w:eastAsia="等线" w:hAnsi="Book Antiqua"/>
          <w:sz w:val="20"/>
          <w:szCs w:val="20"/>
        </w:rPr>
        <w:t>oxaliplatin</w:t>
      </w:r>
      <w:proofErr w:type="spellEnd"/>
      <w:r w:rsidRPr="00A64909">
        <w:rPr>
          <w:rFonts w:ascii="Book Antiqua" w:eastAsia="等线" w:hAnsi="Book Antiqua"/>
          <w:sz w:val="20"/>
          <w:szCs w:val="20"/>
        </w:rPr>
        <w:t xml:space="preserve"> in locally advanced rectal cancer: pathologic results of the STAR-01 randomized phase III trial. </w:t>
      </w:r>
      <w:r w:rsidRPr="00A64909">
        <w:rPr>
          <w:rFonts w:ascii="Book Antiqua" w:eastAsia="等线" w:hAnsi="Book Antiqua"/>
          <w:i/>
          <w:sz w:val="20"/>
          <w:szCs w:val="20"/>
        </w:rPr>
        <w:t xml:space="preserve">J </w:t>
      </w:r>
      <w:proofErr w:type="spellStart"/>
      <w:r w:rsidRPr="00A64909">
        <w:rPr>
          <w:rFonts w:ascii="Book Antiqua" w:eastAsia="等线" w:hAnsi="Book Antiqua"/>
          <w:i/>
          <w:sz w:val="20"/>
          <w:szCs w:val="20"/>
        </w:rPr>
        <w:t>Clin</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sz w:val="20"/>
          <w:szCs w:val="20"/>
        </w:rPr>
        <w:t xml:space="preserve"> 2011; </w:t>
      </w:r>
      <w:r w:rsidRPr="00A64909">
        <w:rPr>
          <w:rFonts w:ascii="Book Antiqua" w:eastAsia="等线" w:hAnsi="Book Antiqua"/>
          <w:b/>
          <w:sz w:val="20"/>
          <w:szCs w:val="20"/>
        </w:rPr>
        <w:t>29</w:t>
      </w:r>
      <w:r w:rsidRPr="00A64909">
        <w:rPr>
          <w:rFonts w:ascii="Book Antiqua" w:eastAsia="等线" w:hAnsi="Book Antiqua"/>
          <w:sz w:val="20"/>
          <w:szCs w:val="20"/>
        </w:rPr>
        <w:t>: 2773-2780 [PMID: 21606427 DOI: 10.1200/JCO.2010.34.4911]</w:t>
      </w:r>
    </w:p>
    <w:p w14:paraId="46435CDA"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50 </w:t>
      </w:r>
      <w:proofErr w:type="spellStart"/>
      <w:r w:rsidRPr="00A64909">
        <w:rPr>
          <w:rFonts w:ascii="Book Antiqua" w:eastAsia="等线" w:hAnsi="Book Antiqua"/>
          <w:b/>
          <w:sz w:val="20"/>
          <w:szCs w:val="20"/>
        </w:rPr>
        <w:t>Dinapoli</w:t>
      </w:r>
      <w:proofErr w:type="spellEnd"/>
      <w:r w:rsidRPr="00A64909">
        <w:rPr>
          <w:rFonts w:ascii="Book Antiqua" w:eastAsia="等线" w:hAnsi="Book Antiqua"/>
          <w:b/>
          <w:sz w:val="20"/>
          <w:szCs w:val="20"/>
        </w:rPr>
        <w:t xml:space="preserve"> N</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Barbaro</w:t>
      </w:r>
      <w:proofErr w:type="spellEnd"/>
      <w:r w:rsidRPr="00A64909">
        <w:rPr>
          <w:rFonts w:ascii="Book Antiqua" w:eastAsia="等线" w:hAnsi="Book Antiqua"/>
          <w:sz w:val="20"/>
          <w:szCs w:val="20"/>
        </w:rPr>
        <w:t xml:space="preserve"> B, </w:t>
      </w:r>
      <w:proofErr w:type="spellStart"/>
      <w:r w:rsidRPr="00A64909">
        <w:rPr>
          <w:rFonts w:ascii="Book Antiqua" w:eastAsia="等线" w:hAnsi="Book Antiqua"/>
          <w:sz w:val="20"/>
          <w:szCs w:val="20"/>
        </w:rPr>
        <w:t>Gatta</w:t>
      </w:r>
      <w:proofErr w:type="spellEnd"/>
      <w:r w:rsidRPr="00A64909">
        <w:rPr>
          <w:rFonts w:ascii="Book Antiqua" w:eastAsia="等线" w:hAnsi="Book Antiqua"/>
          <w:sz w:val="20"/>
          <w:szCs w:val="20"/>
        </w:rPr>
        <w:t xml:space="preserve"> R, </w:t>
      </w:r>
      <w:proofErr w:type="spellStart"/>
      <w:r w:rsidRPr="00A64909">
        <w:rPr>
          <w:rFonts w:ascii="Book Antiqua" w:eastAsia="等线" w:hAnsi="Book Antiqua"/>
          <w:sz w:val="20"/>
          <w:szCs w:val="20"/>
        </w:rPr>
        <w:t>Chiloiro</w:t>
      </w:r>
      <w:proofErr w:type="spellEnd"/>
      <w:r w:rsidRPr="00A64909">
        <w:rPr>
          <w:rFonts w:ascii="Book Antiqua" w:eastAsia="等线" w:hAnsi="Book Antiqua"/>
          <w:sz w:val="20"/>
          <w:szCs w:val="20"/>
        </w:rPr>
        <w:t xml:space="preserve"> G, </w:t>
      </w:r>
      <w:proofErr w:type="spellStart"/>
      <w:r w:rsidRPr="00A64909">
        <w:rPr>
          <w:rFonts w:ascii="Book Antiqua" w:eastAsia="等线" w:hAnsi="Book Antiqua"/>
          <w:sz w:val="20"/>
          <w:szCs w:val="20"/>
        </w:rPr>
        <w:t>Casà</w:t>
      </w:r>
      <w:proofErr w:type="spellEnd"/>
      <w:r w:rsidRPr="00A64909">
        <w:rPr>
          <w:rFonts w:ascii="Book Antiqua" w:eastAsia="等线" w:hAnsi="Book Antiqua"/>
          <w:sz w:val="20"/>
          <w:szCs w:val="20"/>
        </w:rPr>
        <w:t xml:space="preserve"> C, </w:t>
      </w:r>
      <w:proofErr w:type="spellStart"/>
      <w:r w:rsidRPr="00A64909">
        <w:rPr>
          <w:rFonts w:ascii="Book Antiqua" w:eastAsia="等线" w:hAnsi="Book Antiqua"/>
          <w:sz w:val="20"/>
          <w:szCs w:val="20"/>
        </w:rPr>
        <w:t>Masciocchi</w:t>
      </w:r>
      <w:proofErr w:type="spellEnd"/>
      <w:r w:rsidRPr="00A64909">
        <w:rPr>
          <w:rFonts w:ascii="Book Antiqua" w:eastAsia="等线" w:hAnsi="Book Antiqua"/>
          <w:sz w:val="20"/>
          <w:szCs w:val="20"/>
        </w:rPr>
        <w:t xml:space="preserve"> C, </w:t>
      </w:r>
      <w:proofErr w:type="spellStart"/>
      <w:r w:rsidRPr="00A64909">
        <w:rPr>
          <w:rFonts w:ascii="Book Antiqua" w:eastAsia="等线" w:hAnsi="Book Antiqua"/>
          <w:sz w:val="20"/>
          <w:szCs w:val="20"/>
        </w:rPr>
        <w:t>Damiani</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Boldrini</w:t>
      </w:r>
      <w:proofErr w:type="spellEnd"/>
      <w:r w:rsidRPr="00A64909">
        <w:rPr>
          <w:rFonts w:ascii="Book Antiqua" w:eastAsia="等线" w:hAnsi="Book Antiqua"/>
          <w:sz w:val="20"/>
          <w:szCs w:val="20"/>
        </w:rPr>
        <w:t xml:space="preserve"> L, </w:t>
      </w:r>
      <w:proofErr w:type="spellStart"/>
      <w:r w:rsidRPr="00A64909">
        <w:rPr>
          <w:rFonts w:ascii="Book Antiqua" w:eastAsia="等线" w:hAnsi="Book Antiqua"/>
          <w:sz w:val="20"/>
          <w:szCs w:val="20"/>
        </w:rPr>
        <w:t>Gambacorta</w:t>
      </w:r>
      <w:proofErr w:type="spellEnd"/>
      <w:r w:rsidRPr="00A64909">
        <w:rPr>
          <w:rFonts w:ascii="Book Antiqua" w:eastAsia="等线" w:hAnsi="Book Antiqua"/>
          <w:sz w:val="20"/>
          <w:szCs w:val="20"/>
        </w:rPr>
        <w:t xml:space="preserve"> MA, </w:t>
      </w:r>
      <w:proofErr w:type="spellStart"/>
      <w:r w:rsidRPr="00A64909">
        <w:rPr>
          <w:rFonts w:ascii="Book Antiqua" w:eastAsia="等线" w:hAnsi="Book Antiqua"/>
          <w:sz w:val="20"/>
          <w:szCs w:val="20"/>
        </w:rPr>
        <w:t>Dezio</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Mattiucci</w:t>
      </w:r>
      <w:proofErr w:type="spellEnd"/>
      <w:r w:rsidRPr="00A64909">
        <w:rPr>
          <w:rFonts w:ascii="Book Antiqua" w:eastAsia="等线" w:hAnsi="Book Antiqua"/>
          <w:sz w:val="20"/>
          <w:szCs w:val="20"/>
        </w:rPr>
        <w:t xml:space="preserve"> GC, </w:t>
      </w:r>
      <w:proofErr w:type="spellStart"/>
      <w:r w:rsidRPr="00A64909">
        <w:rPr>
          <w:rFonts w:ascii="Book Antiqua" w:eastAsia="等线" w:hAnsi="Book Antiqua"/>
          <w:sz w:val="20"/>
          <w:szCs w:val="20"/>
        </w:rPr>
        <w:t>Balducci</w:t>
      </w:r>
      <w:proofErr w:type="spellEnd"/>
      <w:r w:rsidRPr="00A64909">
        <w:rPr>
          <w:rFonts w:ascii="Book Antiqua" w:eastAsia="等线" w:hAnsi="Book Antiqua"/>
          <w:sz w:val="20"/>
          <w:szCs w:val="20"/>
        </w:rPr>
        <w:t xml:space="preserve"> M, van </w:t>
      </w:r>
      <w:proofErr w:type="spellStart"/>
      <w:r w:rsidRPr="00A64909">
        <w:rPr>
          <w:rFonts w:ascii="Book Antiqua" w:eastAsia="等线" w:hAnsi="Book Antiqua"/>
          <w:sz w:val="20"/>
          <w:szCs w:val="20"/>
        </w:rPr>
        <w:t>Soest</w:t>
      </w:r>
      <w:proofErr w:type="spellEnd"/>
      <w:r w:rsidRPr="00A64909">
        <w:rPr>
          <w:rFonts w:ascii="Book Antiqua" w:eastAsia="等线" w:hAnsi="Book Antiqua"/>
          <w:sz w:val="20"/>
          <w:szCs w:val="20"/>
        </w:rPr>
        <w:t xml:space="preserve"> J, Dekker A, </w:t>
      </w:r>
      <w:proofErr w:type="spellStart"/>
      <w:r w:rsidRPr="00A64909">
        <w:rPr>
          <w:rFonts w:ascii="Book Antiqua" w:eastAsia="等线" w:hAnsi="Book Antiqua"/>
          <w:sz w:val="20"/>
          <w:szCs w:val="20"/>
        </w:rPr>
        <w:t>Lambin</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Fiorino</w:t>
      </w:r>
      <w:proofErr w:type="spellEnd"/>
      <w:r w:rsidRPr="00A64909">
        <w:rPr>
          <w:rFonts w:ascii="Book Antiqua" w:eastAsia="等线" w:hAnsi="Book Antiqua"/>
          <w:sz w:val="20"/>
          <w:szCs w:val="20"/>
        </w:rPr>
        <w:t xml:space="preserve"> C, Sini C, De </w:t>
      </w:r>
      <w:proofErr w:type="spellStart"/>
      <w:r w:rsidRPr="00A64909">
        <w:rPr>
          <w:rFonts w:ascii="Book Antiqua" w:eastAsia="等线" w:hAnsi="Book Antiqua"/>
          <w:sz w:val="20"/>
          <w:szCs w:val="20"/>
        </w:rPr>
        <w:t>Cobelli</w:t>
      </w:r>
      <w:proofErr w:type="spellEnd"/>
      <w:r w:rsidRPr="00A64909">
        <w:rPr>
          <w:rFonts w:ascii="Book Antiqua" w:eastAsia="等线" w:hAnsi="Book Antiqua"/>
          <w:sz w:val="20"/>
          <w:szCs w:val="20"/>
        </w:rPr>
        <w:t xml:space="preserve"> F, Di </w:t>
      </w:r>
      <w:proofErr w:type="spellStart"/>
      <w:r w:rsidRPr="00A64909">
        <w:rPr>
          <w:rFonts w:ascii="Book Antiqua" w:eastAsia="等线" w:hAnsi="Book Antiqua"/>
          <w:sz w:val="20"/>
          <w:szCs w:val="20"/>
        </w:rPr>
        <w:t>Muzio</w:t>
      </w:r>
      <w:proofErr w:type="spellEnd"/>
      <w:r w:rsidRPr="00A64909">
        <w:rPr>
          <w:rFonts w:ascii="Book Antiqua" w:eastAsia="等线" w:hAnsi="Book Antiqua"/>
          <w:sz w:val="20"/>
          <w:szCs w:val="20"/>
        </w:rPr>
        <w:t xml:space="preserve"> N, </w:t>
      </w:r>
      <w:proofErr w:type="spellStart"/>
      <w:r w:rsidRPr="00A64909">
        <w:rPr>
          <w:rFonts w:ascii="Book Antiqua" w:eastAsia="等线" w:hAnsi="Book Antiqua"/>
          <w:sz w:val="20"/>
          <w:szCs w:val="20"/>
        </w:rPr>
        <w:t>Gumina</w:t>
      </w:r>
      <w:proofErr w:type="spellEnd"/>
      <w:r w:rsidRPr="00A64909">
        <w:rPr>
          <w:rFonts w:ascii="Book Antiqua" w:eastAsia="等线" w:hAnsi="Book Antiqua"/>
          <w:sz w:val="20"/>
          <w:szCs w:val="20"/>
        </w:rPr>
        <w:t xml:space="preserve"> C, </w:t>
      </w:r>
      <w:proofErr w:type="spellStart"/>
      <w:r w:rsidRPr="00A64909">
        <w:rPr>
          <w:rFonts w:ascii="Book Antiqua" w:eastAsia="等线" w:hAnsi="Book Antiqua"/>
          <w:sz w:val="20"/>
          <w:szCs w:val="20"/>
        </w:rPr>
        <w:t>Passoni</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Manfredi</w:t>
      </w:r>
      <w:proofErr w:type="spellEnd"/>
      <w:r w:rsidRPr="00A64909">
        <w:rPr>
          <w:rFonts w:ascii="Book Antiqua" w:eastAsia="等线" w:hAnsi="Book Antiqua"/>
          <w:sz w:val="20"/>
          <w:szCs w:val="20"/>
        </w:rPr>
        <w:t xml:space="preserve"> R, </w:t>
      </w:r>
      <w:proofErr w:type="spellStart"/>
      <w:r w:rsidRPr="00A64909">
        <w:rPr>
          <w:rFonts w:ascii="Book Antiqua" w:eastAsia="等线" w:hAnsi="Book Antiqua"/>
          <w:sz w:val="20"/>
          <w:szCs w:val="20"/>
        </w:rPr>
        <w:t>Valentini</w:t>
      </w:r>
      <w:proofErr w:type="spellEnd"/>
      <w:r w:rsidRPr="00A64909">
        <w:rPr>
          <w:rFonts w:ascii="Book Antiqua" w:eastAsia="等线" w:hAnsi="Book Antiqua"/>
          <w:sz w:val="20"/>
          <w:szCs w:val="20"/>
        </w:rPr>
        <w:t xml:space="preserve"> V. Magnetic Resonance, Vendor-independent, Intensity Histogram Analysis Predicting Pathologic Complete Response After </w:t>
      </w:r>
      <w:proofErr w:type="spellStart"/>
      <w:r w:rsidRPr="00A64909">
        <w:rPr>
          <w:rFonts w:ascii="Book Antiqua" w:eastAsia="等线" w:hAnsi="Book Antiqua"/>
          <w:sz w:val="20"/>
          <w:szCs w:val="20"/>
        </w:rPr>
        <w:t>Radiochemotherapy</w:t>
      </w:r>
      <w:proofErr w:type="spellEnd"/>
      <w:r w:rsidRPr="00A64909">
        <w:rPr>
          <w:rFonts w:ascii="Book Antiqua" w:eastAsia="等线" w:hAnsi="Book Antiqua"/>
          <w:sz w:val="20"/>
          <w:szCs w:val="20"/>
        </w:rPr>
        <w:t xml:space="preserve"> of Rectal Cancer. </w:t>
      </w:r>
      <w:proofErr w:type="spellStart"/>
      <w:r w:rsidRPr="00A64909">
        <w:rPr>
          <w:rFonts w:ascii="Book Antiqua" w:eastAsia="等线" w:hAnsi="Book Antiqua"/>
          <w:i/>
          <w:sz w:val="20"/>
          <w:szCs w:val="20"/>
        </w:rPr>
        <w:t>Int</w:t>
      </w:r>
      <w:proofErr w:type="spellEnd"/>
      <w:r w:rsidRPr="00A64909">
        <w:rPr>
          <w:rFonts w:ascii="Book Antiqua" w:eastAsia="等线" w:hAnsi="Book Antiqua"/>
          <w:i/>
          <w:sz w:val="20"/>
          <w:szCs w:val="20"/>
        </w:rPr>
        <w:t xml:space="preserve"> J </w:t>
      </w:r>
      <w:proofErr w:type="spellStart"/>
      <w:r w:rsidRPr="00A64909">
        <w:rPr>
          <w:rFonts w:ascii="Book Antiqua" w:eastAsia="等线" w:hAnsi="Book Antiqua"/>
          <w:i/>
          <w:sz w:val="20"/>
          <w:szCs w:val="20"/>
        </w:rPr>
        <w:t>Radiat</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Oncol</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Biol</w:t>
      </w:r>
      <w:proofErr w:type="spellEnd"/>
      <w:r w:rsidRPr="00A64909">
        <w:rPr>
          <w:rFonts w:ascii="Book Antiqua" w:eastAsia="等线" w:hAnsi="Book Antiqua"/>
          <w:i/>
          <w:sz w:val="20"/>
          <w:szCs w:val="20"/>
        </w:rPr>
        <w:t xml:space="preserve"> Phys</w:t>
      </w:r>
      <w:r w:rsidRPr="00A64909">
        <w:rPr>
          <w:rFonts w:ascii="Book Antiqua" w:eastAsia="等线" w:hAnsi="Book Antiqua"/>
          <w:sz w:val="20"/>
          <w:szCs w:val="20"/>
        </w:rPr>
        <w:t xml:space="preserve"> 2018; </w:t>
      </w:r>
      <w:r w:rsidRPr="00A64909">
        <w:rPr>
          <w:rFonts w:ascii="Book Antiqua" w:eastAsia="等线" w:hAnsi="Book Antiqua"/>
          <w:b/>
          <w:sz w:val="20"/>
          <w:szCs w:val="20"/>
        </w:rPr>
        <w:t>102</w:t>
      </w:r>
      <w:r w:rsidRPr="00A64909">
        <w:rPr>
          <w:rFonts w:ascii="Book Antiqua" w:eastAsia="等线" w:hAnsi="Book Antiqua"/>
          <w:sz w:val="20"/>
          <w:szCs w:val="20"/>
        </w:rPr>
        <w:t>: 765-774 [PMID: 29891200 DOI: 10.1016/j.ijrobp.2018.04.065]</w:t>
      </w:r>
    </w:p>
    <w:p w14:paraId="214DEF77"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51 </w:t>
      </w:r>
      <w:proofErr w:type="spellStart"/>
      <w:r w:rsidRPr="00A64909">
        <w:rPr>
          <w:rFonts w:ascii="Book Antiqua" w:eastAsia="等线" w:hAnsi="Book Antiqua"/>
          <w:b/>
          <w:sz w:val="20"/>
          <w:szCs w:val="20"/>
        </w:rPr>
        <w:t>Giannini</w:t>
      </w:r>
      <w:proofErr w:type="spellEnd"/>
      <w:r w:rsidRPr="00A64909">
        <w:rPr>
          <w:rFonts w:ascii="Book Antiqua" w:eastAsia="等线" w:hAnsi="Book Antiqua"/>
          <w:b/>
          <w:sz w:val="20"/>
          <w:szCs w:val="20"/>
        </w:rPr>
        <w:t xml:space="preserve"> V</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Mazzetti</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Bertotto</w:t>
      </w:r>
      <w:proofErr w:type="spellEnd"/>
      <w:r w:rsidRPr="00A64909">
        <w:rPr>
          <w:rFonts w:ascii="Book Antiqua" w:eastAsia="等线" w:hAnsi="Book Antiqua"/>
          <w:sz w:val="20"/>
          <w:szCs w:val="20"/>
        </w:rPr>
        <w:t xml:space="preserve"> I, </w:t>
      </w:r>
      <w:proofErr w:type="spellStart"/>
      <w:r w:rsidRPr="00A64909">
        <w:rPr>
          <w:rFonts w:ascii="Book Antiqua" w:eastAsia="等线" w:hAnsi="Book Antiqua"/>
          <w:sz w:val="20"/>
          <w:szCs w:val="20"/>
        </w:rPr>
        <w:t>Chiarenza</w:t>
      </w:r>
      <w:proofErr w:type="spellEnd"/>
      <w:r w:rsidRPr="00A64909">
        <w:rPr>
          <w:rFonts w:ascii="Book Antiqua" w:eastAsia="等线" w:hAnsi="Book Antiqua"/>
          <w:sz w:val="20"/>
          <w:szCs w:val="20"/>
        </w:rPr>
        <w:t xml:space="preserve"> C, Cauda S, </w:t>
      </w:r>
      <w:proofErr w:type="spellStart"/>
      <w:r w:rsidRPr="00A64909">
        <w:rPr>
          <w:rFonts w:ascii="Book Antiqua" w:eastAsia="等线" w:hAnsi="Book Antiqua"/>
          <w:sz w:val="20"/>
          <w:szCs w:val="20"/>
        </w:rPr>
        <w:t>Delmastro</w:t>
      </w:r>
      <w:proofErr w:type="spellEnd"/>
      <w:r w:rsidRPr="00A64909">
        <w:rPr>
          <w:rFonts w:ascii="Book Antiqua" w:eastAsia="等线" w:hAnsi="Book Antiqua"/>
          <w:sz w:val="20"/>
          <w:szCs w:val="20"/>
        </w:rPr>
        <w:t xml:space="preserve"> E, </w:t>
      </w:r>
      <w:proofErr w:type="spellStart"/>
      <w:r w:rsidRPr="00A64909">
        <w:rPr>
          <w:rFonts w:ascii="Book Antiqua" w:eastAsia="等线" w:hAnsi="Book Antiqua"/>
          <w:sz w:val="20"/>
          <w:szCs w:val="20"/>
        </w:rPr>
        <w:t>Bracco</w:t>
      </w:r>
      <w:proofErr w:type="spellEnd"/>
      <w:r w:rsidRPr="00A64909">
        <w:rPr>
          <w:rFonts w:ascii="Book Antiqua" w:eastAsia="等线" w:hAnsi="Book Antiqua"/>
          <w:sz w:val="20"/>
          <w:szCs w:val="20"/>
        </w:rPr>
        <w:t xml:space="preserve"> C, Di </w:t>
      </w:r>
      <w:proofErr w:type="spellStart"/>
      <w:r w:rsidRPr="00A64909">
        <w:rPr>
          <w:rFonts w:ascii="Book Antiqua" w:eastAsia="等线" w:hAnsi="Book Antiqua"/>
          <w:sz w:val="20"/>
          <w:szCs w:val="20"/>
        </w:rPr>
        <w:t>Dia</w:t>
      </w:r>
      <w:proofErr w:type="spellEnd"/>
      <w:r w:rsidRPr="00A64909">
        <w:rPr>
          <w:rFonts w:ascii="Book Antiqua" w:eastAsia="等线" w:hAnsi="Book Antiqua"/>
          <w:sz w:val="20"/>
          <w:szCs w:val="20"/>
        </w:rPr>
        <w:t xml:space="preserve"> A, Leone F, Medico E, </w:t>
      </w:r>
      <w:proofErr w:type="spellStart"/>
      <w:r w:rsidRPr="00A64909">
        <w:rPr>
          <w:rFonts w:ascii="Book Antiqua" w:eastAsia="等线" w:hAnsi="Book Antiqua"/>
          <w:sz w:val="20"/>
          <w:szCs w:val="20"/>
        </w:rPr>
        <w:t>Pisacane</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Ribero</w:t>
      </w:r>
      <w:proofErr w:type="spellEnd"/>
      <w:r w:rsidRPr="00A64909">
        <w:rPr>
          <w:rFonts w:ascii="Book Antiqua" w:eastAsia="等线" w:hAnsi="Book Antiqua"/>
          <w:sz w:val="20"/>
          <w:szCs w:val="20"/>
        </w:rPr>
        <w:t xml:space="preserve"> D, Stasi M, </w:t>
      </w:r>
      <w:proofErr w:type="spellStart"/>
      <w:r w:rsidRPr="00A64909">
        <w:rPr>
          <w:rFonts w:ascii="Book Antiqua" w:eastAsia="等线" w:hAnsi="Book Antiqua"/>
          <w:sz w:val="20"/>
          <w:szCs w:val="20"/>
        </w:rPr>
        <w:t>Regge</w:t>
      </w:r>
      <w:proofErr w:type="spellEnd"/>
      <w:r w:rsidRPr="00A64909">
        <w:rPr>
          <w:rFonts w:ascii="Book Antiqua" w:eastAsia="等线" w:hAnsi="Book Antiqua"/>
          <w:sz w:val="20"/>
          <w:szCs w:val="20"/>
        </w:rPr>
        <w:t xml:space="preserve"> D. Predicting locally advanced rectal cancer response to neoadjuvant therapy with </w:t>
      </w:r>
      <w:r w:rsidRPr="00A64909">
        <w:rPr>
          <w:rFonts w:ascii="Book Antiqua" w:eastAsia="等线" w:hAnsi="Book Antiqua"/>
          <w:sz w:val="20"/>
          <w:szCs w:val="20"/>
          <w:vertAlign w:val="superscript"/>
        </w:rPr>
        <w:t>18</w:t>
      </w:r>
      <w:r w:rsidRPr="00A64909">
        <w:rPr>
          <w:rFonts w:ascii="Book Antiqua" w:eastAsia="等线" w:hAnsi="Book Antiqua"/>
          <w:sz w:val="20"/>
          <w:szCs w:val="20"/>
        </w:rPr>
        <w:t xml:space="preserve">F-FDG PET and MRI </w:t>
      </w:r>
      <w:proofErr w:type="spellStart"/>
      <w:r w:rsidRPr="00A64909">
        <w:rPr>
          <w:rFonts w:ascii="Book Antiqua" w:eastAsia="等线" w:hAnsi="Book Antiqua"/>
          <w:sz w:val="20"/>
          <w:szCs w:val="20"/>
        </w:rPr>
        <w:t>radiomics</w:t>
      </w:r>
      <w:proofErr w:type="spellEnd"/>
      <w:r w:rsidRPr="00A64909">
        <w:rPr>
          <w:rFonts w:ascii="Book Antiqua" w:eastAsia="等线" w:hAnsi="Book Antiqua"/>
          <w:sz w:val="20"/>
          <w:szCs w:val="20"/>
        </w:rPr>
        <w:t xml:space="preserve"> features. </w:t>
      </w:r>
      <w:proofErr w:type="spellStart"/>
      <w:r w:rsidRPr="00A64909">
        <w:rPr>
          <w:rFonts w:ascii="Book Antiqua" w:eastAsia="等线" w:hAnsi="Book Antiqua"/>
          <w:i/>
          <w:sz w:val="20"/>
          <w:szCs w:val="20"/>
        </w:rPr>
        <w:t>Eur</w:t>
      </w:r>
      <w:proofErr w:type="spellEnd"/>
      <w:r w:rsidRPr="00A64909">
        <w:rPr>
          <w:rFonts w:ascii="Book Antiqua" w:eastAsia="等线" w:hAnsi="Book Antiqua"/>
          <w:i/>
          <w:sz w:val="20"/>
          <w:szCs w:val="20"/>
        </w:rPr>
        <w:t xml:space="preserve"> J </w:t>
      </w:r>
      <w:proofErr w:type="spellStart"/>
      <w:r w:rsidRPr="00A64909">
        <w:rPr>
          <w:rFonts w:ascii="Book Antiqua" w:eastAsia="等线" w:hAnsi="Book Antiqua"/>
          <w:i/>
          <w:sz w:val="20"/>
          <w:szCs w:val="20"/>
        </w:rPr>
        <w:t>Nucl</w:t>
      </w:r>
      <w:proofErr w:type="spellEnd"/>
      <w:r w:rsidRPr="00A64909">
        <w:rPr>
          <w:rFonts w:ascii="Book Antiqua" w:eastAsia="等线" w:hAnsi="Book Antiqua"/>
          <w:i/>
          <w:sz w:val="20"/>
          <w:szCs w:val="20"/>
        </w:rPr>
        <w:t xml:space="preserve"> Med </w:t>
      </w:r>
      <w:proofErr w:type="spellStart"/>
      <w:r w:rsidRPr="00A64909">
        <w:rPr>
          <w:rFonts w:ascii="Book Antiqua" w:eastAsia="等线" w:hAnsi="Book Antiqua"/>
          <w:i/>
          <w:sz w:val="20"/>
          <w:szCs w:val="20"/>
        </w:rPr>
        <w:t>Mol</w:t>
      </w:r>
      <w:proofErr w:type="spellEnd"/>
      <w:r w:rsidRPr="00A64909">
        <w:rPr>
          <w:rFonts w:ascii="Book Antiqua" w:eastAsia="等线" w:hAnsi="Book Antiqua"/>
          <w:i/>
          <w:sz w:val="20"/>
          <w:szCs w:val="20"/>
        </w:rPr>
        <w:t xml:space="preserve"> Imaging</w:t>
      </w:r>
      <w:r w:rsidRPr="00A64909">
        <w:rPr>
          <w:rFonts w:ascii="Book Antiqua" w:eastAsia="等线" w:hAnsi="Book Antiqua"/>
          <w:sz w:val="20"/>
          <w:szCs w:val="20"/>
        </w:rPr>
        <w:t xml:space="preserve"> 2019; </w:t>
      </w:r>
      <w:r w:rsidRPr="00A64909">
        <w:rPr>
          <w:rFonts w:ascii="Book Antiqua" w:eastAsia="等线" w:hAnsi="Book Antiqua"/>
          <w:b/>
          <w:sz w:val="20"/>
          <w:szCs w:val="20"/>
        </w:rPr>
        <w:t>46</w:t>
      </w:r>
      <w:r w:rsidRPr="00A64909">
        <w:rPr>
          <w:rFonts w:ascii="Book Antiqua" w:eastAsia="等线" w:hAnsi="Book Antiqua"/>
          <w:sz w:val="20"/>
          <w:szCs w:val="20"/>
        </w:rPr>
        <w:t>: 878-888 [PMID: 30637502 DOI: 10.1007/s00259-018-4250-6]</w:t>
      </w:r>
    </w:p>
    <w:p w14:paraId="45E85AA8"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52 </w:t>
      </w:r>
      <w:r w:rsidRPr="00A64909">
        <w:rPr>
          <w:rFonts w:ascii="Book Antiqua" w:eastAsia="等线" w:hAnsi="Book Antiqua"/>
          <w:b/>
          <w:sz w:val="20"/>
          <w:szCs w:val="20"/>
        </w:rPr>
        <w:t>Zhao RS</w:t>
      </w:r>
      <w:r w:rsidRPr="00A64909">
        <w:rPr>
          <w:rFonts w:ascii="Book Antiqua" w:eastAsia="等线" w:hAnsi="Book Antiqua"/>
          <w:sz w:val="20"/>
          <w:szCs w:val="20"/>
        </w:rPr>
        <w:t xml:space="preserve">, Wang H, Zhou ZY, Zhou Q, Mulholland MW. Restaging of locally advanced rectal cancer with magnetic resonance imaging and </w:t>
      </w:r>
      <w:proofErr w:type="spellStart"/>
      <w:r w:rsidRPr="00A64909">
        <w:rPr>
          <w:rFonts w:ascii="Book Antiqua" w:eastAsia="等线" w:hAnsi="Book Antiqua"/>
          <w:sz w:val="20"/>
          <w:szCs w:val="20"/>
        </w:rPr>
        <w:t>endoluminal</w:t>
      </w:r>
      <w:proofErr w:type="spellEnd"/>
      <w:r w:rsidRPr="00A64909">
        <w:rPr>
          <w:rFonts w:ascii="Book Antiqua" w:eastAsia="等线" w:hAnsi="Book Antiqua"/>
          <w:sz w:val="20"/>
          <w:szCs w:val="20"/>
        </w:rPr>
        <w:t xml:space="preserve"> ultrasound after preoperative </w:t>
      </w:r>
      <w:proofErr w:type="spellStart"/>
      <w:r w:rsidRPr="00A64909">
        <w:rPr>
          <w:rFonts w:ascii="Book Antiqua" w:eastAsia="等线" w:hAnsi="Book Antiqua"/>
          <w:sz w:val="20"/>
          <w:szCs w:val="20"/>
        </w:rPr>
        <w:t>chemoradiotherapy</w:t>
      </w:r>
      <w:proofErr w:type="spellEnd"/>
      <w:r w:rsidRPr="00A64909">
        <w:rPr>
          <w:rFonts w:ascii="Book Antiqua" w:eastAsia="等线" w:hAnsi="Book Antiqua"/>
          <w:sz w:val="20"/>
          <w:szCs w:val="20"/>
        </w:rPr>
        <w:t xml:space="preserve">: a systemic review and meta-analysis. </w:t>
      </w:r>
      <w:r w:rsidRPr="00A64909">
        <w:rPr>
          <w:rFonts w:ascii="Book Antiqua" w:eastAsia="等线" w:hAnsi="Book Antiqua"/>
          <w:i/>
          <w:sz w:val="20"/>
          <w:szCs w:val="20"/>
        </w:rPr>
        <w:t>Dis Colon Rectum</w:t>
      </w:r>
      <w:r w:rsidRPr="00A64909">
        <w:rPr>
          <w:rFonts w:ascii="Book Antiqua" w:eastAsia="等线" w:hAnsi="Book Antiqua"/>
          <w:sz w:val="20"/>
          <w:szCs w:val="20"/>
        </w:rPr>
        <w:t xml:space="preserve"> 2014; </w:t>
      </w:r>
      <w:r w:rsidRPr="00A64909">
        <w:rPr>
          <w:rFonts w:ascii="Book Antiqua" w:eastAsia="等线" w:hAnsi="Book Antiqua"/>
          <w:b/>
          <w:sz w:val="20"/>
          <w:szCs w:val="20"/>
        </w:rPr>
        <w:t>57</w:t>
      </w:r>
      <w:r w:rsidRPr="00A64909">
        <w:rPr>
          <w:rFonts w:ascii="Book Antiqua" w:eastAsia="等线" w:hAnsi="Book Antiqua"/>
          <w:sz w:val="20"/>
          <w:szCs w:val="20"/>
        </w:rPr>
        <w:t>: 388-395 [PMID: 24509465 DOI: 10.1097/DCR.0000000000000022]</w:t>
      </w:r>
    </w:p>
    <w:p w14:paraId="7DEAC23C"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53 </w:t>
      </w:r>
      <w:r w:rsidRPr="00A64909">
        <w:rPr>
          <w:rFonts w:ascii="Book Antiqua" w:eastAsia="等线" w:hAnsi="Book Antiqua"/>
          <w:b/>
          <w:sz w:val="20"/>
          <w:szCs w:val="20"/>
        </w:rPr>
        <w:t>Tsai C</w:t>
      </w:r>
      <w:r w:rsidRPr="00A64909">
        <w:rPr>
          <w:rFonts w:ascii="Book Antiqua" w:eastAsia="等线" w:hAnsi="Book Antiqua"/>
          <w:sz w:val="20"/>
          <w:szCs w:val="20"/>
        </w:rPr>
        <w:t xml:space="preserve">, Hague C, </w:t>
      </w:r>
      <w:proofErr w:type="spellStart"/>
      <w:r w:rsidRPr="00A64909">
        <w:rPr>
          <w:rFonts w:ascii="Book Antiqua" w:eastAsia="等线" w:hAnsi="Book Antiqua"/>
          <w:sz w:val="20"/>
          <w:szCs w:val="20"/>
        </w:rPr>
        <w:t>Xiong</w:t>
      </w:r>
      <w:proofErr w:type="spellEnd"/>
      <w:r w:rsidRPr="00A64909">
        <w:rPr>
          <w:rFonts w:ascii="Book Antiqua" w:eastAsia="等线" w:hAnsi="Book Antiqua"/>
          <w:sz w:val="20"/>
          <w:szCs w:val="20"/>
        </w:rPr>
        <w:t xml:space="preserve"> W, </w:t>
      </w:r>
      <w:proofErr w:type="spellStart"/>
      <w:r w:rsidRPr="00A64909">
        <w:rPr>
          <w:rFonts w:ascii="Book Antiqua" w:eastAsia="等线" w:hAnsi="Book Antiqua"/>
          <w:sz w:val="20"/>
          <w:szCs w:val="20"/>
        </w:rPr>
        <w:t>Raval</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Karimuddin</w:t>
      </w:r>
      <w:proofErr w:type="spellEnd"/>
      <w:r w:rsidRPr="00A64909">
        <w:rPr>
          <w:rFonts w:ascii="Book Antiqua" w:eastAsia="等线" w:hAnsi="Book Antiqua"/>
          <w:sz w:val="20"/>
          <w:szCs w:val="20"/>
        </w:rPr>
        <w:t xml:space="preserve"> A, Brown C, </w:t>
      </w:r>
      <w:proofErr w:type="spellStart"/>
      <w:r w:rsidRPr="00A64909">
        <w:rPr>
          <w:rFonts w:ascii="Book Antiqua" w:eastAsia="等线" w:hAnsi="Book Antiqua"/>
          <w:sz w:val="20"/>
          <w:szCs w:val="20"/>
        </w:rPr>
        <w:t>Phang</w:t>
      </w:r>
      <w:proofErr w:type="spellEnd"/>
      <w:r w:rsidRPr="00A64909">
        <w:rPr>
          <w:rFonts w:ascii="Book Antiqua" w:eastAsia="等线" w:hAnsi="Book Antiqua"/>
          <w:sz w:val="20"/>
          <w:szCs w:val="20"/>
        </w:rPr>
        <w:t xml:space="preserve"> PT. Evaluation of </w:t>
      </w:r>
      <w:proofErr w:type="spellStart"/>
      <w:r w:rsidRPr="00A64909">
        <w:rPr>
          <w:rFonts w:ascii="Book Antiqua" w:eastAsia="等线" w:hAnsi="Book Antiqua"/>
          <w:sz w:val="20"/>
          <w:szCs w:val="20"/>
        </w:rPr>
        <w:t>endorectal</w:t>
      </w:r>
      <w:proofErr w:type="spellEnd"/>
      <w:r w:rsidRPr="00A64909">
        <w:rPr>
          <w:rFonts w:ascii="Book Antiqua" w:eastAsia="等线" w:hAnsi="Book Antiqua"/>
          <w:sz w:val="20"/>
          <w:szCs w:val="20"/>
        </w:rPr>
        <w:t xml:space="preserve"> ultrasound (ERUS) and MRI for prediction of circumferential resection margin (CRM) for rectal cancer. </w:t>
      </w:r>
      <w:r w:rsidRPr="00A64909">
        <w:rPr>
          <w:rFonts w:ascii="Book Antiqua" w:eastAsia="等线" w:hAnsi="Book Antiqua"/>
          <w:i/>
          <w:sz w:val="20"/>
          <w:szCs w:val="20"/>
        </w:rPr>
        <w:t xml:space="preserve">Am J </w:t>
      </w:r>
      <w:proofErr w:type="spellStart"/>
      <w:r w:rsidRPr="00A64909">
        <w:rPr>
          <w:rFonts w:ascii="Book Antiqua" w:eastAsia="等线" w:hAnsi="Book Antiqua"/>
          <w:i/>
          <w:sz w:val="20"/>
          <w:szCs w:val="20"/>
        </w:rPr>
        <w:t>Surg</w:t>
      </w:r>
      <w:proofErr w:type="spellEnd"/>
      <w:r w:rsidRPr="00A64909">
        <w:rPr>
          <w:rFonts w:ascii="Book Antiqua" w:eastAsia="等线" w:hAnsi="Book Antiqua"/>
          <w:sz w:val="20"/>
          <w:szCs w:val="20"/>
        </w:rPr>
        <w:t xml:space="preserve"> 2017; </w:t>
      </w:r>
      <w:r w:rsidRPr="00A64909">
        <w:rPr>
          <w:rFonts w:ascii="Book Antiqua" w:eastAsia="等线" w:hAnsi="Book Antiqua"/>
          <w:b/>
          <w:sz w:val="20"/>
          <w:szCs w:val="20"/>
        </w:rPr>
        <w:t>213</w:t>
      </w:r>
      <w:r w:rsidRPr="00A64909">
        <w:rPr>
          <w:rFonts w:ascii="Book Antiqua" w:eastAsia="等线" w:hAnsi="Book Antiqua"/>
          <w:sz w:val="20"/>
          <w:szCs w:val="20"/>
        </w:rPr>
        <w:t>: 936-942 [PMID: 28391975 DOI: 10.1016/j.amjsurg.2017.03.029]</w:t>
      </w:r>
    </w:p>
    <w:p w14:paraId="322A6485"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54 </w:t>
      </w:r>
      <w:proofErr w:type="spellStart"/>
      <w:r w:rsidRPr="00A64909">
        <w:rPr>
          <w:rFonts w:ascii="Book Antiqua" w:eastAsia="等线" w:hAnsi="Book Antiqua"/>
          <w:b/>
          <w:sz w:val="20"/>
          <w:szCs w:val="20"/>
        </w:rPr>
        <w:t>Lovinfosse</w:t>
      </w:r>
      <w:proofErr w:type="spellEnd"/>
      <w:r w:rsidRPr="00A64909">
        <w:rPr>
          <w:rFonts w:ascii="Book Antiqua" w:eastAsia="等线" w:hAnsi="Book Antiqua"/>
          <w:b/>
          <w:sz w:val="20"/>
          <w:szCs w:val="20"/>
        </w:rPr>
        <w:t xml:space="preserve"> P</w:t>
      </w:r>
      <w:r w:rsidRPr="00A64909">
        <w:rPr>
          <w:rFonts w:ascii="Book Antiqua" w:eastAsia="等线" w:hAnsi="Book Antiqua"/>
          <w:sz w:val="20"/>
          <w:szCs w:val="20"/>
        </w:rPr>
        <w:t xml:space="preserve">, Polus M, Van </w:t>
      </w:r>
      <w:proofErr w:type="spellStart"/>
      <w:r w:rsidRPr="00A64909">
        <w:rPr>
          <w:rFonts w:ascii="Book Antiqua" w:eastAsia="等线" w:hAnsi="Book Antiqua"/>
          <w:sz w:val="20"/>
          <w:szCs w:val="20"/>
        </w:rPr>
        <w:t>Daele</w:t>
      </w:r>
      <w:proofErr w:type="spellEnd"/>
      <w:r w:rsidRPr="00A64909">
        <w:rPr>
          <w:rFonts w:ascii="Book Antiqua" w:eastAsia="等线" w:hAnsi="Book Antiqua"/>
          <w:sz w:val="20"/>
          <w:szCs w:val="20"/>
        </w:rPr>
        <w:t xml:space="preserve"> D, </w:t>
      </w:r>
      <w:proofErr w:type="spellStart"/>
      <w:r w:rsidRPr="00A64909">
        <w:rPr>
          <w:rFonts w:ascii="Book Antiqua" w:eastAsia="等线" w:hAnsi="Book Antiqua"/>
          <w:sz w:val="20"/>
          <w:szCs w:val="20"/>
        </w:rPr>
        <w:t>Martinive</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Daenen</w:t>
      </w:r>
      <w:proofErr w:type="spellEnd"/>
      <w:r w:rsidRPr="00A64909">
        <w:rPr>
          <w:rFonts w:ascii="Book Antiqua" w:eastAsia="等线" w:hAnsi="Book Antiqua"/>
          <w:sz w:val="20"/>
          <w:szCs w:val="20"/>
        </w:rPr>
        <w:t xml:space="preserve"> F, </w:t>
      </w:r>
      <w:proofErr w:type="spellStart"/>
      <w:r w:rsidRPr="00A64909">
        <w:rPr>
          <w:rFonts w:ascii="Book Antiqua" w:eastAsia="等线" w:hAnsi="Book Antiqua"/>
          <w:sz w:val="20"/>
          <w:szCs w:val="20"/>
        </w:rPr>
        <w:t>Hatt</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Visvikis</w:t>
      </w:r>
      <w:proofErr w:type="spellEnd"/>
      <w:r w:rsidRPr="00A64909">
        <w:rPr>
          <w:rFonts w:ascii="Book Antiqua" w:eastAsia="等线" w:hAnsi="Book Antiqua"/>
          <w:sz w:val="20"/>
          <w:szCs w:val="20"/>
        </w:rPr>
        <w:t xml:space="preserve"> D, </w:t>
      </w:r>
      <w:proofErr w:type="spellStart"/>
      <w:r w:rsidRPr="00A64909">
        <w:rPr>
          <w:rFonts w:ascii="Book Antiqua" w:eastAsia="等线" w:hAnsi="Book Antiqua"/>
          <w:sz w:val="20"/>
          <w:szCs w:val="20"/>
        </w:rPr>
        <w:t>Koopmansch</w:t>
      </w:r>
      <w:proofErr w:type="spellEnd"/>
      <w:r w:rsidRPr="00A64909">
        <w:rPr>
          <w:rFonts w:ascii="Book Antiqua" w:eastAsia="等线" w:hAnsi="Book Antiqua"/>
          <w:sz w:val="20"/>
          <w:szCs w:val="20"/>
        </w:rPr>
        <w:t xml:space="preserve"> B, Lambert F, Coimbra C, Seidel L, Albert A, </w:t>
      </w:r>
      <w:proofErr w:type="spellStart"/>
      <w:r w:rsidRPr="00A64909">
        <w:rPr>
          <w:rFonts w:ascii="Book Antiqua" w:eastAsia="等线" w:hAnsi="Book Antiqua"/>
          <w:sz w:val="20"/>
          <w:szCs w:val="20"/>
        </w:rPr>
        <w:t>Delvenne</w:t>
      </w:r>
      <w:proofErr w:type="spellEnd"/>
      <w:r w:rsidRPr="00A64909">
        <w:rPr>
          <w:rFonts w:ascii="Book Antiqua" w:eastAsia="等线" w:hAnsi="Book Antiqua"/>
          <w:sz w:val="20"/>
          <w:szCs w:val="20"/>
        </w:rPr>
        <w:t xml:space="preserve"> P, </w:t>
      </w:r>
      <w:proofErr w:type="spellStart"/>
      <w:r w:rsidRPr="00A64909">
        <w:rPr>
          <w:rFonts w:ascii="Book Antiqua" w:eastAsia="等线" w:hAnsi="Book Antiqua"/>
          <w:sz w:val="20"/>
          <w:szCs w:val="20"/>
        </w:rPr>
        <w:t>Hustinx</w:t>
      </w:r>
      <w:proofErr w:type="spellEnd"/>
      <w:r w:rsidRPr="00A64909">
        <w:rPr>
          <w:rFonts w:ascii="Book Antiqua" w:eastAsia="等线" w:hAnsi="Book Antiqua"/>
          <w:sz w:val="20"/>
          <w:szCs w:val="20"/>
        </w:rPr>
        <w:t xml:space="preserve"> R. FDG PET/CT </w:t>
      </w:r>
      <w:proofErr w:type="spellStart"/>
      <w:r w:rsidRPr="00A64909">
        <w:rPr>
          <w:rFonts w:ascii="Book Antiqua" w:eastAsia="等线" w:hAnsi="Book Antiqua"/>
          <w:sz w:val="20"/>
          <w:szCs w:val="20"/>
        </w:rPr>
        <w:t>radiomics</w:t>
      </w:r>
      <w:proofErr w:type="spellEnd"/>
      <w:r w:rsidRPr="00A64909">
        <w:rPr>
          <w:rFonts w:ascii="Book Antiqua" w:eastAsia="等线" w:hAnsi="Book Antiqua"/>
          <w:sz w:val="20"/>
          <w:szCs w:val="20"/>
        </w:rPr>
        <w:t xml:space="preserve"> for predicting the outcome of locally advanced rectal cancer. </w:t>
      </w:r>
      <w:proofErr w:type="spellStart"/>
      <w:r w:rsidRPr="00A64909">
        <w:rPr>
          <w:rFonts w:ascii="Book Antiqua" w:eastAsia="等线" w:hAnsi="Book Antiqua"/>
          <w:i/>
          <w:sz w:val="20"/>
          <w:szCs w:val="20"/>
        </w:rPr>
        <w:t>Eur</w:t>
      </w:r>
      <w:proofErr w:type="spellEnd"/>
      <w:r w:rsidRPr="00A64909">
        <w:rPr>
          <w:rFonts w:ascii="Book Antiqua" w:eastAsia="等线" w:hAnsi="Book Antiqua"/>
          <w:i/>
          <w:sz w:val="20"/>
          <w:szCs w:val="20"/>
        </w:rPr>
        <w:t xml:space="preserve"> J </w:t>
      </w:r>
      <w:proofErr w:type="spellStart"/>
      <w:r w:rsidRPr="00A64909">
        <w:rPr>
          <w:rFonts w:ascii="Book Antiqua" w:eastAsia="等线" w:hAnsi="Book Antiqua"/>
          <w:i/>
          <w:sz w:val="20"/>
          <w:szCs w:val="20"/>
        </w:rPr>
        <w:t>Nucl</w:t>
      </w:r>
      <w:proofErr w:type="spellEnd"/>
      <w:r w:rsidRPr="00A64909">
        <w:rPr>
          <w:rFonts w:ascii="Book Antiqua" w:eastAsia="等线" w:hAnsi="Book Antiqua"/>
          <w:i/>
          <w:sz w:val="20"/>
          <w:szCs w:val="20"/>
        </w:rPr>
        <w:t xml:space="preserve"> Med </w:t>
      </w:r>
      <w:proofErr w:type="spellStart"/>
      <w:r w:rsidRPr="00A64909">
        <w:rPr>
          <w:rFonts w:ascii="Book Antiqua" w:eastAsia="等线" w:hAnsi="Book Antiqua"/>
          <w:i/>
          <w:sz w:val="20"/>
          <w:szCs w:val="20"/>
        </w:rPr>
        <w:t>Mol</w:t>
      </w:r>
      <w:proofErr w:type="spellEnd"/>
      <w:r w:rsidRPr="00A64909">
        <w:rPr>
          <w:rFonts w:ascii="Book Antiqua" w:eastAsia="等线" w:hAnsi="Book Antiqua"/>
          <w:i/>
          <w:sz w:val="20"/>
          <w:szCs w:val="20"/>
        </w:rPr>
        <w:t xml:space="preserve"> Imaging</w:t>
      </w:r>
      <w:r w:rsidRPr="00A64909">
        <w:rPr>
          <w:rFonts w:ascii="Book Antiqua" w:eastAsia="等线" w:hAnsi="Book Antiqua"/>
          <w:sz w:val="20"/>
          <w:szCs w:val="20"/>
        </w:rPr>
        <w:t xml:space="preserve"> 2018; </w:t>
      </w:r>
      <w:r w:rsidRPr="00A64909">
        <w:rPr>
          <w:rFonts w:ascii="Book Antiqua" w:eastAsia="等线" w:hAnsi="Book Antiqua"/>
          <w:b/>
          <w:sz w:val="20"/>
          <w:szCs w:val="20"/>
        </w:rPr>
        <w:t>45</w:t>
      </w:r>
      <w:r w:rsidRPr="00A64909">
        <w:rPr>
          <w:rFonts w:ascii="Book Antiqua" w:eastAsia="等线" w:hAnsi="Book Antiqua"/>
          <w:sz w:val="20"/>
          <w:szCs w:val="20"/>
        </w:rPr>
        <w:t>: 365-375 [PMID: 29046927 DOI: 10.1007/s00259-017-3855-5]</w:t>
      </w:r>
    </w:p>
    <w:p w14:paraId="1F5F0B60"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55 </w:t>
      </w:r>
      <w:proofErr w:type="spellStart"/>
      <w:r w:rsidRPr="00A64909">
        <w:rPr>
          <w:rFonts w:ascii="Book Antiqua" w:eastAsia="等线" w:hAnsi="Book Antiqua"/>
          <w:b/>
          <w:sz w:val="20"/>
          <w:szCs w:val="20"/>
        </w:rPr>
        <w:t>Meng</w:t>
      </w:r>
      <w:proofErr w:type="spellEnd"/>
      <w:r w:rsidRPr="00A64909">
        <w:rPr>
          <w:rFonts w:ascii="Book Antiqua" w:eastAsia="等线" w:hAnsi="Book Antiqua"/>
          <w:b/>
          <w:sz w:val="20"/>
          <w:szCs w:val="20"/>
        </w:rPr>
        <w:t xml:space="preserve"> X</w:t>
      </w:r>
      <w:r w:rsidRPr="00A64909">
        <w:rPr>
          <w:rFonts w:ascii="Book Antiqua" w:eastAsia="等线" w:hAnsi="Book Antiqua"/>
          <w:sz w:val="20"/>
          <w:szCs w:val="20"/>
        </w:rPr>
        <w:t xml:space="preserve">, Xia W, </w:t>
      </w:r>
      <w:proofErr w:type="spellStart"/>
      <w:r w:rsidRPr="00A64909">
        <w:rPr>
          <w:rFonts w:ascii="Book Antiqua" w:eastAsia="等线" w:hAnsi="Book Antiqua"/>
          <w:sz w:val="20"/>
          <w:szCs w:val="20"/>
        </w:rPr>
        <w:t>Xie</w:t>
      </w:r>
      <w:proofErr w:type="spellEnd"/>
      <w:r w:rsidRPr="00A64909">
        <w:rPr>
          <w:rFonts w:ascii="Book Antiqua" w:eastAsia="等线" w:hAnsi="Book Antiqua"/>
          <w:sz w:val="20"/>
          <w:szCs w:val="20"/>
        </w:rPr>
        <w:t xml:space="preserve"> P, Zhang R, Li W, Wang M, </w:t>
      </w:r>
      <w:proofErr w:type="spellStart"/>
      <w:r w:rsidRPr="00A64909">
        <w:rPr>
          <w:rFonts w:ascii="Book Antiqua" w:eastAsia="等线" w:hAnsi="Book Antiqua"/>
          <w:sz w:val="20"/>
          <w:szCs w:val="20"/>
        </w:rPr>
        <w:t>Xiong</w:t>
      </w:r>
      <w:proofErr w:type="spellEnd"/>
      <w:r w:rsidRPr="00A64909">
        <w:rPr>
          <w:rFonts w:ascii="Book Antiqua" w:eastAsia="等线" w:hAnsi="Book Antiqua"/>
          <w:sz w:val="20"/>
          <w:szCs w:val="20"/>
        </w:rPr>
        <w:t xml:space="preserve"> F, Liu Y, Fan X, </w:t>
      </w:r>
      <w:proofErr w:type="spellStart"/>
      <w:r w:rsidRPr="00A64909">
        <w:rPr>
          <w:rFonts w:ascii="Book Antiqua" w:eastAsia="等线" w:hAnsi="Book Antiqua"/>
          <w:sz w:val="20"/>
          <w:szCs w:val="20"/>
        </w:rPr>
        <w:t>Xie</w:t>
      </w:r>
      <w:proofErr w:type="spellEnd"/>
      <w:r w:rsidRPr="00A64909">
        <w:rPr>
          <w:rFonts w:ascii="Book Antiqua" w:eastAsia="等线" w:hAnsi="Book Antiqua"/>
          <w:sz w:val="20"/>
          <w:szCs w:val="20"/>
        </w:rPr>
        <w:t xml:space="preserve"> Y, Wan X, Zhu K, Shan H, Wang L, Gao X. Preoperative </w:t>
      </w:r>
      <w:proofErr w:type="spellStart"/>
      <w:r w:rsidRPr="00A64909">
        <w:rPr>
          <w:rFonts w:ascii="Book Antiqua" w:eastAsia="等线" w:hAnsi="Book Antiqua"/>
          <w:sz w:val="20"/>
          <w:szCs w:val="20"/>
        </w:rPr>
        <w:t>radiomic</w:t>
      </w:r>
      <w:proofErr w:type="spellEnd"/>
      <w:r w:rsidRPr="00A64909">
        <w:rPr>
          <w:rFonts w:ascii="Book Antiqua" w:eastAsia="等线" w:hAnsi="Book Antiqua"/>
          <w:sz w:val="20"/>
          <w:szCs w:val="20"/>
        </w:rPr>
        <w:t xml:space="preserve"> signature based on </w:t>
      </w:r>
      <w:proofErr w:type="spellStart"/>
      <w:r w:rsidRPr="00A64909">
        <w:rPr>
          <w:rFonts w:ascii="Book Antiqua" w:eastAsia="等线" w:hAnsi="Book Antiqua"/>
          <w:sz w:val="20"/>
          <w:szCs w:val="20"/>
        </w:rPr>
        <w:t>multiparametric</w:t>
      </w:r>
      <w:proofErr w:type="spellEnd"/>
      <w:r w:rsidRPr="00A64909">
        <w:rPr>
          <w:rFonts w:ascii="Book Antiqua" w:eastAsia="等线" w:hAnsi="Book Antiqua"/>
          <w:sz w:val="20"/>
          <w:szCs w:val="20"/>
        </w:rPr>
        <w:t xml:space="preserve"> magnetic resonance imaging for noninvasive evaluation of biological characteristics in rectal cancer. </w:t>
      </w:r>
      <w:proofErr w:type="spellStart"/>
      <w:r w:rsidRPr="00A64909">
        <w:rPr>
          <w:rFonts w:ascii="Book Antiqua" w:eastAsia="等线" w:hAnsi="Book Antiqua"/>
          <w:i/>
          <w:sz w:val="20"/>
          <w:szCs w:val="20"/>
        </w:rPr>
        <w:t>Eur</w:t>
      </w:r>
      <w:proofErr w:type="spellEnd"/>
      <w:r w:rsidRPr="00A64909">
        <w:rPr>
          <w:rFonts w:ascii="Book Antiqua" w:eastAsia="等线" w:hAnsi="Book Antiqua"/>
          <w:i/>
          <w:sz w:val="20"/>
          <w:szCs w:val="20"/>
        </w:rPr>
        <w:t xml:space="preserve"> </w:t>
      </w:r>
      <w:proofErr w:type="spellStart"/>
      <w:r w:rsidRPr="00A64909">
        <w:rPr>
          <w:rFonts w:ascii="Book Antiqua" w:eastAsia="等线" w:hAnsi="Book Antiqua"/>
          <w:i/>
          <w:sz w:val="20"/>
          <w:szCs w:val="20"/>
        </w:rPr>
        <w:t>Radiol</w:t>
      </w:r>
      <w:proofErr w:type="spellEnd"/>
      <w:r w:rsidRPr="00A64909">
        <w:rPr>
          <w:rFonts w:ascii="Book Antiqua" w:eastAsia="等线" w:hAnsi="Book Antiqua"/>
          <w:sz w:val="20"/>
          <w:szCs w:val="20"/>
        </w:rPr>
        <w:t xml:space="preserve"> 2019; </w:t>
      </w:r>
      <w:r w:rsidRPr="00A64909">
        <w:rPr>
          <w:rFonts w:ascii="Book Antiqua" w:eastAsia="等线" w:hAnsi="Book Antiqua"/>
          <w:b/>
          <w:sz w:val="20"/>
          <w:szCs w:val="20"/>
        </w:rPr>
        <w:t>29</w:t>
      </w:r>
      <w:r w:rsidRPr="00A64909">
        <w:rPr>
          <w:rFonts w:ascii="Book Antiqua" w:eastAsia="等线" w:hAnsi="Book Antiqua"/>
          <w:sz w:val="20"/>
          <w:szCs w:val="20"/>
        </w:rPr>
        <w:t>: 3200-3209 [PMID: 30413959 DOI: 10.1007/s00330-018-5763-x]</w:t>
      </w:r>
    </w:p>
    <w:p w14:paraId="1C44192D"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56 </w:t>
      </w:r>
      <w:r w:rsidRPr="00A64909">
        <w:rPr>
          <w:rFonts w:ascii="Book Antiqua" w:eastAsia="等线" w:hAnsi="Book Antiqua"/>
          <w:b/>
          <w:sz w:val="20"/>
          <w:szCs w:val="20"/>
        </w:rPr>
        <w:t>Martin V</w:t>
      </w:r>
      <w:r w:rsidRPr="00A64909">
        <w:rPr>
          <w:rFonts w:ascii="Book Antiqua" w:eastAsia="等线" w:hAnsi="Book Antiqua"/>
          <w:sz w:val="20"/>
          <w:szCs w:val="20"/>
        </w:rPr>
        <w:t xml:space="preserve">, </w:t>
      </w:r>
      <w:proofErr w:type="spellStart"/>
      <w:r w:rsidRPr="00A64909">
        <w:rPr>
          <w:rFonts w:ascii="Book Antiqua" w:eastAsia="等线" w:hAnsi="Book Antiqua"/>
          <w:sz w:val="20"/>
          <w:szCs w:val="20"/>
        </w:rPr>
        <w:t>Landi</w:t>
      </w:r>
      <w:proofErr w:type="spellEnd"/>
      <w:r w:rsidRPr="00A64909">
        <w:rPr>
          <w:rFonts w:ascii="Book Antiqua" w:eastAsia="等线" w:hAnsi="Book Antiqua"/>
          <w:sz w:val="20"/>
          <w:szCs w:val="20"/>
        </w:rPr>
        <w:t xml:space="preserve"> L, Molinari F, </w:t>
      </w:r>
      <w:proofErr w:type="spellStart"/>
      <w:r w:rsidRPr="00A64909">
        <w:rPr>
          <w:rFonts w:ascii="Book Antiqua" w:eastAsia="等线" w:hAnsi="Book Antiqua"/>
          <w:sz w:val="20"/>
          <w:szCs w:val="20"/>
        </w:rPr>
        <w:t>Fountzilas</w:t>
      </w:r>
      <w:proofErr w:type="spellEnd"/>
      <w:r w:rsidRPr="00A64909">
        <w:rPr>
          <w:rFonts w:ascii="Book Antiqua" w:eastAsia="等线" w:hAnsi="Book Antiqua"/>
          <w:sz w:val="20"/>
          <w:szCs w:val="20"/>
        </w:rPr>
        <w:t xml:space="preserve"> G, </w:t>
      </w:r>
      <w:proofErr w:type="spellStart"/>
      <w:r w:rsidRPr="00A64909">
        <w:rPr>
          <w:rFonts w:ascii="Book Antiqua" w:eastAsia="等线" w:hAnsi="Book Antiqua"/>
          <w:sz w:val="20"/>
          <w:szCs w:val="20"/>
        </w:rPr>
        <w:t>Geva</w:t>
      </w:r>
      <w:proofErr w:type="spellEnd"/>
      <w:r w:rsidRPr="00A64909">
        <w:rPr>
          <w:rFonts w:ascii="Book Antiqua" w:eastAsia="等线" w:hAnsi="Book Antiqua"/>
          <w:sz w:val="20"/>
          <w:szCs w:val="20"/>
        </w:rPr>
        <w:t xml:space="preserve"> R, Riva A, </w:t>
      </w:r>
      <w:proofErr w:type="spellStart"/>
      <w:r w:rsidRPr="00A64909">
        <w:rPr>
          <w:rFonts w:ascii="Book Antiqua" w:eastAsia="等线" w:hAnsi="Book Antiqua"/>
          <w:sz w:val="20"/>
          <w:szCs w:val="20"/>
        </w:rPr>
        <w:t>Saletti</w:t>
      </w:r>
      <w:proofErr w:type="spellEnd"/>
      <w:r w:rsidRPr="00A64909">
        <w:rPr>
          <w:rFonts w:ascii="Book Antiqua" w:eastAsia="等线" w:hAnsi="Book Antiqua"/>
          <w:sz w:val="20"/>
          <w:szCs w:val="20"/>
        </w:rPr>
        <w:t xml:space="preserve"> P, De </w:t>
      </w:r>
      <w:proofErr w:type="spellStart"/>
      <w:r w:rsidRPr="00A64909">
        <w:rPr>
          <w:rFonts w:ascii="Book Antiqua" w:eastAsia="等线" w:hAnsi="Book Antiqua"/>
          <w:sz w:val="20"/>
          <w:szCs w:val="20"/>
        </w:rPr>
        <w:t>Dosso</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Spitale</w:t>
      </w:r>
      <w:proofErr w:type="spellEnd"/>
      <w:r w:rsidRPr="00A64909">
        <w:rPr>
          <w:rFonts w:ascii="Book Antiqua" w:eastAsia="等线" w:hAnsi="Book Antiqua"/>
          <w:sz w:val="20"/>
          <w:szCs w:val="20"/>
        </w:rPr>
        <w:t xml:space="preserve"> A, </w:t>
      </w:r>
      <w:proofErr w:type="spellStart"/>
      <w:r w:rsidRPr="00A64909">
        <w:rPr>
          <w:rFonts w:ascii="Book Antiqua" w:eastAsia="等线" w:hAnsi="Book Antiqua"/>
          <w:sz w:val="20"/>
          <w:szCs w:val="20"/>
        </w:rPr>
        <w:t>Tejpar</w:t>
      </w:r>
      <w:proofErr w:type="spellEnd"/>
      <w:r w:rsidRPr="00A64909">
        <w:rPr>
          <w:rFonts w:ascii="Book Antiqua" w:eastAsia="等线" w:hAnsi="Book Antiqua"/>
          <w:sz w:val="20"/>
          <w:szCs w:val="20"/>
        </w:rPr>
        <w:t xml:space="preserve"> S, </w:t>
      </w:r>
      <w:proofErr w:type="spellStart"/>
      <w:r w:rsidRPr="00A64909">
        <w:rPr>
          <w:rFonts w:ascii="Book Antiqua" w:eastAsia="等线" w:hAnsi="Book Antiqua"/>
          <w:sz w:val="20"/>
          <w:szCs w:val="20"/>
        </w:rPr>
        <w:t>Kalogeras</w:t>
      </w:r>
      <w:proofErr w:type="spellEnd"/>
      <w:r w:rsidRPr="00A64909">
        <w:rPr>
          <w:rFonts w:ascii="Book Antiqua" w:eastAsia="等线" w:hAnsi="Book Antiqua"/>
          <w:sz w:val="20"/>
          <w:szCs w:val="20"/>
        </w:rPr>
        <w:t xml:space="preserve"> KT, </w:t>
      </w:r>
      <w:proofErr w:type="spellStart"/>
      <w:r w:rsidRPr="00A64909">
        <w:rPr>
          <w:rFonts w:ascii="Book Antiqua" w:eastAsia="等线" w:hAnsi="Book Antiqua"/>
          <w:sz w:val="20"/>
          <w:szCs w:val="20"/>
        </w:rPr>
        <w:t>Mazzucchelli</w:t>
      </w:r>
      <w:proofErr w:type="spellEnd"/>
      <w:r w:rsidRPr="00A64909">
        <w:rPr>
          <w:rFonts w:ascii="Book Antiqua" w:eastAsia="等线" w:hAnsi="Book Antiqua"/>
          <w:sz w:val="20"/>
          <w:szCs w:val="20"/>
        </w:rPr>
        <w:t xml:space="preserve"> L, </w:t>
      </w:r>
      <w:proofErr w:type="spellStart"/>
      <w:r w:rsidRPr="00A64909">
        <w:rPr>
          <w:rFonts w:ascii="Book Antiqua" w:eastAsia="等线" w:hAnsi="Book Antiqua"/>
          <w:sz w:val="20"/>
          <w:szCs w:val="20"/>
        </w:rPr>
        <w:t>Frattini</w:t>
      </w:r>
      <w:proofErr w:type="spellEnd"/>
      <w:r w:rsidRPr="00A64909">
        <w:rPr>
          <w:rFonts w:ascii="Book Antiqua" w:eastAsia="等线" w:hAnsi="Book Antiqua"/>
          <w:sz w:val="20"/>
          <w:szCs w:val="20"/>
        </w:rPr>
        <w:t xml:space="preserve"> M, </w:t>
      </w:r>
      <w:proofErr w:type="spellStart"/>
      <w:r w:rsidRPr="00A64909">
        <w:rPr>
          <w:rFonts w:ascii="Book Antiqua" w:eastAsia="等线" w:hAnsi="Book Antiqua"/>
          <w:sz w:val="20"/>
          <w:szCs w:val="20"/>
        </w:rPr>
        <w:t>Cappuzzo</w:t>
      </w:r>
      <w:proofErr w:type="spellEnd"/>
      <w:r w:rsidRPr="00A64909">
        <w:rPr>
          <w:rFonts w:ascii="Book Antiqua" w:eastAsia="等线" w:hAnsi="Book Antiqua"/>
          <w:sz w:val="20"/>
          <w:szCs w:val="20"/>
        </w:rPr>
        <w:t xml:space="preserve"> F. HER2 gene copy number status may influence clinical efficacy to anti-EGFR monoclonal antibodies in metastatic colorectal cancer patients. </w:t>
      </w:r>
      <w:r w:rsidRPr="00A64909">
        <w:rPr>
          <w:rFonts w:ascii="Book Antiqua" w:eastAsia="等线" w:hAnsi="Book Antiqua"/>
          <w:i/>
          <w:sz w:val="20"/>
          <w:szCs w:val="20"/>
        </w:rPr>
        <w:lastRenderedPageBreak/>
        <w:t>Br J Cancer</w:t>
      </w:r>
      <w:r w:rsidRPr="00A64909">
        <w:rPr>
          <w:rFonts w:ascii="Book Antiqua" w:eastAsia="等线" w:hAnsi="Book Antiqua"/>
          <w:sz w:val="20"/>
          <w:szCs w:val="20"/>
        </w:rPr>
        <w:t xml:space="preserve"> 2013; </w:t>
      </w:r>
      <w:r w:rsidRPr="00A64909">
        <w:rPr>
          <w:rFonts w:ascii="Book Antiqua" w:eastAsia="等线" w:hAnsi="Book Antiqua"/>
          <w:b/>
          <w:sz w:val="20"/>
          <w:szCs w:val="20"/>
        </w:rPr>
        <w:t>108</w:t>
      </w:r>
      <w:r w:rsidRPr="00A64909">
        <w:rPr>
          <w:rFonts w:ascii="Book Antiqua" w:eastAsia="等线" w:hAnsi="Book Antiqua"/>
          <w:sz w:val="20"/>
          <w:szCs w:val="20"/>
        </w:rPr>
        <w:t>: 668-675 [PMID: 23348520 DOI: 10.1038/bjc.2013.4]</w:t>
      </w:r>
    </w:p>
    <w:p w14:paraId="7B8688C5" w14:textId="77777777" w:rsidR="00062D74" w:rsidRPr="00A64909" w:rsidRDefault="00062D74" w:rsidP="00A64909">
      <w:pPr>
        <w:snapToGrid w:val="0"/>
        <w:spacing w:line="360" w:lineRule="auto"/>
        <w:rPr>
          <w:rFonts w:ascii="Book Antiqua" w:eastAsia="等线" w:hAnsi="Book Antiqua"/>
          <w:sz w:val="20"/>
          <w:szCs w:val="20"/>
        </w:rPr>
      </w:pPr>
      <w:r w:rsidRPr="00A64909">
        <w:rPr>
          <w:rFonts w:ascii="Book Antiqua" w:eastAsia="等线" w:hAnsi="Book Antiqua"/>
          <w:sz w:val="20"/>
          <w:szCs w:val="20"/>
        </w:rPr>
        <w:t xml:space="preserve">57 </w:t>
      </w:r>
      <w:proofErr w:type="spellStart"/>
      <w:r w:rsidRPr="00A64909">
        <w:rPr>
          <w:rFonts w:ascii="Book Antiqua" w:eastAsia="等线" w:hAnsi="Book Antiqua"/>
          <w:b/>
          <w:sz w:val="20"/>
          <w:szCs w:val="20"/>
        </w:rPr>
        <w:t>Imaizumi</w:t>
      </w:r>
      <w:proofErr w:type="spellEnd"/>
      <w:r w:rsidRPr="00A64909">
        <w:rPr>
          <w:rFonts w:ascii="Book Antiqua" w:eastAsia="等线" w:hAnsi="Book Antiqua"/>
          <w:b/>
          <w:sz w:val="20"/>
          <w:szCs w:val="20"/>
        </w:rPr>
        <w:t xml:space="preserve"> K</w:t>
      </w:r>
      <w:r w:rsidRPr="00A64909">
        <w:rPr>
          <w:rFonts w:ascii="Book Antiqua" w:eastAsia="等线" w:hAnsi="Book Antiqua"/>
          <w:sz w:val="20"/>
          <w:szCs w:val="20"/>
        </w:rPr>
        <w:t xml:space="preserve">, Suzuki T, Kojima M, Shimomura M, </w:t>
      </w:r>
      <w:proofErr w:type="spellStart"/>
      <w:r w:rsidRPr="00A64909">
        <w:rPr>
          <w:rFonts w:ascii="Book Antiqua" w:eastAsia="等线" w:hAnsi="Book Antiqua"/>
          <w:sz w:val="20"/>
          <w:szCs w:val="20"/>
        </w:rPr>
        <w:t>Sakuyama</w:t>
      </w:r>
      <w:proofErr w:type="spellEnd"/>
      <w:r w:rsidRPr="00A64909">
        <w:rPr>
          <w:rFonts w:ascii="Book Antiqua" w:eastAsia="等线" w:hAnsi="Book Antiqua"/>
          <w:sz w:val="20"/>
          <w:szCs w:val="20"/>
        </w:rPr>
        <w:t xml:space="preserve"> N, </w:t>
      </w:r>
      <w:proofErr w:type="spellStart"/>
      <w:r w:rsidRPr="00A64909">
        <w:rPr>
          <w:rFonts w:ascii="Book Antiqua" w:eastAsia="等线" w:hAnsi="Book Antiqua"/>
          <w:sz w:val="20"/>
          <w:szCs w:val="20"/>
        </w:rPr>
        <w:t>Tsukada</w:t>
      </w:r>
      <w:proofErr w:type="spellEnd"/>
      <w:r w:rsidRPr="00A64909">
        <w:rPr>
          <w:rFonts w:ascii="Book Antiqua" w:eastAsia="等线" w:hAnsi="Book Antiqua"/>
          <w:sz w:val="20"/>
          <w:szCs w:val="20"/>
        </w:rPr>
        <w:t xml:space="preserve"> Y, Sasaki T, </w:t>
      </w:r>
      <w:proofErr w:type="spellStart"/>
      <w:r w:rsidRPr="00A64909">
        <w:rPr>
          <w:rFonts w:ascii="Book Antiqua" w:eastAsia="等线" w:hAnsi="Book Antiqua"/>
          <w:sz w:val="20"/>
          <w:szCs w:val="20"/>
        </w:rPr>
        <w:t>Nishizawa</w:t>
      </w:r>
      <w:proofErr w:type="spellEnd"/>
      <w:r w:rsidRPr="00A64909">
        <w:rPr>
          <w:rFonts w:ascii="Book Antiqua" w:eastAsia="等线" w:hAnsi="Book Antiqua"/>
          <w:sz w:val="20"/>
          <w:szCs w:val="20"/>
        </w:rPr>
        <w:t xml:space="preserve"> Y, </w:t>
      </w:r>
      <w:proofErr w:type="spellStart"/>
      <w:r w:rsidRPr="00A64909">
        <w:rPr>
          <w:rFonts w:ascii="Book Antiqua" w:eastAsia="等线" w:hAnsi="Book Antiqua"/>
          <w:sz w:val="20"/>
          <w:szCs w:val="20"/>
        </w:rPr>
        <w:t>Taketomi</w:t>
      </w:r>
      <w:proofErr w:type="spellEnd"/>
      <w:r w:rsidRPr="00A64909">
        <w:rPr>
          <w:rFonts w:ascii="Book Antiqua" w:eastAsia="等线" w:hAnsi="Book Antiqua"/>
          <w:sz w:val="20"/>
          <w:szCs w:val="20"/>
        </w:rPr>
        <w:t xml:space="preserve"> A, Ito M, </w:t>
      </w:r>
      <w:proofErr w:type="spellStart"/>
      <w:r w:rsidRPr="00A64909">
        <w:rPr>
          <w:rFonts w:ascii="Book Antiqua" w:eastAsia="等线" w:hAnsi="Book Antiqua"/>
          <w:sz w:val="20"/>
          <w:szCs w:val="20"/>
        </w:rPr>
        <w:t>Nakatsura</w:t>
      </w:r>
      <w:proofErr w:type="spellEnd"/>
      <w:r w:rsidRPr="00A64909">
        <w:rPr>
          <w:rFonts w:ascii="Book Antiqua" w:eastAsia="等线" w:hAnsi="Book Antiqua"/>
          <w:sz w:val="20"/>
          <w:szCs w:val="20"/>
        </w:rPr>
        <w:t xml:space="preserve"> T. Ki67 expression and localization of T cells after neoadjuvant therapies as reliable predictive markers in rectal cancer. </w:t>
      </w:r>
      <w:r w:rsidRPr="00A64909">
        <w:rPr>
          <w:rFonts w:ascii="Book Antiqua" w:eastAsia="等线" w:hAnsi="Book Antiqua"/>
          <w:i/>
          <w:sz w:val="20"/>
          <w:szCs w:val="20"/>
        </w:rPr>
        <w:t xml:space="preserve">Cancer </w:t>
      </w:r>
      <w:proofErr w:type="spellStart"/>
      <w:r w:rsidRPr="00A64909">
        <w:rPr>
          <w:rFonts w:ascii="Book Antiqua" w:eastAsia="等线" w:hAnsi="Book Antiqua"/>
          <w:i/>
          <w:sz w:val="20"/>
          <w:szCs w:val="20"/>
        </w:rPr>
        <w:t>Sci</w:t>
      </w:r>
      <w:proofErr w:type="spellEnd"/>
      <w:r w:rsidRPr="00A64909">
        <w:rPr>
          <w:rFonts w:ascii="Book Antiqua" w:eastAsia="等线" w:hAnsi="Book Antiqua"/>
          <w:sz w:val="20"/>
          <w:szCs w:val="20"/>
        </w:rPr>
        <w:t xml:space="preserve"> 2020; </w:t>
      </w:r>
      <w:r w:rsidRPr="00A64909">
        <w:rPr>
          <w:rFonts w:ascii="Book Antiqua" w:eastAsia="等线" w:hAnsi="Book Antiqua"/>
          <w:b/>
          <w:sz w:val="20"/>
          <w:szCs w:val="20"/>
        </w:rPr>
        <w:t>111</w:t>
      </w:r>
      <w:r w:rsidRPr="00A64909">
        <w:rPr>
          <w:rFonts w:ascii="Book Antiqua" w:eastAsia="等线" w:hAnsi="Book Antiqua"/>
          <w:sz w:val="20"/>
          <w:szCs w:val="20"/>
        </w:rPr>
        <w:t>: 23-35 [PMID: 31660687 DOI: 10.1111/cas.14223]</w:t>
      </w:r>
    </w:p>
    <w:p w14:paraId="38183D3A" w14:textId="32CBDB12" w:rsidR="00062D74" w:rsidRPr="00A64909" w:rsidRDefault="00062D74" w:rsidP="00A64909">
      <w:pPr>
        <w:widowControl/>
        <w:snapToGrid w:val="0"/>
        <w:spacing w:line="360" w:lineRule="auto"/>
        <w:rPr>
          <w:rFonts w:ascii="Book Antiqua" w:hAnsi="Book Antiqua" w:cs="Book Antiqua"/>
          <w:sz w:val="20"/>
          <w:szCs w:val="20"/>
        </w:rPr>
      </w:pPr>
      <w:r w:rsidRPr="00A64909">
        <w:rPr>
          <w:rFonts w:ascii="Book Antiqua" w:hAnsi="Book Antiqua" w:cs="Book Antiqua"/>
          <w:sz w:val="20"/>
          <w:szCs w:val="20"/>
        </w:rPr>
        <w:br w:type="page"/>
      </w:r>
    </w:p>
    <w:p w14:paraId="467E8914" w14:textId="72A77088" w:rsidR="00062D74" w:rsidRPr="00A64909" w:rsidRDefault="00062D74" w:rsidP="00A64909">
      <w:pPr>
        <w:widowControl/>
        <w:adjustRightInd w:val="0"/>
        <w:snapToGrid w:val="0"/>
        <w:spacing w:line="360" w:lineRule="auto"/>
        <w:rPr>
          <w:rFonts w:ascii="Book Antiqua" w:hAnsi="Book Antiqua"/>
          <w:b/>
          <w:kern w:val="0"/>
          <w:sz w:val="20"/>
          <w:szCs w:val="20"/>
          <w:lang w:eastAsia="en-US"/>
        </w:rPr>
      </w:pPr>
      <w:bookmarkStart w:id="39" w:name="_Hlk27143351"/>
      <w:bookmarkStart w:id="40" w:name="_Hlk27570199"/>
      <w:r w:rsidRPr="00A64909">
        <w:rPr>
          <w:rFonts w:ascii="Book Antiqua" w:hAnsi="Book Antiqua"/>
          <w:b/>
          <w:kern w:val="0"/>
          <w:sz w:val="20"/>
          <w:szCs w:val="20"/>
          <w:lang w:eastAsia="en-US"/>
        </w:rPr>
        <w:lastRenderedPageBreak/>
        <w:t>Footnotes</w:t>
      </w:r>
      <w:r w:rsidRPr="00A64909">
        <w:rPr>
          <w:rFonts w:ascii="Book Antiqua" w:hAnsi="Book Antiqua" w:cs="Book Antiqua"/>
          <w:sz w:val="20"/>
          <w:szCs w:val="20"/>
        </w:rPr>
        <w:t xml:space="preserve"> </w:t>
      </w:r>
    </w:p>
    <w:p w14:paraId="18AF33FE" w14:textId="533E654F" w:rsidR="00062D74" w:rsidRPr="00A64909" w:rsidRDefault="00062D74" w:rsidP="00A64909">
      <w:pPr>
        <w:widowControl/>
        <w:adjustRightInd w:val="0"/>
        <w:snapToGrid w:val="0"/>
        <w:spacing w:line="360" w:lineRule="auto"/>
        <w:rPr>
          <w:rFonts w:ascii="Book Antiqua" w:hAnsi="Book Antiqua" w:cs="Calibri"/>
          <w:kern w:val="0"/>
          <w:sz w:val="20"/>
          <w:szCs w:val="20"/>
          <w:lang w:eastAsia="en-US"/>
        </w:rPr>
      </w:pPr>
      <w:bookmarkStart w:id="41" w:name="_Hlk34698618"/>
      <w:bookmarkEnd w:id="39"/>
      <w:r w:rsidRPr="00A64909">
        <w:rPr>
          <w:rFonts w:ascii="Book Antiqua" w:hAnsi="Book Antiqua"/>
          <w:b/>
          <w:kern w:val="0"/>
          <w:sz w:val="20"/>
          <w:szCs w:val="20"/>
          <w:lang w:eastAsia="en-US"/>
        </w:rPr>
        <w:t>Institutional review board statement:</w:t>
      </w:r>
      <w:r w:rsidRPr="00A64909">
        <w:rPr>
          <w:rFonts w:ascii="Book Antiqua" w:hAnsi="Book Antiqua"/>
          <w:kern w:val="0"/>
          <w:sz w:val="20"/>
          <w:szCs w:val="20"/>
          <w:lang w:eastAsia="en-US"/>
        </w:rPr>
        <w:t xml:space="preserve"> </w:t>
      </w:r>
      <w:r w:rsidRPr="00A64909">
        <w:rPr>
          <w:rFonts w:ascii="Book Antiqua" w:hAnsi="Book Antiqua" w:cs="Book Antiqua"/>
          <w:sz w:val="20"/>
          <w:szCs w:val="20"/>
        </w:rPr>
        <w:t>This study was reviewed and approved by the Ethics Committee of West China Hospital of Sichuan University.</w:t>
      </w:r>
    </w:p>
    <w:p w14:paraId="261D6539" w14:textId="77777777" w:rsidR="00062D74" w:rsidRPr="00A64909" w:rsidRDefault="00062D74" w:rsidP="00A64909">
      <w:pPr>
        <w:widowControl/>
        <w:autoSpaceDE w:val="0"/>
        <w:autoSpaceDN w:val="0"/>
        <w:adjustRightInd w:val="0"/>
        <w:snapToGrid w:val="0"/>
        <w:spacing w:line="360" w:lineRule="auto"/>
        <w:rPr>
          <w:rFonts w:ascii="Book Antiqua" w:hAnsi="Book Antiqua" w:cs="Tahoma"/>
          <w:b/>
          <w:kern w:val="0"/>
          <w:sz w:val="20"/>
          <w:szCs w:val="20"/>
          <w:lang w:eastAsia="en-US"/>
        </w:rPr>
      </w:pPr>
    </w:p>
    <w:p w14:paraId="7F5DA213" w14:textId="32F6B1A8" w:rsidR="00062D74" w:rsidRPr="00A64909" w:rsidRDefault="00062D74" w:rsidP="00A64909">
      <w:pPr>
        <w:widowControl/>
        <w:autoSpaceDE w:val="0"/>
        <w:autoSpaceDN w:val="0"/>
        <w:adjustRightInd w:val="0"/>
        <w:snapToGrid w:val="0"/>
        <w:spacing w:line="360" w:lineRule="auto"/>
        <w:rPr>
          <w:rFonts w:ascii="Book Antiqua" w:hAnsi="Book Antiqua" w:cs="TimesNewRomanPSMT"/>
          <w:kern w:val="0"/>
          <w:sz w:val="20"/>
          <w:szCs w:val="20"/>
          <w:lang w:eastAsia="en-US"/>
        </w:rPr>
      </w:pPr>
      <w:r w:rsidRPr="00A64909">
        <w:rPr>
          <w:rFonts w:ascii="Book Antiqua" w:hAnsi="Book Antiqua" w:cs="Tahoma"/>
          <w:b/>
          <w:kern w:val="0"/>
          <w:sz w:val="20"/>
          <w:szCs w:val="20"/>
          <w:lang w:eastAsia="en-US"/>
        </w:rPr>
        <w:t>Informed consent statement:</w:t>
      </w:r>
      <w:bookmarkEnd w:id="41"/>
      <w:r w:rsidRPr="00A64909">
        <w:rPr>
          <w:rFonts w:ascii="Book Antiqua" w:hAnsi="Book Antiqua" w:cs="Tahoma"/>
          <w:kern w:val="0"/>
          <w:sz w:val="20"/>
          <w:szCs w:val="20"/>
          <w:lang w:eastAsia="en-US"/>
        </w:rPr>
        <w:t xml:space="preserve"> </w:t>
      </w:r>
      <w:r w:rsidRPr="00A64909">
        <w:rPr>
          <w:rFonts w:ascii="Book Antiqua" w:hAnsi="Book Antiqua" w:cs="Book Antiqua"/>
          <w:sz w:val="20"/>
          <w:szCs w:val="20"/>
        </w:rPr>
        <w:t>Patients were not required to give informed consent to the study because the analysis used anonymous clinical data that were obtained after each patient agreed to treatment by written consent.</w:t>
      </w:r>
    </w:p>
    <w:p w14:paraId="461F9CA0" w14:textId="77777777" w:rsidR="00062D74" w:rsidRPr="00A64909" w:rsidRDefault="00062D74" w:rsidP="00A64909">
      <w:pPr>
        <w:widowControl/>
        <w:autoSpaceDE w:val="0"/>
        <w:autoSpaceDN w:val="0"/>
        <w:adjustRightInd w:val="0"/>
        <w:snapToGrid w:val="0"/>
        <w:spacing w:line="360" w:lineRule="auto"/>
        <w:rPr>
          <w:rFonts w:ascii="Book Antiqua" w:hAnsi="Book Antiqua" w:cs="Tahoma"/>
          <w:kern w:val="0"/>
          <w:sz w:val="20"/>
          <w:szCs w:val="20"/>
          <w:lang w:eastAsia="en-US"/>
        </w:rPr>
      </w:pPr>
    </w:p>
    <w:p w14:paraId="45C88B5A" w14:textId="0C070AE8" w:rsidR="00062D74" w:rsidRPr="00A64909" w:rsidRDefault="00062D74" w:rsidP="00A64909">
      <w:pPr>
        <w:widowControl/>
        <w:autoSpaceDE w:val="0"/>
        <w:autoSpaceDN w:val="0"/>
        <w:adjustRightInd w:val="0"/>
        <w:snapToGrid w:val="0"/>
        <w:spacing w:line="360" w:lineRule="auto"/>
        <w:rPr>
          <w:rFonts w:ascii="Book Antiqua" w:hAnsi="Book Antiqua" w:cs="TimesNewRomanPSMT"/>
          <w:kern w:val="0"/>
          <w:sz w:val="20"/>
          <w:szCs w:val="20"/>
          <w:lang w:eastAsia="en-US"/>
        </w:rPr>
      </w:pPr>
      <w:bookmarkStart w:id="42" w:name="_Hlk35467972"/>
      <w:bookmarkStart w:id="43" w:name="_Hlk35193980"/>
      <w:bookmarkStart w:id="44" w:name="_Hlk28272023"/>
      <w:bookmarkStart w:id="45" w:name="_Hlk37652373"/>
      <w:r w:rsidRPr="00A64909">
        <w:rPr>
          <w:rFonts w:ascii="Book Antiqua" w:hAnsi="Book Antiqua" w:cs="Tahoma"/>
          <w:b/>
          <w:kern w:val="0"/>
          <w:sz w:val="20"/>
          <w:szCs w:val="20"/>
          <w:lang w:eastAsia="en-US"/>
        </w:rPr>
        <w:t>Conflict-of-interest statement:</w:t>
      </w:r>
      <w:bookmarkEnd w:id="42"/>
      <w:r w:rsidRPr="00A64909">
        <w:rPr>
          <w:rFonts w:ascii="Book Antiqua" w:hAnsi="Book Antiqua" w:cs="Tahoma"/>
          <w:kern w:val="0"/>
          <w:sz w:val="20"/>
          <w:szCs w:val="20"/>
          <w:lang w:eastAsia="en-US"/>
        </w:rPr>
        <w:t xml:space="preserve"> </w:t>
      </w:r>
      <w:bookmarkStart w:id="46" w:name="_Hlk34269915"/>
      <w:bookmarkEnd w:id="43"/>
      <w:bookmarkEnd w:id="44"/>
      <w:r w:rsidRPr="00A64909">
        <w:rPr>
          <w:rFonts w:ascii="Book Antiqua" w:hAnsi="Book Antiqua" w:cs="Book Antiqua"/>
          <w:sz w:val="20"/>
          <w:szCs w:val="20"/>
        </w:rPr>
        <w:t>All authors declare no conflicts-of-interest related to this article.</w:t>
      </w:r>
    </w:p>
    <w:bookmarkEnd w:id="40"/>
    <w:bookmarkEnd w:id="45"/>
    <w:bookmarkEnd w:id="46"/>
    <w:p w14:paraId="4E7B69FA" w14:textId="77777777" w:rsidR="000871FD" w:rsidRPr="00A64909" w:rsidRDefault="000871FD" w:rsidP="00A64909">
      <w:pPr>
        <w:autoSpaceDE w:val="0"/>
        <w:autoSpaceDN w:val="0"/>
        <w:adjustRightInd w:val="0"/>
        <w:snapToGrid w:val="0"/>
        <w:spacing w:line="360" w:lineRule="auto"/>
        <w:rPr>
          <w:rFonts w:ascii="Book Antiqua" w:hAnsi="Book Antiqua" w:cs="Book Antiqua"/>
          <w:sz w:val="20"/>
          <w:szCs w:val="20"/>
        </w:rPr>
      </w:pPr>
    </w:p>
    <w:p w14:paraId="519A6149" w14:textId="77777777" w:rsidR="00062D74" w:rsidRPr="00A64909" w:rsidRDefault="00062D74" w:rsidP="00A64909">
      <w:pPr>
        <w:autoSpaceDE w:val="0"/>
        <w:autoSpaceDN w:val="0"/>
        <w:adjustRightInd w:val="0"/>
        <w:snapToGrid w:val="0"/>
        <w:spacing w:line="360" w:lineRule="auto"/>
        <w:rPr>
          <w:rFonts w:ascii="Book Antiqua" w:hAnsi="Book Antiqua" w:cs="Book Antiqua"/>
          <w:sz w:val="20"/>
          <w:szCs w:val="20"/>
        </w:rPr>
      </w:pPr>
      <w:r w:rsidRPr="00A64909">
        <w:rPr>
          <w:rFonts w:ascii="Book Antiqua" w:hAnsi="Book Antiqua" w:cs="Book Antiqua"/>
          <w:b/>
          <w:sz w:val="20"/>
          <w:szCs w:val="20"/>
        </w:rPr>
        <w:t>Data sharing statement:</w:t>
      </w:r>
      <w:r w:rsidRPr="00A64909">
        <w:rPr>
          <w:rFonts w:ascii="Book Antiqua" w:hAnsi="Book Antiqua" w:cs="Book Antiqua"/>
          <w:sz w:val="20"/>
          <w:szCs w:val="20"/>
        </w:rPr>
        <w:t xml:space="preserve"> No additional data are available. </w:t>
      </w:r>
    </w:p>
    <w:p w14:paraId="6F9D8A56" w14:textId="77777777" w:rsidR="000871FD" w:rsidRPr="00A64909" w:rsidRDefault="000871FD" w:rsidP="00A64909">
      <w:pPr>
        <w:autoSpaceDE w:val="0"/>
        <w:autoSpaceDN w:val="0"/>
        <w:adjustRightInd w:val="0"/>
        <w:snapToGrid w:val="0"/>
        <w:spacing w:line="360" w:lineRule="auto"/>
        <w:rPr>
          <w:rFonts w:ascii="Book Antiqua" w:hAnsi="Book Antiqua" w:cs="Book Antiqua"/>
          <w:b/>
          <w:sz w:val="20"/>
          <w:szCs w:val="20"/>
        </w:rPr>
      </w:pPr>
    </w:p>
    <w:p w14:paraId="76C4E5CC" w14:textId="690E61F9" w:rsidR="00062D74" w:rsidRPr="00A64909" w:rsidRDefault="00062D74" w:rsidP="00A64909">
      <w:pPr>
        <w:widowControl/>
        <w:adjustRightInd w:val="0"/>
        <w:snapToGrid w:val="0"/>
        <w:spacing w:line="360" w:lineRule="auto"/>
        <w:rPr>
          <w:rFonts w:ascii="Book Antiqua" w:hAnsi="Book Antiqua"/>
          <w:kern w:val="0"/>
          <w:sz w:val="20"/>
          <w:szCs w:val="20"/>
          <w:lang w:eastAsia="en-US"/>
        </w:rPr>
      </w:pPr>
      <w:bookmarkStart w:id="47" w:name="_Hlk36477062"/>
      <w:bookmarkStart w:id="48" w:name="_Hlk29216443"/>
      <w:bookmarkStart w:id="49" w:name="_Hlk27570239"/>
      <w:bookmarkStart w:id="50" w:name="_Hlk35136117"/>
      <w:bookmarkStart w:id="51" w:name="_Hlk27143403"/>
      <w:bookmarkStart w:id="52" w:name="_Hlk37643337"/>
      <w:r w:rsidRPr="00A64909">
        <w:rPr>
          <w:rFonts w:ascii="Book Antiqua" w:hAnsi="Book Antiqua"/>
          <w:b/>
          <w:kern w:val="0"/>
          <w:sz w:val="20"/>
          <w:szCs w:val="20"/>
          <w:lang w:eastAsia="en-US"/>
        </w:rPr>
        <w:t xml:space="preserve">Open-Access: </w:t>
      </w:r>
      <w:r w:rsidRPr="00A64909">
        <w:rPr>
          <w:rFonts w:ascii="Book Antiqua" w:eastAsia="等线" w:hAnsi="Book Antiqua"/>
          <w:sz w:val="20"/>
          <w:szCs w:val="20"/>
        </w:rPr>
        <w:t xml:space="preserve">This article is an open-access article that was selected by an in-house editor and fully peer-reviewed by external reviewers. It is distributed in accordance with the Creative Commons Attribution </w:t>
      </w:r>
      <w:proofErr w:type="spellStart"/>
      <w:r w:rsidRPr="00A64909">
        <w:rPr>
          <w:rFonts w:ascii="Book Antiqua" w:eastAsia="等线" w:hAnsi="Book Antiqua"/>
          <w:sz w:val="20"/>
          <w:szCs w:val="20"/>
        </w:rPr>
        <w:t>NonCommercial</w:t>
      </w:r>
      <w:proofErr w:type="spellEnd"/>
      <w:r w:rsidRPr="00A64909">
        <w:rPr>
          <w:rFonts w:ascii="Book Antiqua" w:eastAsia="等线" w:hAnsi="Book Antiqua"/>
          <w:sz w:val="20"/>
          <w:szCs w:val="2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7"/>
    <w:p w14:paraId="7AB0B3E0" w14:textId="77777777" w:rsidR="00062D74" w:rsidRPr="00A64909" w:rsidRDefault="00062D74" w:rsidP="00A64909">
      <w:pPr>
        <w:adjustRightInd w:val="0"/>
        <w:snapToGrid w:val="0"/>
        <w:spacing w:line="360" w:lineRule="auto"/>
        <w:rPr>
          <w:rFonts w:ascii="Book Antiqua" w:hAnsi="Book Antiqua" w:cs="Calibri"/>
          <w:b/>
          <w:bCs/>
          <w:kern w:val="0"/>
          <w:sz w:val="20"/>
          <w:szCs w:val="20"/>
        </w:rPr>
      </w:pPr>
    </w:p>
    <w:p w14:paraId="67F18073" w14:textId="3919B430" w:rsidR="00062D74" w:rsidRPr="00A64909" w:rsidRDefault="00062D74" w:rsidP="00A64909">
      <w:pPr>
        <w:adjustRightInd w:val="0"/>
        <w:snapToGrid w:val="0"/>
        <w:spacing w:line="360" w:lineRule="auto"/>
        <w:rPr>
          <w:rFonts w:ascii="Book Antiqua" w:hAnsi="Book Antiqua" w:cs="宋体"/>
          <w:kern w:val="0"/>
          <w:sz w:val="20"/>
          <w:szCs w:val="20"/>
        </w:rPr>
      </w:pPr>
      <w:r w:rsidRPr="00A64909">
        <w:rPr>
          <w:rFonts w:ascii="Book Antiqua" w:hAnsi="Book Antiqua" w:cs="宋体"/>
          <w:b/>
          <w:kern w:val="0"/>
          <w:sz w:val="20"/>
          <w:szCs w:val="20"/>
          <w:lang w:eastAsia="en-US"/>
        </w:rPr>
        <w:t>Manuscript</w:t>
      </w:r>
      <w:r w:rsidRPr="00A64909">
        <w:rPr>
          <w:rFonts w:ascii="Book Antiqua" w:hAnsi="Book Antiqua" w:cs="宋体"/>
          <w:b/>
          <w:kern w:val="0"/>
          <w:sz w:val="20"/>
          <w:szCs w:val="20"/>
        </w:rPr>
        <w:t xml:space="preserve"> </w:t>
      </w:r>
      <w:r w:rsidRPr="00A64909">
        <w:rPr>
          <w:rFonts w:ascii="Book Antiqua" w:hAnsi="Book Antiqua" w:cs="宋体"/>
          <w:b/>
          <w:kern w:val="0"/>
          <w:sz w:val="20"/>
          <w:szCs w:val="20"/>
          <w:lang w:eastAsia="en-US"/>
        </w:rPr>
        <w:t>source:</w:t>
      </w:r>
      <w:bookmarkEnd w:id="48"/>
      <w:r w:rsidRPr="00A64909">
        <w:rPr>
          <w:rFonts w:ascii="Book Antiqua" w:hAnsi="Book Antiqua" w:cs="宋体"/>
          <w:kern w:val="0"/>
          <w:sz w:val="20"/>
          <w:szCs w:val="20"/>
        </w:rPr>
        <w:t xml:space="preserve"> </w:t>
      </w:r>
      <w:bookmarkStart w:id="53" w:name="_Hlk28276239"/>
      <w:r w:rsidRPr="00A64909">
        <w:rPr>
          <w:rFonts w:ascii="Book Antiqua" w:hAnsi="Book Antiqua" w:cs="宋体"/>
          <w:kern w:val="0"/>
          <w:sz w:val="20"/>
          <w:szCs w:val="20"/>
          <w:lang w:eastAsia="en-US"/>
        </w:rPr>
        <w:t>Invited</w:t>
      </w:r>
      <w:r w:rsidRPr="00A64909">
        <w:rPr>
          <w:rFonts w:ascii="Book Antiqua" w:hAnsi="Book Antiqua" w:cs="宋体"/>
          <w:kern w:val="0"/>
          <w:sz w:val="20"/>
          <w:szCs w:val="20"/>
        </w:rPr>
        <w:t xml:space="preserve"> </w:t>
      </w:r>
      <w:r w:rsidR="00A64909">
        <w:rPr>
          <w:rFonts w:ascii="Book Antiqua" w:hAnsi="Book Antiqua" w:cs="宋体"/>
          <w:kern w:val="0"/>
          <w:sz w:val="20"/>
          <w:szCs w:val="20"/>
          <w:lang w:eastAsia="en-US"/>
        </w:rPr>
        <w:t>m</w:t>
      </w:r>
      <w:r w:rsidRPr="00A64909">
        <w:rPr>
          <w:rFonts w:ascii="Book Antiqua" w:hAnsi="Book Antiqua" w:cs="宋体"/>
          <w:kern w:val="0"/>
          <w:sz w:val="20"/>
          <w:szCs w:val="20"/>
          <w:lang w:eastAsia="en-US"/>
        </w:rPr>
        <w:t>anuscript</w:t>
      </w:r>
      <w:bookmarkEnd w:id="53"/>
    </w:p>
    <w:bookmarkEnd w:id="49"/>
    <w:p w14:paraId="36D9A128" w14:textId="77777777" w:rsidR="00062D74" w:rsidRPr="00A64909" w:rsidRDefault="00062D74" w:rsidP="00A64909">
      <w:pPr>
        <w:widowControl/>
        <w:snapToGrid w:val="0"/>
        <w:spacing w:line="360" w:lineRule="auto"/>
        <w:rPr>
          <w:rFonts w:ascii="Book Antiqua" w:eastAsia="等线" w:hAnsi="Book Antiqua"/>
          <w:b/>
          <w:bCs/>
          <w:kern w:val="0"/>
          <w:sz w:val="20"/>
          <w:szCs w:val="20"/>
        </w:rPr>
      </w:pPr>
    </w:p>
    <w:p w14:paraId="56084C27" w14:textId="22388E56" w:rsidR="00062D74" w:rsidRPr="00A64909" w:rsidRDefault="00062D74" w:rsidP="00A64909">
      <w:pPr>
        <w:widowControl/>
        <w:snapToGrid w:val="0"/>
        <w:spacing w:line="360" w:lineRule="auto"/>
        <w:rPr>
          <w:rFonts w:ascii="Book Antiqua" w:hAnsi="Book Antiqua"/>
          <w:b/>
          <w:kern w:val="0"/>
          <w:sz w:val="20"/>
          <w:szCs w:val="20"/>
          <w:lang w:eastAsia="en-US"/>
        </w:rPr>
      </w:pPr>
      <w:bookmarkStart w:id="54" w:name="_Hlk29216459"/>
      <w:r w:rsidRPr="00A64909">
        <w:rPr>
          <w:rFonts w:ascii="Book Antiqua" w:hAnsi="Book Antiqua"/>
          <w:b/>
          <w:kern w:val="0"/>
          <w:sz w:val="20"/>
          <w:szCs w:val="20"/>
          <w:lang w:eastAsia="en-US"/>
        </w:rPr>
        <w:t>Peer-review started:</w:t>
      </w:r>
      <w:r w:rsidRPr="00A64909">
        <w:rPr>
          <w:rFonts w:ascii="Book Antiqua" w:hAnsi="Book Antiqua"/>
          <w:kern w:val="0"/>
          <w:sz w:val="20"/>
          <w:szCs w:val="20"/>
        </w:rPr>
        <w:t xml:space="preserve"> </w:t>
      </w:r>
      <w:r w:rsidR="00500E06" w:rsidRPr="00A64909">
        <w:rPr>
          <w:rFonts w:ascii="Book Antiqua" w:hAnsi="Book Antiqua"/>
          <w:kern w:val="0"/>
          <w:sz w:val="20"/>
          <w:szCs w:val="20"/>
        </w:rPr>
        <w:t>December</w:t>
      </w:r>
      <w:r w:rsidR="00500E06" w:rsidRPr="00A64909">
        <w:rPr>
          <w:rFonts w:ascii="Book Antiqua" w:eastAsia="等线" w:hAnsi="Book Antiqua"/>
          <w:sz w:val="20"/>
          <w:szCs w:val="20"/>
        </w:rPr>
        <w:t xml:space="preserve"> 30</w:t>
      </w:r>
      <w:r w:rsidR="00500E06" w:rsidRPr="00A64909">
        <w:rPr>
          <w:rFonts w:ascii="Book Antiqua" w:hAnsi="Book Antiqua"/>
          <w:kern w:val="0"/>
          <w:sz w:val="20"/>
          <w:szCs w:val="20"/>
        </w:rPr>
        <w:t>, 2019</w:t>
      </w:r>
    </w:p>
    <w:p w14:paraId="175E5F18" w14:textId="6EB949CA" w:rsidR="00062D74" w:rsidRPr="00A64909" w:rsidRDefault="00062D74" w:rsidP="00A64909">
      <w:pPr>
        <w:widowControl/>
        <w:snapToGrid w:val="0"/>
        <w:spacing w:line="360" w:lineRule="auto"/>
        <w:rPr>
          <w:rFonts w:ascii="Book Antiqua" w:hAnsi="Book Antiqua"/>
          <w:b/>
          <w:kern w:val="0"/>
          <w:sz w:val="20"/>
          <w:szCs w:val="20"/>
          <w:lang w:eastAsia="en-US"/>
        </w:rPr>
      </w:pPr>
      <w:r w:rsidRPr="00A64909">
        <w:rPr>
          <w:rFonts w:ascii="Book Antiqua" w:hAnsi="Book Antiqua"/>
          <w:b/>
          <w:kern w:val="0"/>
          <w:sz w:val="20"/>
          <w:szCs w:val="20"/>
          <w:lang w:eastAsia="en-US"/>
        </w:rPr>
        <w:t>First decision:</w:t>
      </w:r>
      <w:r w:rsidRPr="00A64909">
        <w:rPr>
          <w:rFonts w:ascii="Book Antiqua" w:hAnsi="Book Antiqua"/>
          <w:kern w:val="0"/>
          <w:sz w:val="20"/>
          <w:szCs w:val="20"/>
        </w:rPr>
        <w:t xml:space="preserve"> February 1</w:t>
      </w:r>
      <w:r w:rsidR="00500E06" w:rsidRPr="00A64909">
        <w:rPr>
          <w:rFonts w:ascii="Book Antiqua" w:hAnsi="Book Antiqua"/>
          <w:kern w:val="0"/>
          <w:sz w:val="20"/>
          <w:szCs w:val="20"/>
        </w:rPr>
        <w:t>6</w:t>
      </w:r>
      <w:r w:rsidRPr="00A64909">
        <w:rPr>
          <w:rFonts w:ascii="Book Antiqua" w:hAnsi="Book Antiqua"/>
          <w:kern w:val="0"/>
          <w:sz w:val="20"/>
          <w:szCs w:val="20"/>
        </w:rPr>
        <w:t>, 2020</w:t>
      </w:r>
      <w:r w:rsidRPr="00A64909">
        <w:rPr>
          <w:rFonts w:ascii="Book Antiqua" w:hAnsi="Book Antiqua"/>
          <w:kern w:val="0"/>
          <w:sz w:val="20"/>
          <w:szCs w:val="20"/>
          <w:lang w:eastAsia="en-US"/>
        </w:rPr>
        <w:t xml:space="preserve"> </w:t>
      </w:r>
    </w:p>
    <w:p w14:paraId="1A72D6EA" w14:textId="77777777" w:rsidR="00062D74" w:rsidRPr="00A64909" w:rsidRDefault="00062D74" w:rsidP="00A64909">
      <w:pPr>
        <w:widowControl/>
        <w:snapToGrid w:val="0"/>
        <w:spacing w:line="360" w:lineRule="auto"/>
        <w:rPr>
          <w:rFonts w:ascii="Book Antiqua" w:hAnsi="Book Antiqua"/>
          <w:kern w:val="0"/>
          <w:sz w:val="20"/>
          <w:szCs w:val="20"/>
        </w:rPr>
      </w:pPr>
      <w:r w:rsidRPr="00A64909">
        <w:rPr>
          <w:rFonts w:ascii="Book Antiqua" w:hAnsi="Book Antiqua"/>
          <w:b/>
          <w:kern w:val="0"/>
          <w:sz w:val="20"/>
          <w:szCs w:val="20"/>
          <w:lang w:eastAsia="en-US"/>
        </w:rPr>
        <w:t>Article in press:</w:t>
      </w:r>
      <w:bookmarkEnd w:id="54"/>
    </w:p>
    <w:bookmarkEnd w:id="50"/>
    <w:p w14:paraId="42AB9584" w14:textId="77777777" w:rsidR="00062D74" w:rsidRPr="00A64909" w:rsidRDefault="00062D74" w:rsidP="00A64909">
      <w:pPr>
        <w:widowControl/>
        <w:snapToGrid w:val="0"/>
        <w:spacing w:line="360" w:lineRule="auto"/>
        <w:rPr>
          <w:rFonts w:ascii="Book Antiqua" w:hAnsi="Book Antiqua"/>
          <w:kern w:val="0"/>
          <w:sz w:val="20"/>
          <w:szCs w:val="20"/>
        </w:rPr>
      </w:pPr>
    </w:p>
    <w:p w14:paraId="4B93BFDF" w14:textId="4272A384" w:rsidR="00062D74" w:rsidRPr="00A64909" w:rsidRDefault="00062D74" w:rsidP="00A64909">
      <w:pPr>
        <w:widowControl/>
        <w:snapToGrid w:val="0"/>
        <w:spacing w:line="360" w:lineRule="auto"/>
        <w:rPr>
          <w:rFonts w:ascii="Book Antiqua" w:hAnsi="Book Antiqua" w:cs="Helvetica"/>
          <w:b/>
          <w:kern w:val="0"/>
          <w:sz w:val="20"/>
          <w:szCs w:val="20"/>
          <w:lang w:eastAsia="en-US"/>
        </w:rPr>
      </w:pPr>
      <w:bookmarkStart w:id="55" w:name="_Hlk29216517"/>
      <w:r w:rsidRPr="00A64909">
        <w:rPr>
          <w:rFonts w:ascii="Book Antiqua" w:hAnsi="Book Antiqua" w:cs="Helvetica"/>
          <w:b/>
          <w:kern w:val="0"/>
          <w:sz w:val="20"/>
          <w:szCs w:val="20"/>
          <w:lang w:eastAsia="en-US"/>
        </w:rPr>
        <w:t xml:space="preserve">Specialty type: </w:t>
      </w:r>
      <w:r w:rsidRPr="00A64909">
        <w:rPr>
          <w:rFonts w:ascii="Book Antiqua" w:eastAsia="微软雅黑" w:hAnsi="Book Antiqua" w:cs="宋体"/>
          <w:kern w:val="0"/>
          <w:sz w:val="20"/>
          <w:szCs w:val="20"/>
        </w:rPr>
        <w:t>Gastroenterology and hepatology</w:t>
      </w:r>
    </w:p>
    <w:p w14:paraId="7E349C75" w14:textId="3A478374" w:rsidR="00062D74" w:rsidRPr="00A64909" w:rsidRDefault="00062D74" w:rsidP="00A64909">
      <w:pPr>
        <w:widowControl/>
        <w:snapToGrid w:val="0"/>
        <w:spacing w:line="360" w:lineRule="auto"/>
        <w:rPr>
          <w:rFonts w:ascii="Book Antiqua" w:hAnsi="Book Antiqua" w:cs="Helvetica"/>
          <w:b/>
          <w:kern w:val="0"/>
          <w:sz w:val="20"/>
          <w:szCs w:val="20"/>
          <w:lang w:eastAsia="en-US"/>
        </w:rPr>
      </w:pPr>
      <w:r w:rsidRPr="00A64909">
        <w:rPr>
          <w:rFonts w:ascii="Book Antiqua" w:hAnsi="Book Antiqua" w:cs="Helvetica"/>
          <w:b/>
          <w:kern w:val="0"/>
          <w:sz w:val="20"/>
          <w:szCs w:val="20"/>
          <w:lang w:eastAsia="en-US"/>
        </w:rPr>
        <w:t xml:space="preserve">Country/Territory of origin: </w:t>
      </w:r>
      <w:r w:rsidR="00500E06" w:rsidRPr="00A64909">
        <w:rPr>
          <w:rFonts w:ascii="Book Antiqua" w:hAnsi="Book Antiqua" w:cs="Helvetica"/>
          <w:bCs/>
          <w:kern w:val="0"/>
          <w:sz w:val="20"/>
          <w:szCs w:val="20"/>
          <w:lang w:eastAsia="en-US"/>
        </w:rPr>
        <w:t>China</w:t>
      </w:r>
    </w:p>
    <w:p w14:paraId="43633B86" w14:textId="77777777" w:rsidR="00062D74" w:rsidRPr="00A64909" w:rsidRDefault="00062D74" w:rsidP="00A64909">
      <w:pPr>
        <w:widowControl/>
        <w:snapToGrid w:val="0"/>
        <w:spacing w:line="360" w:lineRule="auto"/>
        <w:rPr>
          <w:rFonts w:ascii="Book Antiqua" w:hAnsi="Book Antiqua" w:cs="Helvetica"/>
          <w:b/>
          <w:kern w:val="0"/>
          <w:sz w:val="20"/>
          <w:szCs w:val="20"/>
          <w:lang w:eastAsia="en-US"/>
        </w:rPr>
      </w:pPr>
      <w:r w:rsidRPr="00A64909">
        <w:rPr>
          <w:rFonts w:ascii="Book Antiqua" w:hAnsi="Book Antiqua" w:cs="Helvetica"/>
          <w:b/>
          <w:kern w:val="0"/>
          <w:sz w:val="20"/>
          <w:szCs w:val="20"/>
          <w:lang w:eastAsia="en-US"/>
        </w:rPr>
        <w:t>Peer-review report’s scientific quality classification</w:t>
      </w:r>
    </w:p>
    <w:p w14:paraId="50EF69CE" w14:textId="77777777" w:rsidR="00062D74" w:rsidRPr="00A64909" w:rsidRDefault="00062D74" w:rsidP="00A64909">
      <w:pPr>
        <w:widowControl/>
        <w:snapToGrid w:val="0"/>
        <w:spacing w:line="360" w:lineRule="auto"/>
        <w:rPr>
          <w:rFonts w:ascii="Book Antiqua" w:hAnsi="Book Antiqua" w:cs="Helvetica"/>
          <w:kern w:val="0"/>
          <w:sz w:val="20"/>
          <w:szCs w:val="20"/>
        </w:rPr>
      </w:pPr>
      <w:r w:rsidRPr="00A64909">
        <w:rPr>
          <w:rFonts w:ascii="Book Antiqua" w:hAnsi="Book Antiqua" w:cs="Helvetica"/>
          <w:kern w:val="0"/>
          <w:sz w:val="20"/>
          <w:szCs w:val="20"/>
          <w:lang w:eastAsia="en-US"/>
        </w:rPr>
        <w:t xml:space="preserve">Grade A (Excellent): </w:t>
      </w:r>
      <w:r w:rsidRPr="00A64909">
        <w:rPr>
          <w:rFonts w:ascii="Book Antiqua" w:hAnsi="Book Antiqua" w:cs="Helvetica"/>
          <w:kern w:val="0"/>
          <w:sz w:val="20"/>
          <w:szCs w:val="20"/>
        </w:rPr>
        <w:t>0</w:t>
      </w:r>
    </w:p>
    <w:p w14:paraId="0BBAF3C8" w14:textId="3C7C3C7A" w:rsidR="00062D74" w:rsidRPr="00A64909" w:rsidRDefault="00062D74" w:rsidP="00A64909">
      <w:pPr>
        <w:widowControl/>
        <w:snapToGrid w:val="0"/>
        <w:spacing w:line="360" w:lineRule="auto"/>
        <w:rPr>
          <w:rFonts w:ascii="Book Antiqua" w:hAnsi="Book Antiqua" w:cs="Helvetica"/>
          <w:kern w:val="0"/>
          <w:sz w:val="20"/>
          <w:szCs w:val="20"/>
        </w:rPr>
      </w:pPr>
      <w:r w:rsidRPr="00A64909">
        <w:rPr>
          <w:rFonts w:ascii="Book Antiqua" w:hAnsi="Book Antiqua" w:cs="Helvetica"/>
          <w:kern w:val="0"/>
          <w:sz w:val="20"/>
          <w:szCs w:val="20"/>
          <w:lang w:eastAsia="en-US"/>
        </w:rPr>
        <w:t xml:space="preserve">Grade B (Very good): </w:t>
      </w:r>
      <w:r w:rsidR="00500E06" w:rsidRPr="00A64909">
        <w:rPr>
          <w:rFonts w:ascii="Book Antiqua" w:hAnsi="Book Antiqua" w:cs="Helvetica"/>
          <w:kern w:val="0"/>
          <w:sz w:val="20"/>
          <w:szCs w:val="20"/>
        </w:rPr>
        <w:t>B</w:t>
      </w:r>
    </w:p>
    <w:p w14:paraId="1E27015F" w14:textId="77777777" w:rsidR="00062D74" w:rsidRPr="00A64909" w:rsidRDefault="00062D74" w:rsidP="00A64909">
      <w:pPr>
        <w:widowControl/>
        <w:snapToGrid w:val="0"/>
        <w:spacing w:line="360" w:lineRule="auto"/>
        <w:rPr>
          <w:rFonts w:ascii="Book Antiqua" w:hAnsi="Book Antiqua" w:cs="Helvetica"/>
          <w:kern w:val="0"/>
          <w:sz w:val="20"/>
          <w:szCs w:val="20"/>
        </w:rPr>
      </w:pPr>
      <w:r w:rsidRPr="00A64909">
        <w:rPr>
          <w:rFonts w:ascii="Book Antiqua" w:hAnsi="Book Antiqua" w:cs="Helvetica"/>
          <w:kern w:val="0"/>
          <w:sz w:val="20"/>
          <w:szCs w:val="20"/>
          <w:lang w:eastAsia="en-US"/>
        </w:rPr>
        <w:t xml:space="preserve">Grade C (Good): </w:t>
      </w:r>
      <w:r w:rsidRPr="00A64909">
        <w:rPr>
          <w:rFonts w:ascii="Book Antiqua" w:hAnsi="Book Antiqua" w:cs="Helvetica"/>
          <w:kern w:val="0"/>
          <w:sz w:val="20"/>
          <w:szCs w:val="20"/>
        </w:rPr>
        <w:t>0</w:t>
      </w:r>
    </w:p>
    <w:p w14:paraId="596C5873" w14:textId="77777777" w:rsidR="00062D74" w:rsidRPr="00A64909" w:rsidRDefault="00062D74" w:rsidP="00A64909">
      <w:pPr>
        <w:widowControl/>
        <w:snapToGrid w:val="0"/>
        <w:spacing w:line="360" w:lineRule="auto"/>
        <w:rPr>
          <w:rFonts w:ascii="Book Antiqua" w:hAnsi="Book Antiqua" w:cs="Helvetica"/>
          <w:kern w:val="0"/>
          <w:sz w:val="20"/>
          <w:szCs w:val="20"/>
          <w:lang w:eastAsia="en-US"/>
        </w:rPr>
      </w:pPr>
      <w:r w:rsidRPr="00A64909">
        <w:rPr>
          <w:rFonts w:ascii="Book Antiqua" w:hAnsi="Book Antiqua" w:cs="Helvetica"/>
          <w:kern w:val="0"/>
          <w:sz w:val="20"/>
          <w:szCs w:val="20"/>
          <w:lang w:eastAsia="en-US"/>
        </w:rPr>
        <w:t xml:space="preserve">Grade D (Fair): 0 </w:t>
      </w:r>
    </w:p>
    <w:p w14:paraId="2C8A23CC" w14:textId="77777777" w:rsidR="00062D74" w:rsidRPr="00A64909" w:rsidRDefault="00062D74" w:rsidP="00A64909">
      <w:pPr>
        <w:widowControl/>
        <w:snapToGrid w:val="0"/>
        <w:spacing w:line="360" w:lineRule="auto"/>
        <w:rPr>
          <w:rFonts w:ascii="Book Antiqua" w:hAnsi="Book Antiqua" w:cs="Calibri"/>
          <w:kern w:val="0"/>
          <w:sz w:val="20"/>
          <w:szCs w:val="20"/>
          <w:lang w:eastAsia="en-US"/>
        </w:rPr>
      </w:pPr>
      <w:r w:rsidRPr="00A64909">
        <w:rPr>
          <w:rFonts w:ascii="Book Antiqua" w:hAnsi="Book Antiqua" w:cs="Helvetica"/>
          <w:kern w:val="0"/>
          <w:sz w:val="20"/>
          <w:szCs w:val="20"/>
          <w:lang w:eastAsia="en-US"/>
        </w:rPr>
        <w:t>Grade E (Poor): 0</w:t>
      </w:r>
    </w:p>
    <w:bookmarkEnd w:id="55"/>
    <w:p w14:paraId="4A8C11CA" w14:textId="77777777" w:rsidR="00062D74" w:rsidRPr="00A64909" w:rsidRDefault="00062D74" w:rsidP="00A64909">
      <w:pPr>
        <w:widowControl/>
        <w:snapToGrid w:val="0"/>
        <w:spacing w:line="360" w:lineRule="auto"/>
        <w:rPr>
          <w:rFonts w:ascii="Book Antiqua" w:hAnsi="Book Antiqua" w:cs="Calibri"/>
          <w:kern w:val="0"/>
          <w:sz w:val="20"/>
          <w:szCs w:val="20"/>
        </w:rPr>
      </w:pPr>
    </w:p>
    <w:p w14:paraId="7A935390" w14:textId="5ACFA780" w:rsidR="00062D74" w:rsidRPr="00A64909" w:rsidRDefault="00062D74" w:rsidP="00A64909">
      <w:pPr>
        <w:snapToGrid w:val="0"/>
        <w:spacing w:line="360" w:lineRule="auto"/>
        <w:ind w:right="120"/>
        <w:rPr>
          <w:rFonts w:ascii="Book Antiqua" w:hAnsi="Book Antiqua" w:cs="Courier New"/>
          <w:b/>
          <w:sz w:val="20"/>
          <w:szCs w:val="20"/>
        </w:rPr>
      </w:pPr>
      <w:bookmarkStart w:id="56" w:name="_Hlk29216555"/>
      <w:r w:rsidRPr="00A64909">
        <w:rPr>
          <w:rFonts w:ascii="Book Antiqua" w:hAnsi="Book Antiqua" w:cs="Courier New"/>
          <w:b/>
          <w:sz w:val="20"/>
          <w:szCs w:val="20"/>
        </w:rPr>
        <w:t>P-Reviewer:</w:t>
      </w:r>
      <w:r w:rsidR="00500E06" w:rsidRPr="00A64909">
        <w:rPr>
          <w:rFonts w:ascii="Book Antiqua" w:hAnsi="Book Antiqua"/>
          <w:sz w:val="20"/>
          <w:szCs w:val="20"/>
        </w:rPr>
        <w:t xml:space="preserve"> </w:t>
      </w:r>
      <w:r w:rsidR="00500E06" w:rsidRPr="00A64909">
        <w:rPr>
          <w:rFonts w:ascii="Book Antiqua" w:hAnsi="Book Antiqua" w:cs="Courier New"/>
          <w:bCs/>
          <w:sz w:val="20"/>
          <w:szCs w:val="20"/>
        </w:rPr>
        <w:t>Morelli L</w:t>
      </w:r>
      <w:r w:rsidRPr="00A64909">
        <w:rPr>
          <w:rFonts w:ascii="Book Antiqua" w:hAnsi="Book Antiqua" w:cs="Courier New"/>
          <w:b/>
          <w:sz w:val="20"/>
          <w:szCs w:val="20"/>
        </w:rPr>
        <w:t xml:space="preserve"> S-Editor: </w:t>
      </w:r>
      <w:r w:rsidRPr="00A64909">
        <w:rPr>
          <w:rFonts w:ascii="Book Antiqua" w:hAnsi="Book Antiqua" w:cs="Courier New"/>
          <w:sz w:val="20"/>
          <w:szCs w:val="20"/>
        </w:rPr>
        <w:t>Wang YQ</w:t>
      </w:r>
      <w:r w:rsidRPr="00A64909">
        <w:rPr>
          <w:rFonts w:ascii="Book Antiqua" w:hAnsi="Book Antiqua" w:cs="Courier New"/>
          <w:b/>
          <w:sz w:val="20"/>
          <w:szCs w:val="20"/>
        </w:rPr>
        <w:t xml:space="preserve"> L-Editor: </w:t>
      </w:r>
      <w:proofErr w:type="spellStart"/>
      <w:r w:rsidR="00A169C4" w:rsidRPr="00A64909">
        <w:rPr>
          <w:rFonts w:ascii="Book Antiqua" w:hAnsi="Book Antiqua" w:cs="Courier New"/>
          <w:sz w:val="20"/>
          <w:szCs w:val="20"/>
        </w:rPr>
        <w:t>Filipodia</w:t>
      </w:r>
      <w:proofErr w:type="spellEnd"/>
      <w:r w:rsidR="00A169C4" w:rsidRPr="00A64909">
        <w:rPr>
          <w:rFonts w:ascii="Book Antiqua" w:hAnsi="Book Antiqua" w:cs="Courier New"/>
          <w:sz w:val="20"/>
          <w:szCs w:val="20"/>
        </w:rPr>
        <w:t xml:space="preserve"> </w:t>
      </w:r>
      <w:r w:rsidRPr="00A64909">
        <w:rPr>
          <w:rFonts w:ascii="Book Antiqua" w:hAnsi="Book Antiqua" w:cs="Courier New"/>
          <w:b/>
          <w:sz w:val="20"/>
          <w:szCs w:val="20"/>
        </w:rPr>
        <w:t>E-Editor:</w:t>
      </w:r>
      <w:bookmarkEnd w:id="56"/>
      <w:r w:rsidRPr="00A64909">
        <w:rPr>
          <w:rFonts w:ascii="Book Antiqua" w:hAnsi="Book Antiqua" w:cs="Courier New"/>
          <w:b/>
          <w:sz w:val="20"/>
          <w:szCs w:val="20"/>
        </w:rPr>
        <w:t xml:space="preserve"> </w:t>
      </w:r>
      <w:bookmarkEnd w:id="51"/>
    </w:p>
    <w:bookmarkEnd w:id="52"/>
    <w:p w14:paraId="18DD3BFC" w14:textId="73D13EFA" w:rsidR="000871FD" w:rsidRPr="00A64909" w:rsidRDefault="00A717DD" w:rsidP="00A64909">
      <w:pPr>
        <w:widowControl/>
        <w:snapToGrid w:val="0"/>
        <w:spacing w:line="360" w:lineRule="auto"/>
        <w:rPr>
          <w:rFonts w:ascii="Book Antiqua" w:hAnsi="Book Antiqua" w:cs="Book Antiqua"/>
          <w:sz w:val="20"/>
          <w:szCs w:val="20"/>
        </w:rPr>
      </w:pPr>
      <w:r w:rsidRPr="00A64909">
        <w:rPr>
          <w:rFonts w:ascii="Book Antiqua" w:hAnsi="Book Antiqua" w:cs="Book Antiqua"/>
          <w:b/>
          <w:sz w:val="20"/>
          <w:szCs w:val="20"/>
        </w:rPr>
        <w:br w:type="page"/>
      </w:r>
    </w:p>
    <w:p w14:paraId="575E1224" w14:textId="77777777" w:rsidR="00A717DD" w:rsidRPr="00A64909" w:rsidRDefault="00A717DD" w:rsidP="00A64909">
      <w:pPr>
        <w:widowControl/>
        <w:adjustRightInd w:val="0"/>
        <w:snapToGrid w:val="0"/>
        <w:spacing w:line="360" w:lineRule="auto"/>
        <w:rPr>
          <w:rFonts w:ascii="Book Antiqua" w:hAnsi="Book Antiqua"/>
          <w:b/>
          <w:kern w:val="0"/>
          <w:sz w:val="20"/>
          <w:szCs w:val="20"/>
          <w:lang w:eastAsia="en-US"/>
        </w:rPr>
      </w:pPr>
      <w:bookmarkStart w:id="57" w:name="_Hlk35132076"/>
      <w:r w:rsidRPr="00A64909">
        <w:rPr>
          <w:rFonts w:ascii="Book Antiqua" w:hAnsi="Book Antiqua"/>
          <w:b/>
          <w:kern w:val="0"/>
          <w:sz w:val="20"/>
          <w:szCs w:val="20"/>
          <w:lang w:eastAsia="en-US"/>
        </w:rPr>
        <w:lastRenderedPageBreak/>
        <w:t>Figure Legends</w:t>
      </w:r>
    </w:p>
    <w:bookmarkEnd w:id="57"/>
    <w:p w14:paraId="2389D2A9" w14:textId="77777777" w:rsidR="00A64909" w:rsidRDefault="00C45639" w:rsidP="00A64909">
      <w:pPr>
        <w:autoSpaceDE w:val="0"/>
        <w:autoSpaceDN w:val="0"/>
        <w:adjustRightInd w:val="0"/>
        <w:snapToGrid w:val="0"/>
        <w:spacing w:line="360" w:lineRule="auto"/>
        <w:rPr>
          <w:rFonts w:ascii="Book Antiqua" w:hAnsi="Book Antiqua" w:cs="Book Antiqua"/>
          <w:b/>
          <w:sz w:val="20"/>
          <w:szCs w:val="20"/>
        </w:rPr>
      </w:pPr>
      <w:r w:rsidRPr="00A64909">
        <w:rPr>
          <w:rFonts w:ascii="Book Antiqua" w:hAnsi="Book Antiqua"/>
          <w:noProof/>
          <w:sz w:val="20"/>
          <w:szCs w:val="20"/>
        </w:rPr>
        <w:drawing>
          <wp:inline distT="0" distB="0" distL="0" distR="0" wp14:anchorId="19A39931" wp14:editId="3438A8E5">
            <wp:extent cx="5124713" cy="417851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24713" cy="4178515"/>
                    </a:xfrm>
                    <a:prstGeom prst="rect">
                      <a:avLst/>
                    </a:prstGeom>
                  </pic:spPr>
                </pic:pic>
              </a:graphicData>
            </a:graphic>
          </wp:inline>
        </w:drawing>
      </w:r>
    </w:p>
    <w:p w14:paraId="73EE37FD" w14:textId="77777777" w:rsidR="00A64909" w:rsidRDefault="00A64909" w:rsidP="00A64909">
      <w:pPr>
        <w:autoSpaceDE w:val="0"/>
        <w:autoSpaceDN w:val="0"/>
        <w:adjustRightInd w:val="0"/>
        <w:snapToGrid w:val="0"/>
        <w:spacing w:line="360" w:lineRule="auto"/>
        <w:rPr>
          <w:rFonts w:ascii="Book Antiqua" w:hAnsi="Book Antiqua" w:cs="Book Antiqua"/>
          <w:b/>
          <w:sz w:val="20"/>
          <w:szCs w:val="20"/>
        </w:rPr>
      </w:pPr>
    </w:p>
    <w:p w14:paraId="0CBE8CEB" w14:textId="038FE570" w:rsidR="00FA5BE8" w:rsidRPr="00A64909" w:rsidRDefault="00FA5BE8" w:rsidP="00A64909">
      <w:pPr>
        <w:autoSpaceDE w:val="0"/>
        <w:autoSpaceDN w:val="0"/>
        <w:adjustRightInd w:val="0"/>
        <w:snapToGrid w:val="0"/>
        <w:spacing w:line="360" w:lineRule="auto"/>
        <w:rPr>
          <w:rFonts w:ascii="Book Antiqua" w:hAnsi="Book Antiqua" w:cs="Book Antiqua"/>
          <w:b/>
          <w:sz w:val="20"/>
          <w:szCs w:val="20"/>
        </w:rPr>
      </w:pPr>
      <w:r w:rsidRPr="00A64909">
        <w:rPr>
          <w:rFonts w:ascii="Book Antiqua" w:hAnsi="Book Antiqua" w:cs="Book Antiqua"/>
          <w:b/>
          <w:sz w:val="20"/>
          <w:szCs w:val="20"/>
        </w:rPr>
        <w:t>Figure 1 Flowchart of patient inclusion and exclusion</w:t>
      </w:r>
      <w:r w:rsidR="00C45639" w:rsidRPr="00A64909">
        <w:rPr>
          <w:rFonts w:ascii="Book Antiqua" w:hAnsi="Book Antiqua" w:cs="Book Antiqua"/>
          <w:b/>
          <w:sz w:val="20"/>
          <w:szCs w:val="20"/>
        </w:rPr>
        <w:t xml:space="preserve">. </w:t>
      </w:r>
      <w:r w:rsidRPr="00A64909">
        <w:rPr>
          <w:rFonts w:ascii="Book Antiqua" w:hAnsi="Book Antiqua" w:cs="Book Antiqua"/>
          <w:sz w:val="20"/>
          <w:szCs w:val="20"/>
        </w:rPr>
        <w:t>LARC</w:t>
      </w:r>
      <w:r w:rsidR="00C45639" w:rsidRPr="00A64909">
        <w:rPr>
          <w:rFonts w:ascii="Book Antiqua" w:hAnsi="Book Antiqua" w:cs="Book Antiqua"/>
          <w:sz w:val="20"/>
          <w:szCs w:val="20"/>
        </w:rPr>
        <w:t>:</w:t>
      </w:r>
      <w:r w:rsidRPr="00A64909">
        <w:rPr>
          <w:rFonts w:ascii="Book Antiqua" w:hAnsi="Book Antiqua" w:cs="Book Antiqua"/>
          <w:sz w:val="20"/>
          <w:szCs w:val="20"/>
        </w:rPr>
        <w:t xml:space="preserve"> </w:t>
      </w:r>
      <w:r w:rsidR="00C45639" w:rsidRPr="00A64909">
        <w:rPr>
          <w:rFonts w:ascii="Book Antiqua" w:hAnsi="Book Antiqua" w:cs="Book Antiqua"/>
          <w:sz w:val="20"/>
          <w:szCs w:val="20"/>
        </w:rPr>
        <w:t xml:space="preserve">Locally </w:t>
      </w:r>
      <w:r w:rsidRPr="00A64909">
        <w:rPr>
          <w:rFonts w:ascii="Book Antiqua" w:hAnsi="Book Antiqua" w:cs="Book Antiqua"/>
          <w:sz w:val="20"/>
          <w:szCs w:val="20"/>
        </w:rPr>
        <w:t xml:space="preserve">advanced rectal cancer; </w:t>
      </w:r>
      <w:proofErr w:type="spellStart"/>
      <w:r w:rsidRPr="00A64909">
        <w:rPr>
          <w:rFonts w:ascii="Book Antiqua" w:hAnsi="Book Antiqua" w:cs="Book Antiqua"/>
          <w:sz w:val="20"/>
          <w:szCs w:val="20"/>
        </w:rPr>
        <w:t>nCT</w:t>
      </w:r>
      <w:proofErr w:type="spellEnd"/>
      <w:r w:rsidR="00C45639" w:rsidRPr="00A64909">
        <w:rPr>
          <w:rFonts w:ascii="Book Antiqua" w:hAnsi="Book Antiqua" w:cs="Book Antiqua"/>
          <w:sz w:val="20"/>
          <w:szCs w:val="20"/>
        </w:rPr>
        <w:t>:</w:t>
      </w:r>
      <w:r w:rsidRPr="00A64909">
        <w:rPr>
          <w:rFonts w:ascii="Book Antiqua" w:hAnsi="Book Antiqua" w:cs="Book Antiqua"/>
          <w:sz w:val="20"/>
          <w:szCs w:val="20"/>
        </w:rPr>
        <w:t xml:space="preserve"> </w:t>
      </w:r>
      <w:r w:rsidR="00C45639" w:rsidRPr="00A64909">
        <w:rPr>
          <w:rFonts w:ascii="Book Antiqua" w:hAnsi="Book Antiqua" w:cs="Book Antiqua"/>
          <w:sz w:val="20"/>
          <w:szCs w:val="20"/>
        </w:rPr>
        <w:t xml:space="preserve">Neoadjuvant </w:t>
      </w:r>
      <w:r w:rsidRPr="00A64909">
        <w:rPr>
          <w:rFonts w:ascii="Book Antiqua" w:hAnsi="Book Antiqua" w:cs="Book Antiqua"/>
          <w:sz w:val="20"/>
          <w:szCs w:val="20"/>
        </w:rPr>
        <w:t>chemotherapy; TME</w:t>
      </w:r>
      <w:r w:rsidR="00C45639" w:rsidRPr="00A64909">
        <w:rPr>
          <w:rFonts w:ascii="Book Antiqua" w:hAnsi="Book Antiqua" w:cs="Book Antiqua"/>
          <w:sz w:val="20"/>
          <w:szCs w:val="20"/>
        </w:rPr>
        <w:t>:</w:t>
      </w:r>
      <w:r w:rsidRPr="00A64909">
        <w:rPr>
          <w:rFonts w:ascii="Book Antiqua" w:hAnsi="Book Antiqua" w:cs="Book Antiqua"/>
          <w:sz w:val="20"/>
          <w:szCs w:val="20"/>
        </w:rPr>
        <w:t xml:space="preserve"> </w:t>
      </w:r>
      <w:r w:rsidR="00C45639" w:rsidRPr="00A64909">
        <w:rPr>
          <w:rFonts w:ascii="Book Antiqua" w:hAnsi="Book Antiqua" w:cs="Book Antiqua"/>
          <w:sz w:val="20"/>
          <w:szCs w:val="20"/>
        </w:rPr>
        <w:t xml:space="preserve">Total </w:t>
      </w:r>
      <w:proofErr w:type="spellStart"/>
      <w:r w:rsidRPr="00A64909">
        <w:rPr>
          <w:rFonts w:ascii="Book Antiqua" w:hAnsi="Book Antiqua" w:cs="Book Antiqua"/>
          <w:sz w:val="20"/>
          <w:szCs w:val="20"/>
        </w:rPr>
        <w:t>mesorectal</w:t>
      </w:r>
      <w:proofErr w:type="spellEnd"/>
      <w:r w:rsidRPr="00A64909">
        <w:rPr>
          <w:rFonts w:ascii="Book Antiqua" w:hAnsi="Book Antiqua" w:cs="Book Antiqua"/>
          <w:sz w:val="20"/>
          <w:szCs w:val="20"/>
        </w:rPr>
        <w:t xml:space="preserve"> excision; WCH</w:t>
      </w:r>
      <w:r w:rsidR="00C45639" w:rsidRPr="00A64909">
        <w:rPr>
          <w:rFonts w:ascii="Book Antiqua" w:hAnsi="Book Antiqua" w:cs="Book Antiqua"/>
          <w:sz w:val="20"/>
          <w:szCs w:val="20"/>
        </w:rPr>
        <w:t>:</w:t>
      </w:r>
      <w:r w:rsidRPr="00A64909">
        <w:rPr>
          <w:rFonts w:ascii="Book Antiqua" w:hAnsi="Book Antiqua" w:cs="Book Antiqua"/>
          <w:sz w:val="20"/>
          <w:szCs w:val="20"/>
        </w:rPr>
        <w:t xml:space="preserve"> West China Hospital</w:t>
      </w:r>
      <w:r w:rsidR="00C45639" w:rsidRPr="00A64909">
        <w:rPr>
          <w:rFonts w:ascii="Book Antiqua" w:hAnsi="Book Antiqua" w:cs="Book Antiqua"/>
          <w:sz w:val="20"/>
          <w:szCs w:val="20"/>
        </w:rPr>
        <w:t>; CT: Computed tomography</w:t>
      </w:r>
      <w:r w:rsidR="00900D6A" w:rsidRPr="00A64909">
        <w:rPr>
          <w:rFonts w:ascii="Book Antiqua" w:hAnsi="Book Antiqua" w:cs="Book Antiqua"/>
          <w:sz w:val="20"/>
          <w:szCs w:val="20"/>
        </w:rPr>
        <w:t>;</w:t>
      </w:r>
      <w:r w:rsidR="00C45639" w:rsidRPr="00A64909">
        <w:rPr>
          <w:rFonts w:ascii="Book Antiqua" w:hAnsi="Book Antiqua" w:cs="Book Antiqua"/>
          <w:sz w:val="20"/>
          <w:szCs w:val="20"/>
        </w:rPr>
        <w:t xml:space="preserve"> </w:t>
      </w:r>
      <w:bookmarkStart w:id="58" w:name="_Hlk37942513"/>
      <w:r w:rsidR="00C45639" w:rsidRPr="00A64909">
        <w:rPr>
          <w:rFonts w:ascii="Book Antiqua" w:hAnsi="Book Antiqua" w:cs="Book Antiqua"/>
          <w:sz w:val="20"/>
          <w:szCs w:val="20"/>
        </w:rPr>
        <w:t>MRI: Magnetic resonance imaging.</w:t>
      </w:r>
      <w:bookmarkEnd w:id="58"/>
    </w:p>
    <w:p w14:paraId="0530C461" w14:textId="77777777" w:rsidR="00FA5BE8" w:rsidRPr="00A64909" w:rsidRDefault="00FA5BE8" w:rsidP="00A64909">
      <w:pPr>
        <w:autoSpaceDE w:val="0"/>
        <w:autoSpaceDN w:val="0"/>
        <w:adjustRightInd w:val="0"/>
        <w:snapToGrid w:val="0"/>
        <w:spacing w:line="360" w:lineRule="auto"/>
        <w:rPr>
          <w:rFonts w:ascii="Book Antiqua" w:hAnsi="Book Antiqua" w:cs="Book Antiqua"/>
          <w:sz w:val="20"/>
          <w:szCs w:val="20"/>
        </w:rPr>
      </w:pPr>
    </w:p>
    <w:p w14:paraId="2F7F4F26" w14:textId="5E3BB6E0" w:rsidR="000871FD" w:rsidRPr="00A64909" w:rsidRDefault="00E22F58" w:rsidP="00A64909">
      <w:pPr>
        <w:autoSpaceDE w:val="0"/>
        <w:autoSpaceDN w:val="0"/>
        <w:adjustRightInd w:val="0"/>
        <w:snapToGrid w:val="0"/>
        <w:spacing w:line="360" w:lineRule="auto"/>
        <w:rPr>
          <w:rFonts w:ascii="Book Antiqua" w:hAnsi="Book Antiqua" w:cs="Book Antiqua"/>
          <w:sz w:val="20"/>
          <w:szCs w:val="20"/>
        </w:rPr>
      </w:pPr>
      <w:r w:rsidRPr="00A64909">
        <w:rPr>
          <w:rFonts w:ascii="Book Antiqua" w:hAnsi="Book Antiqua"/>
          <w:noProof/>
          <w:sz w:val="20"/>
          <w:szCs w:val="20"/>
        </w:rPr>
        <w:lastRenderedPageBreak/>
        <w:drawing>
          <wp:inline distT="0" distB="0" distL="0" distR="0" wp14:anchorId="33E3AA7C" wp14:editId="32186EBC">
            <wp:extent cx="5274310" cy="3424555"/>
            <wp:effectExtent l="0" t="0" r="254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424555"/>
                    </a:xfrm>
                    <a:prstGeom prst="rect">
                      <a:avLst/>
                    </a:prstGeom>
                  </pic:spPr>
                </pic:pic>
              </a:graphicData>
            </a:graphic>
          </wp:inline>
        </w:drawing>
      </w:r>
    </w:p>
    <w:p w14:paraId="420C31AE" w14:textId="3887B291" w:rsidR="00FA5BE8" w:rsidRPr="00A64909" w:rsidRDefault="00FA5BE8" w:rsidP="00A64909">
      <w:pPr>
        <w:autoSpaceDE w:val="0"/>
        <w:autoSpaceDN w:val="0"/>
        <w:adjustRightInd w:val="0"/>
        <w:snapToGrid w:val="0"/>
        <w:spacing w:line="360" w:lineRule="auto"/>
        <w:rPr>
          <w:rFonts w:ascii="Book Antiqua" w:hAnsi="Book Antiqua" w:cs="Book Antiqua"/>
          <w:sz w:val="20"/>
          <w:szCs w:val="20"/>
        </w:rPr>
      </w:pPr>
      <w:r w:rsidRPr="00A64909">
        <w:rPr>
          <w:rFonts w:ascii="Book Antiqua" w:hAnsi="Book Antiqua" w:cs="Book Antiqua"/>
          <w:b/>
          <w:sz w:val="20"/>
          <w:szCs w:val="20"/>
        </w:rPr>
        <w:t xml:space="preserve">Figure 2 </w:t>
      </w:r>
      <w:r w:rsidRPr="00A64909">
        <w:rPr>
          <w:rFonts w:ascii="Book Antiqua" w:hAnsi="Book Antiqua" w:cs="Book Antiqua"/>
          <w:b/>
          <w:bCs/>
          <w:sz w:val="20"/>
          <w:szCs w:val="20"/>
        </w:rPr>
        <w:t xml:space="preserve">A 56-year-old male with locally advanced rectal cancer. </w:t>
      </w:r>
      <w:r w:rsidRPr="00A64909">
        <w:rPr>
          <w:rFonts w:ascii="Book Antiqua" w:hAnsi="Book Antiqua" w:cs="Book Antiqua"/>
          <w:sz w:val="20"/>
          <w:szCs w:val="20"/>
        </w:rPr>
        <w:t>A</w:t>
      </w:r>
      <w:r w:rsidR="00E22F58" w:rsidRPr="00A64909">
        <w:rPr>
          <w:rFonts w:ascii="Book Antiqua" w:hAnsi="Book Antiqua" w:cs="Book Antiqua"/>
          <w:sz w:val="20"/>
          <w:szCs w:val="20"/>
        </w:rPr>
        <w:t>-</w:t>
      </w:r>
      <w:r w:rsidRPr="00A64909">
        <w:rPr>
          <w:rFonts w:ascii="Book Antiqua" w:hAnsi="Book Antiqua" w:cs="Book Antiqua"/>
          <w:sz w:val="20"/>
          <w:szCs w:val="20"/>
        </w:rPr>
        <w:t>C</w:t>
      </w:r>
      <w:r w:rsidR="00E22F58" w:rsidRPr="00A64909">
        <w:rPr>
          <w:rFonts w:ascii="Book Antiqua" w:hAnsi="Book Antiqua" w:cs="Book Antiqua"/>
          <w:sz w:val="20"/>
          <w:szCs w:val="20"/>
        </w:rPr>
        <w:t>:</w:t>
      </w:r>
      <w:r w:rsidRPr="00A64909">
        <w:rPr>
          <w:rFonts w:ascii="Book Antiqua" w:hAnsi="Book Antiqua" w:cs="Book Antiqua"/>
          <w:sz w:val="20"/>
          <w:szCs w:val="20"/>
        </w:rPr>
        <w:t xml:space="preserve"> Representative manual segmentation of the whole lesion in the axial dynamic contrast enhanced T1 images and enhanced </w:t>
      </w:r>
      <w:r w:rsidR="00E22F58" w:rsidRPr="00A64909">
        <w:rPr>
          <w:rFonts w:ascii="Book Antiqua" w:hAnsi="Book Antiqua" w:cs="Book Antiqua"/>
          <w:sz w:val="20"/>
          <w:szCs w:val="20"/>
        </w:rPr>
        <w:t>computed tomography</w:t>
      </w:r>
      <w:r w:rsidRPr="00A64909">
        <w:rPr>
          <w:rFonts w:ascii="Book Antiqua" w:hAnsi="Book Antiqua" w:cs="Book Antiqua"/>
          <w:sz w:val="20"/>
          <w:szCs w:val="20"/>
        </w:rPr>
        <w:t xml:space="preserve">. </w:t>
      </w:r>
      <w:r w:rsidR="004005F2" w:rsidRPr="00A64909">
        <w:rPr>
          <w:rFonts w:ascii="Book Antiqua" w:hAnsi="Book Antiqua" w:cs="Book Antiqua"/>
          <w:sz w:val="20"/>
          <w:szCs w:val="20"/>
        </w:rPr>
        <w:t>D</w:t>
      </w:r>
      <w:r w:rsidRPr="00A64909">
        <w:rPr>
          <w:rFonts w:ascii="Book Antiqua" w:hAnsi="Book Antiqua" w:cs="Book Antiqua"/>
          <w:sz w:val="20"/>
          <w:szCs w:val="20"/>
        </w:rPr>
        <w:t xml:space="preserve">otted lines represent the delineations of the regions of interest used to derive the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features</w:t>
      </w:r>
      <w:r w:rsidR="00E22F58" w:rsidRPr="00A64909">
        <w:rPr>
          <w:rFonts w:ascii="Book Antiqua" w:hAnsi="Book Antiqua" w:cs="Book Antiqua"/>
          <w:sz w:val="20"/>
          <w:szCs w:val="20"/>
        </w:rPr>
        <w:t xml:space="preserve">; </w:t>
      </w:r>
      <w:r w:rsidRPr="00A64909">
        <w:rPr>
          <w:rFonts w:ascii="Book Antiqua" w:hAnsi="Book Antiqua" w:cs="Book Antiqua"/>
          <w:sz w:val="20"/>
          <w:szCs w:val="20"/>
        </w:rPr>
        <w:t>D</w:t>
      </w:r>
      <w:r w:rsidR="00E22F58" w:rsidRPr="00A64909">
        <w:rPr>
          <w:rFonts w:ascii="Book Antiqua" w:hAnsi="Book Antiqua" w:cs="Book Antiqua"/>
          <w:sz w:val="20"/>
          <w:szCs w:val="20"/>
        </w:rPr>
        <w:t>:</w:t>
      </w:r>
      <w:r w:rsidRPr="00A64909">
        <w:rPr>
          <w:rFonts w:ascii="Book Antiqua" w:hAnsi="Book Antiqua" w:cs="Book Antiqua"/>
          <w:sz w:val="20"/>
          <w:szCs w:val="20"/>
        </w:rPr>
        <w:t xml:space="preserve"> Three-dimensional volumetric reconstruction of the segmented lesion.</w:t>
      </w:r>
    </w:p>
    <w:p w14:paraId="68DAC7FC" w14:textId="77777777" w:rsidR="000871FD" w:rsidRPr="00A64909" w:rsidRDefault="000871FD" w:rsidP="00A64909">
      <w:pPr>
        <w:autoSpaceDE w:val="0"/>
        <w:autoSpaceDN w:val="0"/>
        <w:adjustRightInd w:val="0"/>
        <w:snapToGrid w:val="0"/>
        <w:spacing w:line="360" w:lineRule="auto"/>
        <w:rPr>
          <w:rFonts w:ascii="Book Antiqua" w:hAnsi="Book Antiqua" w:cs="Book Antiqua"/>
          <w:sz w:val="20"/>
          <w:szCs w:val="20"/>
        </w:rPr>
      </w:pPr>
    </w:p>
    <w:p w14:paraId="122E603F" w14:textId="0439918D" w:rsidR="000871FD" w:rsidRPr="00A64909" w:rsidRDefault="004811DE" w:rsidP="00A64909">
      <w:pPr>
        <w:autoSpaceDE w:val="0"/>
        <w:autoSpaceDN w:val="0"/>
        <w:adjustRightInd w:val="0"/>
        <w:snapToGrid w:val="0"/>
        <w:spacing w:line="360" w:lineRule="auto"/>
        <w:rPr>
          <w:rFonts w:ascii="Book Antiqua" w:hAnsi="Book Antiqua" w:cs="Book Antiqua"/>
          <w:sz w:val="20"/>
          <w:szCs w:val="20"/>
        </w:rPr>
      </w:pPr>
      <w:r w:rsidRPr="00A64909">
        <w:rPr>
          <w:rFonts w:ascii="Book Antiqua" w:hAnsi="Book Antiqua"/>
          <w:noProof/>
          <w:sz w:val="20"/>
          <w:szCs w:val="20"/>
        </w:rPr>
        <w:lastRenderedPageBreak/>
        <w:drawing>
          <wp:inline distT="0" distB="0" distL="0" distR="0" wp14:anchorId="2F9171E4" wp14:editId="79CAFCFC">
            <wp:extent cx="5092962" cy="4032457"/>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2962" cy="4032457"/>
                    </a:xfrm>
                    <a:prstGeom prst="rect">
                      <a:avLst/>
                    </a:prstGeom>
                  </pic:spPr>
                </pic:pic>
              </a:graphicData>
            </a:graphic>
          </wp:inline>
        </w:drawing>
      </w:r>
    </w:p>
    <w:p w14:paraId="182F173F" w14:textId="48DA4602" w:rsidR="00FA5BE8" w:rsidRPr="00A64909" w:rsidRDefault="00FA5BE8" w:rsidP="00A64909">
      <w:pPr>
        <w:autoSpaceDE w:val="0"/>
        <w:autoSpaceDN w:val="0"/>
        <w:adjustRightInd w:val="0"/>
        <w:snapToGrid w:val="0"/>
        <w:spacing w:line="360" w:lineRule="auto"/>
        <w:rPr>
          <w:rFonts w:ascii="Book Antiqua" w:hAnsi="Book Antiqua" w:cs="Book Antiqua"/>
          <w:sz w:val="20"/>
          <w:szCs w:val="20"/>
        </w:rPr>
      </w:pPr>
      <w:r w:rsidRPr="00A64909">
        <w:rPr>
          <w:rFonts w:ascii="Book Antiqua" w:hAnsi="Book Antiqua" w:cs="Book Antiqua"/>
          <w:b/>
          <w:sz w:val="20"/>
          <w:szCs w:val="20"/>
        </w:rPr>
        <w:t>Figure 3 Texture feature selection using the least absolute shrinkage and selection operator binary logistic regression model</w:t>
      </w:r>
      <w:r w:rsidRPr="00A60484">
        <w:rPr>
          <w:rFonts w:ascii="Book Antiqua" w:hAnsi="Book Antiqua" w:cs="Book Antiqua"/>
          <w:b/>
          <w:bCs/>
          <w:sz w:val="20"/>
          <w:szCs w:val="20"/>
        </w:rPr>
        <w:t>.</w:t>
      </w:r>
      <w:r w:rsidRPr="00A64909">
        <w:rPr>
          <w:rFonts w:ascii="Book Antiqua" w:hAnsi="Book Antiqua" w:cs="Book Antiqua"/>
          <w:sz w:val="20"/>
          <w:szCs w:val="20"/>
        </w:rPr>
        <w:t xml:space="preserve"> A</w:t>
      </w:r>
      <w:r w:rsidR="004811DE" w:rsidRPr="00A64909">
        <w:rPr>
          <w:rFonts w:ascii="Book Antiqua" w:hAnsi="Book Antiqua" w:cs="Book Antiqua"/>
          <w:sz w:val="20"/>
          <w:szCs w:val="20"/>
        </w:rPr>
        <w:t>:</w:t>
      </w:r>
      <w:r w:rsidRPr="00A64909">
        <w:rPr>
          <w:rFonts w:ascii="Book Antiqua" w:hAnsi="Book Antiqua" w:cs="Book Antiqua"/>
          <w:sz w:val="20"/>
          <w:szCs w:val="20"/>
        </w:rPr>
        <w:t xml:space="preserve"> Tuning parameter </w:t>
      </w:r>
      <w:r w:rsidR="004811DE" w:rsidRPr="00A64909">
        <w:rPr>
          <w:rFonts w:ascii="Book Antiqua" w:hAnsi="Book Antiqua" w:cs="Book Antiqua"/>
          <w:i/>
          <w:iCs/>
          <w:sz w:val="20"/>
          <w:szCs w:val="20"/>
        </w:rPr>
        <w:t>λ</w:t>
      </w:r>
      <w:r w:rsidRPr="00A64909">
        <w:rPr>
          <w:rFonts w:ascii="Book Antiqua" w:hAnsi="Book Antiqua" w:cs="Book Antiqua"/>
          <w:sz w:val="20"/>
          <w:szCs w:val="20"/>
        </w:rPr>
        <w:t xml:space="preserve"> selection in the </w:t>
      </w:r>
      <w:r w:rsidR="004811DE" w:rsidRPr="00A64909">
        <w:rPr>
          <w:rFonts w:ascii="Book Antiqua" w:hAnsi="Book Antiqua" w:cs="Book Antiqua"/>
          <w:bCs/>
          <w:sz w:val="20"/>
          <w:szCs w:val="20"/>
        </w:rPr>
        <w:t xml:space="preserve">least absolute shrinkage and selection operator </w:t>
      </w:r>
      <w:r w:rsidRPr="00A64909">
        <w:rPr>
          <w:rFonts w:ascii="Book Antiqua" w:hAnsi="Book Antiqua" w:cs="Book Antiqua"/>
          <w:sz w:val="20"/>
          <w:szCs w:val="20"/>
        </w:rPr>
        <w:t xml:space="preserve">model used 10-fold cross-validation </w:t>
      </w:r>
      <w:r w:rsidRPr="00A64909">
        <w:rPr>
          <w:rFonts w:ascii="Book Antiqua" w:hAnsi="Book Antiqua" w:cs="Book Antiqua"/>
          <w:i/>
          <w:sz w:val="20"/>
          <w:szCs w:val="20"/>
        </w:rPr>
        <w:t>via</w:t>
      </w:r>
      <w:r w:rsidRPr="00A64909">
        <w:rPr>
          <w:rFonts w:ascii="Book Antiqua" w:hAnsi="Book Antiqua" w:cs="Book Antiqua"/>
          <w:sz w:val="20"/>
          <w:szCs w:val="20"/>
        </w:rPr>
        <w:t xml:space="preserve"> minimum criteria. </w:t>
      </w:r>
      <w:r w:rsidR="004005F2" w:rsidRPr="00A64909">
        <w:rPr>
          <w:rFonts w:ascii="Book Antiqua" w:hAnsi="Book Antiqua" w:cs="Book Antiqua"/>
          <w:sz w:val="20"/>
          <w:szCs w:val="20"/>
        </w:rPr>
        <w:t>A</w:t>
      </w:r>
      <w:r w:rsidRPr="00A64909">
        <w:rPr>
          <w:rFonts w:ascii="Book Antiqua" w:hAnsi="Book Antiqua" w:cs="Book Antiqua"/>
          <w:sz w:val="20"/>
          <w:szCs w:val="20"/>
        </w:rPr>
        <w:t xml:space="preserve">rea under the receiver operating characteristic curve was plotted versus the log </w:t>
      </w:r>
      <w:r w:rsidR="004811DE" w:rsidRPr="00A64909">
        <w:rPr>
          <w:rFonts w:ascii="Book Antiqua" w:hAnsi="Book Antiqua" w:cs="Book Antiqua"/>
          <w:i/>
          <w:iCs/>
          <w:sz w:val="20"/>
          <w:szCs w:val="20"/>
        </w:rPr>
        <w:t>λ</w:t>
      </w:r>
      <w:r w:rsidRPr="00A64909">
        <w:rPr>
          <w:rFonts w:ascii="Book Antiqua" w:hAnsi="Book Antiqua" w:cs="Book Antiqua"/>
          <w:sz w:val="20"/>
          <w:szCs w:val="20"/>
        </w:rPr>
        <w:t>. Dotted vertical lines were drawn at the optimal values using the minimum criteria. A</w:t>
      </w:r>
      <w:r w:rsidRPr="00A64909">
        <w:rPr>
          <w:rFonts w:ascii="Book Antiqua" w:hAnsi="Book Antiqua" w:cs="Book Antiqua"/>
          <w:i/>
          <w:iCs/>
          <w:sz w:val="20"/>
          <w:szCs w:val="20"/>
        </w:rPr>
        <w:t xml:space="preserve"> </w:t>
      </w:r>
      <w:r w:rsidR="004811DE" w:rsidRPr="00A64909">
        <w:rPr>
          <w:rFonts w:ascii="Book Antiqua" w:hAnsi="Book Antiqua" w:cs="Book Antiqua"/>
          <w:i/>
          <w:iCs/>
          <w:sz w:val="20"/>
          <w:szCs w:val="20"/>
        </w:rPr>
        <w:t>λ</w:t>
      </w:r>
      <w:r w:rsidRPr="00A64909">
        <w:rPr>
          <w:rFonts w:ascii="Book Antiqua" w:hAnsi="Book Antiqua" w:cs="Book Antiqua"/>
          <w:sz w:val="20"/>
          <w:szCs w:val="20"/>
        </w:rPr>
        <w:t xml:space="preserve"> value of -5.47, with </w:t>
      </w:r>
      <w:r w:rsidR="004811DE" w:rsidRPr="00A64909">
        <w:rPr>
          <w:rFonts w:ascii="Book Antiqua" w:hAnsi="Book Antiqua" w:cs="Book Antiqua"/>
          <w:sz w:val="20"/>
          <w:szCs w:val="20"/>
        </w:rPr>
        <w:t xml:space="preserve">log </w:t>
      </w:r>
      <w:r w:rsidR="004811DE" w:rsidRPr="00A64909">
        <w:rPr>
          <w:rFonts w:ascii="Book Antiqua" w:hAnsi="Book Antiqua" w:cs="Book Antiqua"/>
          <w:i/>
          <w:iCs/>
          <w:sz w:val="20"/>
          <w:szCs w:val="20"/>
        </w:rPr>
        <w:t>λ</w:t>
      </w:r>
      <w:r w:rsidRPr="00A64909">
        <w:rPr>
          <w:rFonts w:ascii="Book Antiqua" w:hAnsi="Book Antiqua" w:cs="Book Antiqua"/>
          <w:sz w:val="20"/>
          <w:szCs w:val="20"/>
        </w:rPr>
        <w:t>, according to 10-fold cross-validation</w:t>
      </w:r>
      <w:r w:rsidR="004811DE" w:rsidRPr="00A64909">
        <w:rPr>
          <w:rFonts w:ascii="Book Antiqua" w:hAnsi="Book Antiqua" w:cs="Book Antiqua"/>
          <w:sz w:val="20"/>
          <w:szCs w:val="20"/>
        </w:rPr>
        <w:t xml:space="preserve">; </w:t>
      </w:r>
      <w:r w:rsidRPr="00A64909">
        <w:rPr>
          <w:rFonts w:ascii="Book Antiqua" w:hAnsi="Book Antiqua" w:cs="Book Antiqua"/>
          <w:sz w:val="20"/>
          <w:szCs w:val="20"/>
        </w:rPr>
        <w:t>B</w:t>
      </w:r>
      <w:r w:rsidR="004811DE" w:rsidRPr="00A64909">
        <w:rPr>
          <w:rFonts w:ascii="Book Antiqua" w:hAnsi="Book Antiqua" w:cs="Book Antiqua"/>
          <w:sz w:val="20"/>
          <w:szCs w:val="20"/>
        </w:rPr>
        <w:t>:</w:t>
      </w:r>
      <w:r w:rsidRPr="00A64909">
        <w:rPr>
          <w:rFonts w:ascii="Book Antiqua" w:hAnsi="Book Antiqua" w:cs="Book Antiqua"/>
          <w:sz w:val="20"/>
          <w:szCs w:val="20"/>
        </w:rPr>
        <w:t xml:space="preserve"> </w:t>
      </w:r>
      <w:r w:rsidR="004811DE" w:rsidRPr="00A64909">
        <w:rPr>
          <w:rFonts w:ascii="Book Antiqua" w:hAnsi="Book Antiqua" w:cs="Book Antiqua"/>
          <w:bCs/>
          <w:sz w:val="20"/>
          <w:szCs w:val="20"/>
        </w:rPr>
        <w:t>Least absolute shrinkage and selection operator</w:t>
      </w:r>
      <w:r w:rsidR="004811DE" w:rsidRPr="00A64909">
        <w:rPr>
          <w:rFonts w:ascii="Book Antiqua" w:hAnsi="Book Antiqua" w:cs="Book Antiqua"/>
          <w:sz w:val="20"/>
          <w:szCs w:val="20"/>
        </w:rPr>
        <w:t xml:space="preserve"> </w:t>
      </w:r>
      <w:r w:rsidRPr="00A64909">
        <w:rPr>
          <w:rFonts w:ascii="Book Antiqua" w:hAnsi="Book Antiqua" w:cs="Book Antiqua"/>
          <w:sz w:val="20"/>
          <w:szCs w:val="20"/>
        </w:rPr>
        <w:t xml:space="preserve">coefficient profiles of the 20 top ranked texture features. A coefficient profile plot was produced against the </w:t>
      </w:r>
      <w:r w:rsidR="004811DE" w:rsidRPr="00A64909">
        <w:rPr>
          <w:rFonts w:ascii="Book Antiqua" w:hAnsi="Book Antiqua" w:cs="Book Antiqua"/>
          <w:sz w:val="20"/>
          <w:szCs w:val="20"/>
        </w:rPr>
        <w:t xml:space="preserve">log </w:t>
      </w:r>
      <w:r w:rsidR="004811DE" w:rsidRPr="00A64909">
        <w:rPr>
          <w:rFonts w:ascii="Book Antiqua" w:hAnsi="Book Antiqua" w:cs="Book Antiqua"/>
          <w:i/>
          <w:iCs/>
          <w:sz w:val="20"/>
          <w:szCs w:val="20"/>
        </w:rPr>
        <w:t>λ</w:t>
      </w:r>
      <w:r w:rsidRPr="00A64909">
        <w:rPr>
          <w:rFonts w:ascii="Book Antiqua" w:hAnsi="Book Antiqua" w:cs="Book Antiqua"/>
          <w:sz w:val="20"/>
          <w:szCs w:val="20"/>
        </w:rPr>
        <w:t xml:space="preserve"> sequence. A vertical line was drawn at the value selected using 10-fold cross-validation, where optimal </w:t>
      </w:r>
      <w:r w:rsidR="004811DE" w:rsidRPr="00A64909">
        <w:rPr>
          <w:rFonts w:ascii="Book Antiqua" w:hAnsi="Book Antiqua" w:cs="Book Antiqua"/>
          <w:i/>
          <w:iCs/>
          <w:sz w:val="20"/>
          <w:szCs w:val="20"/>
        </w:rPr>
        <w:t>λ</w:t>
      </w:r>
      <w:r w:rsidRPr="00A64909">
        <w:rPr>
          <w:rFonts w:ascii="Book Antiqua" w:hAnsi="Book Antiqua" w:cs="Book Antiqua"/>
          <w:sz w:val="20"/>
          <w:szCs w:val="20"/>
        </w:rPr>
        <w:t xml:space="preserve"> resulted in 13 nonzero coefficients.</w:t>
      </w:r>
    </w:p>
    <w:p w14:paraId="12122FF8" w14:textId="609630E0" w:rsidR="000871FD" w:rsidRPr="00A64909" w:rsidRDefault="000871FD" w:rsidP="00A64909">
      <w:pPr>
        <w:autoSpaceDE w:val="0"/>
        <w:autoSpaceDN w:val="0"/>
        <w:adjustRightInd w:val="0"/>
        <w:snapToGrid w:val="0"/>
        <w:spacing w:line="360" w:lineRule="auto"/>
        <w:rPr>
          <w:rFonts w:ascii="Book Antiqua" w:hAnsi="Book Antiqua" w:cs="Book Antiqua"/>
          <w:sz w:val="20"/>
          <w:szCs w:val="20"/>
        </w:rPr>
      </w:pPr>
    </w:p>
    <w:p w14:paraId="5EC6F5E3" w14:textId="1DB6A461" w:rsidR="000871FD" w:rsidRPr="00A64909" w:rsidRDefault="00FD3396" w:rsidP="00A64909">
      <w:pPr>
        <w:autoSpaceDE w:val="0"/>
        <w:autoSpaceDN w:val="0"/>
        <w:adjustRightInd w:val="0"/>
        <w:snapToGrid w:val="0"/>
        <w:spacing w:line="360" w:lineRule="auto"/>
        <w:rPr>
          <w:rFonts w:ascii="Book Antiqua" w:hAnsi="Book Antiqua" w:cs="Book Antiqua"/>
          <w:sz w:val="20"/>
          <w:szCs w:val="20"/>
        </w:rPr>
      </w:pPr>
      <w:r w:rsidRPr="00A64909">
        <w:rPr>
          <w:rFonts w:ascii="Book Antiqua" w:hAnsi="Book Antiqua"/>
          <w:noProof/>
          <w:sz w:val="20"/>
          <w:szCs w:val="20"/>
        </w:rPr>
        <w:lastRenderedPageBreak/>
        <w:drawing>
          <wp:inline distT="0" distB="0" distL="0" distR="0" wp14:anchorId="02CCD524" wp14:editId="539073AD">
            <wp:extent cx="5274310" cy="253936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539365"/>
                    </a:xfrm>
                    <a:prstGeom prst="rect">
                      <a:avLst/>
                    </a:prstGeom>
                  </pic:spPr>
                </pic:pic>
              </a:graphicData>
            </a:graphic>
          </wp:inline>
        </w:drawing>
      </w:r>
    </w:p>
    <w:p w14:paraId="11D3F988" w14:textId="0D5D69CB" w:rsidR="00FA5BE8" w:rsidRPr="00A64909" w:rsidRDefault="00FA5BE8" w:rsidP="00A64909">
      <w:pPr>
        <w:snapToGrid w:val="0"/>
        <w:spacing w:line="360" w:lineRule="auto"/>
        <w:rPr>
          <w:rFonts w:ascii="Book Antiqua" w:hAnsi="Book Antiqua" w:cs="Book Antiqua"/>
          <w:kern w:val="0"/>
          <w:sz w:val="20"/>
          <w:szCs w:val="20"/>
        </w:rPr>
      </w:pPr>
      <w:r w:rsidRPr="00A64909">
        <w:rPr>
          <w:rFonts w:ascii="Book Antiqua" w:hAnsi="Book Antiqua" w:cs="Book Antiqua"/>
          <w:b/>
          <w:sz w:val="20"/>
          <w:szCs w:val="20"/>
        </w:rPr>
        <w:t>Figure 4</w:t>
      </w:r>
      <w:r w:rsidRPr="00A64909">
        <w:rPr>
          <w:rFonts w:ascii="Book Antiqua" w:hAnsi="Book Antiqua" w:cs="Book Antiqua"/>
          <w:kern w:val="0"/>
          <w:sz w:val="20"/>
          <w:szCs w:val="20"/>
        </w:rPr>
        <w:t xml:space="preserve"> </w:t>
      </w:r>
      <w:r w:rsidRPr="00A64909">
        <w:rPr>
          <w:rFonts w:ascii="Book Antiqua" w:hAnsi="Book Antiqua" w:cs="Book Antiqua"/>
          <w:b/>
          <w:kern w:val="0"/>
          <w:sz w:val="20"/>
          <w:szCs w:val="20"/>
        </w:rPr>
        <w:t>Receiver operating characteristic curves in the training set</w:t>
      </w:r>
      <w:r w:rsidRPr="00A60484">
        <w:rPr>
          <w:rFonts w:ascii="Book Antiqua" w:hAnsi="Book Antiqua" w:cs="Book Antiqua"/>
          <w:b/>
          <w:bCs/>
          <w:kern w:val="0"/>
          <w:sz w:val="20"/>
          <w:szCs w:val="20"/>
        </w:rPr>
        <w:t>.</w:t>
      </w:r>
      <w:r w:rsidRPr="00A64909">
        <w:rPr>
          <w:rFonts w:ascii="Book Antiqua" w:hAnsi="Book Antiqua" w:cs="Book Antiqua"/>
          <w:kern w:val="0"/>
          <w:sz w:val="20"/>
          <w:szCs w:val="20"/>
        </w:rPr>
        <w:t xml:space="preserve"> A</w:t>
      </w:r>
      <w:r w:rsidR="00FD3396" w:rsidRPr="00A64909">
        <w:rPr>
          <w:rFonts w:ascii="Book Antiqua" w:hAnsi="Book Antiqua" w:cs="Book Antiqua"/>
          <w:kern w:val="0"/>
          <w:sz w:val="20"/>
          <w:szCs w:val="20"/>
        </w:rPr>
        <w:t>:</w:t>
      </w:r>
      <w:r w:rsidRPr="00A64909">
        <w:rPr>
          <w:rFonts w:ascii="Book Antiqua" w:hAnsi="Book Antiqua" w:cs="Book Antiqua"/>
          <w:kern w:val="0"/>
          <w:sz w:val="20"/>
          <w:szCs w:val="20"/>
        </w:rPr>
        <w:t xml:space="preserve"> Combined </w:t>
      </w:r>
      <w:proofErr w:type="spellStart"/>
      <w:r w:rsidRPr="00A64909">
        <w:rPr>
          <w:rFonts w:ascii="Book Antiqua" w:hAnsi="Book Antiqua" w:cs="Book Antiqua"/>
          <w:kern w:val="0"/>
          <w:sz w:val="20"/>
          <w:szCs w:val="20"/>
        </w:rPr>
        <w:t>radiomics</w:t>
      </w:r>
      <w:proofErr w:type="spellEnd"/>
      <w:r w:rsidRPr="00A64909">
        <w:rPr>
          <w:rFonts w:ascii="Book Antiqua" w:hAnsi="Book Antiqua" w:cs="Book Antiqua"/>
          <w:kern w:val="0"/>
          <w:sz w:val="20"/>
          <w:szCs w:val="20"/>
        </w:rPr>
        <w:t xml:space="preserve"> model </w:t>
      </w:r>
      <w:r w:rsidR="00FD3396" w:rsidRPr="00A64909">
        <w:rPr>
          <w:rFonts w:ascii="Book Antiqua" w:hAnsi="Book Antiqua" w:cs="Book Antiqua"/>
          <w:kern w:val="0"/>
          <w:sz w:val="20"/>
          <w:szCs w:val="20"/>
        </w:rPr>
        <w:t>[</w:t>
      </w:r>
      <w:r w:rsidR="00FD3396" w:rsidRPr="00A64909">
        <w:rPr>
          <w:rFonts w:ascii="Book Antiqua" w:hAnsi="Book Antiqua" w:cs="Book Antiqua"/>
          <w:sz w:val="20"/>
          <w:szCs w:val="20"/>
        </w:rPr>
        <w:t xml:space="preserve">area under the curve (AUC) </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 xml:space="preserve">0.908, </w:t>
      </w:r>
      <w:r w:rsidR="00FD3396" w:rsidRPr="00A64909">
        <w:rPr>
          <w:rFonts w:ascii="Book Antiqua" w:hAnsi="Book Antiqua" w:cs="Book Antiqua"/>
          <w:sz w:val="20"/>
          <w:szCs w:val="20"/>
        </w:rPr>
        <w:t>accuracy (ACC)</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 xml:space="preserve"> 0.812</w:t>
      </w:r>
      <w:r w:rsidR="00FD3396" w:rsidRPr="00A64909">
        <w:rPr>
          <w:rFonts w:ascii="Book Antiqua" w:hAnsi="Book Antiqua" w:cs="Book Antiqua"/>
          <w:kern w:val="0"/>
          <w:sz w:val="20"/>
          <w:szCs w:val="20"/>
        </w:rPr>
        <w:t>]</w:t>
      </w:r>
      <w:r w:rsidRPr="00A64909">
        <w:rPr>
          <w:rFonts w:ascii="Book Antiqua" w:hAnsi="Book Antiqua" w:cs="Book Antiqua"/>
          <w:kern w:val="0"/>
          <w:sz w:val="20"/>
          <w:szCs w:val="20"/>
        </w:rPr>
        <w:t xml:space="preserve"> achieved a better performance than individual </w:t>
      </w:r>
      <w:r w:rsidR="00FD3396" w:rsidRPr="00A64909">
        <w:rPr>
          <w:rFonts w:ascii="Book Antiqua" w:hAnsi="Book Antiqua" w:cs="Book Antiqua"/>
          <w:sz w:val="20"/>
          <w:szCs w:val="20"/>
        </w:rPr>
        <w:t>computed tomography</w:t>
      </w:r>
      <w:r w:rsidRPr="00A64909">
        <w:rPr>
          <w:rFonts w:ascii="Book Antiqua" w:hAnsi="Book Antiqua" w:cs="Book Antiqua"/>
          <w:kern w:val="0"/>
          <w:sz w:val="20"/>
          <w:szCs w:val="20"/>
        </w:rPr>
        <w:t xml:space="preserve">, </w:t>
      </w:r>
      <w:r w:rsidR="00FD3396" w:rsidRPr="00A64909">
        <w:rPr>
          <w:rFonts w:ascii="Book Antiqua" w:hAnsi="Book Antiqua" w:cs="Book Antiqua"/>
          <w:sz w:val="20"/>
          <w:szCs w:val="20"/>
        </w:rPr>
        <w:t>dynamic contrast enhanced T1 images</w:t>
      </w:r>
      <w:r w:rsidRPr="00A64909">
        <w:rPr>
          <w:rFonts w:ascii="Book Antiqua" w:hAnsi="Book Antiqua" w:cs="Book Antiqua"/>
          <w:kern w:val="0"/>
          <w:sz w:val="20"/>
          <w:szCs w:val="20"/>
        </w:rPr>
        <w:t xml:space="preserve">, </w:t>
      </w:r>
      <w:r w:rsidR="00FD3396" w:rsidRPr="00A64909">
        <w:rPr>
          <w:rFonts w:ascii="Book Antiqua" w:hAnsi="Book Antiqua" w:cs="Book Antiqua"/>
          <w:sz w:val="20"/>
          <w:szCs w:val="20"/>
        </w:rPr>
        <w:t>high resolution T2-weighted imaging</w:t>
      </w:r>
      <w:r w:rsidRPr="00A64909">
        <w:rPr>
          <w:rFonts w:ascii="Book Antiqua" w:hAnsi="Book Antiqua" w:cs="Book Antiqua"/>
          <w:kern w:val="0"/>
          <w:sz w:val="20"/>
          <w:szCs w:val="20"/>
        </w:rPr>
        <w:t xml:space="preserve"> and </w:t>
      </w:r>
      <w:r w:rsidR="00FD3396" w:rsidRPr="00A64909">
        <w:rPr>
          <w:rFonts w:ascii="Book Antiqua" w:hAnsi="Book Antiqua" w:cs="Book Antiqua"/>
          <w:sz w:val="20"/>
          <w:szCs w:val="20"/>
        </w:rPr>
        <w:t>apparent diffusion coefficient</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models</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B</w:t>
      </w:r>
      <w:r w:rsidR="00FD3396" w:rsidRPr="00A64909">
        <w:rPr>
          <w:rFonts w:ascii="Book Antiqua" w:hAnsi="Book Antiqua" w:cs="Book Antiqua"/>
          <w:kern w:val="0"/>
          <w:sz w:val="20"/>
          <w:szCs w:val="20"/>
        </w:rPr>
        <w:t>:</w:t>
      </w:r>
      <w:r w:rsidRPr="00A64909">
        <w:rPr>
          <w:rFonts w:ascii="Book Antiqua" w:hAnsi="Book Antiqua" w:cs="Book Antiqua"/>
          <w:sz w:val="20"/>
          <w:szCs w:val="20"/>
        </w:rPr>
        <w:t xml:space="preserve"> </w:t>
      </w:r>
      <w:r w:rsidRPr="00A64909">
        <w:rPr>
          <w:rFonts w:ascii="Book Antiqua" w:hAnsi="Book Antiqua" w:cs="Book Antiqua"/>
          <w:kern w:val="0"/>
          <w:sz w:val="20"/>
          <w:szCs w:val="20"/>
        </w:rPr>
        <w:t xml:space="preserve">The </w:t>
      </w:r>
      <w:r w:rsidR="00FD3396" w:rsidRPr="00A64909">
        <w:rPr>
          <w:rFonts w:ascii="Book Antiqua" w:hAnsi="Book Antiqua" w:cs="Book Antiqua"/>
          <w:sz w:val="20"/>
          <w:szCs w:val="20"/>
        </w:rPr>
        <w:t>extramural venous invasion</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model achieved relatively low performance in the training (AUC</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 xml:space="preserve"> 0.73, ACC</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 xml:space="preserve"> 0.714) set. In contrast, the multi-modal </w:t>
      </w:r>
      <w:proofErr w:type="spellStart"/>
      <w:r w:rsidRPr="00A64909">
        <w:rPr>
          <w:rFonts w:ascii="Book Antiqua" w:hAnsi="Book Antiqua" w:cs="Book Antiqua"/>
          <w:kern w:val="0"/>
          <w:sz w:val="20"/>
          <w:szCs w:val="20"/>
        </w:rPr>
        <w:t>radiomics</w:t>
      </w:r>
      <w:proofErr w:type="spellEnd"/>
      <w:r w:rsidRPr="00A64909">
        <w:rPr>
          <w:rFonts w:ascii="Book Antiqua" w:hAnsi="Book Antiqua" w:cs="Book Antiqua"/>
          <w:kern w:val="0"/>
          <w:sz w:val="20"/>
          <w:szCs w:val="20"/>
        </w:rPr>
        <w:t xml:space="preserve"> model (AUC</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 xml:space="preserve"> 0.925, ACC</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 xml:space="preserve"> 0.886) and combined </w:t>
      </w:r>
      <w:proofErr w:type="spellStart"/>
      <w:r w:rsidRPr="00A64909">
        <w:rPr>
          <w:rFonts w:ascii="Book Antiqua" w:hAnsi="Book Antiqua" w:cs="Book Antiqua"/>
          <w:kern w:val="0"/>
          <w:sz w:val="20"/>
          <w:szCs w:val="20"/>
        </w:rPr>
        <w:t>radiomics</w:t>
      </w:r>
      <w:proofErr w:type="spellEnd"/>
      <w:r w:rsidRPr="00A64909">
        <w:rPr>
          <w:rFonts w:ascii="Book Antiqua" w:hAnsi="Book Antiqua" w:cs="Book Antiqua"/>
          <w:kern w:val="0"/>
          <w:sz w:val="20"/>
          <w:szCs w:val="20"/>
        </w:rPr>
        <w:t xml:space="preserve"> model (AUC</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 xml:space="preserve"> 0.921, ACC</w:t>
      </w:r>
      <w:r w:rsidR="00FD3396" w:rsidRPr="00A64909">
        <w:rPr>
          <w:rFonts w:ascii="Book Antiqua" w:hAnsi="Book Antiqua" w:cs="Book Antiqua"/>
          <w:kern w:val="0"/>
          <w:sz w:val="20"/>
          <w:szCs w:val="20"/>
        </w:rPr>
        <w:t xml:space="preserve"> =</w:t>
      </w:r>
      <w:r w:rsidRPr="00A64909">
        <w:rPr>
          <w:rFonts w:ascii="Book Antiqua" w:hAnsi="Book Antiqua" w:cs="Book Antiqua"/>
          <w:kern w:val="0"/>
          <w:sz w:val="20"/>
          <w:szCs w:val="20"/>
        </w:rPr>
        <w:t xml:space="preserve"> 0.886) performed better.</w:t>
      </w:r>
      <w:r w:rsidR="00FD3396" w:rsidRPr="00A64909">
        <w:rPr>
          <w:rFonts w:ascii="Book Antiqua" w:hAnsi="Book Antiqua" w:cs="Book Antiqua"/>
          <w:kern w:val="0"/>
          <w:sz w:val="20"/>
          <w:szCs w:val="20"/>
        </w:rPr>
        <w:t xml:space="preserve"> CRM: Combined </w:t>
      </w:r>
      <w:proofErr w:type="spellStart"/>
      <w:r w:rsidR="00FD3396" w:rsidRPr="00A64909">
        <w:rPr>
          <w:rFonts w:ascii="Book Antiqua" w:hAnsi="Book Antiqua" w:cs="Book Antiqua"/>
          <w:kern w:val="0"/>
          <w:sz w:val="20"/>
          <w:szCs w:val="20"/>
        </w:rPr>
        <w:t>radiomics</w:t>
      </w:r>
      <w:proofErr w:type="spellEnd"/>
      <w:r w:rsidR="00FD3396" w:rsidRPr="00A64909">
        <w:rPr>
          <w:rFonts w:ascii="Book Antiqua" w:hAnsi="Book Antiqua" w:cs="Book Antiqua"/>
          <w:kern w:val="0"/>
          <w:sz w:val="20"/>
          <w:szCs w:val="20"/>
        </w:rPr>
        <w:t xml:space="preserve"> model; DCE-T1:</w:t>
      </w:r>
      <w:r w:rsidR="00FD3396" w:rsidRPr="00A64909">
        <w:rPr>
          <w:rFonts w:ascii="Book Antiqua" w:hAnsi="Book Antiqua" w:cs="Book Antiqua"/>
          <w:sz w:val="20"/>
          <w:szCs w:val="20"/>
        </w:rPr>
        <w:t xml:space="preserve"> Dynamic contrast enhanced T1 images;</w:t>
      </w:r>
      <w:r w:rsidR="00FD3396" w:rsidRPr="00A64909">
        <w:rPr>
          <w:rFonts w:ascii="Book Antiqua" w:hAnsi="Book Antiqua" w:cs="Book Antiqua"/>
          <w:kern w:val="0"/>
          <w:sz w:val="20"/>
          <w:szCs w:val="20"/>
        </w:rPr>
        <w:t xml:space="preserve"> HR-T2WI:</w:t>
      </w:r>
      <w:r w:rsidR="00FD3396" w:rsidRPr="00A64909">
        <w:rPr>
          <w:rFonts w:ascii="Book Antiqua" w:hAnsi="Book Antiqua" w:cs="Book Antiqua"/>
          <w:sz w:val="20"/>
          <w:szCs w:val="20"/>
        </w:rPr>
        <w:t xml:space="preserve"> High resolution T2-weighted imaging;</w:t>
      </w:r>
      <w:r w:rsidR="00FD3396" w:rsidRPr="00A64909">
        <w:rPr>
          <w:rFonts w:ascii="Book Antiqua" w:hAnsi="Book Antiqua" w:cs="Book Antiqua"/>
          <w:kern w:val="0"/>
          <w:sz w:val="20"/>
          <w:szCs w:val="20"/>
        </w:rPr>
        <w:t xml:space="preserve"> ADC:</w:t>
      </w:r>
      <w:r w:rsidR="00FD3396" w:rsidRPr="00A64909">
        <w:rPr>
          <w:rFonts w:ascii="Book Antiqua" w:hAnsi="Book Antiqua" w:cs="Book Antiqua"/>
          <w:sz w:val="20"/>
          <w:szCs w:val="20"/>
        </w:rPr>
        <w:t xml:space="preserve"> Apparent diffusion coefficient;</w:t>
      </w:r>
      <w:r w:rsidR="00FD3396" w:rsidRPr="00A64909">
        <w:rPr>
          <w:rFonts w:ascii="Book Antiqua" w:hAnsi="Book Antiqua" w:cs="Book Antiqua"/>
          <w:kern w:val="0"/>
          <w:sz w:val="20"/>
          <w:szCs w:val="20"/>
        </w:rPr>
        <w:t xml:space="preserve"> CT:</w:t>
      </w:r>
      <w:r w:rsidR="00FD3396" w:rsidRPr="00A64909">
        <w:rPr>
          <w:rFonts w:ascii="Book Antiqua" w:hAnsi="Book Antiqua" w:cs="Book Antiqua"/>
          <w:sz w:val="20"/>
          <w:szCs w:val="20"/>
        </w:rPr>
        <w:t xml:space="preserve"> Computed tomography;</w:t>
      </w:r>
      <w:r w:rsidR="00FD3396" w:rsidRPr="00A64909">
        <w:rPr>
          <w:rFonts w:ascii="Book Antiqua" w:hAnsi="Book Antiqua" w:cs="Book Antiqua"/>
          <w:kern w:val="0"/>
          <w:sz w:val="20"/>
          <w:szCs w:val="20"/>
        </w:rPr>
        <w:t xml:space="preserve"> MRM: Multi-modal </w:t>
      </w:r>
      <w:proofErr w:type="spellStart"/>
      <w:r w:rsidR="00FD3396" w:rsidRPr="00A64909">
        <w:rPr>
          <w:rFonts w:ascii="Book Antiqua" w:hAnsi="Book Antiqua" w:cs="Book Antiqua"/>
          <w:kern w:val="0"/>
          <w:sz w:val="20"/>
          <w:szCs w:val="20"/>
        </w:rPr>
        <w:t>radiomics</w:t>
      </w:r>
      <w:proofErr w:type="spellEnd"/>
      <w:r w:rsidR="00FD3396" w:rsidRPr="00A64909">
        <w:rPr>
          <w:rFonts w:ascii="Book Antiqua" w:hAnsi="Book Antiqua" w:cs="Book Antiqua"/>
          <w:kern w:val="0"/>
          <w:sz w:val="20"/>
          <w:szCs w:val="20"/>
        </w:rPr>
        <w:t xml:space="preserve"> model; EMVI:</w:t>
      </w:r>
      <w:r w:rsidR="00FD3396" w:rsidRPr="00A64909">
        <w:rPr>
          <w:rFonts w:ascii="Book Antiqua" w:hAnsi="Book Antiqua" w:cs="Book Antiqua"/>
          <w:sz w:val="20"/>
          <w:szCs w:val="20"/>
        </w:rPr>
        <w:t xml:space="preserve"> Extramural venous invasion</w:t>
      </w:r>
      <w:r w:rsidR="00FD3396" w:rsidRPr="00A64909">
        <w:rPr>
          <w:rFonts w:ascii="Book Antiqua" w:hAnsi="Book Antiqua" w:cs="Book Antiqua"/>
          <w:kern w:val="0"/>
          <w:sz w:val="20"/>
          <w:szCs w:val="20"/>
        </w:rPr>
        <w:t>.</w:t>
      </w:r>
    </w:p>
    <w:p w14:paraId="0C1897BF" w14:textId="1C1A6E9F" w:rsidR="00FA5BE8" w:rsidRPr="00A64909" w:rsidRDefault="00FA5BE8" w:rsidP="00A64909">
      <w:pPr>
        <w:autoSpaceDE w:val="0"/>
        <w:autoSpaceDN w:val="0"/>
        <w:adjustRightInd w:val="0"/>
        <w:snapToGrid w:val="0"/>
        <w:spacing w:line="360" w:lineRule="auto"/>
        <w:rPr>
          <w:rFonts w:ascii="Book Antiqua" w:hAnsi="Book Antiqua" w:cs="Book Antiqua"/>
          <w:kern w:val="0"/>
          <w:sz w:val="20"/>
          <w:szCs w:val="20"/>
        </w:rPr>
      </w:pPr>
    </w:p>
    <w:p w14:paraId="3D129D4F" w14:textId="0E29A77C" w:rsidR="005E7FFB" w:rsidRPr="00A64909" w:rsidRDefault="005E7FFB" w:rsidP="00A64909">
      <w:pPr>
        <w:autoSpaceDE w:val="0"/>
        <w:autoSpaceDN w:val="0"/>
        <w:adjustRightInd w:val="0"/>
        <w:snapToGrid w:val="0"/>
        <w:spacing w:line="360" w:lineRule="auto"/>
        <w:rPr>
          <w:rFonts w:ascii="Book Antiqua" w:hAnsi="Book Antiqua" w:cs="Book Antiqua"/>
          <w:kern w:val="0"/>
          <w:sz w:val="20"/>
          <w:szCs w:val="20"/>
        </w:rPr>
      </w:pPr>
    </w:p>
    <w:p w14:paraId="6F0AF3F8" w14:textId="03CF5ADF" w:rsidR="001330BA" w:rsidRPr="00A64909" w:rsidRDefault="001330BA" w:rsidP="00A64909">
      <w:pPr>
        <w:widowControl/>
        <w:snapToGrid w:val="0"/>
        <w:spacing w:line="360" w:lineRule="auto"/>
        <w:jc w:val="left"/>
        <w:rPr>
          <w:rFonts w:ascii="Book Antiqua" w:hAnsi="Book Antiqua" w:cs="Book Antiqua"/>
          <w:kern w:val="0"/>
          <w:sz w:val="20"/>
          <w:szCs w:val="20"/>
        </w:rPr>
      </w:pPr>
      <w:r w:rsidRPr="00A64909">
        <w:rPr>
          <w:rFonts w:ascii="Book Antiqua" w:hAnsi="Book Antiqua" w:cs="Book Antiqua"/>
          <w:kern w:val="0"/>
          <w:sz w:val="20"/>
          <w:szCs w:val="20"/>
        </w:rPr>
        <w:br w:type="page"/>
      </w:r>
    </w:p>
    <w:p w14:paraId="44DDBF54" w14:textId="77777777" w:rsidR="005E7FFB" w:rsidRPr="00A64909" w:rsidRDefault="005E7FFB" w:rsidP="00A64909">
      <w:pPr>
        <w:autoSpaceDE w:val="0"/>
        <w:autoSpaceDN w:val="0"/>
        <w:adjustRightInd w:val="0"/>
        <w:snapToGrid w:val="0"/>
        <w:spacing w:line="360" w:lineRule="auto"/>
        <w:rPr>
          <w:rFonts w:ascii="Book Antiqua" w:hAnsi="Book Antiqua" w:cs="Book Antiqua"/>
          <w:kern w:val="0"/>
          <w:sz w:val="20"/>
          <w:szCs w:val="20"/>
        </w:rPr>
      </w:pPr>
    </w:p>
    <w:p w14:paraId="64EF65C7" w14:textId="773BD89B" w:rsidR="000871FD" w:rsidRPr="00A64909" w:rsidRDefault="00A717DD" w:rsidP="00A64909">
      <w:pPr>
        <w:autoSpaceDE w:val="0"/>
        <w:autoSpaceDN w:val="0"/>
        <w:adjustRightInd w:val="0"/>
        <w:snapToGrid w:val="0"/>
        <w:spacing w:line="360" w:lineRule="auto"/>
        <w:rPr>
          <w:rFonts w:ascii="Book Antiqua" w:hAnsi="Book Antiqua" w:cs="Book Antiqua"/>
          <w:sz w:val="20"/>
          <w:szCs w:val="20"/>
        </w:rPr>
      </w:pPr>
      <w:r w:rsidRPr="00A64909">
        <w:rPr>
          <w:rFonts w:ascii="Book Antiqua" w:hAnsi="Book Antiqua"/>
          <w:noProof/>
          <w:sz w:val="20"/>
          <w:szCs w:val="20"/>
        </w:rPr>
        <w:drawing>
          <wp:inline distT="0" distB="0" distL="0" distR="0" wp14:anchorId="4DF1B80E" wp14:editId="27ECB560">
            <wp:extent cx="5274310" cy="1783715"/>
            <wp:effectExtent l="0" t="0" r="254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1783715"/>
                    </a:xfrm>
                    <a:prstGeom prst="rect">
                      <a:avLst/>
                    </a:prstGeom>
                  </pic:spPr>
                </pic:pic>
              </a:graphicData>
            </a:graphic>
          </wp:inline>
        </w:drawing>
      </w:r>
    </w:p>
    <w:p w14:paraId="4F2081EC" w14:textId="75547394" w:rsidR="00FA5BE8" w:rsidRPr="00A64909" w:rsidRDefault="00FA5BE8" w:rsidP="00A64909">
      <w:pPr>
        <w:autoSpaceDE w:val="0"/>
        <w:autoSpaceDN w:val="0"/>
        <w:adjustRightInd w:val="0"/>
        <w:snapToGrid w:val="0"/>
        <w:spacing w:line="360" w:lineRule="auto"/>
        <w:rPr>
          <w:rFonts w:ascii="Book Antiqua" w:hAnsi="Book Antiqua" w:cs="Book Antiqua"/>
          <w:sz w:val="20"/>
          <w:szCs w:val="20"/>
        </w:rPr>
      </w:pPr>
      <w:r w:rsidRPr="00A64909">
        <w:rPr>
          <w:rFonts w:ascii="Book Antiqua" w:hAnsi="Book Antiqua" w:cs="Book Antiqua"/>
          <w:b/>
          <w:sz w:val="20"/>
          <w:szCs w:val="20"/>
        </w:rPr>
        <w:t xml:space="preserve">Figure 5 Development of predictive nomograms. </w:t>
      </w:r>
      <w:r w:rsidRPr="00A64909">
        <w:rPr>
          <w:rFonts w:ascii="Book Antiqua" w:hAnsi="Book Antiqua" w:cs="Book Antiqua"/>
          <w:sz w:val="20"/>
          <w:szCs w:val="20"/>
        </w:rPr>
        <w:t>A</w:t>
      </w:r>
      <w:r w:rsidR="00FD3396" w:rsidRPr="00A64909">
        <w:rPr>
          <w:rFonts w:ascii="Book Antiqua" w:hAnsi="Book Antiqua" w:cs="Book Antiqua"/>
          <w:sz w:val="20"/>
          <w:szCs w:val="20"/>
        </w:rPr>
        <w:t>:</w:t>
      </w:r>
      <w:r w:rsidRPr="00A64909">
        <w:rPr>
          <w:rFonts w:ascii="Book Antiqua" w:hAnsi="Book Antiqua" w:cs="Book Antiqua"/>
          <w:sz w:val="20"/>
          <w:szCs w:val="20"/>
        </w:rPr>
        <w:t xml:space="preserve"> From each variable location on the corresponding axis, a line was drawn straight upward to the point axis and a point was obtained. After adding up all points, a line from the total points axis was drawn to the bottom line to determine the probability of response to neoadjuvant chemotherapy</w:t>
      </w:r>
      <w:r w:rsidR="00FD3396" w:rsidRPr="00A64909">
        <w:rPr>
          <w:rFonts w:ascii="Book Antiqua" w:hAnsi="Book Antiqua" w:cs="Book Antiqua"/>
          <w:sz w:val="20"/>
          <w:szCs w:val="20"/>
        </w:rPr>
        <w:t>; B:</w:t>
      </w:r>
      <w:r w:rsidRPr="00A64909">
        <w:rPr>
          <w:rFonts w:ascii="Book Antiqua" w:hAnsi="Book Antiqua" w:cs="Book Antiqua"/>
          <w:sz w:val="20"/>
          <w:szCs w:val="20"/>
        </w:rPr>
        <w:t xml:space="preserve"> Calibration curves for the </w:t>
      </w:r>
      <w:proofErr w:type="spellStart"/>
      <w:r w:rsidRPr="00A64909">
        <w:rPr>
          <w:rFonts w:ascii="Book Antiqua" w:hAnsi="Book Antiqua" w:cs="Book Antiqua"/>
          <w:sz w:val="20"/>
          <w:szCs w:val="20"/>
        </w:rPr>
        <w:t>radiomics</w:t>
      </w:r>
      <w:proofErr w:type="spellEnd"/>
      <w:r w:rsidRPr="00A64909">
        <w:rPr>
          <w:rFonts w:ascii="Book Antiqua" w:hAnsi="Book Antiqua" w:cs="Book Antiqua"/>
          <w:sz w:val="20"/>
          <w:szCs w:val="20"/>
        </w:rPr>
        <w:t xml:space="preserve"> nomogram in the training and validation cohort. The actual outcome of response to neoadjuvant chemotherapy is represented on the y-axis, and the predicted probability is represented on the x-axis. The closer the fit of the diagonal red and blue lines to the ideal grey line indicates the predictive accuracy of the nomogram.</w:t>
      </w:r>
      <w:r w:rsidR="00FD3396" w:rsidRPr="00A64909">
        <w:rPr>
          <w:rFonts w:ascii="Book Antiqua" w:hAnsi="Book Antiqua" w:cs="Book Antiqua"/>
          <w:sz w:val="20"/>
          <w:szCs w:val="20"/>
        </w:rPr>
        <w:t xml:space="preserve"> EMVI: Extramural venous invasion.</w:t>
      </w:r>
    </w:p>
    <w:p w14:paraId="2D251EFD" w14:textId="77777777" w:rsidR="00FA5BE8" w:rsidRPr="00A64909" w:rsidRDefault="00FA5BE8" w:rsidP="00A64909">
      <w:pPr>
        <w:autoSpaceDE w:val="0"/>
        <w:autoSpaceDN w:val="0"/>
        <w:adjustRightInd w:val="0"/>
        <w:snapToGrid w:val="0"/>
        <w:spacing w:line="360" w:lineRule="auto"/>
        <w:rPr>
          <w:rFonts w:ascii="Book Antiqua" w:hAnsi="Book Antiqua" w:cs="Book Antiqua"/>
          <w:sz w:val="20"/>
          <w:szCs w:val="20"/>
        </w:rPr>
      </w:pPr>
    </w:p>
    <w:p w14:paraId="0422AB1A" w14:textId="123E6C94" w:rsidR="005E7FFB" w:rsidRPr="00A64909" w:rsidRDefault="005E7FFB" w:rsidP="00A64909">
      <w:pPr>
        <w:widowControl/>
        <w:snapToGrid w:val="0"/>
        <w:spacing w:line="360" w:lineRule="auto"/>
        <w:rPr>
          <w:rFonts w:ascii="Book Antiqua" w:hAnsi="Book Antiqua" w:cs="Book Antiqua"/>
          <w:sz w:val="20"/>
          <w:szCs w:val="20"/>
        </w:rPr>
      </w:pPr>
      <w:r w:rsidRPr="00A64909">
        <w:rPr>
          <w:rFonts w:ascii="Book Antiqua" w:hAnsi="Book Antiqua" w:cs="Book Antiqua"/>
          <w:sz w:val="20"/>
          <w:szCs w:val="20"/>
        </w:rPr>
        <w:br w:type="page"/>
      </w:r>
    </w:p>
    <w:p w14:paraId="3D69E8A5" w14:textId="43E2E888" w:rsidR="00A717DD" w:rsidRPr="00A64909" w:rsidRDefault="00A717DD" w:rsidP="00A64909">
      <w:pPr>
        <w:widowControl/>
        <w:snapToGrid w:val="0"/>
        <w:spacing w:line="360" w:lineRule="auto"/>
        <w:rPr>
          <w:rFonts w:ascii="Book Antiqua" w:hAnsi="Book Antiqua" w:cs="Book Antiqua"/>
          <w:b/>
          <w:sz w:val="20"/>
          <w:szCs w:val="20"/>
        </w:rPr>
      </w:pPr>
      <w:r w:rsidRPr="00A64909">
        <w:rPr>
          <w:rFonts w:ascii="Book Antiqua" w:hAnsi="Book Antiqua" w:cs="Book Antiqua"/>
          <w:b/>
          <w:bCs/>
          <w:sz w:val="20"/>
          <w:szCs w:val="20"/>
        </w:rPr>
        <w:lastRenderedPageBreak/>
        <w:t>Table 1</w:t>
      </w:r>
      <w:r w:rsidR="005E7FFB" w:rsidRPr="00A64909">
        <w:rPr>
          <w:rFonts w:ascii="Book Antiqua" w:hAnsi="Book Antiqua" w:cs="Book Antiqua"/>
          <w:b/>
          <w:bCs/>
          <w:sz w:val="20"/>
          <w:szCs w:val="20"/>
        </w:rPr>
        <w:t xml:space="preserve"> </w:t>
      </w:r>
      <w:r w:rsidRPr="00A64909">
        <w:rPr>
          <w:rFonts w:ascii="Book Antiqua" w:hAnsi="Book Antiqua" w:cs="Book Antiqua"/>
          <w:b/>
          <w:bCs/>
          <w:sz w:val="20"/>
          <w:szCs w:val="20"/>
        </w:rPr>
        <w:t xml:space="preserve">Clinical </w:t>
      </w:r>
      <w:proofErr w:type="gramStart"/>
      <w:r w:rsidRPr="00A64909">
        <w:rPr>
          <w:rFonts w:ascii="Book Antiqua" w:hAnsi="Book Antiqua" w:cs="Book Antiqua"/>
          <w:b/>
          <w:bCs/>
          <w:sz w:val="20"/>
          <w:szCs w:val="20"/>
        </w:rPr>
        <w:t>characteristics</w:t>
      </w:r>
      <w:proofErr w:type="gramEnd"/>
      <w:r w:rsidRPr="00A64909">
        <w:rPr>
          <w:rFonts w:ascii="Book Antiqua" w:hAnsi="Book Antiqua" w:cs="Book Antiqua"/>
          <w:b/>
          <w:bCs/>
          <w:sz w:val="20"/>
          <w:szCs w:val="20"/>
        </w:rPr>
        <w:t xml:space="preserve"> of patients in training and validation cohort</w:t>
      </w:r>
      <w:r w:rsidR="00DD397F" w:rsidRPr="00A64909">
        <w:rPr>
          <w:rFonts w:ascii="Book Antiqua" w:hAnsi="Book Antiqua" w:cs="Book Antiqua"/>
          <w:b/>
          <w:bCs/>
          <w:sz w:val="20"/>
          <w:szCs w:val="20"/>
        </w:rPr>
        <w:t>s</w:t>
      </w:r>
      <w:r w:rsidR="005E7FFB" w:rsidRPr="00A64909">
        <w:rPr>
          <w:rFonts w:ascii="Book Antiqua" w:hAnsi="Book Antiqua" w:cs="Book Antiqua"/>
          <w:b/>
          <w:bCs/>
          <w:sz w:val="20"/>
          <w:szCs w:val="20"/>
        </w:rPr>
        <w:t xml:space="preserve">, </w:t>
      </w:r>
      <w:r w:rsidR="005E7FFB" w:rsidRPr="00A64909">
        <w:rPr>
          <w:rFonts w:ascii="Book Antiqua" w:hAnsi="Book Antiqua" w:cs="Book Antiqua"/>
          <w:b/>
          <w:bCs/>
          <w:i/>
          <w:iCs/>
          <w:sz w:val="20"/>
          <w:szCs w:val="20"/>
        </w:rPr>
        <w:t>n</w:t>
      </w:r>
      <w:r w:rsidR="005E7FFB" w:rsidRPr="00A64909">
        <w:rPr>
          <w:rFonts w:ascii="Book Antiqua" w:hAnsi="Book Antiqua" w:cs="Book Antiqua"/>
          <w:b/>
          <w:bCs/>
          <w:sz w:val="20"/>
          <w:szCs w:val="20"/>
        </w:rPr>
        <w:t xml:space="preserve"> </w:t>
      </w:r>
      <w:r w:rsidR="005E7FFB" w:rsidRPr="00A64909">
        <w:rPr>
          <w:rFonts w:ascii="Book Antiqua" w:hAnsi="Book Antiqua" w:cs="Book Antiqua"/>
          <w:b/>
          <w:kern w:val="0"/>
          <w:sz w:val="20"/>
          <w:szCs w:val="20"/>
        </w:rPr>
        <w:t>(%)</w:t>
      </w:r>
    </w:p>
    <w:tbl>
      <w:tblPr>
        <w:tblStyle w:val="a9"/>
        <w:tblW w:w="622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9"/>
        <w:gridCol w:w="1575"/>
        <w:gridCol w:w="2052"/>
        <w:gridCol w:w="1108"/>
        <w:gridCol w:w="1589"/>
        <w:gridCol w:w="2036"/>
        <w:gridCol w:w="1105"/>
      </w:tblGrid>
      <w:tr w:rsidR="00A64909" w:rsidRPr="00A64909" w14:paraId="0739B6BB" w14:textId="77777777" w:rsidTr="005E7FFB">
        <w:trPr>
          <w:trHeight w:val="313"/>
          <w:jc w:val="center"/>
        </w:trPr>
        <w:tc>
          <w:tcPr>
            <w:tcW w:w="890" w:type="pct"/>
            <w:vMerge w:val="restart"/>
            <w:tcBorders>
              <w:top w:val="single" w:sz="4" w:space="0" w:color="auto"/>
            </w:tcBorders>
          </w:tcPr>
          <w:p w14:paraId="230EC41B" w14:textId="633FC1E2" w:rsidR="005E7FFB" w:rsidRPr="00A64909" w:rsidRDefault="005E7FFB" w:rsidP="00A64909">
            <w:pPr>
              <w:snapToGrid w:val="0"/>
              <w:spacing w:line="360" w:lineRule="auto"/>
              <w:rPr>
                <w:rFonts w:ascii="Book Antiqua" w:hAnsi="Book Antiqua" w:cs="Book Antiqua"/>
                <w:b/>
                <w:kern w:val="0"/>
                <w:sz w:val="20"/>
                <w:szCs w:val="20"/>
              </w:rPr>
            </w:pPr>
            <w:r w:rsidRPr="00A64909">
              <w:rPr>
                <w:rFonts w:ascii="Book Antiqua" w:hAnsi="Book Antiqua" w:cs="Book Antiqua"/>
                <w:b/>
                <w:kern w:val="0"/>
                <w:sz w:val="20"/>
                <w:szCs w:val="20"/>
              </w:rPr>
              <w:t>Variable</w:t>
            </w:r>
          </w:p>
        </w:tc>
        <w:tc>
          <w:tcPr>
            <w:tcW w:w="2056" w:type="pct"/>
            <w:gridSpan w:val="3"/>
            <w:tcBorders>
              <w:top w:val="single" w:sz="4" w:space="0" w:color="auto"/>
              <w:bottom w:val="single" w:sz="4" w:space="0" w:color="auto"/>
            </w:tcBorders>
          </w:tcPr>
          <w:p w14:paraId="180F0F75" w14:textId="63CF0E77" w:rsidR="005E7FFB" w:rsidRPr="00A64909" w:rsidRDefault="005E7FFB" w:rsidP="00A64909">
            <w:pPr>
              <w:snapToGrid w:val="0"/>
              <w:spacing w:line="360" w:lineRule="auto"/>
              <w:rPr>
                <w:rFonts w:ascii="Book Antiqua" w:hAnsi="Book Antiqua" w:cs="Book Antiqua"/>
                <w:b/>
                <w:kern w:val="0"/>
                <w:sz w:val="20"/>
                <w:szCs w:val="20"/>
              </w:rPr>
            </w:pPr>
            <w:r w:rsidRPr="00A64909">
              <w:rPr>
                <w:rFonts w:ascii="Book Antiqua" w:hAnsi="Book Antiqua" w:cs="Book Antiqua"/>
                <w:b/>
                <w:kern w:val="0"/>
                <w:sz w:val="20"/>
                <w:szCs w:val="20"/>
              </w:rPr>
              <w:t xml:space="preserve">Training cohort, </w:t>
            </w:r>
            <w:r w:rsidRPr="00A64909">
              <w:rPr>
                <w:rFonts w:ascii="Book Antiqua" w:hAnsi="Book Antiqua" w:cs="Book Antiqua"/>
                <w:b/>
                <w:i/>
                <w:iCs/>
                <w:kern w:val="0"/>
                <w:sz w:val="20"/>
                <w:szCs w:val="20"/>
              </w:rPr>
              <w:t>n</w:t>
            </w:r>
            <w:r w:rsidRPr="00A64909">
              <w:rPr>
                <w:rFonts w:ascii="Book Antiqua" w:hAnsi="Book Antiqua" w:cs="Book Antiqua"/>
                <w:b/>
                <w:kern w:val="0"/>
                <w:sz w:val="20"/>
                <w:szCs w:val="20"/>
              </w:rPr>
              <w:t xml:space="preserve"> = 70</w:t>
            </w:r>
          </w:p>
        </w:tc>
        <w:tc>
          <w:tcPr>
            <w:tcW w:w="2054" w:type="pct"/>
            <w:gridSpan w:val="3"/>
            <w:tcBorders>
              <w:top w:val="single" w:sz="4" w:space="0" w:color="auto"/>
              <w:bottom w:val="single" w:sz="4" w:space="0" w:color="auto"/>
            </w:tcBorders>
          </w:tcPr>
          <w:p w14:paraId="28595C61" w14:textId="42C26F92" w:rsidR="005E7FFB" w:rsidRPr="00A64909" w:rsidRDefault="005E7FFB" w:rsidP="00A64909">
            <w:pPr>
              <w:snapToGrid w:val="0"/>
              <w:spacing w:line="360" w:lineRule="auto"/>
              <w:rPr>
                <w:rFonts w:ascii="Book Antiqua" w:hAnsi="Book Antiqua" w:cs="Book Antiqua"/>
                <w:b/>
                <w:kern w:val="0"/>
                <w:sz w:val="20"/>
                <w:szCs w:val="20"/>
              </w:rPr>
            </w:pPr>
            <w:r w:rsidRPr="00A64909">
              <w:rPr>
                <w:rFonts w:ascii="Book Antiqua" w:hAnsi="Book Antiqua" w:cs="Book Antiqua"/>
                <w:b/>
                <w:kern w:val="0"/>
                <w:sz w:val="20"/>
                <w:szCs w:val="20"/>
              </w:rPr>
              <w:t xml:space="preserve">Validation cohort, </w:t>
            </w:r>
            <w:r w:rsidRPr="00A64909">
              <w:rPr>
                <w:rFonts w:ascii="Book Antiqua" w:hAnsi="Book Antiqua" w:cs="Book Antiqua"/>
                <w:b/>
                <w:i/>
                <w:iCs/>
                <w:kern w:val="0"/>
                <w:sz w:val="20"/>
                <w:szCs w:val="20"/>
              </w:rPr>
              <w:t>n</w:t>
            </w:r>
            <w:r w:rsidRPr="00A64909">
              <w:rPr>
                <w:rFonts w:ascii="Book Antiqua" w:hAnsi="Book Antiqua" w:cs="Book Antiqua"/>
                <w:b/>
                <w:kern w:val="0"/>
                <w:sz w:val="20"/>
                <w:szCs w:val="20"/>
              </w:rPr>
              <w:t xml:space="preserve"> = 48</w:t>
            </w:r>
          </w:p>
        </w:tc>
      </w:tr>
      <w:tr w:rsidR="00A64909" w:rsidRPr="00A64909" w14:paraId="3BF822D0" w14:textId="77777777" w:rsidTr="005E7FFB">
        <w:trPr>
          <w:trHeight w:val="322"/>
          <w:jc w:val="center"/>
        </w:trPr>
        <w:tc>
          <w:tcPr>
            <w:tcW w:w="890" w:type="pct"/>
            <w:vMerge/>
            <w:tcBorders>
              <w:bottom w:val="single" w:sz="4" w:space="0" w:color="auto"/>
            </w:tcBorders>
          </w:tcPr>
          <w:p w14:paraId="4C23CDF8" w14:textId="597471D4" w:rsidR="005E7FFB" w:rsidRPr="00A64909" w:rsidRDefault="005E7FFB" w:rsidP="00A64909">
            <w:pPr>
              <w:snapToGrid w:val="0"/>
              <w:spacing w:line="360" w:lineRule="auto"/>
              <w:rPr>
                <w:rFonts w:ascii="Book Antiqua" w:hAnsi="Book Antiqua" w:cs="Book Antiqua"/>
                <w:bCs/>
                <w:kern w:val="0"/>
                <w:sz w:val="20"/>
                <w:szCs w:val="20"/>
              </w:rPr>
            </w:pPr>
          </w:p>
        </w:tc>
        <w:tc>
          <w:tcPr>
            <w:tcW w:w="684" w:type="pct"/>
            <w:tcBorders>
              <w:top w:val="single" w:sz="4" w:space="0" w:color="auto"/>
              <w:bottom w:val="single" w:sz="4" w:space="0" w:color="auto"/>
            </w:tcBorders>
          </w:tcPr>
          <w:p w14:paraId="2B25FF1B" w14:textId="425BCC8F" w:rsidR="005E7FFB" w:rsidRPr="00A64909" w:rsidRDefault="005E7FFB" w:rsidP="00A64909">
            <w:pPr>
              <w:snapToGrid w:val="0"/>
              <w:spacing w:line="360" w:lineRule="auto"/>
              <w:rPr>
                <w:rFonts w:ascii="Book Antiqua" w:hAnsi="Book Antiqua" w:cs="Book Antiqua"/>
                <w:b/>
                <w:kern w:val="0"/>
                <w:sz w:val="20"/>
                <w:szCs w:val="20"/>
              </w:rPr>
            </w:pPr>
            <w:r w:rsidRPr="00A64909">
              <w:rPr>
                <w:rFonts w:ascii="Book Antiqua" w:hAnsi="Book Antiqua" w:cs="Book Antiqua"/>
                <w:b/>
                <w:kern w:val="0"/>
                <w:sz w:val="20"/>
                <w:szCs w:val="20"/>
              </w:rPr>
              <w:t xml:space="preserve">Response, </w:t>
            </w:r>
            <w:r w:rsidRPr="00A64909">
              <w:rPr>
                <w:rFonts w:ascii="Book Antiqua" w:hAnsi="Book Antiqua" w:cs="Book Antiqua"/>
                <w:b/>
                <w:i/>
                <w:iCs/>
                <w:kern w:val="0"/>
                <w:sz w:val="20"/>
                <w:szCs w:val="20"/>
              </w:rPr>
              <w:t>n</w:t>
            </w:r>
            <w:r w:rsidRPr="00A64909">
              <w:rPr>
                <w:rFonts w:ascii="Book Antiqua" w:hAnsi="Book Antiqua" w:cs="Book Antiqua"/>
                <w:b/>
                <w:kern w:val="0"/>
                <w:sz w:val="20"/>
                <w:szCs w:val="20"/>
              </w:rPr>
              <w:t xml:space="preserve"> =</w:t>
            </w:r>
            <w:r w:rsidR="002F1A65">
              <w:rPr>
                <w:rFonts w:ascii="Book Antiqua" w:hAnsi="Book Antiqua" w:cs="Book Antiqua"/>
                <w:b/>
                <w:kern w:val="0"/>
                <w:sz w:val="20"/>
                <w:szCs w:val="20"/>
              </w:rPr>
              <w:t xml:space="preserve"> </w:t>
            </w:r>
            <w:r w:rsidRPr="00A64909">
              <w:rPr>
                <w:rFonts w:ascii="Book Antiqua" w:hAnsi="Book Antiqua" w:cs="Book Antiqua"/>
                <w:b/>
                <w:kern w:val="0"/>
                <w:sz w:val="20"/>
                <w:szCs w:val="20"/>
              </w:rPr>
              <w:t>48</w:t>
            </w:r>
          </w:p>
        </w:tc>
        <w:tc>
          <w:tcPr>
            <w:tcW w:w="891" w:type="pct"/>
            <w:tcBorders>
              <w:top w:val="single" w:sz="4" w:space="0" w:color="auto"/>
              <w:bottom w:val="single" w:sz="4" w:space="0" w:color="auto"/>
            </w:tcBorders>
          </w:tcPr>
          <w:p w14:paraId="1CC48F01" w14:textId="56C35DB8" w:rsidR="005E7FFB" w:rsidRPr="00A64909" w:rsidRDefault="005E7FFB" w:rsidP="00A64909">
            <w:pPr>
              <w:snapToGrid w:val="0"/>
              <w:spacing w:line="360" w:lineRule="auto"/>
              <w:rPr>
                <w:rFonts w:ascii="Book Antiqua" w:hAnsi="Book Antiqua" w:cs="Book Antiqua"/>
                <w:b/>
                <w:kern w:val="0"/>
                <w:sz w:val="20"/>
                <w:szCs w:val="20"/>
              </w:rPr>
            </w:pPr>
            <w:r w:rsidRPr="00A64909">
              <w:rPr>
                <w:rFonts w:ascii="Book Antiqua" w:hAnsi="Book Antiqua" w:cs="Book Antiqua"/>
                <w:b/>
                <w:kern w:val="0"/>
                <w:sz w:val="20"/>
                <w:szCs w:val="20"/>
              </w:rPr>
              <w:t xml:space="preserve">Non-response, </w:t>
            </w:r>
            <w:r w:rsidRPr="00A64909">
              <w:rPr>
                <w:rFonts w:ascii="Book Antiqua" w:hAnsi="Book Antiqua" w:cs="Book Antiqua"/>
                <w:b/>
                <w:i/>
                <w:iCs/>
                <w:kern w:val="0"/>
                <w:sz w:val="20"/>
                <w:szCs w:val="20"/>
              </w:rPr>
              <w:t>n</w:t>
            </w:r>
            <w:r w:rsidRPr="00A64909">
              <w:rPr>
                <w:rFonts w:ascii="Book Antiqua" w:hAnsi="Book Antiqua" w:cs="Book Antiqua"/>
                <w:b/>
                <w:kern w:val="0"/>
                <w:sz w:val="20"/>
                <w:szCs w:val="20"/>
              </w:rPr>
              <w:t xml:space="preserve"> =</w:t>
            </w:r>
            <w:r w:rsidR="002F1A65">
              <w:rPr>
                <w:rFonts w:ascii="Book Antiqua" w:hAnsi="Book Antiqua" w:cs="Book Antiqua"/>
                <w:b/>
                <w:kern w:val="0"/>
                <w:sz w:val="20"/>
                <w:szCs w:val="20"/>
              </w:rPr>
              <w:t xml:space="preserve"> </w:t>
            </w:r>
            <w:r w:rsidRPr="00A64909">
              <w:rPr>
                <w:rFonts w:ascii="Book Antiqua" w:hAnsi="Book Antiqua" w:cs="Book Antiqua"/>
                <w:b/>
                <w:kern w:val="0"/>
                <w:sz w:val="20"/>
                <w:szCs w:val="20"/>
              </w:rPr>
              <w:t>22</w:t>
            </w:r>
          </w:p>
        </w:tc>
        <w:tc>
          <w:tcPr>
            <w:tcW w:w="481" w:type="pct"/>
            <w:tcBorders>
              <w:top w:val="single" w:sz="4" w:space="0" w:color="auto"/>
              <w:bottom w:val="single" w:sz="4" w:space="0" w:color="auto"/>
            </w:tcBorders>
          </w:tcPr>
          <w:p w14:paraId="3BAECE0A" w14:textId="431A696C" w:rsidR="005E7FFB" w:rsidRPr="00A64909" w:rsidRDefault="005E7FFB" w:rsidP="00A64909">
            <w:pPr>
              <w:snapToGrid w:val="0"/>
              <w:spacing w:line="360" w:lineRule="auto"/>
              <w:rPr>
                <w:rFonts w:ascii="Book Antiqua" w:hAnsi="Book Antiqua" w:cs="Book Antiqua"/>
                <w:b/>
                <w:kern w:val="0"/>
                <w:sz w:val="20"/>
                <w:szCs w:val="20"/>
              </w:rPr>
            </w:pPr>
            <w:r w:rsidRPr="00A64909">
              <w:rPr>
                <w:rFonts w:ascii="Book Antiqua" w:hAnsi="Book Antiqua" w:cs="Book Antiqua"/>
                <w:b/>
                <w:i/>
                <w:iCs/>
                <w:kern w:val="0"/>
                <w:sz w:val="20"/>
                <w:szCs w:val="20"/>
              </w:rPr>
              <w:t xml:space="preserve">P </w:t>
            </w:r>
            <w:r w:rsidRPr="00A64909">
              <w:rPr>
                <w:rFonts w:ascii="Book Antiqua" w:hAnsi="Book Antiqua" w:cs="Book Antiqua"/>
                <w:b/>
                <w:kern w:val="0"/>
                <w:sz w:val="20"/>
                <w:szCs w:val="20"/>
              </w:rPr>
              <w:t>value</w:t>
            </w:r>
          </w:p>
        </w:tc>
        <w:tc>
          <w:tcPr>
            <w:tcW w:w="690" w:type="pct"/>
            <w:tcBorders>
              <w:top w:val="single" w:sz="4" w:space="0" w:color="auto"/>
              <w:bottom w:val="single" w:sz="4" w:space="0" w:color="auto"/>
            </w:tcBorders>
          </w:tcPr>
          <w:p w14:paraId="2E99370C" w14:textId="1FEF3888" w:rsidR="005E7FFB" w:rsidRPr="00A64909" w:rsidRDefault="005E7FFB" w:rsidP="00A64909">
            <w:pPr>
              <w:snapToGrid w:val="0"/>
              <w:spacing w:line="360" w:lineRule="auto"/>
              <w:rPr>
                <w:rFonts w:ascii="Book Antiqua" w:hAnsi="Book Antiqua" w:cs="Book Antiqua"/>
                <w:b/>
                <w:kern w:val="0"/>
                <w:sz w:val="20"/>
                <w:szCs w:val="20"/>
              </w:rPr>
            </w:pPr>
            <w:r w:rsidRPr="00A64909">
              <w:rPr>
                <w:rFonts w:ascii="Book Antiqua" w:hAnsi="Book Antiqua" w:cs="Book Antiqua"/>
                <w:b/>
                <w:kern w:val="0"/>
                <w:sz w:val="20"/>
                <w:szCs w:val="20"/>
              </w:rPr>
              <w:t xml:space="preserve">Response, </w:t>
            </w:r>
            <w:r w:rsidRPr="00A64909">
              <w:rPr>
                <w:rFonts w:ascii="Book Antiqua" w:hAnsi="Book Antiqua" w:cs="Book Antiqua"/>
                <w:b/>
                <w:i/>
                <w:iCs/>
                <w:kern w:val="0"/>
                <w:sz w:val="20"/>
                <w:szCs w:val="20"/>
              </w:rPr>
              <w:t>n</w:t>
            </w:r>
            <w:r w:rsidRPr="00A64909">
              <w:rPr>
                <w:rFonts w:ascii="Book Antiqua" w:hAnsi="Book Antiqua" w:cs="Book Antiqua"/>
                <w:b/>
                <w:kern w:val="0"/>
                <w:sz w:val="20"/>
                <w:szCs w:val="20"/>
              </w:rPr>
              <w:t xml:space="preserve"> =</w:t>
            </w:r>
            <w:r w:rsidR="002F1A65">
              <w:rPr>
                <w:rFonts w:ascii="Book Antiqua" w:hAnsi="Book Antiqua" w:cs="Book Antiqua"/>
                <w:b/>
                <w:kern w:val="0"/>
                <w:sz w:val="20"/>
                <w:szCs w:val="20"/>
              </w:rPr>
              <w:t xml:space="preserve"> </w:t>
            </w:r>
            <w:r w:rsidRPr="00A64909">
              <w:rPr>
                <w:rFonts w:ascii="Book Antiqua" w:hAnsi="Book Antiqua" w:cs="Book Antiqua"/>
                <w:b/>
                <w:kern w:val="0"/>
                <w:sz w:val="20"/>
                <w:szCs w:val="20"/>
              </w:rPr>
              <w:t>32</w:t>
            </w:r>
          </w:p>
        </w:tc>
        <w:tc>
          <w:tcPr>
            <w:tcW w:w="884" w:type="pct"/>
            <w:tcBorders>
              <w:top w:val="single" w:sz="4" w:space="0" w:color="auto"/>
              <w:bottom w:val="single" w:sz="4" w:space="0" w:color="auto"/>
            </w:tcBorders>
          </w:tcPr>
          <w:p w14:paraId="5423AA8D" w14:textId="37588755" w:rsidR="005E7FFB" w:rsidRPr="00A64909" w:rsidRDefault="005E7FFB" w:rsidP="00A64909">
            <w:pPr>
              <w:snapToGrid w:val="0"/>
              <w:spacing w:line="360" w:lineRule="auto"/>
              <w:rPr>
                <w:rFonts w:ascii="Book Antiqua" w:hAnsi="Book Antiqua" w:cs="Book Antiqua"/>
                <w:b/>
                <w:kern w:val="0"/>
                <w:sz w:val="20"/>
                <w:szCs w:val="20"/>
              </w:rPr>
            </w:pPr>
            <w:r w:rsidRPr="00A64909">
              <w:rPr>
                <w:rFonts w:ascii="Book Antiqua" w:hAnsi="Book Antiqua" w:cs="Book Antiqua"/>
                <w:b/>
                <w:kern w:val="0"/>
                <w:sz w:val="20"/>
                <w:szCs w:val="20"/>
              </w:rPr>
              <w:t xml:space="preserve">Non-response, </w:t>
            </w:r>
            <w:r w:rsidRPr="00A64909">
              <w:rPr>
                <w:rFonts w:ascii="Book Antiqua" w:hAnsi="Book Antiqua" w:cs="Book Antiqua"/>
                <w:b/>
                <w:i/>
                <w:iCs/>
                <w:kern w:val="0"/>
                <w:sz w:val="20"/>
                <w:szCs w:val="20"/>
              </w:rPr>
              <w:t>n</w:t>
            </w:r>
            <w:r w:rsidRPr="00A64909">
              <w:rPr>
                <w:rFonts w:ascii="Book Antiqua" w:hAnsi="Book Antiqua" w:cs="Book Antiqua"/>
                <w:b/>
                <w:kern w:val="0"/>
                <w:sz w:val="20"/>
                <w:szCs w:val="20"/>
              </w:rPr>
              <w:t xml:space="preserve"> =</w:t>
            </w:r>
            <w:r w:rsidR="002F1A65">
              <w:rPr>
                <w:rFonts w:ascii="Book Antiqua" w:hAnsi="Book Antiqua" w:cs="Book Antiqua"/>
                <w:b/>
                <w:kern w:val="0"/>
                <w:sz w:val="20"/>
                <w:szCs w:val="20"/>
              </w:rPr>
              <w:t xml:space="preserve"> </w:t>
            </w:r>
            <w:r w:rsidRPr="00A64909">
              <w:rPr>
                <w:rFonts w:ascii="Book Antiqua" w:hAnsi="Book Antiqua" w:cs="Book Antiqua"/>
                <w:b/>
                <w:kern w:val="0"/>
                <w:sz w:val="20"/>
                <w:szCs w:val="20"/>
              </w:rPr>
              <w:t>16</w:t>
            </w:r>
          </w:p>
        </w:tc>
        <w:tc>
          <w:tcPr>
            <w:tcW w:w="480" w:type="pct"/>
            <w:tcBorders>
              <w:top w:val="single" w:sz="4" w:space="0" w:color="auto"/>
              <w:bottom w:val="single" w:sz="4" w:space="0" w:color="auto"/>
            </w:tcBorders>
          </w:tcPr>
          <w:p w14:paraId="7752BBB6" w14:textId="084A8E71" w:rsidR="005E7FFB" w:rsidRPr="00A64909" w:rsidRDefault="005E7FFB" w:rsidP="00A64909">
            <w:pPr>
              <w:snapToGrid w:val="0"/>
              <w:spacing w:line="360" w:lineRule="auto"/>
              <w:rPr>
                <w:rFonts w:ascii="Book Antiqua" w:hAnsi="Book Antiqua" w:cs="Book Antiqua"/>
                <w:b/>
                <w:kern w:val="0"/>
                <w:sz w:val="20"/>
                <w:szCs w:val="20"/>
              </w:rPr>
            </w:pPr>
            <w:r w:rsidRPr="00A64909">
              <w:rPr>
                <w:rFonts w:ascii="Book Antiqua" w:hAnsi="Book Antiqua" w:cs="Book Antiqua"/>
                <w:b/>
                <w:i/>
                <w:iCs/>
                <w:kern w:val="0"/>
                <w:sz w:val="20"/>
                <w:szCs w:val="20"/>
              </w:rPr>
              <w:t xml:space="preserve">P </w:t>
            </w:r>
            <w:r w:rsidRPr="00A64909">
              <w:rPr>
                <w:rFonts w:ascii="Book Antiqua" w:hAnsi="Book Antiqua" w:cs="Book Antiqua"/>
                <w:b/>
                <w:kern w:val="0"/>
                <w:sz w:val="20"/>
                <w:szCs w:val="20"/>
              </w:rPr>
              <w:t>value</w:t>
            </w:r>
          </w:p>
        </w:tc>
      </w:tr>
      <w:tr w:rsidR="00A64909" w:rsidRPr="00A64909" w14:paraId="727988D7" w14:textId="77777777" w:rsidTr="005E7FFB">
        <w:trPr>
          <w:trHeight w:val="322"/>
          <w:jc w:val="center"/>
        </w:trPr>
        <w:tc>
          <w:tcPr>
            <w:tcW w:w="890" w:type="pct"/>
            <w:tcBorders>
              <w:top w:val="single" w:sz="4" w:space="0" w:color="auto"/>
            </w:tcBorders>
          </w:tcPr>
          <w:p w14:paraId="395C5C68" w14:textId="77777777"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T3</w:t>
            </w:r>
          </w:p>
        </w:tc>
        <w:tc>
          <w:tcPr>
            <w:tcW w:w="684" w:type="pct"/>
            <w:tcBorders>
              <w:top w:val="single" w:sz="4" w:space="0" w:color="auto"/>
            </w:tcBorders>
          </w:tcPr>
          <w:p w14:paraId="07A2F41F" w14:textId="10707D9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9 (18.8)</w:t>
            </w:r>
          </w:p>
        </w:tc>
        <w:tc>
          <w:tcPr>
            <w:tcW w:w="891" w:type="pct"/>
            <w:tcBorders>
              <w:top w:val="single" w:sz="4" w:space="0" w:color="auto"/>
            </w:tcBorders>
          </w:tcPr>
          <w:p w14:paraId="117C0881"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 (0)</w:t>
            </w:r>
          </w:p>
        </w:tc>
        <w:tc>
          <w:tcPr>
            <w:tcW w:w="481" w:type="pct"/>
            <w:vMerge w:val="restart"/>
            <w:tcBorders>
              <w:top w:val="single" w:sz="4" w:space="0" w:color="auto"/>
            </w:tcBorders>
          </w:tcPr>
          <w:p w14:paraId="5E5EFC07"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002</w:t>
            </w:r>
          </w:p>
        </w:tc>
        <w:tc>
          <w:tcPr>
            <w:tcW w:w="690" w:type="pct"/>
            <w:tcBorders>
              <w:top w:val="single" w:sz="4" w:space="0" w:color="auto"/>
            </w:tcBorders>
          </w:tcPr>
          <w:p w14:paraId="3CA10320" w14:textId="2AFC0B30"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9 (28.1)</w:t>
            </w:r>
          </w:p>
        </w:tc>
        <w:tc>
          <w:tcPr>
            <w:tcW w:w="884" w:type="pct"/>
            <w:tcBorders>
              <w:top w:val="single" w:sz="4" w:space="0" w:color="auto"/>
            </w:tcBorders>
          </w:tcPr>
          <w:p w14:paraId="0801C502"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 (0)</w:t>
            </w:r>
          </w:p>
        </w:tc>
        <w:tc>
          <w:tcPr>
            <w:tcW w:w="480" w:type="pct"/>
            <w:vMerge w:val="restart"/>
            <w:tcBorders>
              <w:top w:val="single" w:sz="4" w:space="0" w:color="auto"/>
            </w:tcBorders>
          </w:tcPr>
          <w:p w14:paraId="46EFA429"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03</w:t>
            </w:r>
          </w:p>
        </w:tc>
      </w:tr>
      <w:tr w:rsidR="00A64909" w:rsidRPr="00A64909" w14:paraId="34A8D4BB" w14:textId="77777777" w:rsidTr="005E7FFB">
        <w:trPr>
          <w:trHeight w:val="313"/>
          <w:jc w:val="center"/>
        </w:trPr>
        <w:tc>
          <w:tcPr>
            <w:tcW w:w="890" w:type="pct"/>
          </w:tcPr>
          <w:p w14:paraId="3B83990A" w14:textId="77777777"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T4a</w:t>
            </w:r>
          </w:p>
        </w:tc>
        <w:tc>
          <w:tcPr>
            <w:tcW w:w="684" w:type="pct"/>
          </w:tcPr>
          <w:p w14:paraId="1AD05E40" w14:textId="468EB9E2"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31 (64.6)</w:t>
            </w:r>
          </w:p>
        </w:tc>
        <w:tc>
          <w:tcPr>
            <w:tcW w:w="891" w:type="pct"/>
          </w:tcPr>
          <w:p w14:paraId="46BC8542" w14:textId="64E47226"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0 (45.5)</w:t>
            </w:r>
          </w:p>
        </w:tc>
        <w:tc>
          <w:tcPr>
            <w:tcW w:w="481" w:type="pct"/>
            <w:vMerge/>
          </w:tcPr>
          <w:p w14:paraId="4950FDCE" w14:textId="77777777" w:rsidR="005E7FFB" w:rsidRPr="00A64909" w:rsidRDefault="005E7FFB" w:rsidP="00A64909">
            <w:pPr>
              <w:snapToGrid w:val="0"/>
              <w:spacing w:line="360" w:lineRule="auto"/>
              <w:rPr>
                <w:rFonts w:ascii="Book Antiqua" w:hAnsi="Book Antiqua" w:cs="Book Antiqua"/>
                <w:kern w:val="0"/>
                <w:sz w:val="20"/>
                <w:szCs w:val="20"/>
              </w:rPr>
            </w:pPr>
          </w:p>
        </w:tc>
        <w:tc>
          <w:tcPr>
            <w:tcW w:w="690" w:type="pct"/>
          </w:tcPr>
          <w:p w14:paraId="18E896CB" w14:textId="2245F779"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6 (50)</w:t>
            </w:r>
          </w:p>
        </w:tc>
        <w:tc>
          <w:tcPr>
            <w:tcW w:w="884" w:type="pct"/>
          </w:tcPr>
          <w:p w14:paraId="2DEDAFA8" w14:textId="1CC39BF1"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8 (50)</w:t>
            </w:r>
          </w:p>
        </w:tc>
        <w:tc>
          <w:tcPr>
            <w:tcW w:w="480" w:type="pct"/>
            <w:vMerge/>
          </w:tcPr>
          <w:p w14:paraId="12788591" w14:textId="77777777" w:rsidR="005E7FFB" w:rsidRPr="00A64909" w:rsidRDefault="005E7FFB" w:rsidP="00A64909">
            <w:pPr>
              <w:snapToGrid w:val="0"/>
              <w:spacing w:line="360" w:lineRule="auto"/>
              <w:rPr>
                <w:rFonts w:ascii="Book Antiqua" w:hAnsi="Book Antiqua" w:cs="Book Antiqua"/>
                <w:kern w:val="0"/>
                <w:sz w:val="20"/>
                <w:szCs w:val="20"/>
              </w:rPr>
            </w:pPr>
          </w:p>
        </w:tc>
      </w:tr>
      <w:tr w:rsidR="00A64909" w:rsidRPr="00A64909" w14:paraId="1D37EF99" w14:textId="77777777" w:rsidTr="005E7FFB">
        <w:trPr>
          <w:trHeight w:val="313"/>
          <w:jc w:val="center"/>
        </w:trPr>
        <w:tc>
          <w:tcPr>
            <w:tcW w:w="890" w:type="pct"/>
          </w:tcPr>
          <w:p w14:paraId="4BF5E798" w14:textId="77777777"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T4b</w:t>
            </w:r>
          </w:p>
        </w:tc>
        <w:tc>
          <w:tcPr>
            <w:tcW w:w="684" w:type="pct"/>
          </w:tcPr>
          <w:p w14:paraId="49CEA9C2" w14:textId="6C7DFD7F"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8 (16.7)</w:t>
            </w:r>
          </w:p>
        </w:tc>
        <w:tc>
          <w:tcPr>
            <w:tcW w:w="891" w:type="pct"/>
          </w:tcPr>
          <w:p w14:paraId="185358D0" w14:textId="250FA973"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2 (54.6)</w:t>
            </w:r>
          </w:p>
        </w:tc>
        <w:tc>
          <w:tcPr>
            <w:tcW w:w="481" w:type="pct"/>
            <w:vMerge/>
          </w:tcPr>
          <w:p w14:paraId="5082D52A" w14:textId="77777777" w:rsidR="005E7FFB" w:rsidRPr="00A64909" w:rsidRDefault="005E7FFB" w:rsidP="00A64909">
            <w:pPr>
              <w:snapToGrid w:val="0"/>
              <w:spacing w:line="360" w:lineRule="auto"/>
              <w:rPr>
                <w:rFonts w:ascii="Book Antiqua" w:hAnsi="Book Antiqua" w:cs="Book Antiqua"/>
                <w:kern w:val="0"/>
                <w:sz w:val="20"/>
                <w:szCs w:val="20"/>
              </w:rPr>
            </w:pPr>
          </w:p>
        </w:tc>
        <w:tc>
          <w:tcPr>
            <w:tcW w:w="690" w:type="pct"/>
          </w:tcPr>
          <w:p w14:paraId="02E76E76" w14:textId="713397EC"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7 (21.9)</w:t>
            </w:r>
          </w:p>
        </w:tc>
        <w:tc>
          <w:tcPr>
            <w:tcW w:w="884" w:type="pct"/>
          </w:tcPr>
          <w:p w14:paraId="038569BB" w14:textId="737CFB5A"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8 (50)</w:t>
            </w:r>
          </w:p>
        </w:tc>
        <w:tc>
          <w:tcPr>
            <w:tcW w:w="480" w:type="pct"/>
            <w:vMerge/>
          </w:tcPr>
          <w:p w14:paraId="3035DBA4" w14:textId="77777777" w:rsidR="005E7FFB" w:rsidRPr="00A64909" w:rsidRDefault="005E7FFB" w:rsidP="00A64909">
            <w:pPr>
              <w:snapToGrid w:val="0"/>
              <w:spacing w:line="360" w:lineRule="auto"/>
              <w:rPr>
                <w:rFonts w:ascii="Book Antiqua" w:hAnsi="Book Antiqua" w:cs="Book Antiqua"/>
                <w:kern w:val="0"/>
                <w:sz w:val="20"/>
                <w:szCs w:val="20"/>
              </w:rPr>
            </w:pPr>
          </w:p>
        </w:tc>
      </w:tr>
      <w:tr w:rsidR="00A64909" w:rsidRPr="00A64909" w14:paraId="3C799E08" w14:textId="77777777" w:rsidTr="005E7FFB">
        <w:trPr>
          <w:trHeight w:val="313"/>
          <w:jc w:val="center"/>
        </w:trPr>
        <w:tc>
          <w:tcPr>
            <w:tcW w:w="890" w:type="pct"/>
          </w:tcPr>
          <w:p w14:paraId="05EF80B0" w14:textId="77777777"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N0</w:t>
            </w:r>
          </w:p>
        </w:tc>
        <w:tc>
          <w:tcPr>
            <w:tcW w:w="684" w:type="pct"/>
          </w:tcPr>
          <w:p w14:paraId="3F0F723A" w14:textId="3872EEA4"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8 (16.7)</w:t>
            </w:r>
          </w:p>
        </w:tc>
        <w:tc>
          <w:tcPr>
            <w:tcW w:w="891" w:type="pct"/>
          </w:tcPr>
          <w:p w14:paraId="4E9E0205" w14:textId="015E9891"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 (4.6)</w:t>
            </w:r>
          </w:p>
        </w:tc>
        <w:tc>
          <w:tcPr>
            <w:tcW w:w="481" w:type="pct"/>
            <w:vMerge w:val="restart"/>
          </w:tcPr>
          <w:p w14:paraId="1EC069B0"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4</w:t>
            </w:r>
          </w:p>
        </w:tc>
        <w:tc>
          <w:tcPr>
            <w:tcW w:w="690" w:type="pct"/>
          </w:tcPr>
          <w:p w14:paraId="4FCEDFA2" w14:textId="63583710"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6 (18.8)</w:t>
            </w:r>
          </w:p>
        </w:tc>
        <w:tc>
          <w:tcPr>
            <w:tcW w:w="884" w:type="pct"/>
          </w:tcPr>
          <w:p w14:paraId="4E66397F" w14:textId="6839263E"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 (12.5)</w:t>
            </w:r>
          </w:p>
        </w:tc>
        <w:tc>
          <w:tcPr>
            <w:tcW w:w="480" w:type="pct"/>
            <w:vMerge w:val="restart"/>
          </w:tcPr>
          <w:p w14:paraId="42B88957"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6</w:t>
            </w:r>
          </w:p>
        </w:tc>
      </w:tr>
      <w:tr w:rsidR="00A64909" w:rsidRPr="00A64909" w14:paraId="4C82ADA2" w14:textId="77777777" w:rsidTr="005E7FFB">
        <w:trPr>
          <w:trHeight w:val="313"/>
          <w:jc w:val="center"/>
        </w:trPr>
        <w:tc>
          <w:tcPr>
            <w:tcW w:w="890" w:type="pct"/>
          </w:tcPr>
          <w:p w14:paraId="20B06110" w14:textId="77777777"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N1</w:t>
            </w:r>
          </w:p>
        </w:tc>
        <w:tc>
          <w:tcPr>
            <w:tcW w:w="684" w:type="pct"/>
          </w:tcPr>
          <w:p w14:paraId="73AD09A4" w14:textId="2C39ED02"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6 (54.2)</w:t>
            </w:r>
          </w:p>
        </w:tc>
        <w:tc>
          <w:tcPr>
            <w:tcW w:w="891" w:type="pct"/>
          </w:tcPr>
          <w:p w14:paraId="5057C17A" w14:textId="7A6149F1"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3 (59.1)</w:t>
            </w:r>
          </w:p>
        </w:tc>
        <w:tc>
          <w:tcPr>
            <w:tcW w:w="481" w:type="pct"/>
            <w:vMerge/>
          </w:tcPr>
          <w:p w14:paraId="51A64A8C" w14:textId="77777777" w:rsidR="005E7FFB" w:rsidRPr="00A64909" w:rsidRDefault="005E7FFB" w:rsidP="00A64909">
            <w:pPr>
              <w:snapToGrid w:val="0"/>
              <w:spacing w:line="360" w:lineRule="auto"/>
              <w:rPr>
                <w:rFonts w:ascii="Book Antiqua" w:hAnsi="Book Antiqua" w:cs="Book Antiqua"/>
                <w:kern w:val="0"/>
                <w:sz w:val="20"/>
                <w:szCs w:val="20"/>
              </w:rPr>
            </w:pPr>
          </w:p>
        </w:tc>
        <w:tc>
          <w:tcPr>
            <w:tcW w:w="690" w:type="pct"/>
          </w:tcPr>
          <w:p w14:paraId="14634873" w14:textId="4A45443E"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3 (40.6)</w:t>
            </w:r>
          </w:p>
        </w:tc>
        <w:tc>
          <w:tcPr>
            <w:tcW w:w="884" w:type="pct"/>
          </w:tcPr>
          <w:p w14:paraId="3FDF1E4C" w14:textId="19658F5A"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9 (56.3)</w:t>
            </w:r>
          </w:p>
        </w:tc>
        <w:tc>
          <w:tcPr>
            <w:tcW w:w="480" w:type="pct"/>
            <w:vMerge/>
          </w:tcPr>
          <w:p w14:paraId="6D9A1E20" w14:textId="77777777" w:rsidR="005E7FFB" w:rsidRPr="00A64909" w:rsidRDefault="005E7FFB" w:rsidP="00A64909">
            <w:pPr>
              <w:snapToGrid w:val="0"/>
              <w:spacing w:line="360" w:lineRule="auto"/>
              <w:rPr>
                <w:rFonts w:ascii="Book Antiqua" w:hAnsi="Book Antiqua" w:cs="Book Antiqua"/>
                <w:kern w:val="0"/>
                <w:sz w:val="20"/>
                <w:szCs w:val="20"/>
              </w:rPr>
            </w:pPr>
          </w:p>
        </w:tc>
      </w:tr>
      <w:tr w:rsidR="00A64909" w:rsidRPr="00A64909" w14:paraId="7F8ACAEB" w14:textId="77777777" w:rsidTr="005E7FFB">
        <w:trPr>
          <w:trHeight w:val="313"/>
          <w:jc w:val="center"/>
        </w:trPr>
        <w:tc>
          <w:tcPr>
            <w:tcW w:w="890" w:type="pct"/>
          </w:tcPr>
          <w:p w14:paraId="4C4BEB01" w14:textId="77777777"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N2</w:t>
            </w:r>
          </w:p>
        </w:tc>
        <w:tc>
          <w:tcPr>
            <w:tcW w:w="684" w:type="pct"/>
          </w:tcPr>
          <w:p w14:paraId="26F93347" w14:textId="454640FD"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4 (29.2)</w:t>
            </w:r>
          </w:p>
        </w:tc>
        <w:tc>
          <w:tcPr>
            <w:tcW w:w="891" w:type="pct"/>
          </w:tcPr>
          <w:p w14:paraId="4130FC51" w14:textId="6D914DC4"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8 (36.4)</w:t>
            </w:r>
          </w:p>
        </w:tc>
        <w:tc>
          <w:tcPr>
            <w:tcW w:w="481" w:type="pct"/>
            <w:vMerge/>
          </w:tcPr>
          <w:p w14:paraId="0F4C7AE2" w14:textId="77777777" w:rsidR="005E7FFB" w:rsidRPr="00A64909" w:rsidRDefault="005E7FFB" w:rsidP="00A64909">
            <w:pPr>
              <w:snapToGrid w:val="0"/>
              <w:spacing w:line="360" w:lineRule="auto"/>
              <w:rPr>
                <w:rFonts w:ascii="Book Antiqua" w:hAnsi="Book Antiqua" w:cs="Book Antiqua"/>
                <w:kern w:val="0"/>
                <w:sz w:val="20"/>
                <w:szCs w:val="20"/>
              </w:rPr>
            </w:pPr>
          </w:p>
        </w:tc>
        <w:tc>
          <w:tcPr>
            <w:tcW w:w="690" w:type="pct"/>
          </w:tcPr>
          <w:p w14:paraId="63301C41" w14:textId="5E57D9C9"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3 (40.6)</w:t>
            </w:r>
          </w:p>
        </w:tc>
        <w:tc>
          <w:tcPr>
            <w:tcW w:w="884" w:type="pct"/>
          </w:tcPr>
          <w:p w14:paraId="47B8E2FF" w14:textId="762A14C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5 (31.3)</w:t>
            </w:r>
          </w:p>
        </w:tc>
        <w:tc>
          <w:tcPr>
            <w:tcW w:w="480" w:type="pct"/>
            <w:vMerge/>
          </w:tcPr>
          <w:p w14:paraId="1AE9345E" w14:textId="77777777" w:rsidR="005E7FFB" w:rsidRPr="00A64909" w:rsidRDefault="005E7FFB" w:rsidP="00A64909">
            <w:pPr>
              <w:snapToGrid w:val="0"/>
              <w:spacing w:line="360" w:lineRule="auto"/>
              <w:rPr>
                <w:rFonts w:ascii="Book Antiqua" w:hAnsi="Book Antiqua" w:cs="Book Antiqua"/>
                <w:kern w:val="0"/>
                <w:sz w:val="20"/>
                <w:szCs w:val="20"/>
              </w:rPr>
            </w:pPr>
          </w:p>
        </w:tc>
      </w:tr>
      <w:tr w:rsidR="00A64909" w:rsidRPr="00A64909" w14:paraId="6ECA13A5" w14:textId="77777777" w:rsidTr="005E7FFB">
        <w:trPr>
          <w:trHeight w:val="313"/>
          <w:jc w:val="center"/>
        </w:trPr>
        <w:tc>
          <w:tcPr>
            <w:tcW w:w="890" w:type="pct"/>
          </w:tcPr>
          <w:p w14:paraId="0A97923C" w14:textId="4D44319D"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Site</w:t>
            </w:r>
            <w:r w:rsidR="00A64909">
              <w:rPr>
                <w:rFonts w:ascii="Book Antiqua" w:hAnsi="Book Antiqua" w:cs="Book Antiqua"/>
                <w:bCs/>
                <w:kern w:val="0"/>
                <w:sz w:val="20"/>
                <w:szCs w:val="20"/>
              </w:rPr>
              <w:t xml:space="preserve">: </w:t>
            </w:r>
            <w:r w:rsidRPr="00A64909">
              <w:rPr>
                <w:rFonts w:ascii="Book Antiqua" w:hAnsi="Book Antiqua" w:cs="Book Antiqua"/>
                <w:bCs/>
                <w:kern w:val="0"/>
                <w:sz w:val="20"/>
                <w:szCs w:val="20"/>
              </w:rPr>
              <w:t>ultralow</w:t>
            </w:r>
          </w:p>
        </w:tc>
        <w:tc>
          <w:tcPr>
            <w:tcW w:w="684" w:type="pct"/>
          </w:tcPr>
          <w:p w14:paraId="4FF8FEE0" w14:textId="08535EA6"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 (4.2)</w:t>
            </w:r>
          </w:p>
        </w:tc>
        <w:tc>
          <w:tcPr>
            <w:tcW w:w="891" w:type="pct"/>
          </w:tcPr>
          <w:p w14:paraId="1E56C97E" w14:textId="55425A5C"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 (4.55)</w:t>
            </w:r>
          </w:p>
        </w:tc>
        <w:tc>
          <w:tcPr>
            <w:tcW w:w="481" w:type="pct"/>
            <w:vMerge w:val="restart"/>
          </w:tcPr>
          <w:p w14:paraId="027CB2C1"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2</w:t>
            </w:r>
          </w:p>
        </w:tc>
        <w:tc>
          <w:tcPr>
            <w:tcW w:w="690" w:type="pct"/>
          </w:tcPr>
          <w:p w14:paraId="793C2B5F" w14:textId="6B4AD6FF"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4 (12.5)</w:t>
            </w:r>
          </w:p>
        </w:tc>
        <w:tc>
          <w:tcPr>
            <w:tcW w:w="884" w:type="pct"/>
          </w:tcPr>
          <w:p w14:paraId="1458C827" w14:textId="69582902"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 (6.3)</w:t>
            </w:r>
          </w:p>
        </w:tc>
        <w:tc>
          <w:tcPr>
            <w:tcW w:w="480" w:type="pct"/>
            <w:vMerge w:val="restart"/>
          </w:tcPr>
          <w:p w14:paraId="2D03330C"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01</w:t>
            </w:r>
          </w:p>
        </w:tc>
      </w:tr>
      <w:tr w:rsidR="00A64909" w:rsidRPr="00A64909" w14:paraId="62B69475" w14:textId="77777777" w:rsidTr="005E7FFB">
        <w:trPr>
          <w:trHeight w:val="313"/>
          <w:jc w:val="center"/>
        </w:trPr>
        <w:tc>
          <w:tcPr>
            <w:tcW w:w="890" w:type="pct"/>
          </w:tcPr>
          <w:p w14:paraId="59609B4C" w14:textId="6F2EBE1D"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Site</w:t>
            </w:r>
            <w:r w:rsidR="00A64909">
              <w:rPr>
                <w:rFonts w:ascii="Book Antiqua" w:hAnsi="Book Antiqua" w:cs="Book Antiqua"/>
                <w:bCs/>
                <w:kern w:val="0"/>
                <w:sz w:val="20"/>
                <w:szCs w:val="20"/>
              </w:rPr>
              <w:t>:</w:t>
            </w:r>
            <w:r w:rsidRPr="00A64909">
              <w:rPr>
                <w:rFonts w:ascii="Book Antiqua" w:hAnsi="Book Antiqua" w:cs="Book Antiqua"/>
                <w:bCs/>
                <w:kern w:val="0"/>
                <w:sz w:val="20"/>
                <w:szCs w:val="20"/>
              </w:rPr>
              <w:t xml:space="preserve"> low</w:t>
            </w:r>
          </w:p>
        </w:tc>
        <w:tc>
          <w:tcPr>
            <w:tcW w:w="684" w:type="pct"/>
          </w:tcPr>
          <w:p w14:paraId="33D50053" w14:textId="42D18716"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34 (70.8)</w:t>
            </w:r>
          </w:p>
        </w:tc>
        <w:tc>
          <w:tcPr>
            <w:tcW w:w="891" w:type="pct"/>
          </w:tcPr>
          <w:p w14:paraId="0D7A4367" w14:textId="4388B916"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2 (54.6)</w:t>
            </w:r>
          </w:p>
        </w:tc>
        <w:tc>
          <w:tcPr>
            <w:tcW w:w="481" w:type="pct"/>
            <w:vMerge/>
          </w:tcPr>
          <w:p w14:paraId="26787254" w14:textId="77777777" w:rsidR="005E7FFB" w:rsidRPr="00A64909" w:rsidRDefault="005E7FFB" w:rsidP="00A64909">
            <w:pPr>
              <w:snapToGrid w:val="0"/>
              <w:spacing w:line="360" w:lineRule="auto"/>
              <w:rPr>
                <w:rFonts w:ascii="Book Antiqua" w:hAnsi="Book Antiqua" w:cs="Book Antiqua"/>
                <w:kern w:val="0"/>
                <w:sz w:val="20"/>
                <w:szCs w:val="20"/>
              </w:rPr>
            </w:pPr>
          </w:p>
        </w:tc>
        <w:tc>
          <w:tcPr>
            <w:tcW w:w="690" w:type="pct"/>
          </w:tcPr>
          <w:p w14:paraId="657D8BB7" w14:textId="3126F2D1"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1 (65.6)</w:t>
            </w:r>
          </w:p>
        </w:tc>
        <w:tc>
          <w:tcPr>
            <w:tcW w:w="884" w:type="pct"/>
          </w:tcPr>
          <w:p w14:paraId="1C65E099" w14:textId="476C1B71"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5 (31.3)</w:t>
            </w:r>
          </w:p>
        </w:tc>
        <w:tc>
          <w:tcPr>
            <w:tcW w:w="480" w:type="pct"/>
            <w:vMerge/>
          </w:tcPr>
          <w:p w14:paraId="0B65FD64" w14:textId="77777777" w:rsidR="005E7FFB" w:rsidRPr="00A64909" w:rsidRDefault="005E7FFB" w:rsidP="00A64909">
            <w:pPr>
              <w:snapToGrid w:val="0"/>
              <w:spacing w:line="360" w:lineRule="auto"/>
              <w:rPr>
                <w:rFonts w:ascii="Book Antiqua" w:hAnsi="Book Antiqua" w:cs="Book Antiqua"/>
                <w:kern w:val="0"/>
                <w:sz w:val="20"/>
                <w:szCs w:val="20"/>
              </w:rPr>
            </w:pPr>
          </w:p>
        </w:tc>
      </w:tr>
      <w:tr w:rsidR="00A64909" w:rsidRPr="00A64909" w14:paraId="474156F9" w14:textId="77777777" w:rsidTr="005E7FFB">
        <w:trPr>
          <w:trHeight w:val="313"/>
          <w:jc w:val="center"/>
        </w:trPr>
        <w:tc>
          <w:tcPr>
            <w:tcW w:w="890" w:type="pct"/>
          </w:tcPr>
          <w:p w14:paraId="116A3003" w14:textId="11D01DCF"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Site</w:t>
            </w:r>
            <w:r w:rsidR="00A64909">
              <w:rPr>
                <w:rFonts w:ascii="Book Antiqua" w:hAnsi="Book Antiqua" w:cs="Book Antiqua"/>
                <w:bCs/>
                <w:kern w:val="0"/>
                <w:sz w:val="20"/>
                <w:szCs w:val="20"/>
              </w:rPr>
              <w:t>:</w:t>
            </w:r>
            <w:r w:rsidRPr="00A64909">
              <w:rPr>
                <w:rFonts w:ascii="Book Antiqua" w:hAnsi="Book Antiqua" w:cs="Book Antiqua"/>
                <w:bCs/>
                <w:kern w:val="0"/>
                <w:sz w:val="20"/>
                <w:szCs w:val="20"/>
              </w:rPr>
              <w:t xml:space="preserve"> high</w:t>
            </w:r>
          </w:p>
        </w:tc>
        <w:tc>
          <w:tcPr>
            <w:tcW w:w="684" w:type="pct"/>
          </w:tcPr>
          <w:p w14:paraId="459EFBDD" w14:textId="38345BCE"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2 (25)</w:t>
            </w:r>
          </w:p>
        </w:tc>
        <w:tc>
          <w:tcPr>
            <w:tcW w:w="891" w:type="pct"/>
          </w:tcPr>
          <w:p w14:paraId="7F312579" w14:textId="7E635389"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9 (40.9)</w:t>
            </w:r>
          </w:p>
        </w:tc>
        <w:tc>
          <w:tcPr>
            <w:tcW w:w="481" w:type="pct"/>
            <w:vMerge/>
          </w:tcPr>
          <w:p w14:paraId="1B778B25" w14:textId="77777777" w:rsidR="005E7FFB" w:rsidRPr="00A64909" w:rsidRDefault="005E7FFB" w:rsidP="00A64909">
            <w:pPr>
              <w:snapToGrid w:val="0"/>
              <w:spacing w:line="360" w:lineRule="auto"/>
              <w:rPr>
                <w:rFonts w:ascii="Book Antiqua" w:hAnsi="Book Antiqua" w:cs="Book Antiqua"/>
                <w:kern w:val="0"/>
                <w:sz w:val="20"/>
                <w:szCs w:val="20"/>
              </w:rPr>
            </w:pPr>
          </w:p>
        </w:tc>
        <w:tc>
          <w:tcPr>
            <w:tcW w:w="690" w:type="pct"/>
          </w:tcPr>
          <w:p w14:paraId="2F851AC4" w14:textId="3E3E1145"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7 (21.9)</w:t>
            </w:r>
          </w:p>
        </w:tc>
        <w:tc>
          <w:tcPr>
            <w:tcW w:w="884" w:type="pct"/>
          </w:tcPr>
          <w:p w14:paraId="20609DB5" w14:textId="5AD5AF52"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0 (62.5)</w:t>
            </w:r>
          </w:p>
        </w:tc>
        <w:tc>
          <w:tcPr>
            <w:tcW w:w="480" w:type="pct"/>
            <w:vMerge/>
          </w:tcPr>
          <w:p w14:paraId="358EEDB0" w14:textId="77777777" w:rsidR="005E7FFB" w:rsidRPr="00A64909" w:rsidRDefault="005E7FFB" w:rsidP="00A64909">
            <w:pPr>
              <w:snapToGrid w:val="0"/>
              <w:spacing w:line="360" w:lineRule="auto"/>
              <w:rPr>
                <w:rFonts w:ascii="Book Antiqua" w:hAnsi="Book Antiqua" w:cs="Book Antiqua"/>
                <w:kern w:val="0"/>
                <w:sz w:val="20"/>
                <w:szCs w:val="20"/>
              </w:rPr>
            </w:pPr>
          </w:p>
        </w:tc>
      </w:tr>
      <w:tr w:rsidR="00A64909" w:rsidRPr="00A64909" w14:paraId="22F29AD2" w14:textId="77777777" w:rsidTr="005E7FFB">
        <w:trPr>
          <w:trHeight w:val="313"/>
          <w:jc w:val="center"/>
        </w:trPr>
        <w:tc>
          <w:tcPr>
            <w:tcW w:w="890" w:type="pct"/>
          </w:tcPr>
          <w:p w14:paraId="30B266B9" w14:textId="77777777"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 xml:space="preserve">EMVI positive </w:t>
            </w:r>
          </w:p>
        </w:tc>
        <w:tc>
          <w:tcPr>
            <w:tcW w:w="684" w:type="pct"/>
          </w:tcPr>
          <w:p w14:paraId="09D5DCD8" w14:textId="4BB2C521"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33 (68.8)</w:t>
            </w:r>
          </w:p>
        </w:tc>
        <w:tc>
          <w:tcPr>
            <w:tcW w:w="891" w:type="pct"/>
          </w:tcPr>
          <w:p w14:paraId="6C8610D3" w14:textId="3C1EA316"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5 (22.7)</w:t>
            </w:r>
          </w:p>
        </w:tc>
        <w:tc>
          <w:tcPr>
            <w:tcW w:w="481" w:type="pct"/>
            <w:vMerge w:val="restart"/>
          </w:tcPr>
          <w:p w14:paraId="6E405DFE" w14:textId="74AEAA6F"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lt; 0.001</w:t>
            </w:r>
          </w:p>
        </w:tc>
        <w:tc>
          <w:tcPr>
            <w:tcW w:w="690" w:type="pct"/>
          </w:tcPr>
          <w:p w14:paraId="08CAF43E" w14:textId="6E2959A2"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4 (75)</w:t>
            </w:r>
          </w:p>
        </w:tc>
        <w:tc>
          <w:tcPr>
            <w:tcW w:w="884" w:type="pct"/>
          </w:tcPr>
          <w:p w14:paraId="6D08B3E8" w14:textId="1A58C6F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 (12.5)</w:t>
            </w:r>
          </w:p>
        </w:tc>
        <w:tc>
          <w:tcPr>
            <w:tcW w:w="480" w:type="pct"/>
            <w:vMerge w:val="restart"/>
          </w:tcPr>
          <w:p w14:paraId="01EAACC4" w14:textId="525DD484"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lt; 0.001</w:t>
            </w:r>
          </w:p>
        </w:tc>
      </w:tr>
      <w:tr w:rsidR="00A64909" w:rsidRPr="00A64909" w14:paraId="09D9A14A" w14:textId="77777777" w:rsidTr="005E7FFB">
        <w:trPr>
          <w:trHeight w:val="313"/>
          <w:jc w:val="center"/>
        </w:trPr>
        <w:tc>
          <w:tcPr>
            <w:tcW w:w="890" w:type="pct"/>
          </w:tcPr>
          <w:p w14:paraId="502A25EF" w14:textId="77777777"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EMVI negative</w:t>
            </w:r>
          </w:p>
        </w:tc>
        <w:tc>
          <w:tcPr>
            <w:tcW w:w="684" w:type="pct"/>
          </w:tcPr>
          <w:p w14:paraId="5F892E24" w14:textId="24414DEB"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5 (31.3)</w:t>
            </w:r>
          </w:p>
        </w:tc>
        <w:tc>
          <w:tcPr>
            <w:tcW w:w="891" w:type="pct"/>
          </w:tcPr>
          <w:p w14:paraId="2CBC130A" w14:textId="7856FC6C"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7 (77.3)</w:t>
            </w:r>
          </w:p>
        </w:tc>
        <w:tc>
          <w:tcPr>
            <w:tcW w:w="481" w:type="pct"/>
            <w:vMerge/>
          </w:tcPr>
          <w:p w14:paraId="4633390E" w14:textId="77777777" w:rsidR="005E7FFB" w:rsidRPr="00A64909" w:rsidRDefault="005E7FFB" w:rsidP="00A64909">
            <w:pPr>
              <w:snapToGrid w:val="0"/>
              <w:spacing w:line="360" w:lineRule="auto"/>
              <w:rPr>
                <w:rFonts w:ascii="Book Antiqua" w:hAnsi="Book Antiqua" w:cs="Book Antiqua"/>
                <w:kern w:val="0"/>
                <w:sz w:val="20"/>
                <w:szCs w:val="20"/>
              </w:rPr>
            </w:pPr>
          </w:p>
        </w:tc>
        <w:tc>
          <w:tcPr>
            <w:tcW w:w="690" w:type="pct"/>
          </w:tcPr>
          <w:p w14:paraId="1CB78DB4" w14:textId="43608653"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8 (25)</w:t>
            </w:r>
          </w:p>
        </w:tc>
        <w:tc>
          <w:tcPr>
            <w:tcW w:w="884" w:type="pct"/>
          </w:tcPr>
          <w:p w14:paraId="48C401E4" w14:textId="58965571"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4 (87.5)</w:t>
            </w:r>
          </w:p>
        </w:tc>
        <w:tc>
          <w:tcPr>
            <w:tcW w:w="480" w:type="pct"/>
            <w:vMerge/>
          </w:tcPr>
          <w:p w14:paraId="228956F4" w14:textId="77777777" w:rsidR="005E7FFB" w:rsidRPr="00A64909" w:rsidRDefault="005E7FFB" w:rsidP="00A64909">
            <w:pPr>
              <w:snapToGrid w:val="0"/>
              <w:spacing w:line="360" w:lineRule="auto"/>
              <w:rPr>
                <w:rFonts w:ascii="Book Antiqua" w:hAnsi="Book Antiqua" w:cs="Book Antiqua"/>
                <w:kern w:val="0"/>
                <w:sz w:val="20"/>
                <w:szCs w:val="20"/>
              </w:rPr>
            </w:pPr>
          </w:p>
        </w:tc>
      </w:tr>
      <w:tr w:rsidR="00A64909" w:rsidRPr="00A64909" w14:paraId="0FAC729F" w14:textId="77777777" w:rsidTr="005E7FFB">
        <w:trPr>
          <w:trHeight w:val="313"/>
          <w:jc w:val="center"/>
        </w:trPr>
        <w:tc>
          <w:tcPr>
            <w:tcW w:w="890" w:type="pct"/>
          </w:tcPr>
          <w:p w14:paraId="7D0D54C4" w14:textId="77777777"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Female</w:t>
            </w:r>
          </w:p>
        </w:tc>
        <w:tc>
          <w:tcPr>
            <w:tcW w:w="684" w:type="pct"/>
          </w:tcPr>
          <w:p w14:paraId="77D08A9C" w14:textId="174223ED"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4 (29.2)</w:t>
            </w:r>
          </w:p>
        </w:tc>
        <w:tc>
          <w:tcPr>
            <w:tcW w:w="891" w:type="pct"/>
          </w:tcPr>
          <w:p w14:paraId="16627491" w14:textId="0E490DDD"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0 (45.5)</w:t>
            </w:r>
          </w:p>
        </w:tc>
        <w:tc>
          <w:tcPr>
            <w:tcW w:w="481" w:type="pct"/>
            <w:vMerge w:val="restart"/>
          </w:tcPr>
          <w:p w14:paraId="5A1E95BF"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2</w:t>
            </w:r>
          </w:p>
        </w:tc>
        <w:tc>
          <w:tcPr>
            <w:tcW w:w="690" w:type="pct"/>
          </w:tcPr>
          <w:p w14:paraId="2508F340" w14:textId="23A5945B"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9 (28.1)</w:t>
            </w:r>
          </w:p>
        </w:tc>
        <w:tc>
          <w:tcPr>
            <w:tcW w:w="884" w:type="pct"/>
          </w:tcPr>
          <w:p w14:paraId="63689818" w14:textId="3BC0E6AA"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6 (37.5)</w:t>
            </w:r>
          </w:p>
        </w:tc>
        <w:tc>
          <w:tcPr>
            <w:tcW w:w="480" w:type="pct"/>
            <w:vMerge w:val="restart"/>
          </w:tcPr>
          <w:p w14:paraId="3E9FB340"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5</w:t>
            </w:r>
          </w:p>
        </w:tc>
      </w:tr>
      <w:tr w:rsidR="00A64909" w:rsidRPr="00A64909" w14:paraId="25B9CEA5" w14:textId="77777777" w:rsidTr="005E7FFB">
        <w:trPr>
          <w:trHeight w:val="313"/>
          <w:jc w:val="center"/>
        </w:trPr>
        <w:tc>
          <w:tcPr>
            <w:tcW w:w="890" w:type="pct"/>
          </w:tcPr>
          <w:p w14:paraId="65B60577" w14:textId="77777777"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Male</w:t>
            </w:r>
          </w:p>
        </w:tc>
        <w:tc>
          <w:tcPr>
            <w:tcW w:w="684" w:type="pct"/>
          </w:tcPr>
          <w:p w14:paraId="008FAD40" w14:textId="5F68F77D"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34 (70.8)</w:t>
            </w:r>
          </w:p>
        </w:tc>
        <w:tc>
          <w:tcPr>
            <w:tcW w:w="891" w:type="pct"/>
          </w:tcPr>
          <w:p w14:paraId="22F6308A" w14:textId="26BF270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2 (54.6)</w:t>
            </w:r>
          </w:p>
        </w:tc>
        <w:tc>
          <w:tcPr>
            <w:tcW w:w="481" w:type="pct"/>
            <w:vMerge/>
          </w:tcPr>
          <w:p w14:paraId="59B0F221" w14:textId="77777777" w:rsidR="005E7FFB" w:rsidRPr="00A64909" w:rsidRDefault="005E7FFB" w:rsidP="00A64909">
            <w:pPr>
              <w:snapToGrid w:val="0"/>
              <w:spacing w:line="360" w:lineRule="auto"/>
              <w:rPr>
                <w:rFonts w:ascii="Book Antiqua" w:hAnsi="Book Antiqua" w:cs="Book Antiqua"/>
                <w:kern w:val="0"/>
                <w:sz w:val="20"/>
                <w:szCs w:val="20"/>
              </w:rPr>
            </w:pPr>
          </w:p>
        </w:tc>
        <w:tc>
          <w:tcPr>
            <w:tcW w:w="690" w:type="pct"/>
          </w:tcPr>
          <w:p w14:paraId="30E60D05" w14:textId="22391BF6"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3 (71.9)</w:t>
            </w:r>
          </w:p>
        </w:tc>
        <w:tc>
          <w:tcPr>
            <w:tcW w:w="884" w:type="pct"/>
          </w:tcPr>
          <w:p w14:paraId="048E3A15" w14:textId="04012A50"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0 (62.5)</w:t>
            </w:r>
          </w:p>
        </w:tc>
        <w:tc>
          <w:tcPr>
            <w:tcW w:w="480" w:type="pct"/>
            <w:vMerge/>
          </w:tcPr>
          <w:p w14:paraId="5F56F31F" w14:textId="77777777" w:rsidR="005E7FFB" w:rsidRPr="00A64909" w:rsidRDefault="005E7FFB" w:rsidP="00A64909">
            <w:pPr>
              <w:snapToGrid w:val="0"/>
              <w:spacing w:line="360" w:lineRule="auto"/>
              <w:rPr>
                <w:rFonts w:ascii="Book Antiqua" w:hAnsi="Book Antiqua" w:cs="Book Antiqua"/>
                <w:kern w:val="0"/>
                <w:sz w:val="20"/>
                <w:szCs w:val="20"/>
              </w:rPr>
            </w:pPr>
          </w:p>
        </w:tc>
      </w:tr>
      <w:tr w:rsidR="00A64909" w:rsidRPr="00A64909" w14:paraId="572DDC33" w14:textId="77777777" w:rsidTr="005E7FFB">
        <w:trPr>
          <w:trHeight w:val="313"/>
          <w:jc w:val="center"/>
        </w:trPr>
        <w:tc>
          <w:tcPr>
            <w:tcW w:w="890" w:type="pct"/>
          </w:tcPr>
          <w:p w14:paraId="6439565F" w14:textId="7E537AC9"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CEA ≤ 3.4</w:t>
            </w:r>
          </w:p>
        </w:tc>
        <w:tc>
          <w:tcPr>
            <w:tcW w:w="684" w:type="pct"/>
          </w:tcPr>
          <w:p w14:paraId="2CFC213A" w14:textId="58EB5FAF"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32 (66.7)</w:t>
            </w:r>
          </w:p>
        </w:tc>
        <w:tc>
          <w:tcPr>
            <w:tcW w:w="891" w:type="pct"/>
          </w:tcPr>
          <w:p w14:paraId="5F9367FD" w14:textId="099EA8D2"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4 (63.6)</w:t>
            </w:r>
          </w:p>
        </w:tc>
        <w:tc>
          <w:tcPr>
            <w:tcW w:w="481" w:type="pct"/>
            <w:vMerge w:val="restart"/>
          </w:tcPr>
          <w:p w14:paraId="35093E69"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8</w:t>
            </w:r>
          </w:p>
        </w:tc>
        <w:tc>
          <w:tcPr>
            <w:tcW w:w="690" w:type="pct"/>
          </w:tcPr>
          <w:p w14:paraId="6A4A74C5" w14:textId="03F268FD"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1 (65.6)</w:t>
            </w:r>
          </w:p>
        </w:tc>
        <w:tc>
          <w:tcPr>
            <w:tcW w:w="884" w:type="pct"/>
          </w:tcPr>
          <w:p w14:paraId="456E9FBA" w14:textId="302484A3"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2 (75)</w:t>
            </w:r>
          </w:p>
        </w:tc>
        <w:tc>
          <w:tcPr>
            <w:tcW w:w="480" w:type="pct"/>
            <w:vMerge w:val="restart"/>
          </w:tcPr>
          <w:p w14:paraId="3FF28D91"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5</w:t>
            </w:r>
          </w:p>
        </w:tc>
      </w:tr>
      <w:tr w:rsidR="00A64909" w:rsidRPr="00A64909" w14:paraId="46974A17" w14:textId="77777777" w:rsidTr="005E7FFB">
        <w:trPr>
          <w:trHeight w:val="313"/>
          <w:jc w:val="center"/>
        </w:trPr>
        <w:tc>
          <w:tcPr>
            <w:tcW w:w="890" w:type="pct"/>
          </w:tcPr>
          <w:p w14:paraId="15657948" w14:textId="639A7ABC"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CEA &gt; 3.4</w:t>
            </w:r>
          </w:p>
        </w:tc>
        <w:tc>
          <w:tcPr>
            <w:tcW w:w="684" w:type="pct"/>
          </w:tcPr>
          <w:p w14:paraId="6CDAC6EB" w14:textId="58C29E48"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6 (33.3)</w:t>
            </w:r>
          </w:p>
        </w:tc>
        <w:tc>
          <w:tcPr>
            <w:tcW w:w="891" w:type="pct"/>
          </w:tcPr>
          <w:p w14:paraId="200E17CA" w14:textId="47F47E50"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8 (36.4)</w:t>
            </w:r>
          </w:p>
        </w:tc>
        <w:tc>
          <w:tcPr>
            <w:tcW w:w="481" w:type="pct"/>
            <w:vMerge/>
          </w:tcPr>
          <w:p w14:paraId="57B361F2" w14:textId="77777777" w:rsidR="005E7FFB" w:rsidRPr="00A64909" w:rsidRDefault="005E7FFB" w:rsidP="00A64909">
            <w:pPr>
              <w:snapToGrid w:val="0"/>
              <w:spacing w:line="360" w:lineRule="auto"/>
              <w:rPr>
                <w:rFonts w:ascii="Book Antiqua" w:hAnsi="Book Antiqua" w:cs="Book Antiqua"/>
                <w:kern w:val="0"/>
                <w:sz w:val="20"/>
                <w:szCs w:val="20"/>
              </w:rPr>
            </w:pPr>
          </w:p>
        </w:tc>
        <w:tc>
          <w:tcPr>
            <w:tcW w:w="690" w:type="pct"/>
          </w:tcPr>
          <w:p w14:paraId="6F64940D" w14:textId="05B2635E"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1 (34.4)</w:t>
            </w:r>
          </w:p>
        </w:tc>
        <w:tc>
          <w:tcPr>
            <w:tcW w:w="884" w:type="pct"/>
          </w:tcPr>
          <w:p w14:paraId="0090A505" w14:textId="0F7C570F"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4 (25)</w:t>
            </w:r>
          </w:p>
        </w:tc>
        <w:tc>
          <w:tcPr>
            <w:tcW w:w="480" w:type="pct"/>
            <w:vMerge/>
          </w:tcPr>
          <w:p w14:paraId="481772AE" w14:textId="77777777" w:rsidR="005E7FFB" w:rsidRPr="00A64909" w:rsidRDefault="005E7FFB" w:rsidP="00A64909">
            <w:pPr>
              <w:snapToGrid w:val="0"/>
              <w:spacing w:line="360" w:lineRule="auto"/>
              <w:rPr>
                <w:rFonts w:ascii="Book Antiqua" w:hAnsi="Book Antiqua" w:cs="Book Antiqua"/>
                <w:kern w:val="0"/>
                <w:sz w:val="20"/>
                <w:szCs w:val="20"/>
              </w:rPr>
            </w:pPr>
          </w:p>
        </w:tc>
      </w:tr>
      <w:tr w:rsidR="00A64909" w:rsidRPr="00A64909" w14:paraId="2C1FA7C0" w14:textId="77777777" w:rsidTr="005E7FFB">
        <w:trPr>
          <w:trHeight w:val="313"/>
          <w:jc w:val="center"/>
        </w:trPr>
        <w:tc>
          <w:tcPr>
            <w:tcW w:w="890" w:type="pct"/>
          </w:tcPr>
          <w:p w14:paraId="3502213C" w14:textId="3863791B"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CA199 ≤ 22</w:t>
            </w:r>
          </w:p>
        </w:tc>
        <w:tc>
          <w:tcPr>
            <w:tcW w:w="684" w:type="pct"/>
          </w:tcPr>
          <w:p w14:paraId="7C5E2D0B" w14:textId="3D3F049A"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39 (81.3)</w:t>
            </w:r>
          </w:p>
        </w:tc>
        <w:tc>
          <w:tcPr>
            <w:tcW w:w="891" w:type="pct"/>
          </w:tcPr>
          <w:p w14:paraId="43F2FF80" w14:textId="6327E0F6"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9 (86.4)</w:t>
            </w:r>
          </w:p>
        </w:tc>
        <w:tc>
          <w:tcPr>
            <w:tcW w:w="481" w:type="pct"/>
            <w:vMerge w:val="restart"/>
          </w:tcPr>
          <w:p w14:paraId="5C4098C1"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6</w:t>
            </w:r>
          </w:p>
        </w:tc>
        <w:tc>
          <w:tcPr>
            <w:tcW w:w="690" w:type="pct"/>
          </w:tcPr>
          <w:p w14:paraId="37CCBA4C" w14:textId="279ABC21"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9 (90.6)</w:t>
            </w:r>
          </w:p>
        </w:tc>
        <w:tc>
          <w:tcPr>
            <w:tcW w:w="884" w:type="pct"/>
          </w:tcPr>
          <w:p w14:paraId="4413DA03" w14:textId="00AD32A3"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4 (87.5)</w:t>
            </w:r>
          </w:p>
        </w:tc>
        <w:tc>
          <w:tcPr>
            <w:tcW w:w="480" w:type="pct"/>
            <w:vMerge w:val="restart"/>
          </w:tcPr>
          <w:p w14:paraId="489F8E37"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7</w:t>
            </w:r>
          </w:p>
        </w:tc>
      </w:tr>
      <w:tr w:rsidR="00A64909" w:rsidRPr="00A64909" w14:paraId="61572C5C" w14:textId="77777777" w:rsidTr="005E7FFB">
        <w:trPr>
          <w:trHeight w:val="313"/>
          <w:jc w:val="center"/>
        </w:trPr>
        <w:tc>
          <w:tcPr>
            <w:tcW w:w="890" w:type="pct"/>
          </w:tcPr>
          <w:p w14:paraId="55734D6F" w14:textId="5B29CF7B"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CA199 &gt; 22</w:t>
            </w:r>
          </w:p>
        </w:tc>
        <w:tc>
          <w:tcPr>
            <w:tcW w:w="684" w:type="pct"/>
          </w:tcPr>
          <w:p w14:paraId="03885048" w14:textId="35A0569F"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9 (18.8)</w:t>
            </w:r>
          </w:p>
        </w:tc>
        <w:tc>
          <w:tcPr>
            <w:tcW w:w="891" w:type="pct"/>
          </w:tcPr>
          <w:p w14:paraId="1F7C9042" w14:textId="0BEE16FC"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3 (13.6)</w:t>
            </w:r>
          </w:p>
        </w:tc>
        <w:tc>
          <w:tcPr>
            <w:tcW w:w="481" w:type="pct"/>
            <w:vMerge/>
          </w:tcPr>
          <w:p w14:paraId="08B6ED00" w14:textId="77777777" w:rsidR="005E7FFB" w:rsidRPr="00A64909" w:rsidRDefault="005E7FFB" w:rsidP="00A64909">
            <w:pPr>
              <w:snapToGrid w:val="0"/>
              <w:spacing w:line="360" w:lineRule="auto"/>
              <w:rPr>
                <w:rFonts w:ascii="Book Antiqua" w:hAnsi="Book Antiqua" w:cs="Book Antiqua"/>
                <w:kern w:val="0"/>
                <w:sz w:val="20"/>
                <w:szCs w:val="20"/>
              </w:rPr>
            </w:pPr>
          </w:p>
        </w:tc>
        <w:tc>
          <w:tcPr>
            <w:tcW w:w="690" w:type="pct"/>
          </w:tcPr>
          <w:p w14:paraId="0A3786DD" w14:textId="7630138E"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3 (9.4)</w:t>
            </w:r>
          </w:p>
        </w:tc>
        <w:tc>
          <w:tcPr>
            <w:tcW w:w="884" w:type="pct"/>
          </w:tcPr>
          <w:p w14:paraId="0F3D8FF3" w14:textId="2D6B190F"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 (12.50)</w:t>
            </w:r>
          </w:p>
        </w:tc>
        <w:tc>
          <w:tcPr>
            <w:tcW w:w="480" w:type="pct"/>
            <w:vMerge/>
          </w:tcPr>
          <w:p w14:paraId="47C81194" w14:textId="77777777" w:rsidR="005E7FFB" w:rsidRPr="00A64909" w:rsidRDefault="005E7FFB" w:rsidP="00A64909">
            <w:pPr>
              <w:snapToGrid w:val="0"/>
              <w:spacing w:line="360" w:lineRule="auto"/>
              <w:rPr>
                <w:rFonts w:ascii="Book Antiqua" w:hAnsi="Book Antiqua" w:cs="Book Antiqua"/>
                <w:kern w:val="0"/>
                <w:sz w:val="20"/>
                <w:szCs w:val="20"/>
              </w:rPr>
            </w:pPr>
          </w:p>
        </w:tc>
      </w:tr>
      <w:tr w:rsidR="00A64909" w:rsidRPr="00A64909" w14:paraId="1DDB9485" w14:textId="77777777" w:rsidTr="005E7FFB">
        <w:trPr>
          <w:trHeight w:val="313"/>
          <w:jc w:val="center"/>
        </w:trPr>
        <w:tc>
          <w:tcPr>
            <w:tcW w:w="890" w:type="pct"/>
          </w:tcPr>
          <w:p w14:paraId="684DBE34" w14:textId="3DCC08A3"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 xml:space="preserve">Age </w:t>
            </w:r>
            <w:r w:rsidR="00A64909">
              <w:rPr>
                <w:rFonts w:ascii="Book Antiqua" w:hAnsi="Book Antiqua" w:cs="Book Antiqua"/>
                <w:bCs/>
                <w:kern w:val="0"/>
                <w:sz w:val="20"/>
                <w:szCs w:val="20"/>
              </w:rPr>
              <w:t xml:space="preserve">in </w:t>
            </w:r>
            <w:proofErr w:type="spellStart"/>
            <w:r w:rsidRPr="00A64909">
              <w:rPr>
                <w:rFonts w:ascii="Book Antiqua" w:hAnsi="Book Antiqua" w:cs="Book Antiqua"/>
                <w:bCs/>
                <w:kern w:val="0"/>
                <w:sz w:val="20"/>
                <w:szCs w:val="20"/>
              </w:rPr>
              <w:t>yr</w:t>
            </w:r>
            <w:proofErr w:type="spellEnd"/>
          </w:p>
        </w:tc>
        <w:tc>
          <w:tcPr>
            <w:tcW w:w="684" w:type="pct"/>
          </w:tcPr>
          <w:p w14:paraId="12F0E454" w14:textId="537237A8"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59.2 ± 9.7</w:t>
            </w:r>
          </w:p>
        </w:tc>
        <w:tc>
          <w:tcPr>
            <w:tcW w:w="891" w:type="pct"/>
          </w:tcPr>
          <w:p w14:paraId="3E7413A7" w14:textId="7C1985F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54.8 ± 10.5</w:t>
            </w:r>
          </w:p>
        </w:tc>
        <w:tc>
          <w:tcPr>
            <w:tcW w:w="481" w:type="pct"/>
          </w:tcPr>
          <w:p w14:paraId="0622BCCC"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09</w:t>
            </w:r>
          </w:p>
        </w:tc>
        <w:tc>
          <w:tcPr>
            <w:tcW w:w="690" w:type="pct"/>
          </w:tcPr>
          <w:p w14:paraId="1F170595" w14:textId="69FA011D"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60.8 ± 9.6</w:t>
            </w:r>
          </w:p>
        </w:tc>
        <w:tc>
          <w:tcPr>
            <w:tcW w:w="884" w:type="pct"/>
          </w:tcPr>
          <w:p w14:paraId="513DE44B" w14:textId="05AB7D98"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55.3 ± 11.1</w:t>
            </w:r>
          </w:p>
        </w:tc>
        <w:tc>
          <w:tcPr>
            <w:tcW w:w="480" w:type="pct"/>
          </w:tcPr>
          <w:p w14:paraId="4E6BEFCE"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08</w:t>
            </w:r>
          </w:p>
        </w:tc>
      </w:tr>
      <w:tr w:rsidR="00A64909" w:rsidRPr="00A64909" w14:paraId="2FF422B9" w14:textId="77777777" w:rsidTr="005E7FFB">
        <w:trPr>
          <w:trHeight w:val="313"/>
          <w:jc w:val="center"/>
        </w:trPr>
        <w:tc>
          <w:tcPr>
            <w:tcW w:w="890" w:type="pct"/>
          </w:tcPr>
          <w:p w14:paraId="0BDD6E43" w14:textId="20FE6996" w:rsidR="005E7FFB" w:rsidRPr="00A64909" w:rsidRDefault="005E7FFB" w:rsidP="00A64909">
            <w:pPr>
              <w:snapToGrid w:val="0"/>
              <w:spacing w:line="360" w:lineRule="auto"/>
              <w:rPr>
                <w:rFonts w:ascii="Book Antiqua" w:hAnsi="Book Antiqua" w:cs="Book Antiqua"/>
                <w:bCs/>
                <w:kern w:val="0"/>
                <w:sz w:val="20"/>
                <w:szCs w:val="20"/>
              </w:rPr>
            </w:pPr>
            <w:r w:rsidRPr="00A64909">
              <w:rPr>
                <w:rFonts w:ascii="Book Antiqua" w:hAnsi="Book Antiqua" w:cs="Book Antiqua"/>
                <w:bCs/>
                <w:kern w:val="0"/>
                <w:sz w:val="20"/>
                <w:szCs w:val="20"/>
              </w:rPr>
              <w:t xml:space="preserve">BMI </w:t>
            </w:r>
            <w:r w:rsidR="00A64909">
              <w:rPr>
                <w:rFonts w:ascii="Book Antiqua" w:hAnsi="Book Antiqua" w:cs="Book Antiqua"/>
                <w:bCs/>
                <w:kern w:val="0"/>
                <w:sz w:val="20"/>
                <w:szCs w:val="20"/>
              </w:rPr>
              <w:t xml:space="preserve">in </w:t>
            </w:r>
            <w:r w:rsidRPr="00A64909">
              <w:rPr>
                <w:rFonts w:ascii="Book Antiqua" w:hAnsi="Book Antiqua" w:cs="Book Antiqua"/>
                <w:bCs/>
                <w:kern w:val="0"/>
                <w:sz w:val="20"/>
                <w:szCs w:val="20"/>
              </w:rPr>
              <w:t>kg/m</w:t>
            </w:r>
            <w:r w:rsidRPr="00A64909">
              <w:rPr>
                <w:rFonts w:ascii="Book Antiqua" w:hAnsi="Book Antiqua" w:cs="Book Antiqua"/>
                <w:bCs/>
                <w:kern w:val="0"/>
                <w:sz w:val="20"/>
                <w:szCs w:val="20"/>
                <w:vertAlign w:val="superscript"/>
              </w:rPr>
              <w:t>2</w:t>
            </w:r>
          </w:p>
        </w:tc>
        <w:tc>
          <w:tcPr>
            <w:tcW w:w="684" w:type="pct"/>
          </w:tcPr>
          <w:p w14:paraId="315A15E8" w14:textId="409B403E"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2.9 ± 3.2</w:t>
            </w:r>
          </w:p>
        </w:tc>
        <w:tc>
          <w:tcPr>
            <w:tcW w:w="891" w:type="pct"/>
          </w:tcPr>
          <w:p w14:paraId="6807377A" w14:textId="6C24B9D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3.1 ± 3.2</w:t>
            </w:r>
          </w:p>
        </w:tc>
        <w:tc>
          <w:tcPr>
            <w:tcW w:w="481" w:type="pct"/>
          </w:tcPr>
          <w:p w14:paraId="77E8271F"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8</w:t>
            </w:r>
          </w:p>
        </w:tc>
        <w:tc>
          <w:tcPr>
            <w:tcW w:w="690" w:type="pct"/>
          </w:tcPr>
          <w:p w14:paraId="31C6BA99" w14:textId="60465FFB"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2.8 ± 3.4</w:t>
            </w:r>
          </w:p>
        </w:tc>
        <w:tc>
          <w:tcPr>
            <w:tcW w:w="884" w:type="pct"/>
          </w:tcPr>
          <w:p w14:paraId="2FF1603E" w14:textId="0B74281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23.3 ± 2.9</w:t>
            </w:r>
          </w:p>
        </w:tc>
        <w:tc>
          <w:tcPr>
            <w:tcW w:w="480" w:type="pct"/>
          </w:tcPr>
          <w:p w14:paraId="5A05EA23"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6</w:t>
            </w:r>
          </w:p>
        </w:tc>
      </w:tr>
      <w:tr w:rsidR="00A64909" w:rsidRPr="00A64909" w14:paraId="3ABC7F28" w14:textId="77777777" w:rsidTr="005E7FFB">
        <w:trPr>
          <w:trHeight w:val="322"/>
          <w:jc w:val="center"/>
        </w:trPr>
        <w:tc>
          <w:tcPr>
            <w:tcW w:w="890" w:type="pct"/>
            <w:tcBorders>
              <w:bottom w:val="single" w:sz="4" w:space="0" w:color="auto"/>
            </w:tcBorders>
          </w:tcPr>
          <w:p w14:paraId="43E4DD29" w14:textId="433FF681" w:rsidR="005E7FFB" w:rsidRPr="00A64909" w:rsidRDefault="005E7FFB" w:rsidP="00A64909">
            <w:pPr>
              <w:snapToGrid w:val="0"/>
              <w:spacing w:line="360" w:lineRule="auto"/>
              <w:rPr>
                <w:rFonts w:ascii="Book Antiqua" w:hAnsi="Book Antiqua" w:cs="Book Antiqua"/>
                <w:bCs/>
                <w:kern w:val="0"/>
                <w:sz w:val="20"/>
                <w:szCs w:val="20"/>
              </w:rPr>
            </w:pPr>
            <w:proofErr w:type="spellStart"/>
            <w:r w:rsidRPr="00A64909">
              <w:rPr>
                <w:rFonts w:ascii="Book Antiqua" w:hAnsi="Book Antiqua" w:cs="Book Antiqua"/>
                <w:bCs/>
                <w:kern w:val="0"/>
                <w:sz w:val="20"/>
                <w:szCs w:val="20"/>
              </w:rPr>
              <w:t>Hb</w:t>
            </w:r>
            <w:proofErr w:type="spellEnd"/>
            <w:r w:rsidRPr="00A64909">
              <w:rPr>
                <w:rFonts w:ascii="Book Antiqua" w:hAnsi="Book Antiqua" w:cs="Book Antiqua"/>
                <w:bCs/>
                <w:kern w:val="0"/>
                <w:sz w:val="20"/>
                <w:szCs w:val="20"/>
              </w:rPr>
              <w:t xml:space="preserve"> </w:t>
            </w:r>
            <w:r w:rsidR="00A64909">
              <w:rPr>
                <w:rFonts w:ascii="Book Antiqua" w:hAnsi="Book Antiqua" w:cs="Book Antiqua"/>
                <w:bCs/>
                <w:kern w:val="0"/>
                <w:sz w:val="20"/>
                <w:szCs w:val="20"/>
              </w:rPr>
              <w:t xml:space="preserve">in </w:t>
            </w:r>
            <w:r w:rsidRPr="00A64909">
              <w:rPr>
                <w:rFonts w:ascii="Book Antiqua" w:hAnsi="Book Antiqua" w:cs="Book Antiqua"/>
                <w:bCs/>
                <w:kern w:val="0"/>
                <w:sz w:val="20"/>
                <w:szCs w:val="20"/>
              </w:rPr>
              <w:t>g/L</w:t>
            </w:r>
          </w:p>
        </w:tc>
        <w:tc>
          <w:tcPr>
            <w:tcW w:w="684" w:type="pct"/>
            <w:tcBorders>
              <w:bottom w:val="single" w:sz="4" w:space="0" w:color="auto"/>
            </w:tcBorders>
          </w:tcPr>
          <w:p w14:paraId="6D38D679" w14:textId="00FC2581"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34.8 ± 20.5</w:t>
            </w:r>
          </w:p>
        </w:tc>
        <w:tc>
          <w:tcPr>
            <w:tcW w:w="891" w:type="pct"/>
            <w:tcBorders>
              <w:bottom w:val="single" w:sz="4" w:space="0" w:color="auto"/>
            </w:tcBorders>
          </w:tcPr>
          <w:p w14:paraId="3888D1D9" w14:textId="3BA25412"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27.9 ± 19.5</w:t>
            </w:r>
          </w:p>
        </w:tc>
        <w:tc>
          <w:tcPr>
            <w:tcW w:w="481" w:type="pct"/>
            <w:tcBorders>
              <w:bottom w:val="single" w:sz="4" w:space="0" w:color="auto"/>
            </w:tcBorders>
          </w:tcPr>
          <w:p w14:paraId="73E74F44"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2</w:t>
            </w:r>
          </w:p>
        </w:tc>
        <w:tc>
          <w:tcPr>
            <w:tcW w:w="690" w:type="pct"/>
            <w:tcBorders>
              <w:bottom w:val="single" w:sz="4" w:space="0" w:color="auto"/>
            </w:tcBorders>
          </w:tcPr>
          <w:p w14:paraId="17D4CDD3" w14:textId="12ED62D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31.4 ± 19.5</w:t>
            </w:r>
          </w:p>
        </w:tc>
        <w:tc>
          <w:tcPr>
            <w:tcW w:w="884" w:type="pct"/>
            <w:tcBorders>
              <w:bottom w:val="single" w:sz="4" w:space="0" w:color="auto"/>
            </w:tcBorders>
          </w:tcPr>
          <w:p w14:paraId="59E8DF6F" w14:textId="708250AC"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127.1 ± 22.2</w:t>
            </w:r>
          </w:p>
        </w:tc>
        <w:tc>
          <w:tcPr>
            <w:tcW w:w="480" w:type="pct"/>
            <w:tcBorders>
              <w:bottom w:val="single" w:sz="4" w:space="0" w:color="auto"/>
            </w:tcBorders>
          </w:tcPr>
          <w:p w14:paraId="55D07F9D" w14:textId="77777777" w:rsidR="005E7FFB" w:rsidRPr="00A64909" w:rsidRDefault="005E7FFB" w:rsidP="00A64909">
            <w:pPr>
              <w:snapToGrid w:val="0"/>
              <w:spacing w:line="360" w:lineRule="auto"/>
              <w:rPr>
                <w:rFonts w:ascii="Book Antiqua" w:hAnsi="Book Antiqua" w:cs="Book Antiqua"/>
                <w:kern w:val="0"/>
                <w:sz w:val="20"/>
                <w:szCs w:val="20"/>
              </w:rPr>
            </w:pPr>
            <w:r w:rsidRPr="00A64909">
              <w:rPr>
                <w:rFonts w:ascii="Book Antiqua" w:hAnsi="Book Antiqua" w:cs="Book Antiqua"/>
                <w:kern w:val="0"/>
                <w:sz w:val="20"/>
                <w:szCs w:val="20"/>
              </w:rPr>
              <w:t>0.5</w:t>
            </w:r>
          </w:p>
        </w:tc>
      </w:tr>
    </w:tbl>
    <w:p w14:paraId="6C66E231" w14:textId="22E32EBF" w:rsidR="00A717DD" w:rsidRPr="00A64909" w:rsidRDefault="00A717DD" w:rsidP="00A64909">
      <w:pPr>
        <w:widowControl/>
        <w:snapToGrid w:val="0"/>
        <w:spacing w:line="360" w:lineRule="auto"/>
        <w:rPr>
          <w:rFonts w:ascii="Book Antiqua" w:hAnsi="Book Antiqua" w:cs="Book Antiqua"/>
          <w:sz w:val="20"/>
          <w:szCs w:val="20"/>
        </w:rPr>
      </w:pPr>
      <w:r w:rsidRPr="00A64909">
        <w:rPr>
          <w:rFonts w:ascii="Book Antiqua" w:hAnsi="Book Antiqua" w:cs="Book Antiqua"/>
          <w:sz w:val="20"/>
          <w:szCs w:val="20"/>
        </w:rPr>
        <w:t>Site</w:t>
      </w:r>
      <w:r w:rsidR="00A64909">
        <w:rPr>
          <w:rFonts w:ascii="Book Antiqua" w:hAnsi="Book Antiqua" w:cs="Book Antiqua"/>
          <w:sz w:val="20"/>
          <w:szCs w:val="20"/>
        </w:rPr>
        <w:t xml:space="preserve">: </w:t>
      </w:r>
      <w:r w:rsidRPr="00A64909">
        <w:rPr>
          <w:rFonts w:ascii="Book Antiqua" w:hAnsi="Book Antiqua" w:cs="Book Antiqua"/>
          <w:sz w:val="20"/>
          <w:szCs w:val="20"/>
        </w:rPr>
        <w:t xml:space="preserve">ultralow: </w:t>
      </w:r>
      <w:r w:rsidR="007E0B21" w:rsidRPr="00A64909">
        <w:rPr>
          <w:rFonts w:ascii="Book Antiqua" w:hAnsi="Book Antiqua" w:cs="Book Antiqua"/>
          <w:sz w:val="20"/>
          <w:szCs w:val="20"/>
        </w:rPr>
        <w:t>L</w:t>
      </w:r>
      <w:r w:rsidRPr="00A64909">
        <w:rPr>
          <w:rFonts w:ascii="Book Antiqua" w:hAnsi="Book Antiqua" w:cs="Book Antiqua"/>
          <w:sz w:val="20"/>
          <w:szCs w:val="20"/>
        </w:rPr>
        <w:t>ower margin of tumor involves anal canal; Site low:</w:t>
      </w:r>
      <w:r w:rsidR="00A61735" w:rsidRPr="00A64909">
        <w:rPr>
          <w:rFonts w:ascii="Book Antiqua" w:hAnsi="Book Antiqua" w:cs="Book Antiqua"/>
          <w:sz w:val="20"/>
          <w:szCs w:val="20"/>
        </w:rPr>
        <w:t xml:space="preserve"> </w:t>
      </w:r>
      <w:r w:rsidR="007E0B21" w:rsidRPr="00A64909">
        <w:rPr>
          <w:rFonts w:ascii="Book Antiqua" w:hAnsi="Book Antiqua" w:cs="Book Antiqua"/>
          <w:sz w:val="20"/>
          <w:szCs w:val="20"/>
        </w:rPr>
        <w:t>L</w:t>
      </w:r>
      <w:r w:rsidRPr="00A64909">
        <w:rPr>
          <w:rFonts w:ascii="Book Antiqua" w:hAnsi="Book Antiqua" w:cs="Book Antiqua"/>
          <w:sz w:val="20"/>
          <w:szCs w:val="20"/>
        </w:rPr>
        <w:t xml:space="preserve">ower margin of tumor is below </w:t>
      </w:r>
      <w:hyperlink r:id="rId14" w:anchor="/javascript:;" w:history="1">
        <w:r w:rsidRPr="00A64909">
          <w:rPr>
            <w:rFonts w:ascii="Book Antiqua" w:hAnsi="Book Antiqua" w:cs="Book Antiqua"/>
            <w:sz w:val="20"/>
            <w:szCs w:val="20"/>
          </w:rPr>
          <w:t>peritoneal</w:t>
        </w:r>
      </w:hyperlink>
      <w:r w:rsidR="005E7FFB" w:rsidRPr="00A64909">
        <w:rPr>
          <w:rFonts w:ascii="Book Antiqua" w:hAnsi="Book Antiqua" w:cs="Book Antiqua"/>
          <w:sz w:val="20"/>
          <w:szCs w:val="20"/>
        </w:rPr>
        <w:t xml:space="preserve"> </w:t>
      </w:r>
      <w:hyperlink r:id="rId15" w:anchor="/javascript:;" w:history="1">
        <w:r w:rsidRPr="00A64909">
          <w:rPr>
            <w:rFonts w:ascii="Book Antiqua" w:hAnsi="Book Antiqua" w:cs="Book Antiqua"/>
            <w:sz w:val="20"/>
            <w:szCs w:val="20"/>
          </w:rPr>
          <w:t>reflection</w:t>
        </w:r>
      </w:hyperlink>
      <w:r w:rsidRPr="00A64909">
        <w:rPr>
          <w:rFonts w:ascii="Book Antiqua" w:hAnsi="Book Antiqua" w:cs="Book Antiqua"/>
          <w:sz w:val="20"/>
          <w:szCs w:val="20"/>
        </w:rPr>
        <w:t>; Site</w:t>
      </w:r>
      <w:r w:rsidR="00A64909">
        <w:rPr>
          <w:rFonts w:ascii="Book Antiqua" w:hAnsi="Book Antiqua" w:cs="Book Antiqua"/>
          <w:sz w:val="20"/>
          <w:szCs w:val="20"/>
        </w:rPr>
        <w:t xml:space="preserve">: </w:t>
      </w:r>
      <w:r w:rsidRPr="00A64909">
        <w:rPr>
          <w:rFonts w:ascii="Book Antiqua" w:hAnsi="Book Antiqua" w:cs="Book Antiqua"/>
          <w:sz w:val="20"/>
          <w:szCs w:val="20"/>
        </w:rPr>
        <w:t xml:space="preserve">high: </w:t>
      </w:r>
      <w:r w:rsidR="003830E4" w:rsidRPr="00A64909">
        <w:rPr>
          <w:rFonts w:ascii="Book Antiqua" w:hAnsi="Book Antiqua" w:cs="Book Antiqua"/>
          <w:sz w:val="20"/>
          <w:szCs w:val="20"/>
        </w:rPr>
        <w:t>L</w:t>
      </w:r>
      <w:r w:rsidRPr="00A64909">
        <w:rPr>
          <w:rFonts w:ascii="Book Antiqua" w:hAnsi="Book Antiqua" w:cs="Book Antiqua"/>
          <w:sz w:val="20"/>
          <w:szCs w:val="20"/>
        </w:rPr>
        <w:t xml:space="preserve">ower margin of tumor is above </w:t>
      </w:r>
      <w:hyperlink r:id="rId16" w:anchor="/javascript:;" w:history="1">
        <w:r w:rsidRPr="00A64909">
          <w:rPr>
            <w:rFonts w:ascii="Book Antiqua" w:hAnsi="Book Antiqua" w:cs="Book Antiqua"/>
            <w:sz w:val="20"/>
            <w:szCs w:val="20"/>
          </w:rPr>
          <w:t>peritoneal</w:t>
        </w:r>
      </w:hyperlink>
      <w:r w:rsidR="005E7FFB" w:rsidRPr="00A64909">
        <w:rPr>
          <w:rFonts w:ascii="Book Antiqua" w:hAnsi="Book Antiqua" w:cs="Book Antiqua"/>
          <w:sz w:val="20"/>
          <w:szCs w:val="20"/>
        </w:rPr>
        <w:t xml:space="preserve"> </w:t>
      </w:r>
      <w:hyperlink r:id="rId17" w:anchor="/javascript:;" w:history="1">
        <w:r w:rsidRPr="00A64909">
          <w:rPr>
            <w:rFonts w:ascii="Book Antiqua" w:hAnsi="Book Antiqua" w:cs="Book Antiqua"/>
            <w:sz w:val="20"/>
            <w:szCs w:val="20"/>
          </w:rPr>
          <w:t>reflection</w:t>
        </w:r>
      </w:hyperlink>
      <w:r w:rsidRPr="00A64909">
        <w:rPr>
          <w:rFonts w:ascii="Book Antiqua" w:hAnsi="Book Antiqua" w:cs="Book Antiqua"/>
          <w:sz w:val="20"/>
          <w:szCs w:val="20"/>
        </w:rPr>
        <w:t>; EMVI</w:t>
      </w:r>
      <w:r w:rsidR="00A61735" w:rsidRPr="00A64909">
        <w:rPr>
          <w:rFonts w:ascii="Book Antiqua" w:hAnsi="Book Antiqua" w:cs="Book Antiqua"/>
          <w:sz w:val="20"/>
          <w:szCs w:val="20"/>
        </w:rPr>
        <w:t>:</w:t>
      </w:r>
      <w:r w:rsidRPr="00A64909">
        <w:rPr>
          <w:rFonts w:ascii="Book Antiqua" w:hAnsi="Book Antiqua" w:cs="Book Antiqua"/>
          <w:sz w:val="20"/>
          <w:szCs w:val="20"/>
        </w:rPr>
        <w:t xml:space="preserve"> </w:t>
      </w:r>
      <w:r w:rsidR="00A61735" w:rsidRPr="00A64909">
        <w:rPr>
          <w:rFonts w:ascii="Book Antiqua" w:hAnsi="Book Antiqua" w:cs="Book Antiqua"/>
          <w:sz w:val="20"/>
          <w:szCs w:val="20"/>
        </w:rPr>
        <w:t xml:space="preserve">Extramural </w:t>
      </w:r>
      <w:r w:rsidRPr="00A64909">
        <w:rPr>
          <w:rFonts w:ascii="Book Antiqua" w:hAnsi="Book Antiqua" w:cs="Book Antiqua"/>
          <w:sz w:val="20"/>
          <w:szCs w:val="20"/>
        </w:rPr>
        <w:t>venous invasion; CEA</w:t>
      </w:r>
      <w:r w:rsidR="005E7FFB" w:rsidRPr="00A64909">
        <w:rPr>
          <w:rFonts w:ascii="Book Antiqua" w:hAnsi="Book Antiqua" w:cs="Book Antiqua"/>
          <w:sz w:val="20"/>
          <w:szCs w:val="20"/>
        </w:rPr>
        <w:t>:</w:t>
      </w:r>
      <w:r w:rsidRPr="00A64909">
        <w:rPr>
          <w:rFonts w:ascii="Book Antiqua" w:hAnsi="Book Antiqua" w:cs="Book Antiqua"/>
          <w:sz w:val="20"/>
          <w:szCs w:val="20"/>
        </w:rPr>
        <w:t xml:space="preserve"> </w:t>
      </w:r>
      <w:r w:rsidR="00A61735" w:rsidRPr="00A64909">
        <w:rPr>
          <w:rFonts w:ascii="Book Antiqua" w:hAnsi="Book Antiqua" w:cs="Book Antiqua"/>
          <w:sz w:val="20"/>
          <w:szCs w:val="20"/>
        </w:rPr>
        <w:t xml:space="preserve">Carcinoembryonic </w:t>
      </w:r>
      <w:r w:rsidRPr="00A64909">
        <w:rPr>
          <w:rFonts w:ascii="Book Antiqua" w:hAnsi="Book Antiqua" w:cs="Book Antiqua"/>
          <w:sz w:val="20"/>
          <w:szCs w:val="20"/>
        </w:rPr>
        <w:t>antigen</w:t>
      </w:r>
      <w:r w:rsidR="005E7FFB" w:rsidRPr="00A64909">
        <w:rPr>
          <w:rFonts w:ascii="Book Antiqua" w:hAnsi="Book Antiqua" w:cs="Book Antiqua"/>
          <w:sz w:val="20"/>
          <w:szCs w:val="20"/>
        </w:rPr>
        <w:t>;</w:t>
      </w:r>
      <w:r w:rsidRPr="00A64909">
        <w:rPr>
          <w:rFonts w:ascii="Book Antiqua" w:hAnsi="Book Antiqua" w:cs="Book Antiqua"/>
          <w:sz w:val="20"/>
          <w:szCs w:val="20"/>
        </w:rPr>
        <w:t xml:space="preserve"> CA199</w:t>
      </w:r>
      <w:r w:rsidR="005E7FFB" w:rsidRPr="00A64909">
        <w:rPr>
          <w:rFonts w:ascii="Book Antiqua" w:hAnsi="Book Antiqua" w:cs="Book Antiqua"/>
          <w:sz w:val="20"/>
          <w:szCs w:val="20"/>
        </w:rPr>
        <w:t>:</w:t>
      </w:r>
      <w:r w:rsidRPr="00A64909">
        <w:rPr>
          <w:rFonts w:ascii="Book Antiqua" w:hAnsi="Book Antiqua" w:cs="Book Antiqua"/>
          <w:sz w:val="20"/>
          <w:szCs w:val="20"/>
        </w:rPr>
        <w:t xml:space="preserve"> </w:t>
      </w:r>
      <w:r w:rsidR="00A61735" w:rsidRPr="00A64909">
        <w:rPr>
          <w:rFonts w:ascii="Book Antiqua" w:hAnsi="Book Antiqua" w:cs="Book Antiqua"/>
          <w:sz w:val="20"/>
          <w:szCs w:val="20"/>
        </w:rPr>
        <w:t xml:space="preserve">Carbohydrate </w:t>
      </w:r>
      <w:r w:rsidRPr="00A64909">
        <w:rPr>
          <w:rFonts w:ascii="Book Antiqua" w:hAnsi="Book Antiqua" w:cs="Book Antiqua"/>
          <w:sz w:val="20"/>
          <w:szCs w:val="20"/>
        </w:rPr>
        <w:t xml:space="preserve">antigen199; BMI: Body </w:t>
      </w:r>
      <w:r w:rsidR="00A61735" w:rsidRPr="00A64909">
        <w:rPr>
          <w:rFonts w:ascii="Book Antiqua" w:hAnsi="Book Antiqua" w:cs="Book Antiqua"/>
          <w:sz w:val="20"/>
          <w:szCs w:val="20"/>
        </w:rPr>
        <w:t>mass index</w:t>
      </w:r>
      <w:r w:rsidRPr="00A64909">
        <w:rPr>
          <w:rFonts w:ascii="Book Antiqua" w:hAnsi="Book Antiqua" w:cs="Book Antiqua"/>
          <w:sz w:val="20"/>
          <w:szCs w:val="20"/>
        </w:rPr>
        <w:t xml:space="preserve">; </w:t>
      </w:r>
      <w:proofErr w:type="spellStart"/>
      <w:r w:rsidRPr="00A64909">
        <w:rPr>
          <w:rFonts w:ascii="Book Antiqua" w:hAnsi="Book Antiqua" w:cs="Book Antiqua"/>
          <w:sz w:val="20"/>
          <w:szCs w:val="20"/>
        </w:rPr>
        <w:t>Hb</w:t>
      </w:r>
      <w:proofErr w:type="spellEnd"/>
      <w:r w:rsidRPr="00A64909">
        <w:rPr>
          <w:rFonts w:ascii="Book Antiqua" w:hAnsi="Book Antiqua" w:cs="Book Antiqua"/>
          <w:sz w:val="20"/>
          <w:szCs w:val="20"/>
        </w:rPr>
        <w:t>: Hemoglobin.</w:t>
      </w:r>
    </w:p>
    <w:p w14:paraId="042FCF0F" w14:textId="77777777" w:rsidR="001330BA" w:rsidRPr="00A64909" w:rsidRDefault="001330BA" w:rsidP="00A64909">
      <w:pPr>
        <w:widowControl/>
        <w:snapToGrid w:val="0"/>
        <w:spacing w:line="360" w:lineRule="auto"/>
        <w:jc w:val="left"/>
        <w:rPr>
          <w:rFonts w:ascii="Book Antiqua" w:hAnsi="Book Antiqua" w:cs="Book Antiqua"/>
          <w:sz w:val="20"/>
          <w:szCs w:val="20"/>
        </w:rPr>
      </w:pPr>
      <w:r w:rsidRPr="00A64909">
        <w:rPr>
          <w:rFonts w:ascii="Book Antiqua" w:hAnsi="Book Antiqua" w:cs="Book Antiqua"/>
          <w:sz w:val="20"/>
          <w:szCs w:val="20"/>
        </w:rPr>
        <w:br w:type="page"/>
      </w:r>
    </w:p>
    <w:p w14:paraId="7A3B6B33" w14:textId="0A01DAB4" w:rsidR="00A717DD" w:rsidRPr="00A64909" w:rsidRDefault="00A717DD" w:rsidP="00A64909">
      <w:pPr>
        <w:snapToGrid w:val="0"/>
        <w:spacing w:line="360" w:lineRule="auto"/>
        <w:rPr>
          <w:rFonts w:ascii="Book Antiqua" w:hAnsi="Book Antiqua" w:cs="Book Antiqua"/>
          <w:b/>
          <w:bCs/>
          <w:sz w:val="20"/>
          <w:szCs w:val="20"/>
        </w:rPr>
      </w:pPr>
      <w:r w:rsidRPr="00A64909">
        <w:rPr>
          <w:rFonts w:ascii="Book Antiqua" w:hAnsi="Book Antiqua" w:cs="Book Antiqua"/>
          <w:b/>
          <w:bCs/>
          <w:sz w:val="20"/>
          <w:szCs w:val="20"/>
        </w:rPr>
        <w:lastRenderedPageBreak/>
        <w:t xml:space="preserve">Table 2 Performance of optimal </w:t>
      </w:r>
      <w:proofErr w:type="spellStart"/>
      <w:r w:rsidRPr="00A64909">
        <w:rPr>
          <w:rFonts w:ascii="Book Antiqua" w:hAnsi="Book Antiqua" w:cs="Book Antiqua"/>
          <w:b/>
          <w:bCs/>
          <w:sz w:val="20"/>
          <w:szCs w:val="20"/>
        </w:rPr>
        <w:t>radiomic</w:t>
      </w:r>
      <w:proofErr w:type="spellEnd"/>
      <w:r w:rsidRPr="00A64909">
        <w:rPr>
          <w:rFonts w:ascii="Book Antiqua" w:hAnsi="Book Antiqua" w:cs="Book Antiqua"/>
          <w:b/>
          <w:bCs/>
          <w:sz w:val="20"/>
          <w:szCs w:val="20"/>
        </w:rPr>
        <w:t xml:space="preserve"> signatures</w:t>
      </w:r>
    </w:p>
    <w:tbl>
      <w:tblPr>
        <w:tblStyle w:val="a9"/>
        <w:tblW w:w="90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2"/>
        <w:gridCol w:w="830"/>
        <w:gridCol w:w="1418"/>
        <w:gridCol w:w="1134"/>
        <w:gridCol w:w="850"/>
        <w:gridCol w:w="1418"/>
        <w:gridCol w:w="1643"/>
      </w:tblGrid>
      <w:tr w:rsidR="00A64909" w:rsidRPr="00A64909" w14:paraId="7988E70E" w14:textId="77777777" w:rsidTr="00A60484">
        <w:trPr>
          <w:trHeight w:val="303"/>
        </w:trPr>
        <w:tc>
          <w:tcPr>
            <w:tcW w:w="1722" w:type="dxa"/>
            <w:tcBorders>
              <w:top w:val="single" w:sz="4" w:space="0" w:color="auto"/>
              <w:bottom w:val="single" w:sz="4" w:space="0" w:color="auto"/>
            </w:tcBorders>
          </w:tcPr>
          <w:p w14:paraId="548C8D52" w14:textId="77777777" w:rsidR="00A717DD" w:rsidRPr="00A64909" w:rsidRDefault="00A717DD" w:rsidP="00A64909">
            <w:pPr>
              <w:adjustRightInd w:val="0"/>
              <w:snapToGrid w:val="0"/>
              <w:spacing w:line="360" w:lineRule="auto"/>
              <w:rPr>
                <w:rFonts w:ascii="Book Antiqua" w:hAnsi="Book Antiqua" w:cs="Book Antiqua"/>
                <w:b/>
                <w:kern w:val="0"/>
                <w:sz w:val="20"/>
                <w:szCs w:val="20"/>
              </w:rPr>
            </w:pPr>
            <w:r w:rsidRPr="00A64909">
              <w:rPr>
                <w:rFonts w:ascii="Book Antiqua" w:eastAsiaTheme="minorEastAsia" w:hAnsi="Book Antiqua" w:cs="Book Antiqua"/>
                <w:b/>
                <w:kern w:val="0"/>
                <w:sz w:val="20"/>
                <w:szCs w:val="20"/>
              </w:rPr>
              <w:t>Characteristic</w:t>
            </w:r>
          </w:p>
        </w:tc>
        <w:tc>
          <w:tcPr>
            <w:tcW w:w="830" w:type="dxa"/>
            <w:tcBorders>
              <w:top w:val="single" w:sz="4" w:space="0" w:color="auto"/>
              <w:bottom w:val="single" w:sz="4" w:space="0" w:color="auto"/>
            </w:tcBorders>
          </w:tcPr>
          <w:p w14:paraId="2F165E21" w14:textId="77777777" w:rsidR="00A717DD" w:rsidRPr="00A64909" w:rsidRDefault="00A717DD" w:rsidP="00A64909">
            <w:pPr>
              <w:snapToGrid w:val="0"/>
              <w:spacing w:line="360" w:lineRule="auto"/>
              <w:rPr>
                <w:rFonts w:ascii="Book Antiqua" w:hAnsi="Book Antiqua" w:cs="Book Antiqua"/>
                <w:b/>
                <w:kern w:val="0"/>
                <w:sz w:val="20"/>
                <w:szCs w:val="20"/>
              </w:rPr>
            </w:pPr>
            <w:r w:rsidRPr="00A64909">
              <w:rPr>
                <w:rFonts w:ascii="Book Antiqua" w:eastAsiaTheme="minorEastAsia" w:hAnsi="Book Antiqua" w:cs="Book Antiqua"/>
                <w:b/>
                <w:kern w:val="0"/>
                <w:sz w:val="20"/>
                <w:szCs w:val="20"/>
              </w:rPr>
              <w:t>AUC</w:t>
            </w:r>
          </w:p>
        </w:tc>
        <w:tc>
          <w:tcPr>
            <w:tcW w:w="1418" w:type="dxa"/>
            <w:tcBorders>
              <w:top w:val="single" w:sz="4" w:space="0" w:color="auto"/>
              <w:bottom w:val="single" w:sz="4" w:space="0" w:color="auto"/>
            </w:tcBorders>
          </w:tcPr>
          <w:p w14:paraId="0825DB94" w14:textId="0085226B" w:rsidR="00A717DD" w:rsidRPr="00A64909" w:rsidRDefault="00A717DD" w:rsidP="00A64909">
            <w:pPr>
              <w:snapToGrid w:val="0"/>
              <w:spacing w:line="360" w:lineRule="auto"/>
              <w:rPr>
                <w:rFonts w:ascii="Book Antiqua" w:hAnsi="Book Antiqua" w:cs="Book Antiqua"/>
                <w:b/>
                <w:kern w:val="0"/>
                <w:sz w:val="20"/>
                <w:szCs w:val="20"/>
              </w:rPr>
            </w:pPr>
            <w:r w:rsidRPr="00A64909">
              <w:rPr>
                <w:rFonts w:ascii="Book Antiqua" w:eastAsiaTheme="minorEastAsia" w:hAnsi="Book Antiqua" w:cs="Book Antiqua"/>
                <w:b/>
                <w:kern w:val="0"/>
                <w:sz w:val="20"/>
                <w:szCs w:val="20"/>
              </w:rPr>
              <w:t>95%CI</w:t>
            </w:r>
          </w:p>
        </w:tc>
        <w:tc>
          <w:tcPr>
            <w:tcW w:w="1134" w:type="dxa"/>
            <w:tcBorders>
              <w:top w:val="single" w:sz="4" w:space="0" w:color="auto"/>
              <w:bottom w:val="single" w:sz="4" w:space="0" w:color="auto"/>
            </w:tcBorders>
          </w:tcPr>
          <w:p w14:paraId="2F656A19" w14:textId="19B7BD8D" w:rsidR="00A717DD" w:rsidRPr="00A64909" w:rsidRDefault="00A717DD" w:rsidP="00A64909">
            <w:pPr>
              <w:snapToGrid w:val="0"/>
              <w:spacing w:line="360" w:lineRule="auto"/>
              <w:rPr>
                <w:rFonts w:ascii="Book Antiqua" w:hAnsi="Book Antiqua" w:cs="Book Antiqua"/>
                <w:b/>
                <w:kern w:val="0"/>
                <w:sz w:val="20"/>
                <w:szCs w:val="20"/>
              </w:rPr>
            </w:pPr>
            <w:r w:rsidRPr="00A64909">
              <w:rPr>
                <w:rFonts w:ascii="Book Antiqua" w:eastAsiaTheme="minorEastAsia" w:hAnsi="Book Antiqua" w:cs="Book Antiqua"/>
                <w:b/>
                <w:kern w:val="0"/>
                <w:sz w:val="20"/>
                <w:szCs w:val="20"/>
              </w:rPr>
              <w:t>Cut</w:t>
            </w:r>
            <w:r w:rsidR="00B80F1C" w:rsidRPr="00A64909">
              <w:rPr>
                <w:rFonts w:ascii="Book Antiqua" w:eastAsiaTheme="minorEastAsia" w:hAnsi="Book Antiqua" w:cs="Book Antiqua"/>
                <w:b/>
                <w:kern w:val="0"/>
                <w:sz w:val="20"/>
                <w:szCs w:val="20"/>
              </w:rPr>
              <w:t>-</w:t>
            </w:r>
            <w:r w:rsidRPr="00A64909">
              <w:rPr>
                <w:rFonts w:ascii="Book Antiqua" w:eastAsiaTheme="minorEastAsia" w:hAnsi="Book Antiqua" w:cs="Book Antiqua"/>
                <w:b/>
                <w:kern w:val="0"/>
                <w:sz w:val="20"/>
                <w:szCs w:val="20"/>
              </w:rPr>
              <w:t>off</w:t>
            </w:r>
          </w:p>
        </w:tc>
        <w:tc>
          <w:tcPr>
            <w:tcW w:w="850" w:type="dxa"/>
            <w:tcBorders>
              <w:top w:val="single" w:sz="4" w:space="0" w:color="auto"/>
              <w:bottom w:val="single" w:sz="4" w:space="0" w:color="auto"/>
            </w:tcBorders>
            <w:vAlign w:val="center"/>
          </w:tcPr>
          <w:p w14:paraId="60A416CC" w14:textId="77777777" w:rsidR="00A717DD" w:rsidRPr="00A64909" w:rsidRDefault="00A717DD" w:rsidP="00A64909">
            <w:pPr>
              <w:snapToGrid w:val="0"/>
              <w:spacing w:line="360" w:lineRule="auto"/>
              <w:rPr>
                <w:rFonts w:ascii="Book Antiqua" w:eastAsia="等线" w:hAnsi="Book Antiqua" w:cs="Book Antiqua"/>
                <w:b/>
                <w:kern w:val="0"/>
                <w:sz w:val="20"/>
                <w:szCs w:val="20"/>
              </w:rPr>
            </w:pPr>
            <w:r w:rsidRPr="00A64909">
              <w:rPr>
                <w:rFonts w:ascii="Book Antiqua" w:eastAsia="等线" w:hAnsi="Book Antiqua" w:cs="Book Antiqua"/>
                <w:b/>
                <w:kern w:val="0"/>
                <w:sz w:val="20"/>
                <w:szCs w:val="20"/>
              </w:rPr>
              <w:t>ACC</w:t>
            </w:r>
          </w:p>
        </w:tc>
        <w:tc>
          <w:tcPr>
            <w:tcW w:w="1418" w:type="dxa"/>
            <w:tcBorders>
              <w:top w:val="single" w:sz="4" w:space="0" w:color="auto"/>
              <w:bottom w:val="single" w:sz="4" w:space="0" w:color="auto"/>
            </w:tcBorders>
            <w:vAlign w:val="center"/>
          </w:tcPr>
          <w:p w14:paraId="120B8886" w14:textId="77777777" w:rsidR="00A717DD" w:rsidRPr="00A64909" w:rsidRDefault="00A717DD" w:rsidP="00A64909">
            <w:pPr>
              <w:snapToGrid w:val="0"/>
              <w:spacing w:line="360" w:lineRule="auto"/>
              <w:rPr>
                <w:rFonts w:ascii="Book Antiqua" w:eastAsia="等线" w:hAnsi="Book Antiqua" w:cs="Book Antiqua"/>
                <w:b/>
                <w:kern w:val="0"/>
                <w:sz w:val="20"/>
                <w:szCs w:val="20"/>
              </w:rPr>
            </w:pPr>
            <w:r w:rsidRPr="00A64909">
              <w:rPr>
                <w:rFonts w:ascii="Book Antiqua" w:eastAsia="等线" w:hAnsi="Book Antiqua" w:cs="Book Antiqua"/>
                <w:b/>
                <w:kern w:val="0"/>
                <w:sz w:val="20"/>
                <w:szCs w:val="20"/>
              </w:rPr>
              <w:t>Specificity</w:t>
            </w:r>
          </w:p>
        </w:tc>
        <w:tc>
          <w:tcPr>
            <w:tcW w:w="1643" w:type="dxa"/>
            <w:tcBorders>
              <w:top w:val="single" w:sz="4" w:space="0" w:color="auto"/>
              <w:bottom w:val="single" w:sz="4" w:space="0" w:color="auto"/>
            </w:tcBorders>
            <w:vAlign w:val="center"/>
          </w:tcPr>
          <w:p w14:paraId="5F812C2F" w14:textId="77777777" w:rsidR="00A717DD" w:rsidRPr="00A64909" w:rsidRDefault="00A717DD" w:rsidP="00A64909">
            <w:pPr>
              <w:snapToGrid w:val="0"/>
              <w:spacing w:line="360" w:lineRule="auto"/>
              <w:rPr>
                <w:rFonts w:ascii="Book Antiqua" w:eastAsia="等线" w:hAnsi="Book Antiqua" w:cs="Book Antiqua"/>
                <w:b/>
                <w:kern w:val="0"/>
                <w:sz w:val="20"/>
                <w:szCs w:val="20"/>
              </w:rPr>
            </w:pPr>
            <w:r w:rsidRPr="00A64909">
              <w:rPr>
                <w:rFonts w:ascii="Book Antiqua" w:eastAsia="等线" w:hAnsi="Book Antiqua" w:cs="Book Antiqua"/>
                <w:b/>
                <w:kern w:val="0"/>
                <w:sz w:val="20"/>
                <w:szCs w:val="20"/>
              </w:rPr>
              <w:t>Sensitivity</w:t>
            </w:r>
          </w:p>
        </w:tc>
      </w:tr>
      <w:tr w:rsidR="00A64909" w:rsidRPr="00A64909" w14:paraId="30014329" w14:textId="77777777" w:rsidTr="00A60484">
        <w:trPr>
          <w:trHeight w:val="303"/>
        </w:trPr>
        <w:tc>
          <w:tcPr>
            <w:tcW w:w="9015" w:type="dxa"/>
            <w:gridSpan w:val="7"/>
            <w:tcBorders>
              <w:top w:val="single" w:sz="4" w:space="0" w:color="auto"/>
            </w:tcBorders>
          </w:tcPr>
          <w:p w14:paraId="09983A4D" w14:textId="55EE12BE" w:rsidR="00B80F1C" w:rsidRPr="00A64909" w:rsidRDefault="00B80F1C"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EMVI</w:t>
            </w:r>
          </w:p>
        </w:tc>
      </w:tr>
      <w:tr w:rsidR="00A64909" w:rsidRPr="00A64909" w14:paraId="2A5E8CE8" w14:textId="77777777" w:rsidTr="00A60484">
        <w:trPr>
          <w:trHeight w:val="313"/>
        </w:trPr>
        <w:tc>
          <w:tcPr>
            <w:tcW w:w="1722" w:type="dxa"/>
          </w:tcPr>
          <w:p w14:paraId="3B7A55A9"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Training</w:t>
            </w:r>
          </w:p>
        </w:tc>
        <w:tc>
          <w:tcPr>
            <w:tcW w:w="830" w:type="dxa"/>
          </w:tcPr>
          <w:p w14:paraId="5F34FF19"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3</w:t>
            </w:r>
          </w:p>
        </w:tc>
        <w:tc>
          <w:tcPr>
            <w:tcW w:w="1418" w:type="dxa"/>
          </w:tcPr>
          <w:p w14:paraId="0F2B3F99"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619-0.842</w:t>
            </w:r>
          </w:p>
        </w:tc>
        <w:tc>
          <w:tcPr>
            <w:tcW w:w="1134" w:type="dxa"/>
          </w:tcPr>
          <w:p w14:paraId="09337813"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331</w:t>
            </w:r>
          </w:p>
        </w:tc>
        <w:tc>
          <w:tcPr>
            <w:tcW w:w="850" w:type="dxa"/>
          </w:tcPr>
          <w:p w14:paraId="169219D1"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14</w:t>
            </w:r>
          </w:p>
        </w:tc>
        <w:tc>
          <w:tcPr>
            <w:tcW w:w="1418" w:type="dxa"/>
          </w:tcPr>
          <w:p w14:paraId="7DF52124"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688</w:t>
            </w:r>
          </w:p>
        </w:tc>
        <w:tc>
          <w:tcPr>
            <w:tcW w:w="1643" w:type="dxa"/>
          </w:tcPr>
          <w:p w14:paraId="40056773"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73</w:t>
            </w:r>
          </w:p>
        </w:tc>
      </w:tr>
      <w:tr w:rsidR="00A64909" w:rsidRPr="00A64909" w14:paraId="44702EA3" w14:textId="77777777" w:rsidTr="00A60484">
        <w:trPr>
          <w:trHeight w:val="303"/>
        </w:trPr>
        <w:tc>
          <w:tcPr>
            <w:tcW w:w="1722" w:type="dxa"/>
          </w:tcPr>
          <w:p w14:paraId="085069DD"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Validation</w:t>
            </w:r>
          </w:p>
        </w:tc>
        <w:tc>
          <w:tcPr>
            <w:tcW w:w="830" w:type="dxa"/>
          </w:tcPr>
          <w:p w14:paraId="0FFA0500"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578</w:t>
            </w:r>
          </w:p>
        </w:tc>
        <w:tc>
          <w:tcPr>
            <w:tcW w:w="1418" w:type="dxa"/>
          </w:tcPr>
          <w:p w14:paraId="059E8FF2"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426-0.731</w:t>
            </w:r>
          </w:p>
        </w:tc>
        <w:tc>
          <w:tcPr>
            <w:tcW w:w="1134" w:type="dxa"/>
          </w:tcPr>
          <w:p w14:paraId="2F04DA35" w14:textId="77777777" w:rsidR="00A717DD" w:rsidRPr="00A64909" w:rsidRDefault="00A717DD" w:rsidP="00A64909">
            <w:pPr>
              <w:snapToGrid w:val="0"/>
              <w:spacing w:line="360" w:lineRule="auto"/>
              <w:rPr>
                <w:rFonts w:ascii="Book Antiqua" w:eastAsia="等线" w:hAnsi="Book Antiqua" w:cs="Book Antiqua"/>
                <w:kern w:val="0"/>
                <w:sz w:val="20"/>
                <w:szCs w:val="20"/>
              </w:rPr>
            </w:pPr>
          </w:p>
        </w:tc>
        <w:tc>
          <w:tcPr>
            <w:tcW w:w="850" w:type="dxa"/>
            <w:vAlign w:val="center"/>
          </w:tcPr>
          <w:p w14:paraId="6833EBEF"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583</w:t>
            </w:r>
          </w:p>
        </w:tc>
        <w:tc>
          <w:tcPr>
            <w:tcW w:w="1418" w:type="dxa"/>
            <w:vAlign w:val="center"/>
          </w:tcPr>
          <w:p w14:paraId="2AEF1102"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594</w:t>
            </w:r>
          </w:p>
        </w:tc>
        <w:tc>
          <w:tcPr>
            <w:tcW w:w="1643" w:type="dxa"/>
            <w:vAlign w:val="center"/>
          </w:tcPr>
          <w:p w14:paraId="306C43C2"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562</w:t>
            </w:r>
          </w:p>
        </w:tc>
      </w:tr>
      <w:tr w:rsidR="00A64909" w:rsidRPr="00A64909" w14:paraId="2375920A" w14:textId="77777777" w:rsidTr="00A60484">
        <w:trPr>
          <w:trHeight w:val="303"/>
        </w:trPr>
        <w:tc>
          <w:tcPr>
            <w:tcW w:w="9015" w:type="dxa"/>
            <w:gridSpan w:val="7"/>
          </w:tcPr>
          <w:p w14:paraId="50854359" w14:textId="277B7A6A" w:rsidR="00B80F1C" w:rsidRPr="00A64909" w:rsidRDefault="00B80F1C"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CT</w:t>
            </w:r>
          </w:p>
        </w:tc>
      </w:tr>
      <w:tr w:rsidR="00A64909" w:rsidRPr="00A64909" w14:paraId="14B89599" w14:textId="77777777" w:rsidTr="00A60484">
        <w:trPr>
          <w:trHeight w:val="303"/>
        </w:trPr>
        <w:tc>
          <w:tcPr>
            <w:tcW w:w="1722" w:type="dxa"/>
          </w:tcPr>
          <w:p w14:paraId="707041E7"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Training</w:t>
            </w:r>
          </w:p>
        </w:tc>
        <w:tc>
          <w:tcPr>
            <w:tcW w:w="830" w:type="dxa"/>
          </w:tcPr>
          <w:p w14:paraId="1D9D2492"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09</w:t>
            </w:r>
          </w:p>
        </w:tc>
        <w:tc>
          <w:tcPr>
            <w:tcW w:w="1418" w:type="dxa"/>
          </w:tcPr>
          <w:p w14:paraId="3090AD03"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45-0.872</w:t>
            </w:r>
          </w:p>
        </w:tc>
        <w:tc>
          <w:tcPr>
            <w:tcW w:w="1134" w:type="dxa"/>
          </w:tcPr>
          <w:p w14:paraId="394A19DE"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5</w:t>
            </w:r>
          </w:p>
        </w:tc>
        <w:tc>
          <w:tcPr>
            <w:tcW w:w="850" w:type="dxa"/>
            <w:vAlign w:val="center"/>
          </w:tcPr>
          <w:p w14:paraId="6ACF21F4"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18</w:t>
            </w:r>
          </w:p>
        </w:tc>
        <w:tc>
          <w:tcPr>
            <w:tcW w:w="1418" w:type="dxa"/>
            <w:vAlign w:val="center"/>
          </w:tcPr>
          <w:p w14:paraId="27567259"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75</w:t>
            </w:r>
          </w:p>
        </w:tc>
        <w:tc>
          <w:tcPr>
            <w:tcW w:w="1643" w:type="dxa"/>
            <w:vAlign w:val="center"/>
          </w:tcPr>
          <w:p w14:paraId="3A6D789B"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42</w:t>
            </w:r>
          </w:p>
        </w:tc>
      </w:tr>
      <w:tr w:rsidR="00A64909" w:rsidRPr="00A64909" w14:paraId="1C0BBE8C" w14:textId="77777777" w:rsidTr="00A60484">
        <w:trPr>
          <w:trHeight w:val="303"/>
        </w:trPr>
        <w:tc>
          <w:tcPr>
            <w:tcW w:w="1722" w:type="dxa"/>
          </w:tcPr>
          <w:p w14:paraId="084FC668"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Validation</w:t>
            </w:r>
          </w:p>
        </w:tc>
        <w:tc>
          <w:tcPr>
            <w:tcW w:w="830" w:type="dxa"/>
          </w:tcPr>
          <w:p w14:paraId="777B439E"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66</w:t>
            </w:r>
          </w:p>
        </w:tc>
        <w:tc>
          <w:tcPr>
            <w:tcW w:w="1418" w:type="dxa"/>
          </w:tcPr>
          <w:p w14:paraId="4EDDFB4F"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632-0.899</w:t>
            </w:r>
          </w:p>
        </w:tc>
        <w:tc>
          <w:tcPr>
            <w:tcW w:w="1134" w:type="dxa"/>
          </w:tcPr>
          <w:p w14:paraId="34FEE9BB" w14:textId="77777777" w:rsidR="00A717DD" w:rsidRPr="00A64909" w:rsidRDefault="00A717DD" w:rsidP="00A64909">
            <w:pPr>
              <w:snapToGrid w:val="0"/>
              <w:spacing w:line="360" w:lineRule="auto"/>
              <w:rPr>
                <w:rFonts w:ascii="Book Antiqua" w:eastAsia="等线" w:hAnsi="Book Antiqua" w:cs="Book Antiqua"/>
                <w:kern w:val="0"/>
                <w:sz w:val="20"/>
                <w:szCs w:val="20"/>
              </w:rPr>
            </w:pPr>
          </w:p>
        </w:tc>
        <w:tc>
          <w:tcPr>
            <w:tcW w:w="850" w:type="dxa"/>
            <w:vAlign w:val="center"/>
          </w:tcPr>
          <w:p w14:paraId="32597138"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92</w:t>
            </w:r>
          </w:p>
        </w:tc>
        <w:tc>
          <w:tcPr>
            <w:tcW w:w="1418" w:type="dxa"/>
            <w:vAlign w:val="center"/>
          </w:tcPr>
          <w:p w14:paraId="2C59335B"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44</w:t>
            </w:r>
          </w:p>
        </w:tc>
        <w:tc>
          <w:tcPr>
            <w:tcW w:w="1643" w:type="dxa"/>
            <w:vAlign w:val="center"/>
          </w:tcPr>
          <w:p w14:paraId="751404DE"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688</w:t>
            </w:r>
          </w:p>
        </w:tc>
      </w:tr>
      <w:tr w:rsidR="00A64909" w:rsidRPr="00A64909" w14:paraId="2C739266" w14:textId="77777777" w:rsidTr="00A60484">
        <w:trPr>
          <w:trHeight w:val="313"/>
        </w:trPr>
        <w:tc>
          <w:tcPr>
            <w:tcW w:w="9015" w:type="dxa"/>
            <w:gridSpan w:val="7"/>
          </w:tcPr>
          <w:p w14:paraId="62FA03E0" w14:textId="46D16AAB" w:rsidR="00B80F1C" w:rsidRPr="00A64909" w:rsidRDefault="00B80F1C"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DCE-T1</w:t>
            </w:r>
          </w:p>
        </w:tc>
      </w:tr>
      <w:tr w:rsidR="00A64909" w:rsidRPr="00A64909" w14:paraId="550EF558" w14:textId="77777777" w:rsidTr="00A60484">
        <w:trPr>
          <w:trHeight w:val="313"/>
        </w:trPr>
        <w:tc>
          <w:tcPr>
            <w:tcW w:w="1722" w:type="dxa"/>
          </w:tcPr>
          <w:p w14:paraId="68C42DB7"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Training</w:t>
            </w:r>
          </w:p>
        </w:tc>
        <w:tc>
          <w:tcPr>
            <w:tcW w:w="830" w:type="dxa"/>
          </w:tcPr>
          <w:p w14:paraId="491ABD71"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48</w:t>
            </w:r>
          </w:p>
        </w:tc>
        <w:tc>
          <w:tcPr>
            <w:tcW w:w="1418" w:type="dxa"/>
          </w:tcPr>
          <w:p w14:paraId="21E26A79"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9-0.907</w:t>
            </w:r>
          </w:p>
        </w:tc>
        <w:tc>
          <w:tcPr>
            <w:tcW w:w="1134" w:type="dxa"/>
          </w:tcPr>
          <w:p w14:paraId="061B764F"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5</w:t>
            </w:r>
          </w:p>
        </w:tc>
        <w:tc>
          <w:tcPr>
            <w:tcW w:w="850" w:type="dxa"/>
            <w:vAlign w:val="center"/>
          </w:tcPr>
          <w:p w14:paraId="669659B6"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18</w:t>
            </w:r>
          </w:p>
        </w:tc>
        <w:tc>
          <w:tcPr>
            <w:tcW w:w="1418" w:type="dxa"/>
            <w:vAlign w:val="center"/>
          </w:tcPr>
          <w:p w14:paraId="30FC90FB"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75</w:t>
            </w:r>
          </w:p>
        </w:tc>
        <w:tc>
          <w:tcPr>
            <w:tcW w:w="1643" w:type="dxa"/>
            <w:vAlign w:val="center"/>
          </w:tcPr>
          <w:p w14:paraId="6452BC4E"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42</w:t>
            </w:r>
          </w:p>
        </w:tc>
      </w:tr>
      <w:tr w:rsidR="00A64909" w:rsidRPr="00A64909" w14:paraId="70AFDA9F" w14:textId="77777777" w:rsidTr="00A60484">
        <w:trPr>
          <w:trHeight w:val="313"/>
        </w:trPr>
        <w:tc>
          <w:tcPr>
            <w:tcW w:w="1722" w:type="dxa"/>
          </w:tcPr>
          <w:p w14:paraId="39E71838"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Validation</w:t>
            </w:r>
          </w:p>
        </w:tc>
        <w:tc>
          <w:tcPr>
            <w:tcW w:w="830" w:type="dxa"/>
          </w:tcPr>
          <w:p w14:paraId="719901B8"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12</w:t>
            </w:r>
          </w:p>
        </w:tc>
        <w:tc>
          <w:tcPr>
            <w:tcW w:w="1418" w:type="dxa"/>
          </w:tcPr>
          <w:p w14:paraId="15E3E6D5"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688-0.937</w:t>
            </w:r>
          </w:p>
        </w:tc>
        <w:tc>
          <w:tcPr>
            <w:tcW w:w="1134" w:type="dxa"/>
          </w:tcPr>
          <w:p w14:paraId="631B3DF0" w14:textId="77777777" w:rsidR="00A717DD" w:rsidRPr="00A64909" w:rsidRDefault="00A717DD" w:rsidP="00A64909">
            <w:pPr>
              <w:snapToGrid w:val="0"/>
              <w:spacing w:line="360" w:lineRule="auto"/>
              <w:rPr>
                <w:rFonts w:ascii="Book Antiqua" w:eastAsia="等线" w:hAnsi="Book Antiqua" w:cs="Book Antiqua"/>
                <w:kern w:val="0"/>
                <w:sz w:val="20"/>
                <w:szCs w:val="20"/>
              </w:rPr>
            </w:pPr>
          </w:p>
        </w:tc>
        <w:tc>
          <w:tcPr>
            <w:tcW w:w="850" w:type="dxa"/>
            <w:vAlign w:val="center"/>
          </w:tcPr>
          <w:p w14:paraId="272401BF"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54</w:t>
            </w:r>
          </w:p>
        </w:tc>
        <w:tc>
          <w:tcPr>
            <w:tcW w:w="1418" w:type="dxa"/>
            <w:vAlign w:val="center"/>
          </w:tcPr>
          <w:p w14:paraId="2B63C2E5"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938</w:t>
            </w:r>
          </w:p>
        </w:tc>
        <w:tc>
          <w:tcPr>
            <w:tcW w:w="1643" w:type="dxa"/>
            <w:vAlign w:val="center"/>
          </w:tcPr>
          <w:p w14:paraId="2D38A21C"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688</w:t>
            </w:r>
          </w:p>
        </w:tc>
      </w:tr>
      <w:tr w:rsidR="00A64909" w:rsidRPr="00A64909" w14:paraId="09C91124" w14:textId="77777777" w:rsidTr="00A60484">
        <w:trPr>
          <w:trHeight w:val="313"/>
        </w:trPr>
        <w:tc>
          <w:tcPr>
            <w:tcW w:w="9015" w:type="dxa"/>
            <w:gridSpan w:val="7"/>
          </w:tcPr>
          <w:p w14:paraId="5C56D227" w14:textId="04B47B25" w:rsidR="00B80F1C" w:rsidRPr="00A64909" w:rsidRDefault="00B80F1C"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HR-T2WI</w:t>
            </w:r>
          </w:p>
        </w:tc>
      </w:tr>
      <w:tr w:rsidR="00A64909" w:rsidRPr="00A64909" w14:paraId="496E5D97" w14:textId="77777777" w:rsidTr="00A60484">
        <w:trPr>
          <w:trHeight w:val="313"/>
        </w:trPr>
        <w:tc>
          <w:tcPr>
            <w:tcW w:w="1722" w:type="dxa"/>
          </w:tcPr>
          <w:p w14:paraId="01A345EF"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Training</w:t>
            </w:r>
          </w:p>
        </w:tc>
        <w:tc>
          <w:tcPr>
            <w:tcW w:w="830" w:type="dxa"/>
          </w:tcPr>
          <w:p w14:paraId="6FBE899C"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45</w:t>
            </w:r>
          </w:p>
        </w:tc>
        <w:tc>
          <w:tcPr>
            <w:tcW w:w="1418" w:type="dxa"/>
          </w:tcPr>
          <w:p w14:paraId="7BB210D1"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86-0.903</w:t>
            </w:r>
          </w:p>
        </w:tc>
        <w:tc>
          <w:tcPr>
            <w:tcW w:w="1134" w:type="dxa"/>
            <w:vAlign w:val="center"/>
          </w:tcPr>
          <w:p w14:paraId="793C23EC"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5</w:t>
            </w:r>
          </w:p>
        </w:tc>
        <w:tc>
          <w:tcPr>
            <w:tcW w:w="850" w:type="dxa"/>
            <w:vAlign w:val="center"/>
          </w:tcPr>
          <w:p w14:paraId="133B1AA2"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57</w:t>
            </w:r>
          </w:p>
        </w:tc>
        <w:tc>
          <w:tcPr>
            <w:tcW w:w="1418" w:type="dxa"/>
            <w:vAlign w:val="center"/>
          </w:tcPr>
          <w:p w14:paraId="5D79831B"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932</w:t>
            </w:r>
          </w:p>
        </w:tc>
        <w:tc>
          <w:tcPr>
            <w:tcW w:w="1643" w:type="dxa"/>
            <w:vAlign w:val="center"/>
          </w:tcPr>
          <w:p w14:paraId="19A77CE0"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58</w:t>
            </w:r>
          </w:p>
        </w:tc>
      </w:tr>
      <w:tr w:rsidR="00A64909" w:rsidRPr="00A64909" w14:paraId="48337081" w14:textId="77777777" w:rsidTr="00A60484">
        <w:trPr>
          <w:trHeight w:val="313"/>
        </w:trPr>
        <w:tc>
          <w:tcPr>
            <w:tcW w:w="1722" w:type="dxa"/>
          </w:tcPr>
          <w:p w14:paraId="2A0936E2"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Validation</w:t>
            </w:r>
          </w:p>
        </w:tc>
        <w:tc>
          <w:tcPr>
            <w:tcW w:w="830" w:type="dxa"/>
          </w:tcPr>
          <w:p w14:paraId="3E8B4B73"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59</w:t>
            </w:r>
          </w:p>
        </w:tc>
        <w:tc>
          <w:tcPr>
            <w:tcW w:w="1418" w:type="dxa"/>
          </w:tcPr>
          <w:p w14:paraId="00DA6255"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46-0.973</w:t>
            </w:r>
          </w:p>
        </w:tc>
        <w:tc>
          <w:tcPr>
            <w:tcW w:w="1134" w:type="dxa"/>
          </w:tcPr>
          <w:p w14:paraId="54FB0B67" w14:textId="77777777" w:rsidR="00A717DD" w:rsidRPr="00A64909" w:rsidRDefault="00A717DD" w:rsidP="00A64909">
            <w:pPr>
              <w:snapToGrid w:val="0"/>
              <w:spacing w:line="360" w:lineRule="auto"/>
              <w:rPr>
                <w:rFonts w:ascii="Book Antiqua" w:eastAsia="等线" w:hAnsi="Book Antiqua" w:cs="Book Antiqua"/>
                <w:kern w:val="0"/>
                <w:sz w:val="20"/>
                <w:szCs w:val="20"/>
              </w:rPr>
            </w:pPr>
          </w:p>
        </w:tc>
        <w:tc>
          <w:tcPr>
            <w:tcW w:w="850" w:type="dxa"/>
            <w:vAlign w:val="center"/>
          </w:tcPr>
          <w:p w14:paraId="3DF154EC"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96</w:t>
            </w:r>
          </w:p>
        </w:tc>
        <w:tc>
          <w:tcPr>
            <w:tcW w:w="1418" w:type="dxa"/>
            <w:vAlign w:val="center"/>
          </w:tcPr>
          <w:p w14:paraId="6E53B341"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969</w:t>
            </w:r>
          </w:p>
        </w:tc>
        <w:tc>
          <w:tcPr>
            <w:tcW w:w="1643" w:type="dxa"/>
            <w:vAlign w:val="center"/>
          </w:tcPr>
          <w:p w14:paraId="1C10B66F"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5</w:t>
            </w:r>
          </w:p>
        </w:tc>
      </w:tr>
      <w:tr w:rsidR="00A64909" w:rsidRPr="00A64909" w14:paraId="77BC7BB9" w14:textId="77777777" w:rsidTr="00A60484">
        <w:trPr>
          <w:trHeight w:val="313"/>
        </w:trPr>
        <w:tc>
          <w:tcPr>
            <w:tcW w:w="9015" w:type="dxa"/>
            <w:gridSpan w:val="7"/>
          </w:tcPr>
          <w:p w14:paraId="73E6C911" w14:textId="0155D740" w:rsidR="00B80F1C" w:rsidRPr="00A64909" w:rsidRDefault="00B80F1C"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ADC</w:t>
            </w:r>
          </w:p>
        </w:tc>
      </w:tr>
      <w:tr w:rsidR="00A64909" w:rsidRPr="00A64909" w14:paraId="5CD8359E" w14:textId="77777777" w:rsidTr="00A60484">
        <w:trPr>
          <w:trHeight w:val="313"/>
        </w:trPr>
        <w:tc>
          <w:tcPr>
            <w:tcW w:w="1722" w:type="dxa"/>
          </w:tcPr>
          <w:p w14:paraId="14E34D70"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Training</w:t>
            </w:r>
          </w:p>
        </w:tc>
        <w:tc>
          <w:tcPr>
            <w:tcW w:w="830" w:type="dxa"/>
          </w:tcPr>
          <w:p w14:paraId="6F1E8472"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47</w:t>
            </w:r>
          </w:p>
        </w:tc>
        <w:tc>
          <w:tcPr>
            <w:tcW w:w="1418" w:type="dxa"/>
          </w:tcPr>
          <w:p w14:paraId="00CC038D"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89-0.904</w:t>
            </w:r>
          </w:p>
        </w:tc>
        <w:tc>
          <w:tcPr>
            <w:tcW w:w="1134" w:type="dxa"/>
          </w:tcPr>
          <w:p w14:paraId="2DB0EEB2"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5</w:t>
            </w:r>
          </w:p>
        </w:tc>
        <w:tc>
          <w:tcPr>
            <w:tcW w:w="850" w:type="dxa"/>
            <w:vAlign w:val="center"/>
          </w:tcPr>
          <w:p w14:paraId="77C1FE86"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44</w:t>
            </w:r>
          </w:p>
        </w:tc>
        <w:tc>
          <w:tcPr>
            <w:tcW w:w="1418" w:type="dxa"/>
            <w:vAlign w:val="center"/>
          </w:tcPr>
          <w:p w14:paraId="684E5A8B"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3</w:t>
            </w:r>
          </w:p>
        </w:tc>
        <w:tc>
          <w:tcPr>
            <w:tcW w:w="1643" w:type="dxa"/>
            <w:vAlign w:val="center"/>
          </w:tcPr>
          <w:p w14:paraId="20F47278"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64</w:t>
            </w:r>
          </w:p>
        </w:tc>
      </w:tr>
      <w:tr w:rsidR="00A64909" w:rsidRPr="00A64909" w14:paraId="660B16E6" w14:textId="77777777" w:rsidTr="00A60484">
        <w:trPr>
          <w:trHeight w:val="313"/>
        </w:trPr>
        <w:tc>
          <w:tcPr>
            <w:tcW w:w="1722" w:type="dxa"/>
          </w:tcPr>
          <w:p w14:paraId="6D8DC7EF"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Validation</w:t>
            </w:r>
          </w:p>
        </w:tc>
        <w:tc>
          <w:tcPr>
            <w:tcW w:w="830" w:type="dxa"/>
          </w:tcPr>
          <w:p w14:paraId="733C1E59"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28</w:t>
            </w:r>
          </w:p>
        </w:tc>
        <w:tc>
          <w:tcPr>
            <w:tcW w:w="1418" w:type="dxa"/>
          </w:tcPr>
          <w:p w14:paraId="6465265B"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71-0.946</w:t>
            </w:r>
          </w:p>
        </w:tc>
        <w:tc>
          <w:tcPr>
            <w:tcW w:w="1134" w:type="dxa"/>
          </w:tcPr>
          <w:p w14:paraId="177D4BCD" w14:textId="77777777" w:rsidR="00A717DD" w:rsidRPr="00A64909" w:rsidRDefault="00A717DD" w:rsidP="00A64909">
            <w:pPr>
              <w:snapToGrid w:val="0"/>
              <w:spacing w:line="360" w:lineRule="auto"/>
              <w:rPr>
                <w:rFonts w:ascii="Book Antiqua" w:eastAsia="等线" w:hAnsi="Book Antiqua" w:cs="Book Antiqua"/>
                <w:kern w:val="0"/>
                <w:sz w:val="20"/>
                <w:szCs w:val="20"/>
              </w:rPr>
            </w:pPr>
          </w:p>
        </w:tc>
        <w:tc>
          <w:tcPr>
            <w:tcW w:w="850" w:type="dxa"/>
            <w:vAlign w:val="center"/>
          </w:tcPr>
          <w:p w14:paraId="3CD1A9AD"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33</w:t>
            </w:r>
          </w:p>
        </w:tc>
        <w:tc>
          <w:tcPr>
            <w:tcW w:w="1418" w:type="dxa"/>
            <w:vAlign w:val="center"/>
          </w:tcPr>
          <w:p w14:paraId="52672026"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44</w:t>
            </w:r>
          </w:p>
        </w:tc>
        <w:tc>
          <w:tcPr>
            <w:tcW w:w="1643" w:type="dxa"/>
            <w:vAlign w:val="center"/>
          </w:tcPr>
          <w:p w14:paraId="59492486"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12</w:t>
            </w:r>
          </w:p>
        </w:tc>
      </w:tr>
      <w:tr w:rsidR="00A64909" w:rsidRPr="00A64909" w14:paraId="26178166" w14:textId="77777777" w:rsidTr="00A60484">
        <w:trPr>
          <w:trHeight w:val="313"/>
        </w:trPr>
        <w:tc>
          <w:tcPr>
            <w:tcW w:w="9015" w:type="dxa"/>
            <w:gridSpan w:val="7"/>
          </w:tcPr>
          <w:p w14:paraId="53740CAF" w14:textId="440F3683" w:rsidR="00B80F1C" w:rsidRPr="00A64909" w:rsidRDefault="00B80F1C"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CRM</w:t>
            </w:r>
          </w:p>
        </w:tc>
      </w:tr>
      <w:tr w:rsidR="00A64909" w:rsidRPr="00A64909" w14:paraId="4867625D" w14:textId="77777777" w:rsidTr="00A60484">
        <w:trPr>
          <w:trHeight w:val="313"/>
        </w:trPr>
        <w:tc>
          <w:tcPr>
            <w:tcW w:w="1722" w:type="dxa"/>
          </w:tcPr>
          <w:p w14:paraId="6ECBE824"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Training</w:t>
            </w:r>
          </w:p>
        </w:tc>
        <w:tc>
          <w:tcPr>
            <w:tcW w:w="830" w:type="dxa"/>
          </w:tcPr>
          <w:p w14:paraId="1F958EDD"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921</w:t>
            </w:r>
          </w:p>
        </w:tc>
        <w:tc>
          <w:tcPr>
            <w:tcW w:w="1418" w:type="dxa"/>
          </w:tcPr>
          <w:p w14:paraId="47966969"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42-1</w:t>
            </w:r>
          </w:p>
        </w:tc>
        <w:tc>
          <w:tcPr>
            <w:tcW w:w="1134" w:type="dxa"/>
          </w:tcPr>
          <w:p w14:paraId="7056B2AA"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318</w:t>
            </w:r>
          </w:p>
        </w:tc>
        <w:tc>
          <w:tcPr>
            <w:tcW w:w="850" w:type="dxa"/>
            <w:vAlign w:val="center"/>
          </w:tcPr>
          <w:p w14:paraId="49111593"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86</w:t>
            </w:r>
          </w:p>
        </w:tc>
        <w:tc>
          <w:tcPr>
            <w:tcW w:w="1418" w:type="dxa"/>
            <w:vAlign w:val="center"/>
          </w:tcPr>
          <w:p w14:paraId="2F757EF2"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54</w:t>
            </w:r>
          </w:p>
        </w:tc>
        <w:tc>
          <w:tcPr>
            <w:tcW w:w="1643" w:type="dxa"/>
            <w:vAlign w:val="center"/>
          </w:tcPr>
          <w:p w14:paraId="4993DBE3"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955</w:t>
            </w:r>
          </w:p>
        </w:tc>
      </w:tr>
      <w:tr w:rsidR="00A64909" w:rsidRPr="00A64909" w14:paraId="4BBF9433" w14:textId="77777777" w:rsidTr="00A60484">
        <w:trPr>
          <w:trHeight w:val="313"/>
        </w:trPr>
        <w:tc>
          <w:tcPr>
            <w:tcW w:w="1722" w:type="dxa"/>
          </w:tcPr>
          <w:p w14:paraId="41356DE4"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Validation</w:t>
            </w:r>
          </w:p>
        </w:tc>
        <w:tc>
          <w:tcPr>
            <w:tcW w:w="830" w:type="dxa"/>
          </w:tcPr>
          <w:p w14:paraId="39C59114"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908</w:t>
            </w:r>
          </w:p>
        </w:tc>
        <w:tc>
          <w:tcPr>
            <w:tcW w:w="1418" w:type="dxa"/>
          </w:tcPr>
          <w:p w14:paraId="6B5B9084"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23-0.994</w:t>
            </w:r>
          </w:p>
        </w:tc>
        <w:tc>
          <w:tcPr>
            <w:tcW w:w="1134" w:type="dxa"/>
          </w:tcPr>
          <w:p w14:paraId="32C41981" w14:textId="77777777" w:rsidR="00A717DD" w:rsidRPr="00A64909" w:rsidRDefault="00A717DD" w:rsidP="00A64909">
            <w:pPr>
              <w:snapToGrid w:val="0"/>
              <w:spacing w:line="360" w:lineRule="auto"/>
              <w:rPr>
                <w:rFonts w:ascii="Book Antiqua" w:eastAsia="等线" w:hAnsi="Book Antiqua" w:cs="Book Antiqua"/>
                <w:kern w:val="0"/>
                <w:sz w:val="20"/>
                <w:szCs w:val="20"/>
              </w:rPr>
            </w:pPr>
          </w:p>
        </w:tc>
        <w:tc>
          <w:tcPr>
            <w:tcW w:w="850" w:type="dxa"/>
            <w:vAlign w:val="center"/>
          </w:tcPr>
          <w:p w14:paraId="281345F4"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12</w:t>
            </w:r>
          </w:p>
        </w:tc>
        <w:tc>
          <w:tcPr>
            <w:tcW w:w="1418" w:type="dxa"/>
            <w:vAlign w:val="center"/>
          </w:tcPr>
          <w:p w14:paraId="066F5E30"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12</w:t>
            </w:r>
          </w:p>
        </w:tc>
        <w:tc>
          <w:tcPr>
            <w:tcW w:w="1643" w:type="dxa"/>
            <w:vAlign w:val="center"/>
          </w:tcPr>
          <w:p w14:paraId="797D01EB"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12</w:t>
            </w:r>
          </w:p>
        </w:tc>
      </w:tr>
      <w:tr w:rsidR="00A64909" w:rsidRPr="00A64909" w14:paraId="474D19BB" w14:textId="77777777" w:rsidTr="00A60484">
        <w:trPr>
          <w:trHeight w:val="313"/>
        </w:trPr>
        <w:tc>
          <w:tcPr>
            <w:tcW w:w="9015" w:type="dxa"/>
            <w:gridSpan w:val="7"/>
          </w:tcPr>
          <w:p w14:paraId="02DBDA29" w14:textId="73AA2362" w:rsidR="00B80F1C" w:rsidRPr="00A64909" w:rsidRDefault="00B80F1C"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MRM</w:t>
            </w:r>
          </w:p>
        </w:tc>
      </w:tr>
      <w:tr w:rsidR="00A64909" w:rsidRPr="00A64909" w14:paraId="46F7E8CB" w14:textId="77777777" w:rsidTr="00A60484">
        <w:trPr>
          <w:trHeight w:val="313"/>
        </w:trPr>
        <w:tc>
          <w:tcPr>
            <w:tcW w:w="1722" w:type="dxa"/>
          </w:tcPr>
          <w:p w14:paraId="73E0F5AC"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Training</w:t>
            </w:r>
          </w:p>
        </w:tc>
        <w:tc>
          <w:tcPr>
            <w:tcW w:w="830" w:type="dxa"/>
          </w:tcPr>
          <w:p w14:paraId="183DB70E"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925</w:t>
            </w:r>
          </w:p>
        </w:tc>
        <w:tc>
          <w:tcPr>
            <w:tcW w:w="1418" w:type="dxa"/>
          </w:tcPr>
          <w:p w14:paraId="12A45966"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45-1</w:t>
            </w:r>
          </w:p>
        </w:tc>
        <w:tc>
          <w:tcPr>
            <w:tcW w:w="1134" w:type="dxa"/>
          </w:tcPr>
          <w:p w14:paraId="46065234"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447</w:t>
            </w:r>
          </w:p>
        </w:tc>
        <w:tc>
          <w:tcPr>
            <w:tcW w:w="850" w:type="dxa"/>
            <w:vAlign w:val="center"/>
          </w:tcPr>
          <w:p w14:paraId="7B8C7EE9"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86</w:t>
            </w:r>
          </w:p>
        </w:tc>
        <w:tc>
          <w:tcPr>
            <w:tcW w:w="1418" w:type="dxa"/>
            <w:vAlign w:val="center"/>
          </w:tcPr>
          <w:p w14:paraId="57EDB1AC"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96</w:t>
            </w:r>
          </w:p>
        </w:tc>
        <w:tc>
          <w:tcPr>
            <w:tcW w:w="1643" w:type="dxa"/>
            <w:vAlign w:val="center"/>
          </w:tcPr>
          <w:p w14:paraId="54C5E53B"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64</w:t>
            </w:r>
          </w:p>
        </w:tc>
      </w:tr>
      <w:tr w:rsidR="00A64909" w:rsidRPr="00A64909" w14:paraId="22C33ADC" w14:textId="77777777" w:rsidTr="00A60484">
        <w:trPr>
          <w:trHeight w:val="313"/>
        </w:trPr>
        <w:tc>
          <w:tcPr>
            <w:tcW w:w="1722" w:type="dxa"/>
            <w:tcBorders>
              <w:bottom w:val="single" w:sz="4" w:space="0" w:color="auto"/>
            </w:tcBorders>
          </w:tcPr>
          <w:p w14:paraId="2FAA7DDA" w14:textId="77777777" w:rsidR="00A717DD" w:rsidRPr="00A64909" w:rsidRDefault="00A717DD" w:rsidP="00A64909">
            <w:pPr>
              <w:adjustRightInd w:val="0"/>
              <w:snapToGrid w:val="0"/>
              <w:spacing w:line="360" w:lineRule="auto"/>
              <w:rPr>
                <w:rFonts w:ascii="Book Antiqua" w:eastAsia="等线" w:hAnsi="Book Antiqua" w:cs="Book Antiqua"/>
                <w:bCs/>
                <w:kern w:val="0"/>
                <w:sz w:val="20"/>
                <w:szCs w:val="20"/>
              </w:rPr>
            </w:pPr>
            <w:r w:rsidRPr="00A64909">
              <w:rPr>
                <w:rFonts w:ascii="Book Antiqua" w:eastAsia="等线" w:hAnsi="Book Antiqua" w:cs="Book Antiqua"/>
                <w:bCs/>
                <w:kern w:val="0"/>
                <w:sz w:val="20"/>
                <w:szCs w:val="20"/>
              </w:rPr>
              <w:t>Validation</w:t>
            </w:r>
          </w:p>
        </w:tc>
        <w:tc>
          <w:tcPr>
            <w:tcW w:w="830" w:type="dxa"/>
            <w:tcBorders>
              <w:bottom w:val="single" w:sz="4" w:space="0" w:color="auto"/>
            </w:tcBorders>
          </w:tcPr>
          <w:p w14:paraId="3AAAE053"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93</w:t>
            </w:r>
          </w:p>
        </w:tc>
        <w:tc>
          <w:tcPr>
            <w:tcW w:w="1418" w:type="dxa"/>
            <w:tcBorders>
              <w:bottom w:val="single" w:sz="4" w:space="0" w:color="auto"/>
            </w:tcBorders>
          </w:tcPr>
          <w:p w14:paraId="486C989C"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6-1</w:t>
            </w:r>
          </w:p>
        </w:tc>
        <w:tc>
          <w:tcPr>
            <w:tcW w:w="1134" w:type="dxa"/>
            <w:tcBorders>
              <w:bottom w:val="single" w:sz="4" w:space="0" w:color="auto"/>
            </w:tcBorders>
          </w:tcPr>
          <w:p w14:paraId="092764F4" w14:textId="77777777" w:rsidR="00A717DD" w:rsidRPr="00A64909" w:rsidRDefault="00A717DD" w:rsidP="00A64909">
            <w:pPr>
              <w:snapToGrid w:val="0"/>
              <w:spacing w:line="360" w:lineRule="auto"/>
              <w:rPr>
                <w:rFonts w:ascii="Book Antiqua" w:eastAsia="等线" w:hAnsi="Book Antiqua" w:cs="Book Antiqua"/>
                <w:kern w:val="0"/>
                <w:sz w:val="20"/>
                <w:szCs w:val="20"/>
              </w:rPr>
            </w:pPr>
          </w:p>
        </w:tc>
        <w:tc>
          <w:tcPr>
            <w:tcW w:w="850" w:type="dxa"/>
            <w:tcBorders>
              <w:bottom w:val="single" w:sz="4" w:space="0" w:color="auto"/>
            </w:tcBorders>
            <w:vAlign w:val="center"/>
          </w:tcPr>
          <w:p w14:paraId="475894AB"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75</w:t>
            </w:r>
          </w:p>
        </w:tc>
        <w:tc>
          <w:tcPr>
            <w:tcW w:w="1418" w:type="dxa"/>
            <w:tcBorders>
              <w:bottom w:val="single" w:sz="4" w:space="0" w:color="auto"/>
            </w:tcBorders>
            <w:vAlign w:val="center"/>
          </w:tcPr>
          <w:p w14:paraId="2C4C4E85"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75</w:t>
            </w:r>
          </w:p>
        </w:tc>
        <w:tc>
          <w:tcPr>
            <w:tcW w:w="1643" w:type="dxa"/>
            <w:tcBorders>
              <w:bottom w:val="single" w:sz="4" w:space="0" w:color="auto"/>
            </w:tcBorders>
            <w:vAlign w:val="center"/>
          </w:tcPr>
          <w:p w14:paraId="066D1B76" w14:textId="77777777" w:rsidR="00A717DD" w:rsidRPr="00A64909" w:rsidRDefault="00A717DD" w:rsidP="00A64909">
            <w:pPr>
              <w:snapToGrid w:val="0"/>
              <w:spacing w:line="360" w:lineRule="auto"/>
              <w:rPr>
                <w:rFonts w:ascii="Book Antiqua" w:eastAsia="等线" w:hAnsi="Book Antiqua" w:cs="Book Antiqua"/>
                <w:kern w:val="0"/>
                <w:sz w:val="20"/>
                <w:szCs w:val="20"/>
              </w:rPr>
            </w:pPr>
            <w:r w:rsidRPr="00A64909">
              <w:rPr>
                <w:rFonts w:ascii="Book Antiqua" w:eastAsia="等线" w:hAnsi="Book Antiqua" w:cs="Book Antiqua"/>
                <w:kern w:val="0"/>
                <w:sz w:val="20"/>
                <w:szCs w:val="20"/>
              </w:rPr>
              <w:t>0.875</w:t>
            </w:r>
          </w:p>
        </w:tc>
      </w:tr>
    </w:tbl>
    <w:p w14:paraId="36B5DE38" w14:textId="3DAE82DA" w:rsidR="00A717DD" w:rsidRPr="00A64909" w:rsidRDefault="00A717DD" w:rsidP="00A64909">
      <w:pPr>
        <w:snapToGrid w:val="0"/>
        <w:spacing w:line="360" w:lineRule="auto"/>
        <w:rPr>
          <w:rFonts w:ascii="Book Antiqua" w:hAnsi="Book Antiqua" w:cs="Book Antiqua"/>
          <w:sz w:val="20"/>
          <w:szCs w:val="20"/>
        </w:rPr>
      </w:pPr>
      <w:bookmarkStart w:id="59" w:name="_Hlk37942027"/>
      <w:r w:rsidRPr="00A64909">
        <w:rPr>
          <w:rFonts w:ascii="Book Antiqua" w:hAnsi="Book Antiqua" w:cs="Book Antiqua"/>
          <w:sz w:val="20"/>
          <w:szCs w:val="20"/>
        </w:rPr>
        <w:t>EMVI</w:t>
      </w:r>
      <w:r w:rsidR="00B80F1C" w:rsidRPr="00A64909">
        <w:rPr>
          <w:rFonts w:ascii="Book Antiqua" w:hAnsi="Book Antiqua" w:cs="Book Antiqua"/>
          <w:sz w:val="20"/>
          <w:szCs w:val="20"/>
        </w:rPr>
        <w:t>:</w:t>
      </w:r>
      <w:r w:rsidRPr="00A64909">
        <w:rPr>
          <w:rFonts w:ascii="Book Antiqua" w:hAnsi="Book Antiqua" w:cs="Book Antiqua"/>
          <w:sz w:val="20"/>
          <w:szCs w:val="20"/>
        </w:rPr>
        <w:t xml:space="preserve"> </w:t>
      </w:r>
      <w:r w:rsidR="00DF6382">
        <w:rPr>
          <w:rFonts w:ascii="Book Antiqua" w:hAnsi="Book Antiqua" w:cs="Book Antiqua"/>
          <w:sz w:val="20"/>
          <w:szCs w:val="20"/>
        </w:rPr>
        <w:t>E</w:t>
      </w:r>
      <w:r w:rsidRPr="00A64909">
        <w:rPr>
          <w:rFonts w:ascii="Book Antiqua" w:hAnsi="Book Antiqua" w:cs="Book Antiqua"/>
          <w:sz w:val="20"/>
          <w:szCs w:val="20"/>
        </w:rPr>
        <w:t>xtramural venous invasion</w:t>
      </w:r>
      <w:bookmarkEnd w:id="59"/>
      <w:r w:rsidRPr="00A64909">
        <w:rPr>
          <w:rFonts w:ascii="Book Antiqua" w:hAnsi="Book Antiqua" w:cs="Book Antiqua"/>
          <w:sz w:val="20"/>
          <w:szCs w:val="20"/>
        </w:rPr>
        <w:t>;</w:t>
      </w:r>
      <w:r w:rsidR="00B80F1C" w:rsidRPr="00A64909">
        <w:rPr>
          <w:rFonts w:ascii="Book Antiqua" w:hAnsi="Book Antiqua" w:cs="Book Antiqua"/>
          <w:kern w:val="0"/>
          <w:sz w:val="20"/>
          <w:szCs w:val="20"/>
        </w:rPr>
        <w:t xml:space="preserve"> </w:t>
      </w:r>
      <w:bookmarkStart w:id="60" w:name="_Hlk37942004"/>
      <w:r w:rsidR="00B80F1C" w:rsidRPr="00A64909">
        <w:rPr>
          <w:rFonts w:ascii="Book Antiqua" w:hAnsi="Book Antiqua" w:cs="Book Antiqua"/>
          <w:kern w:val="0"/>
          <w:sz w:val="20"/>
          <w:szCs w:val="20"/>
        </w:rPr>
        <w:t>CT:</w:t>
      </w:r>
      <w:r w:rsidR="00B80F1C" w:rsidRPr="00A64909">
        <w:rPr>
          <w:rFonts w:ascii="Book Antiqua" w:hAnsi="Book Antiqua" w:cs="Book Antiqua"/>
          <w:sz w:val="20"/>
          <w:szCs w:val="20"/>
        </w:rPr>
        <w:t xml:space="preserve"> Computed tomography;</w:t>
      </w:r>
      <w:r w:rsidRPr="00A64909">
        <w:rPr>
          <w:rFonts w:ascii="Book Antiqua" w:hAnsi="Book Antiqua" w:cs="Book Antiqua"/>
          <w:sz w:val="20"/>
          <w:szCs w:val="20"/>
        </w:rPr>
        <w:t xml:space="preserve"> DCE-T1</w:t>
      </w:r>
      <w:r w:rsidR="00B80F1C" w:rsidRPr="00A64909">
        <w:rPr>
          <w:rFonts w:ascii="Book Antiqua" w:hAnsi="Book Antiqua" w:cs="Book Antiqua"/>
          <w:sz w:val="20"/>
          <w:szCs w:val="20"/>
        </w:rPr>
        <w:t>:</w:t>
      </w:r>
      <w:r w:rsidRPr="00A64909">
        <w:rPr>
          <w:rFonts w:ascii="Book Antiqua" w:hAnsi="Book Antiqua" w:cs="Book Antiqua"/>
          <w:sz w:val="20"/>
          <w:szCs w:val="20"/>
        </w:rPr>
        <w:t xml:space="preserve"> </w:t>
      </w:r>
      <w:r w:rsidR="00DF6382">
        <w:rPr>
          <w:rFonts w:ascii="Book Antiqua" w:hAnsi="Book Antiqua" w:cs="Book Antiqua"/>
          <w:sz w:val="20"/>
          <w:szCs w:val="20"/>
        </w:rPr>
        <w:t>D</w:t>
      </w:r>
      <w:r w:rsidRPr="00A64909">
        <w:rPr>
          <w:rFonts w:ascii="Book Antiqua" w:hAnsi="Book Antiqua" w:cs="Book Antiqua"/>
          <w:sz w:val="20"/>
          <w:szCs w:val="20"/>
        </w:rPr>
        <w:t>ynamic contrast enhanced T1 images; HR-T2WI</w:t>
      </w:r>
      <w:r w:rsidR="00B80F1C" w:rsidRPr="00A64909">
        <w:rPr>
          <w:rFonts w:ascii="Book Antiqua" w:hAnsi="Book Antiqua" w:cs="Book Antiqua"/>
          <w:sz w:val="20"/>
          <w:szCs w:val="20"/>
        </w:rPr>
        <w:t>:</w:t>
      </w:r>
      <w:r w:rsidRPr="00A64909">
        <w:rPr>
          <w:rFonts w:ascii="Book Antiqua" w:hAnsi="Book Antiqua" w:cs="Book Antiqua"/>
          <w:sz w:val="20"/>
          <w:szCs w:val="20"/>
        </w:rPr>
        <w:t xml:space="preserve"> </w:t>
      </w:r>
      <w:r w:rsidR="00DF6382">
        <w:rPr>
          <w:rFonts w:ascii="Book Antiqua" w:hAnsi="Book Antiqua" w:cs="Book Antiqua"/>
          <w:sz w:val="20"/>
          <w:szCs w:val="20"/>
        </w:rPr>
        <w:t>H</w:t>
      </w:r>
      <w:r w:rsidRPr="00A64909">
        <w:rPr>
          <w:rFonts w:ascii="Book Antiqua" w:hAnsi="Book Antiqua" w:cs="Book Antiqua"/>
          <w:sz w:val="20"/>
          <w:szCs w:val="20"/>
        </w:rPr>
        <w:t>igh resolution T2-weighted imaging; ADC</w:t>
      </w:r>
      <w:r w:rsidR="00B80F1C" w:rsidRPr="00A64909">
        <w:rPr>
          <w:rFonts w:ascii="Book Antiqua" w:hAnsi="Book Antiqua" w:cs="Book Antiqua"/>
          <w:sz w:val="20"/>
          <w:szCs w:val="20"/>
        </w:rPr>
        <w:t>:</w:t>
      </w:r>
      <w:r w:rsidRPr="00A64909">
        <w:rPr>
          <w:rFonts w:ascii="Book Antiqua" w:hAnsi="Book Antiqua" w:cs="Book Antiqua"/>
          <w:sz w:val="20"/>
          <w:szCs w:val="20"/>
        </w:rPr>
        <w:t xml:space="preserve"> </w:t>
      </w:r>
      <w:r w:rsidR="00DF6382">
        <w:rPr>
          <w:rFonts w:ascii="Book Antiqua" w:hAnsi="Book Antiqua" w:cs="Book Antiqua"/>
          <w:sz w:val="20"/>
          <w:szCs w:val="20"/>
        </w:rPr>
        <w:t>A</w:t>
      </w:r>
      <w:r w:rsidRPr="00A64909">
        <w:rPr>
          <w:rFonts w:ascii="Book Antiqua" w:hAnsi="Book Antiqua" w:cs="Book Antiqua"/>
          <w:sz w:val="20"/>
          <w:szCs w:val="20"/>
        </w:rPr>
        <w:t>pparent diffusion coefficient; CRM</w:t>
      </w:r>
      <w:r w:rsidR="00B80F1C" w:rsidRPr="00A64909">
        <w:rPr>
          <w:rFonts w:ascii="Book Antiqua" w:hAnsi="Book Antiqua" w:cs="Book Antiqua"/>
          <w:sz w:val="20"/>
          <w:szCs w:val="20"/>
        </w:rPr>
        <w:t>:</w:t>
      </w:r>
      <w:r w:rsidRPr="00A64909">
        <w:rPr>
          <w:rFonts w:ascii="Book Antiqua" w:hAnsi="Book Antiqua" w:cs="Book Antiqua"/>
          <w:sz w:val="20"/>
          <w:szCs w:val="20"/>
        </w:rPr>
        <w:t xml:space="preserve"> </w:t>
      </w:r>
      <w:r w:rsidR="00DF6382">
        <w:rPr>
          <w:rFonts w:ascii="Book Antiqua" w:hAnsi="Book Antiqua" w:cs="Book Antiqua"/>
          <w:sz w:val="20"/>
          <w:szCs w:val="20"/>
        </w:rPr>
        <w:t>C</w:t>
      </w:r>
      <w:r w:rsidRPr="00A64909">
        <w:rPr>
          <w:rFonts w:ascii="Book Antiqua" w:hAnsi="Book Antiqua" w:cs="Book Antiqua"/>
          <w:sz w:val="20"/>
          <w:szCs w:val="20"/>
        </w:rPr>
        <w:t xml:space="preserve">ombined </w:t>
      </w:r>
      <w:proofErr w:type="spellStart"/>
      <w:r w:rsidRPr="00A64909">
        <w:rPr>
          <w:rFonts w:ascii="Book Antiqua" w:hAnsi="Book Antiqua" w:cs="Book Antiqua"/>
          <w:sz w:val="20"/>
          <w:szCs w:val="20"/>
        </w:rPr>
        <w:t>radiomic</w:t>
      </w:r>
      <w:proofErr w:type="spellEnd"/>
      <w:r w:rsidRPr="00A64909">
        <w:rPr>
          <w:rFonts w:ascii="Book Antiqua" w:hAnsi="Book Antiqua" w:cs="Book Antiqua"/>
          <w:sz w:val="20"/>
          <w:szCs w:val="20"/>
        </w:rPr>
        <w:t xml:space="preserve"> model; MRM</w:t>
      </w:r>
      <w:r w:rsidR="00B80F1C" w:rsidRPr="00A64909">
        <w:rPr>
          <w:rFonts w:ascii="Book Antiqua" w:hAnsi="Book Antiqua" w:cs="Book Antiqua"/>
          <w:sz w:val="20"/>
          <w:szCs w:val="20"/>
        </w:rPr>
        <w:t>:</w:t>
      </w:r>
      <w:r w:rsidRPr="00A64909">
        <w:rPr>
          <w:rFonts w:ascii="Book Antiqua" w:hAnsi="Book Antiqua" w:cs="Book Antiqua"/>
          <w:sz w:val="20"/>
          <w:szCs w:val="20"/>
        </w:rPr>
        <w:t xml:space="preserve"> Multi-modal </w:t>
      </w:r>
      <w:proofErr w:type="spellStart"/>
      <w:r w:rsidR="00B80F1C" w:rsidRPr="00A64909">
        <w:rPr>
          <w:rFonts w:ascii="Book Antiqua" w:hAnsi="Book Antiqua" w:cs="Book Antiqua"/>
          <w:sz w:val="20"/>
          <w:szCs w:val="20"/>
        </w:rPr>
        <w:t>radiomics</w:t>
      </w:r>
      <w:proofErr w:type="spellEnd"/>
      <w:r w:rsidR="00B80F1C" w:rsidRPr="00A64909">
        <w:rPr>
          <w:rFonts w:ascii="Book Antiqua" w:hAnsi="Book Antiqua" w:cs="Book Antiqua"/>
          <w:sz w:val="20"/>
          <w:szCs w:val="20"/>
        </w:rPr>
        <w:t xml:space="preserve"> model;</w:t>
      </w:r>
      <w:bookmarkEnd w:id="60"/>
      <w:r w:rsidR="00B80F1C" w:rsidRPr="00A64909">
        <w:rPr>
          <w:rFonts w:ascii="Book Antiqua" w:hAnsi="Book Antiqua" w:cs="Book Antiqua"/>
          <w:sz w:val="20"/>
          <w:szCs w:val="20"/>
        </w:rPr>
        <w:t xml:space="preserve"> AUC: Area under the curve; CI: Confidence interval;</w:t>
      </w:r>
      <w:r w:rsidR="00B80F1C" w:rsidRPr="00A64909">
        <w:rPr>
          <w:rFonts w:ascii="Book Antiqua" w:hAnsi="Book Antiqua" w:cs="Book Antiqua"/>
          <w:kern w:val="0"/>
          <w:sz w:val="20"/>
          <w:szCs w:val="20"/>
        </w:rPr>
        <w:t xml:space="preserve"> </w:t>
      </w:r>
      <w:r w:rsidR="00B80F1C" w:rsidRPr="00A64909">
        <w:rPr>
          <w:rFonts w:ascii="Book Antiqua" w:hAnsi="Book Antiqua" w:cs="Book Antiqua"/>
          <w:sz w:val="20"/>
          <w:szCs w:val="20"/>
        </w:rPr>
        <w:t>ACC: Accuracy.</w:t>
      </w:r>
    </w:p>
    <w:p w14:paraId="312F7D53" w14:textId="22BEAF70" w:rsidR="000871FD" w:rsidRPr="00A64909" w:rsidRDefault="000871FD" w:rsidP="00A64909">
      <w:pPr>
        <w:autoSpaceDE w:val="0"/>
        <w:autoSpaceDN w:val="0"/>
        <w:adjustRightInd w:val="0"/>
        <w:snapToGrid w:val="0"/>
        <w:spacing w:line="360" w:lineRule="auto"/>
        <w:rPr>
          <w:rFonts w:ascii="Book Antiqua" w:hAnsi="Book Antiqua" w:cs="Book Antiqua"/>
          <w:sz w:val="20"/>
          <w:szCs w:val="20"/>
        </w:rPr>
      </w:pPr>
    </w:p>
    <w:sectPr w:rsidR="000871FD" w:rsidRPr="00A64909" w:rsidSect="00A64909">
      <w:footerReference w:type="even" r:id="rId18"/>
      <w:footerReference w:type="default" r:id="rId19"/>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6F798F" w14:textId="77777777" w:rsidR="00F47F69" w:rsidRDefault="00F47F69" w:rsidP="00C73922">
      <w:r>
        <w:separator/>
      </w:r>
    </w:p>
  </w:endnote>
  <w:endnote w:type="continuationSeparator" w:id="0">
    <w:p w14:paraId="5D83626C" w14:textId="77777777" w:rsidR="00F47F69" w:rsidRDefault="00F47F69" w:rsidP="00C739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Arial">
    <w:panose1 w:val="020B0604020202020204"/>
    <w:charset w:val="00"/>
    <w:family w:val="swiss"/>
    <w:pitch w:val="variable"/>
    <w:sig w:usb0="E0002EFF" w:usb1="C000785B" w:usb2="00000009" w:usb3="00000000" w:csb0="000001FF" w:csb1="00000000"/>
  </w:font>
  <w:font w:name="ATBasilia-Roman">
    <w:altName w:val="宋体"/>
    <w:charset w:val="86"/>
    <w:family w:val="roman"/>
    <w:pitch w:val="default"/>
    <w:sig w:usb0="00000000" w:usb1="00000000" w:usb2="00000010" w:usb3="00000000" w:csb0="0004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184323054"/>
      <w:docPartObj>
        <w:docPartGallery w:val="Page Numbers (Bottom of Page)"/>
        <w:docPartUnique/>
      </w:docPartObj>
    </w:sdtPr>
    <w:sdtEndPr>
      <w:rPr>
        <w:rStyle w:val="ae"/>
      </w:rPr>
    </w:sdtEndPr>
    <w:sdtContent>
      <w:p w14:paraId="17B353FF" w14:textId="7BCC0FC2" w:rsidR="00A64909" w:rsidRDefault="00A64909" w:rsidP="0032768E">
        <w:pPr>
          <w:pStyle w:val="a5"/>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61E134CC" w14:textId="77777777" w:rsidR="00A64909" w:rsidRDefault="00A64909">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Fonts w:ascii="Book Antiqua" w:hAnsi="Book Antiqua"/>
        <w:sz w:val="24"/>
        <w:szCs w:val="24"/>
      </w:rPr>
      <w:id w:val="-453791250"/>
      <w:docPartObj>
        <w:docPartGallery w:val="Page Numbers (Bottom of Page)"/>
        <w:docPartUnique/>
      </w:docPartObj>
    </w:sdtPr>
    <w:sdtEndPr>
      <w:rPr>
        <w:rStyle w:val="ae"/>
      </w:rPr>
    </w:sdtEndPr>
    <w:sdtContent>
      <w:p w14:paraId="6D621908" w14:textId="7CC82D36" w:rsidR="00A64909" w:rsidRPr="00A60484" w:rsidRDefault="00A64909" w:rsidP="0032768E">
        <w:pPr>
          <w:pStyle w:val="a5"/>
          <w:framePr w:wrap="none" w:vAnchor="text" w:hAnchor="margin" w:xAlign="center" w:y="1"/>
          <w:rPr>
            <w:rStyle w:val="ae"/>
            <w:rFonts w:ascii="Book Antiqua" w:hAnsi="Book Antiqua"/>
            <w:sz w:val="24"/>
            <w:szCs w:val="24"/>
          </w:rPr>
        </w:pPr>
        <w:r w:rsidRPr="00A60484">
          <w:rPr>
            <w:rStyle w:val="ae"/>
            <w:rFonts w:ascii="Book Antiqua" w:hAnsi="Book Antiqua"/>
            <w:sz w:val="20"/>
            <w:szCs w:val="20"/>
          </w:rPr>
          <w:fldChar w:fldCharType="begin"/>
        </w:r>
        <w:r w:rsidRPr="00A60484">
          <w:rPr>
            <w:rStyle w:val="ae"/>
            <w:rFonts w:ascii="Book Antiqua" w:hAnsi="Book Antiqua"/>
            <w:sz w:val="20"/>
            <w:szCs w:val="20"/>
          </w:rPr>
          <w:instrText xml:space="preserve"> PAGE </w:instrText>
        </w:r>
        <w:r w:rsidRPr="00A60484">
          <w:rPr>
            <w:rStyle w:val="ae"/>
            <w:rFonts w:ascii="Book Antiqua" w:hAnsi="Book Antiqua"/>
            <w:sz w:val="20"/>
            <w:szCs w:val="20"/>
          </w:rPr>
          <w:fldChar w:fldCharType="separate"/>
        </w:r>
        <w:r w:rsidR="00A60484">
          <w:rPr>
            <w:rStyle w:val="ae"/>
            <w:rFonts w:ascii="Book Antiqua" w:hAnsi="Book Antiqua"/>
            <w:noProof/>
            <w:sz w:val="20"/>
            <w:szCs w:val="20"/>
          </w:rPr>
          <w:t>3</w:t>
        </w:r>
        <w:r w:rsidRPr="00A60484">
          <w:rPr>
            <w:rStyle w:val="ae"/>
            <w:rFonts w:ascii="Book Antiqua" w:hAnsi="Book Antiqua"/>
            <w:sz w:val="20"/>
            <w:szCs w:val="20"/>
          </w:rPr>
          <w:fldChar w:fldCharType="end"/>
        </w:r>
      </w:p>
    </w:sdtContent>
  </w:sdt>
  <w:p w14:paraId="60D52E67" w14:textId="77777777" w:rsidR="00A64909" w:rsidRDefault="00A6490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3C563E" w14:textId="77777777" w:rsidR="00F47F69" w:rsidRDefault="00F47F69" w:rsidP="00C73922">
      <w:r>
        <w:separator/>
      </w:r>
    </w:p>
  </w:footnote>
  <w:footnote w:type="continuationSeparator" w:id="0">
    <w:p w14:paraId="18EB14FE" w14:textId="77777777" w:rsidR="00F47F69" w:rsidRDefault="00F47F69" w:rsidP="00C739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p9eex9ox29a7epvr7vvafivzfexz0dtsef&quot;&gt;我的EndNote库&lt;record-ids&gt;&lt;item&gt;4935&lt;/item&gt;&lt;item&gt;4937&lt;/item&gt;&lt;item&gt;4938&lt;/item&gt;&lt;item&gt;4939&lt;/item&gt;&lt;item&gt;4940&lt;/item&gt;&lt;item&gt;4941&lt;/item&gt;&lt;item&gt;4942&lt;/item&gt;&lt;item&gt;4943&lt;/item&gt;&lt;item&gt;4944&lt;/item&gt;&lt;item&gt;4945&lt;/item&gt;&lt;item&gt;4946&lt;/item&gt;&lt;item&gt;4947&lt;/item&gt;&lt;item&gt;4948&lt;/item&gt;&lt;item&gt;4949&lt;/item&gt;&lt;item&gt;4950&lt;/item&gt;&lt;item&gt;4951&lt;/item&gt;&lt;item&gt;4952&lt;/item&gt;&lt;item&gt;4953&lt;/item&gt;&lt;item&gt;4954&lt;/item&gt;&lt;item&gt;4955&lt;/item&gt;&lt;item&gt;4956&lt;/item&gt;&lt;item&gt;4957&lt;/item&gt;&lt;item&gt;4958&lt;/item&gt;&lt;item&gt;4959&lt;/item&gt;&lt;item&gt;4960&lt;/item&gt;&lt;item&gt;4961&lt;/item&gt;&lt;item&gt;4962&lt;/item&gt;&lt;item&gt;4963&lt;/item&gt;&lt;item&gt;4964&lt;/item&gt;&lt;item&gt;4965&lt;/item&gt;&lt;item&gt;4966&lt;/item&gt;&lt;item&gt;4967&lt;/item&gt;&lt;item&gt;4968&lt;/item&gt;&lt;item&gt;4969&lt;/item&gt;&lt;item&gt;4970&lt;/item&gt;&lt;item&gt;4971&lt;/item&gt;&lt;item&gt;4972&lt;/item&gt;&lt;item&gt;4973&lt;/item&gt;&lt;item&gt;4974&lt;/item&gt;&lt;item&gt;4975&lt;/item&gt;&lt;item&gt;4976&lt;/item&gt;&lt;item&gt;4977&lt;/item&gt;&lt;item&gt;4978&lt;/item&gt;&lt;item&gt;4979&lt;/item&gt;&lt;item&gt;4980&lt;/item&gt;&lt;item&gt;4981&lt;/item&gt;&lt;item&gt;4982&lt;/item&gt;&lt;item&gt;4983&lt;/item&gt;&lt;item&gt;4984&lt;/item&gt;&lt;item&gt;4985&lt;/item&gt;&lt;item&gt;4986&lt;/item&gt;&lt;item&gt;4987&lt;/item&gt;&lt;item&gt;4988&lt;/item&gt;&lt;item&gt;4989&lt;/item&gt;&lt;item&gt;4990&lt;/item&gt;&lt;item&gt;4991&lt;/item&gt;&lt;item&gt;5033&lt;/item&gt;&lt;/record-ids&gt;&lt;/item&gt;&lt;/Libraries&gt;"/>
  </w:docVars>
  <w:rsids>
    <w:rsidRoot w:val="00C43828"/>
    <w:rsid w:val="000071F7"/>
    <w:rsid w:val="00016B6D"/>
    <w:rsid w:val="00030183"/>
    <w:rsid w:val="000312F8"/>
    <w:rsid w:val="00046C27"/>
    <w:rsid w:val="0005295F"/>
    <w:rsid w:val="00062D74"/>
    <w:rsid w:val="00073CFE"/>
    <w:rsid w:val="00076E15"/>
    <w:rsid w:val="000871FD"/>
    <w:rsid w:val="00090CE3"/>
    <w:rsid w:val="000920E7"/>
    <w:rsid w:val="000A38C7"/>
    <w:rsid w:val="000A4920"/>
    <w:rsid w:val="000A7C0E"/>
    <w:rsid w:val="000B06D5"/>
    <w:rsid w:val="000B39E7"/>
    <w:rsid w:val="000B5A45"/>
    <w:rsid w:val="000B6D72"/>
    <w:rsid w:val="000B7A93"/>
    <w:rsid w:val="000C08CE"/>
    <w:rsid w:val="000C6471"/>
    <w:rsid w:val="000C651B"/>
    <w:rsid w:val="000C7500"/>
    <w:rsid w:val="000E11B5"/>
    <w:rsid w:val="000E13E8"/>
    <w:rsid w:val="000E48D1"/>
    <w:rsid w:val="000E57B5"/>
    <w:rsid w:val="000E773D"/>
    <w:rsid w:val="000F1056"/>
    <w:rsid w:val="000F2550"/>
    <w:rsid w:val="00101A08"/>
    <w:rsid w:val="00103FDD"/>
    <w:rsid w:val="001068D5"/>
    <w:rsid w:val="00107B07"/>
    <w:rsid w:val="001247D9"/>
    <w:rsid w:val="001252FE"/>
    <w:rsid w:val="0012545F"/>
    <w:rsid w:val="00125A57"/>
    <w:rsid w:val="001310D4"/>
    <w:rsid w:val="001330BA"/>
    <w:rsid w:val="001333D4"/>
    <w:rsid w:val="00136E24"/>
    <w:rsid w:val="00155354"/>
    <w:rsid w:val="00156884"/>
    <w:rsid w:val="00161251"/>
    <w:rsid w:val="00180796"/>
    <w:rsid w:val="00186705"/>
    <w:rsid w:val="001A66BC"/>
    <w:rsid w:val="001A7624"/>
    <w:rsid w:val="001B01ED"/>
    <w:rsid w:val="001B388D"/>
    <w:rsid w:val="001B6535"/>
    <w:rsid w:val="001C24A0"/>
    <w:rsid w:val="001C4B88"/>
    <w:rsid w:val="001D63A4"/>
    <w:rsid w:val="001E152D"/>
    <w:rsid w:val="001E2A48"/>
    <w:rsid w:val="001E37F9"/>
    <w:rsid w:val="00201233"/>
    <w:rsid w:val="0020399B"/>
    <w:rsid w:val="00206B16"/>
    <w:rsid w:val="00211321"/>
    <w:rsid w:val="002142C6"/>
    <w:rsid w:val="00214690"/>
    <w:rsid w:val="00215C79"/>
    <w:rsid w:val="00227E78"/>
    <w:rsid w:val="00242BAB"/>
    <w:rsid w:val="00245FBA"/>
    <w:rsid w:val="002539EA"/>
    <w:rsid w:val="00263C15"/>
    <w:rsid w:val="0026438B"/>
    <w:rsid w:val="0026502C"/>
    <w:rsid w:val="0028717D"/>
    <w:rsid w:val="00287531"/>
    <w:rsid w:val="00290A74"/>
    <w:rsid w:val="00292B75"/>
    <w:rsid w:val="002961A8"/>
    <w:rsid w:val="002A4DA1"/>
    <w:rsid w:val="002B4AE1"/>
    <w:rsid w:val="002B4C80"/>
    <w:rsid w:val="002C57C0"/>
    <w:rsid w:val="002D5734"/>
    <w:rsid w:val="002D5A5D"/>
    <w:rsid w:val="002F1A65"/>
    <w:rsid w:val="00301CD7"/>
    <w:rsid w:val="00303C5D"/>
    <w:rsid w:val="0031015A"/>
    <w:rsid w:val="00312C1F"/>
    <w:rsid w:val="00314C0B"/>
    <w:rsid w:val="00316146"/>
    <w:rsid w:val="003163AF"/>
    <w:rsid w:val="0032040E"/>
    <w:rsid w:val="00326C0E"/>
    <w:rsid w:val="0032768E"/>
    <w:rsid w:val="00331793"/>
    <w:rsid w:val="00333A02"/>
    <w:rsid w:val="00350163"/>
    <w:rsid w:val="00376055"/>
    <w:rsid w:val="00377A4A"/>
    <w:rsid w:val="00382FC0"/>
    <w:rsid w:val="003830E4"/>
    <w:rsid w:val="00390158"/>
    <w:rsid w:val="00390A2A"/>
    <w:rsid w:val="00392193"/>
    <w:rsid w:val="00395323"/>
    <w:rsid w:val="00397C9B"/>
    <w:rsid w:val="003A7724"/>
    <w:rsid w:val="003B373F"/>
    <w:rsid w:val="003C16B3"/>
    <w:rsid w:val="003D721A"/>
    <w:rsid w:val="003D7AFF"/>
    <w:rsid w:val="003E07F1"/>
    <w:rsid w:val="003E0AC9"/>
    <w:rsid w:val="003E41EE"/>
    <w:rsid w:val="003E4657"/>
    <w:rsid w:val="003F4055"/>
    <w:rsid w:val="003F4D28"/>
    <w:rsid w:val="003F5FB0"/>
    <w:rsid w:val="004005F2"/>
    <w:rsid w:val="00402B69"/>
    <w:rsid w:val="0040678C"/>
    <w:rsid w:val="00406864"/>
    <w:rsid w:val="004125F4"/>
    <w:rsid w:val="00413CA0"/>
    <w:rsid w:val="00414704"/>
    <w:rsid w:val="00415AB5"/>
    <w:rsid w:val="00420726"/>
    <w:rsid w:val="004207DE"/>
    <w:rsid w:val="00422161"/>
    <w:rsid w:val="004241C2"/>
    <w:rsid w:val="00433F76"/>
    <w:rsid w:val="004365EA"/>
    <w:rsid w:val="0044146D"/>
    <w:rsid w:val="0045275C"/>
    <w:rsid w:val="00452AA8"/>
    <w:rsid w:val="00460EA2"/>
    <w:rsid w:val="004630C0"/>
    <w:rsid w:val="00466535"/>
    <w:rsid w:val="00466946"/>
    <w:rsid w:val="00466E84"/>
    <w:rsid w:val="0047264B"/>
    <w:rsid w:val="00476925"/>
    <w:rsid w:val="004811DE"/>
    <w:rsid w:val="0048174D"/>
    <w:rsid w:val="00485A23"/>
    <w:rsid w:val="00487B39"/>
    <w:rsid w:val="0049199F"/>
    <w:rsid w:val="004963C2"/>
    <w:rsid w:val="004A69F6"/>
    <w:rsid w:val="004B2884"/>
    <w:rsid w:val="004B34BE"/>
    <w:rsid w:val="004B4C9B"/>
    <w:rsid w:val="004B6A47"/>
    <w:rsid w:val="004D00C9"/>
    <w:rsid w:val="004D5B2B"/>
    <w:rsid w:val="004D72A3"/>
    <w:rsid w:val="004E0667"/>
    <w:rsid w:val="004E189E"/>
    <w:rsid w:val="004E4972"/>
    <w:rsid w:val="004E75D5"/>
    <w:rsid w:val="004F47E7"/>
    <w:rsid w:val="00500E06"/>
    <w:rsid w:val="00507D16"/>
    <w:rsid w:val="00511FC9"/>
    <w:rsid w:val="00513E85"/>
    <w:rsid w:val="00525B0D"/>
    <w:rsid w:val="0053159E"/>
    <w:rsid w:val="005463D6"/>
    <w:rsid w:val="00554512"/>
    <w:rsid w:val="00556D37"/>
    <w:rsid w:val="00557094"/>
    <w:rsid w:val="00560AAD"/>
    <w:rsid w:val="00563DAE"/>
    <w:rsid w:val="00577029"/>
    <w:rsid w:val="00582CBB"/>
    <w:rsid w:val="00587A5C"/>
    <w:rsid w:val="00593CD5"/>
    <w:rsid w:val="00595230"/>
    <w:rsid w:val="00596260"/>
    <w:rsid w:val="005A1A4D"/>
    <w:rsid w:val="005A569C"/>
    <w:rsid w:val="005D3A14"/>
    <w:rsid w:val="005D3C63"/>
    <w:rsid w:val="005D66CF"/>
    <w:rsid w:val="005E2CC9"/>
    <w:rsid w:val="005E7FFB"/>
    <w:rsid w:val="005F0CC5"/>
    <w:rsid w:val="005F4B40"/>
    <w:rsid w:val="005F5460"/>
    <w:rsid w:val="00605838"/>
    <w:rsid w:val="00613F30"/>
    <w:rsid w:val="006154D3"/>
    <w:rsid w:val="00616818"/>
    <w:rsid w:val="00620663"/>
    <w:rsid w:val="00632B2A"/>
    <w:rsid w:val="0063770E"/>
    <w:rsid w:val="006670C6"/>
    <w:rsid w:val="0066726C"/>
    <w:rsid w:val="00670734"/>
    <w:rsid w:val="0067323B"/>
    <w:rsid w:val="00684E78"/>
    <w:rsid w:val="006915CC"/>
    <w:rsid w:val="006928B7"/>
    <w:rsid w:val="0069664F"/>
    <w:rsid w:val="006A1FEC"/>
    <w:rsid w:val="006A48A5"/>
    <w:rsid w:val="006B17F6"/>
    <w:rsid w:val="006B46D2"/>
    <w:rsid w:val="006C3677"/>
    <w:rsid w:val="006C5602"/>
    <w:rsid w:val="006D42CB"/>
    <w:rsid w:val="006E061F"/>
    <w:rsid w:val="006E10AC"/>
    <w:rsid w:val="006E3D03"/>
    <w:rsid w:val="006E5252"/>
    <w:rsid w:val="006F3041"/>
    <w:rsid w:val="006F68CC"/>
    <w:rsid w:val="006F777C"/>
    <w:rsid w:val="006F7D81"/>
    <w:rsid w:val="00703E0E"/>
    <w:rsid w:val="0070489F"/>
    <w:rsid w:val="00706ABB"/>
    <w:rsid w:val="00720E55"/>
    <w:rsid w:val="00722126"/>
    <w:rsid w:val="0073094C"/>
    <w:rsid w:val="00733C56"/>
    <w:rsid w:val="00754146"/>
    <w:rsid w:val="007658EF"/>
    <w:rsid w:val="00770EAF"/>
    <w:rsid w:val="00771472"/>
    <w:rsid w:val="00784493"/>
    <w:rsid w:val="00790EE0"/>
    <w:rsid w:val="007929C8"/>
    <w:rsid w:val="00793A53"/>
    <w:rsid w:val="007A6A29"/>
    <w:rsid w:val="007B034B"/>
    <w:rsid w:val="007C1358"/>
    <w:rsid w:val="007C1C4E"/>
    <w:rsid w:val="007C3664"/>
    <w:rsid w:val="007D2194"/>
    <w:rsid w:val="007D6571"/>
    <w:rsid w:val="007E0687"/>
    <w:rsid w:val="007E0B21"/>
    <w:rsid w:val="007F0041"/>
    <w:rsid w:val="0080067A"/>
    <w:rsid w:val="00814F7E"/>
    <w:rsid w:val="00816AF8"/>
    <w:rsid w:val="00816F02"/>
    <w:rsid w:val="00820EDF"/>
    <w:rsid w:val="0082322A"/>
    <w:rsid w:val="0083167D"/>
    <w:rsid w:val="00842EA9"/>
    <w:rsid w:val="00847A5F"/>
    <w:rsid w:val="00851471"/>
    <w:rsid w:val="0085299A"/>
    <w:rsid w:val="00882139"/>
    <w:rsid w:val="00885021"/>
    <w:rsid w:val="00895E83"/>
    <w:rsid w:val="008B0574"/>
    <w:rsid w:val="008B44BD"/>
    <w:rsid w:val="008C5848"/>
    <w:rsid w:val="008C76F8"/>
    <w:rsid w:val="008C776A"/>
    <w:rsid w:val="008D4A38"/>
    <w:rsid w:val="008D5E7C"/>
    <w:rsid w:val="008E7B2D"/>
    <w:rsid w:val="008E7B42"/>
    <w:rsid w:val="008F0CA0"/>
    <w:rsid w:val="008F1656"/>
    <w:rsid w:val="00900D6A"/>
    <w:rsid w:val="0090430A"/>
    <w:rsid w:val="00904884"/>
    <w:rsid w:val="00913808"/>
    <w:rsid w:val="009208C8"/>
    <w:rsid w:val="00925AE5"/>
    <w:rsid w:val="00941C16"/>
    <w:rsid w:val="00941C7F"/>
    <w:rsid w:val="00975881"/>
    <w:rsid w:val="00980016"/>
    <w:rsid w:val="00982356"/>
    <w:rsid w:val="009824EC"/>
    <w:rsid w:val="009924C8"/>
    <w:rsid w:val="009956E9"/>
    <w:rsid w:val="009A14CE"/>
    <w:rsid w:val="009B1931"/>
    <w:rsid w:val="009B2D58"/>
    <w:rsid w:val="009C065A"/>
    <w:rsid w:val="009C1496"/>
    <w:rsid w:val="009C204C"/>
    <w:rsid w:val="009C21F9"/>
    <w:rsid w:val="009C5C42"/>
    <w:rsid w:val="009C6B3E"/>
    <w:rsid w:val="009D0DB6"/>
    <w:rsid w:val="009D760A"/>
    <w:rsid w:val="009F106B"/>
    <w:rsid w:val="00A00BBA"/>
    <w:rsid w:val="00A01995"/>
    <w:rsid w:val="00A04B0F"/>
    <w:rsid w:val="00A051D3"/>
    <w:rsid w:val="00A07507"/>
    <w:rsid w:val="00A07DF9"/>
    <w:rsid w:val="00A169C4"/>
    <w:rsid w:val="00A21887"/>
    <w:rsid w:val="00A21ECC"/>
    <w:rsid w:val="00A239F0"/>
    <w:rsid w:val="00A301C0"/>
    <w:rsid w:val="00A344A4"/>
    <w:rsid w:val="00A35676"/>
    <w:rsid w:val="00A42C5B"/>
    <w:rsid w:val="00A43FE6"/>
    <w:rsid w:val="00A45887"/>
    <w:rsid w:val="00A50440"/>
    <w:rsid w:val="00A60484"/>
    <w:rsid w:val="00A61735"/>
    <w:rsid w:val="00A64909"/>
    <w:rsid w:val="00A66E4D"/>
    <w:rsid w:val="00A717DD"/>
    <w:rsid w:val="00A71CE0"/>
    <w:rsid w:val="00A72139"/>
    <w:rsid w:val="00A73752"/>
    <w:rsid w:val="00A87231"/>
    <w:rsid w:val="00A969AE"/>
    <w:rsid w:val="00AA1875"/>
    <w:rsid w:val="00AA4C2B"/>
    <w:rsid w:val="00AB3364"/>
    <w:rsid w:val="00AB6B18"/>
    <w:rsid w:val="00AC4811"/>
    <w:rsid w:val="00AE32BE"/>
    <w:rsid w:val="00AE6589"/>
    <w:rsid w:val="00AF02CD"/>
    <w:rsid w:val="00AF2E7D"/>
    <w:rsid w:val="00AF7A96"/>
    <w:rsid w:val="00B00C30"/>
    <w:rsid w:val="00B00E84"/>
    <w:rsid w:val="00B175FC"/>
    <w:rsid w:val="00B21508"/>
    <w:rsid w:val="00B26E03"/>
    <w:rsid w:val="00B2779D"/>
    <w:rsid w:val="00B325CB"/>
    <w:rsid w:val="00B37FD9"/>
    <w:rsid w:val="00B4274D"/>
    <w:rsid w:val="00B50A07"/>
    <w:rsid w:val="00B56E6E"/>
    <w:rsid w:val="00B601E9"/>
    <w:rsid w:val="00B6065F"/>
    <w:rsid w:val="00B66FF2"/>
    <w:rsid w:val="00B72105"/>
    <w:rsid w:val="00B76B40"/>
    <w:rsid w:val="00B80F1C"/>
    <w:rsid w:val="00B821E6"/>
    <w:rsid w:val="00B93694"/>
    <w:rsid w:val="00BA0DE6"/>
    <w:rsid w:val="00BA20F4"/>
    <w:rsid w:val="00BB1214"/>
    <w:rsid w:val="00BB1C4C"/>
    <w:rsid w:val="00BB3AD7"/>
    <w:rsid w:val="00BB65EF"/>
    <w:rsid w:val="00BB6D9A"/>
    <w:rsid w:val="00BD3697"/>
    <w:rsid w:val="00BE1739"/>
    <w:rsid w:val="00C06AE0"/>
    <w:rsid w:val="00C24558"/>
    <w:rsid w:val="00C340C8"/>
    <w:rsid w:val="00C36407"/>
    <w:rsid w:val="00C41CDD"/>
    <w:rsid w:val="00C42D40"/>
    <w:rsid w:val="00C43828"/>
    <w:rsid w:val="00C45639"/>
    <w:rsid w:val="00C4667F"/>
    <w:rsid w:val="00C4734A"/>
    <w:rsid w:val="00C5577C"/>
    <w:rsid w:val="00C61E6B"/>
    <w:rsid w:val="00C651AF"/>
    <w:rsid w:val="00C67A32"/>
    <w:rsid w:val="00C71659"/>
    <w:rsid w:val="00C73922"/>
    <w:rsid w:val="00C7740B"/>
    <w:rsid w:val="00C93E81"/>
    <w:rsid w:val="00C9667E"/>
    <w:rsid w:val="00CA36C0"/>
    <w:rsid w:val="00CA5112"/>
    <w:rsid w:val="00CC6111"/>
    <w:rsid w:val="00CD35BD"/>
    <w:rsid w:val="00CD7384"/>
    <w:rsid w:val="00CE3BF3"/>
    <w:rsid w:val="00CE797C"/>
    <w:rsid w:val="00CF1F9E"/>
    <w:rsid w:val="00CF5F12"/>
    <w:rsid w:val="00CF6383"/>
    <w:rsid w:val="00D062F7"/>
    <w:rsid w:val="00D22A12"/>
    <w:rsid w:val="00D22BC8"/>
    <w:rsid w:val="00D22F2C"/>
    <w:rsid w:val="00D346E4"/>
    <w:rsid w:val="00D37BB0"/>
    <w:rsid w:val="00D404BF"/>
    <w:rsid w:val="00D43F68"/>
    <w:rsid w:val="00D51B64"/>
    <w:rsid w:val="00D55553"/>
    <w:rsid w:val="00D6194C"/>
    <w:rsid w:val="00D63ADE"/>
    <w:rsid w:val="00D676CD"/>
    <w:rsid w:val="00D67AED"/>
    <w:rsid w:val="00D86817"/>
    <w:rsid w:val="00DA2097"/>
    <w:rsid w:val="00DB1AB1"/>
    <w:rsid w:val="00DC2321"/>
    <w:rsid w:val="00DC2E9F"/>
    <w:rsid w:val="00DC75B9"/>
    <w:rsid w:val="00DD397F"/>
    <w:rsid w:val="00DD5770"/>
    <w:rsid w:val="00DD637D"/>
    <w:rsid w:val="00DD6B78"/>
    <w:rsid w:val="00DE0B1F"/>
    <w:rsid w:val="00DE3B0C"/>
    <w:rsid w:val="00DE78D6"/>
    <w:rsid w:val="00DF6382"/>
    <w:rsid w:val="00DF63FE"/>
    <w:rsid w:val="00E006EF"/>
    <w:rsid w:val="00E050F5"/>
    <w:rsid w:val="00E066FD"/>
    <w:rsid w:val="00E22F58"/>
    <w:rsid w:val="00E24823"/>
    <w:rsid w:val="00E27730"/>
    <w:rsid w:val="00E33E4F"/>
    <w:rsid w:val="00E35593"/>
    <w:rsid w:val="00E42087"/>
    <w:rsid w:val="00E61876"/>
    <w:rsid w:val="00E67CC9"/>
    <w:rsid w:val="00E81FA0"/>
    <w:rsid w:val="00E9090C"/>
    <w:rsid w:val="00E934BA"/>
    <w:rsid w:val="00E954D0"/>
    <w:rsid w:val="00E9601F"/>
    <w:rsid w:val="00EA622B"/>
    <w:rsid w:val="00EB6DAB"/>
    <w:rsid w:val="00ED180E"/>
    <w:rsid w:val="00ED35DD"/>
    <w:rsid w:val="00ED4DB2"/>
    <w:rsid w:val="00EE0B23"/>
    <w:rsid w:val="00EF418C"/>
    <w:rsid w:val="00EF798C"/>
    <w:rsid w:val="00F02EB7"/>
    <w:rsid w:val="00F058D2"/>
    <w:rsid w:val="00F069AD"/>
    <w:rsid w:val="00F10F1F"/>
    <w:rsid w:val="00F1111A"/>
    <w:rsid w:val="00F15DC4"/>
    <w:rsid w:val="00F160BD"/>
    <w:rsid w:val="00F170A7"/>
    <w:rsid w:val="00F30205"/>
    <w:rsid w:val="00F338CF"/>
    <w:rsid w:val="00F35942"/>
    <w:rsid w:val="00F41190"/>
    <w:rsid w:val="00F411A6"/>
    <w:rsid w:val="00F43B26"/>
    <w:rsid w:val="00F47F69"/>
    <w:rsid w:val="00F54282"/>
    <w:rsid w:val="00F5468B"/>
    <w:rsid w:val="00F555A3"/>
    <w:rsid w:val="00F634C0"/>
    <w:rsid w:val="00F7291D"/>
    <w:rsid w:val="00F77984"/>
    <w:rsid w:val="00F80AE5"/>
    <w:rsid w:val="00F82821"/>
    <w:rsid w:val="00F92F7A"/>
    <w:rsid w:val="00F94456"/>
    <w:rsid w:val="00FA5476"/>
    <w:rsid w:val="00FA5BE8"/>
    <w:rsid w:val="00FB062C"/>
    <w:rsid w:val="00FB3847"/>
    <w:rsid w:val="00FB5AA7"/>
    <w:rsid w:val="00FB6555"/>
    <w:rsid w:val="00FB6D5E"/>
    <w:rsid w:val="00FC022C"/>
    <w:rsid w:val="00FC219B"/>
    <w:rsid w:val="00FC73BE"/>
    <w:rsid w:val="00FD05A2"/>
    <w:rsid w:val="00FD0C32"/>
    <w:rsid w:val="00FD2C0D"/>
    <w:rsid w:val="00FD3396"/>
    <w:rsid w:val="00FF0CE0"/>
    <w:rsid w:val="00FF7ECB"/>
    <w:rsid w:val="08A91F31"/>
    <w:rsid w:val="08F41445"/>
    <w:rsid w:val="092B7D3E"/>
    <w:rsid w:val="09895873"/>
    <w:rsid w:val="0A0256FA"/>
    <w:rsid w:val="0D643CB1"/>
    <w:rsid w:val="0D780AB7"/>
    <w:rsid w:val="0F9A6CD3"/>
    <w:rsid w:val="0FA569C9"/>
    <w:rsid w:val="10AB2DB5"/>
    <w:rsid w:val="1101658A"/>
    <w:rsid w:val="1117122E"/>
    <w:rsid w:val="13A83191"/>
    <w:rsid w:val="13DD22F2"/>
    <w:rsid w:val="18D506A3"/>
    <w:rsid w:val="1A5E0765"/>
    <w:rsid w:val="1C8D19E6"/>
    <w:rsid w:val="1F51288B"/>
    <w:rsid w:val="2337703F"/>
    <w:rsid w:val="256D268F"/>
    <w:rsid w:val="28A316E1"/>
    <w:rsid w:val="29064B4D"/>
    <w:rsid w:val="2A6118BD"/>
    <w:rsid w:val="2BF66116"/>
    <w:rsid w:val="2E111BEB"/>
    <w:rsid w:val="2F2966B6"/>
    <w:rsid w:val="33230679"/>
    <w:rsid w:val="34A90F05"/>
    <w:rsid w:val="35BF2C9A"/>
    <w:rsid w:val="36406ED5"/>
    <w:rsid w:val="36DF344E"/>
    <w:rsid w:val="37EC57E0"/>
    <w:rsid w:val="391B793F"/>
    <w:rsid w:val="3C546D5F"/>
    <w:rsid w:val="3E1F4813"/>
    <w:rsid w:val="43BF441E"/>
    <w:rsid w:val="47540F32"/>
    <w:rsid w:val="47CC2495"/>
    <w:rsid w:val="47DE78AA"/>
    <w:rsid w:val="4882545C"/>
    <w:rsid w:val="49F83FB8"/>
    <w:rsid w:val="4DDE1882"/>
    <w:rsid w:val="4E646E96"/>
    <w:rsid w:val="50970810"/>
    <w:rsid w:val="519C6352"/>
    <w:rsid w:val="51AF22D2"/>
    <w:rsid w:val="53394C08"/>
    <w:rsid w:val="53B301DE"/>
    <w:rsid w:val="57432E19"/>
    <w:rsid w:val="57992F90"/>
    <w:rsid w:val="584C52F2"/>
    <w:rsid w:val="59287B3D"/>
    <w:rsid w:val="5B8D7EC3"/>
    <w:rsid w:val="5F730DDC"/>
    <w:rsid w:val="62A77EE1"/>
    <w:rsid w:val="643746DA"/>
    <w:rsid w:val="66DB0E20"/>
    <w:rsid w:val="66E33E1B"/>
    <w:rsid w:val="6AF95D98"/>
    <w:rsid w:val="6B90176A"/>
    <w:rsid w:val="6E112481"/>
    <w:rsid w:val="6FB2298E"/>
    <w:rsid w:val="701944A0"/>
    <w:rsid w:val="73EC3591"/>
    <w:rsid w:val="75E81818"/>
    <w:rsid w:val="760B6C30"/>
    <w:rsid w:val="77457011"/>
    <w:rsid w:val="7877076D"/>
    <w:rsid w:val="7DA665DF"/>
    <w:rsid w:val="7DB40D65"/>
    <w:rsid w:val="7F2368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C1F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HTML Preformatted" w:semiHidden="0" w:qFormat="1"/>
    <w:lsdException w:name="Normal Table" w:qFormat="1"/>
    <w:lsdException w:name="annotation subject" w:qFormat="1"/>
    <w:lsdException w:name="Balloon Text" w:qFormat="1"/>
    <w:lsdException w:name="Table Grid" w:semiHidden="0" w:uiPriority="0"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spacing w:after="200"/>
    </w:pPr>
    <w:rPr>
      <w:sz w:val="20"/>
      <w:szCs w:val="20"/>
    </w:r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rFonts w:asciiTheme="minorHAnsi" w:eastAsiaTheme="minorEastAsia" w:hAnsiTheme="minorHAnsi" w:cstheme="minorBidi"/>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paragraph" w:styleId="HTML">
    <w:name w:val="HTML Preformatted"/>
    <w:basedOn w:val="a"/>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hAnsi="宋体" w:cs="宋体"/>
      <w:sz w:val="24"/>
    </w:rPr>
  </w:style>
  <w:style w:type="paragraph" w:styleId="a7">
    <w:name w:val="Normal (Web)"/>
    <w:basedOn w:val="a"/>
    <w:uiPriority w:val="99"/>
    <w:semiHidden/>
    <w:unhideWhenUsed/>
    <w:qFormat/>
    <w:rPr>
      <w:sz w:val="24"/>
    </w:rPr>
  </w:style>
  <w:style w:type="paragraph" w:styleId="a8">
    <w:name w:val="annotation subject"/>
    <w:basedOn w:val="a3"/>
    <w:next w:val="a3"/>
    <w:link w:val="Char3"/>
    <w:uiPriority w:val="99"/>
    <w:semiHidden/>
    <w:unhideWhenUsed/>
    <w:qFormat/>
    <w:pPr>
      <w:spacing w:after="0"/>
      <w:jc w:val="left"/>
    </w:pPr>
    <w:rPr>
      <w:b/>
      <w:bCs/>
      <w:sz w:val="21"/>
      <w:szCs w:val="24"/>
    </w:rPr>
  </w:style>
  <w:style w:type="table" w:styleId="a9">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line number"/>
    <w:basedOn w:val="a0"/>
    <w:uiPriority w:val="99"/>
    <w:semiHidden/>
    <w:unhideWhenUsed/>
    <w:qFormat/>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sz w:val="16"/>
      <w:szCs w:val="16"/>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paragraph" w:customStyle="1" w:styleId="Default">
    <w:name w:val="Default"/>
    <w:qFormat/>
    <w:pPr>
      <w:widowControl w:val="0"/>
      <w:autoSpaceDE w:val="0"/>
      <w:autoSpaceDN w:val="0"/>
      <w:adjustRightInd w:val="0"/>
    </w:pPr>
    <w:rPr>
      <w:rFonts w:ascii="Book Antiqua" w:eastAsiaTheme="minorEastAsia" w:hAnsi="Book Antiqua" w:cs="Book Antiqua"/>
      <w:color w:val="000000"/>
      <w:sz w:val="24"/>
      <w:szCs w:val="24"/>
    </w:rPr>
  </w:style>
  <w:style w:type="paragraph" w:customStyle="1" w:styleId="EndNoteBibliographyTitle">
    <w:name w:val="EndNote Bibliography Title"/>
    <w:basedOn w:val="a"/>
    <w:link w:val="EndNoteBibliographyTitle0"/>
    <w:qFormat/>
    <w:pPr>
      <w:jc w:val="center"/>
    </w:pPr>
    <w:rPr>
      <w:rFonts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pPr>
      <w:jc w:val="left"/>
    </w:pPr>
    <w:rPr>
      <w:rFonts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customStyle="1" w:styleId="HTMLChar">
    <w:name w:val="HTML 预设格式 Char"/>
    <w:basedOn w:val="a0"/>
    <w:link w:val="HTML"/>
    <w:uiPriority w:val="99"/>
    <w:qFormat/>
    <w:rPr>
      <w:rFonts w:ascii="宋体" w:eastAsia="宋体" w:hAnsi="宋体" w:cs="宋体"/>
      <w:sz w:val="24"/>
      <w:szCs w:val="24"/>
    </w:rPr>
  </w:style>
  <w:style w:type="paragraph" w:styleId="ad">
    <w:name w:val="List Paragraph"/>
    <w:basedOn w:val="a"/>
    <w:uiPriority w:val="99"/>
    <w:qFormat/>
    <w:pPr>
      <w:ind w:firstLineChars="200" w:firstLine="420"/>
    </w:pPr>
  </w:style>
  <w:style w:type="character" w:customStyle="1" w:styleId="Char0">
    <w:name w:val="批注框文本 Char"/>
    <w:basedOn w:val="a0"/>
    <w:link w:val="a4"/>
    <w:uiPriority w:val="99"/>
    <w:semiHidden/>
    <w:qFormat/>
    <w:rPr>
      <w:rFonts w:ascii="Calibri" w:hAnsi="Calibri"/>
      <w:kern w:val="2"/>
      <w:sz w:val="18"/>
      <w:szCs w:val="18"/>
    </w:rPr>
  </w:style>
  <w:style w:type="character" w:customStyle="1" w:styleId="Char">
    <w:name w:val="批注文字 Char"/>
    <w:basedOn w:val="a0"/>
    <w:link w:val="a3"/>
    <w:uiPriority w:val="99"/>
    <w:semiHidden/>
    <w:qFormat/>
    <w:rPr>
      <w:rFonts w:ascii="Calibri" w:hAnsi="Calibri"/>
      <w:kern w:val="2"/>
    </w:rPr>
  </w:style>
  <w:style w:type="character" w:customStyle="1" w:styleId="Char3">
    <w:name w:val="批注主题 Char"/>
    <w:basedOn w:val="Char"/>
    <w:link w:val="a8"/>
    <w:uiPriority w:val="99"/>
    <w:semiHidden/>
    <w:qFormat/>
    <w:rPr>
      <w:rFonts w:ascii="Calibri" w:hAnsi="Calibri"/>
      <w:b/>
      <w:bCs/>
      <w:kern w:val="2"/>
      <w:sz w:val="21"/>
      <w:szCs w:val="24"/>
    </w:rPr>
  </w:style>
  <w:style w:type="character" w:customStyle="1" w:styleId="fontstyle01">
    <w:name w:val="fontstyle01"/>
    <w:basedOn w:val="a0"/>
    <w:qFormat/>
    <w:rPr>
      <w:rFonts w:ascii="TimesNewRomanPSMT" w:hAnsi="TimesNewRomanPSMT" w:hint="default"/>
      <w:color w:val="000000"/>
      <w:sz w:val="20"/>
      <w:szCs w:val="20"/>
    </w:rPr>
  </w:style>
  <w:style w:type="character" w:styleId="ae">
    <w:name w:val="page number"/>
    <w:basedOn w:val="a0"/>
    <w:uiPriority w:val="99"/>
    <w:semiHidden/>
    <w:unhideWhenUsed/>
    <w:rsid w:val="009C5C4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qFormat="1"/>
    <w:lsdException w:name="HTML Preformatted" w:semiHidden="0" w:qFormat="1"/>
    <w:lsdException w:name="Normal Table" w:qFormat="1"/>
    <w:lsdException w:name="annotation subject" w:qFormat="1"/>
    <w:lsdException w:name="Balloon Text" w:qFormat="1"/>
    <w:lsdException w:name="Table Grid" w:semiHidden="0" w:uiPriority="0"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qFormat/>
    <w:pPr>
      <w:spacing w:after="200"/>
    </w:pPr>
    <w:rPr>
      <w:sz w:val="20"/>
      <w:szCs w:val="20"/>
    </w:rPr>
  </w:style>
  <w:style w:type="paragraph" w:styleId="a4">
    <w:name w:val="Balloon Text"/>
    <w:basedOn w:val="a"/>
    <w:link w:val="Char0"/>
    <w:uiPriority w:val="99"/>
    <w:semiHidden/>
    <w:unhideWhenUsed/>
    <w:qFormat/>
    <w:rPr>
      <w:sz w:val="18"/>
      <w:szCs w:val="18"/>
    </w:rPr>
  </w:style>
  <w:style w:type="paragraph" w:styleId="a5">
    <w:name w:val="footer"/>
    <w:basedOn w:val="a"/>
    <w:link w:val="Char1"/>
    <w:uiPriority w:val="99"/>
    <w:unhideWhenUsed/>
    <w:qFormat/>
    <w:pPr>
      <w:tabs>
        <w:tab w:val="center" w:pos="4153"/>
        <w:tab w:val="right" w:pos="8306"/>
      </w:tabs>
      <w:snapToGrid w:val="0"/>
      <w:jc w:val="left"/>
    </w:pPr>
    <w:rPr>
      <w:rFonts w:asciiTheme="minorHAnsi" w:eastAsiaTheme="minorEastAsia" w:hAnsiTheme="minorHAnsi" w:cstheme="minorBidi"/>
      <w:sz w:val="18"/>
      <w:szCs w:val="18"/>
    </w:rPr>
  </w:style>
  <w:style w:type="paragraph" w:styleId="a6">
    <w:name w:val="header"/>
    <w:basedOn w:val="a"/>
    <w:link w:val="Char2"/>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paragraph" w:styleId="HTML">
    <w:name w:val="HTML Preformatted"/>
    <w:basedOn w:val="a"/>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hAnsi="宋体" w:cs="宋体"/>
      <w:sz w:val="24"/>
    </w:rPr>
  </w:style>
  <w:style w:type="paragraph" w:styleId="a7">
    <w:name w:val="Normal (Web)"/>
    <w:basedOn w:val="a"/>
    <w:uiPriority w:val="99"/>
    <w:semiHidden/>
    <w:unhideWhenUsed/>
    <w:qFormat/>
    <w:rPr>
      <w:sz w:val="24"/>
    </w:rPr>
  </w:style>
  <w:style w:type="paragraph" w:styleId="a8">
    <w:name w:val="annotation subject"/>
    <w:basedOn w:val="a3"/>
    <w:next w:val="a3"/>
    <w:link w:val="Char3"/>
    <w:uiPriority w:val="99"/>
    <w:semiHidden/>
    <w:unhideWhenUsed/>
    <w:qFormat/>
    <w:pPr>
      <w:spacing w:after="0"/>
      <w:jc w:val="left"/>
    </w:pPr>
    <w:rPr>
      <w:b/>
      <w:bCs/>
      <w:sz w:val="21"/>
      <w:szCs w:val="24"/>
    </w:rPr>
  </w:style>
  <w:style w:type="table" w:styleId="a9">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line number"/>
    <w:basedOn w:val="a0"/>
    <w:uiPriority w:val="99"/>
    <w:semiHidden/>
    <w:unhideWhenUsed/>
    <w:qFormat/>
  </w:style>
  <w:style w:type="character" w:styleId="ab">
    <w:name w:val="Hyperlink"/>
    <w:basedOn w:val="a0"/>
    <w:uiPriority w:val="99"/>
    <w:unhideWhenUsed/>
    <w:qFormat/>
    <w:rPr>
      <w:color w:val="0000FF"/>
      <w:u w:val="single"/>
    </w:rPr>
  </w:style>
  <w:style w:type="character" w:styleId="ac">
    <w:name w:val="annotation reference"/>
    <w:basedOn w:val="a0"/>
    <w:uiPriority w:val="99"/>
    <w:semiHidden/>
    <w:unhideWhenUsed/>
    <w:qFormat/>
    <w:rPr>
      <w:sz w:val="16"/>
      <w:szCs w:val="16"/>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qFormat/>
    <w:rPr>
      <w:sz w:val="18"/>
      <w:szCs w:val="18"/>
    </w:rPr>
  </w:style>
  <w:style w:type="paragraph" w:customStyle="1" w:styleId="Default">
    <w:name w:val="Default"/>
    <w:qFormat/>
    <w:pPr>
      <w:widowControl w:val="0"/>
      <w:autoSpaceDE w:val="0"/>
      <w:autoSpaceDN w:val="0"/>
      <w:adjustRightInd w:val="0"/>
    </w:pPr>
    <w:rPr>
      <w:rFonts w:ascii="Book Antiqua" w:eastAsiaTheme="minorEastAsia" w:hAnsi="Book Antiqua" w:cs="Book Antiqua"/>
      <w:color w:val="000000"/>
      <w:sz w:val="24"/>
      <w:szCs w:val="24"/>
    </w:rPr>
  </w:style>
  <w:style w:type="paragraph" w:customStyle="1" w:styleId="EndNoteBibliographyTitle">
    <w:name w:val="EndNote Bibliography Title"/>
    <w:basedOn w:val="a"/>
    <w:link w:val="EndNoteBibliographyTitle0"/>
    <w:qFormat/>
    <w:pPr>
      <w:jc w:val="center"/>
    </w:pPr>
    <w:rPr>
      <w:rFonts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pPr>
      <w:jc w:val="left"/>
    </w:pPr>
    <w:rPr>
      <w:rFonts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character" w:customStyle="1" w:styleId="HTMLChar">
    <w:name w:val="HTML 预设格式 Char"/>
    <w:basedOn w:val="a0"/>
    <w:link w:val="HTML"/>
    <w:uiPriority w:val="99"/>
    <w:qFormat/>
    <w:rPr>
      <w:rFonts w:ascii="宋体" w:eastAsia="宋体" w:hAnsi="宋体" w:cs="宋体"/>
      <w:sz w:val="24"/>
      <w:szCs w:val="24"/>
    </w:rPr>
  </w:style>
  <w:style w:type="paragraph" w:styleId="ad">
    <w:name w:val="List Paragraph"/>
    <w:basedOn w:val="a"/>
    <w:uiPriority w:val="99"/>
    <w:qFormat/>
    <w:pPr>
      <w:ind w:firstLineChars="200" w:firstLine="420"/>
    </w:pPr>
  </w:style>
  <w:style w:type="character" w:customStyle="1" w:styleId="Char0">
    <w:name w:val="批注框文本 Char"/>
    <w:basedOn w:val="a0"/>
    <w:link w:val="a4"/>
    <w:uiPriority w:val="99"/>
    <w:semiHidden/>
    <w:qFormat/>
    <w:rPr>
      <w:rFonts w:ascii="Calibri" w:hAnsi="Calibri"/>
      <w:kern w:val="2"/>
      <w:sz w:val="18"/>
      <w:szCs w:val="18"/>
    </w:rPr>
  </w:style>
  <w:style w:type="character" w:customStyle="1" w:styleId="Char">
    <w:name w:val="批注文字 Char"/>
    <w:basedOn w:val="a0"/>
    <w:link w:val="a3"/>
    <w:uiPriority w:val="99"/>
    <w:semiHidden/>
    <w:qFormat/>
    <w:rPr>
      <w:rFonts w:ascii="Calibri" w:hAnsi="Calibri"/>
      <w:kern w:val="2"/>
    </w:rPr>
  </w:style>
  <w:style w:type="character" w:customStyle="1" w:styleId="Char3">
    <w:name w:val="批注主题 Char"/>
    <w:basedOn w:val="Char"/>
    <w:link w:val="a8"/>
    <w:uiPriority w:val="99"/>
    <w:semiHidden/>
    <w:qFormat/>
    <w:rPr>
      <w:rFonts w:ascii="Calibri" w:hAnsi="Calibri"/>
      <w:b/>
      <w:bCs/>
      <w:kern w:val="2"/>
      <w:sz w:val="21"/>
      <w:szCs w:val="24"/>
    </w:rPr>
  </w:style>
  <w:style w:type="character" w:customStyle="1" w:styleId="fontstyle01">
    <w:name w:val="fontstyle01"/>
    <w:basedOn w:val="a0"/>
    <w:qFormat/>
    <w:rPr>
      <w:rFonts w:ascii="TimesNewRomanPSMT" w:hAnsi="TimesNewRomanPSMT" w:hint="default"/>
      <w:color w:val="000000"/>
      <w:sz w:val="20"/>
      <w:szCs w:val="20"/>
    </w:rPr>
  </w:style>
  <w:style w:type="character" w:styleId="ae">
    <w:name w:val="page number"/>
    <w:basedOn w:val="a0"/>
    <w:uiPriority w:val="99"/>
    <w:semiHidden/>
    <w:unhideWhenUsed/>
    <w:rsid w:val="009C5C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74531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C:/Program%2520Files%2520(x86)/Youdao/Dict/8.5.3.0/resultui/html/index.html" TargetMode="External"/><Relationship Id="rId2" Type="http://schemas.openxmlformats.org/officeDocument/2006/relationships/customXml" Target="../customXml/item2.xml"/><Relationship Id="rId16" Type="http://schemas.openxmlformats.org/officeDocument/2006/relationships/hyperlink" Target="file:///C:/Program%2520Files%2520(x86)/Youdao/Dict/8.5.3.0/resultui/html/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file:///C:/Program%2520Files%2520(x86)/Youdao/Dict/8.5.3.0/resultui/html/index.html" TargetMode="External"/><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C:/Program%2520Files%2520(x86)/Youdao/Dict/8.5.3.0/resultui/html/index.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61B62C-8CD3-45D3-BDE0-8D56CFA0A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9356</Words>
  <Characters>53332</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20-04-20T17:00:00Z</dcterms:created>
  <dcterms:modified xsi:type="dcterms:W3CDTF">2020-05-07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